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C7C4040" w14:textId="0F266877" w:rsidR="00937203" w:rsidRPr="000748E5" w:rsidRDefault="00937203" w:rsidP="00182708">
      <w:pPr>
        <w:spacing w:after="0" w:line="360" w:lineRule="auto"/>
        <w:rPr>
          <w:rFonts w:ascii="宋体" w:hAnsi="宋体"/>
          <w:color w:val="0000FF"/>
          <w:sz w:val="36"/>
          <w:szCs w:val="36"/>
          <w:u w:val="single"/>
        </w:rPr>
      </w:pPr>
    </w:p>
    <w:p w14:paraId="25B9B330" w14:textId="4B0E6511" w:rsidR="00937203" w:rsidRPr="00937203" w:rsidRDefault="00937203" w:rsidP="00EB1F45">
      <w:pPr>
        <w:spacing w:after="0" w:line="360" w:lineRule="auto"/>
        <w:jc w:val="center"/>
        <w:rPr>
          <w:rFonts w:ascii="宋体" w:hAnsi="宋体" w:cs="宋体"/>
          <w:b/>
          <w:bCs/>
          <w:sz w:val="52"/>
          <w:szCs w:val="52"/>
        </w:rPr>
      </w:pPr>
      <w:r w:rsidRPr="00937203">
        <w:rPr>
          <w:rFonts w:ascii="宋体" w:hAnsi="宋体"/>
          <w:noProof/>
        </w:rPr>
        <mc:AlternateContent>
          <mc:Choice Requires="wpg">
            <w:drawing>
              <wp:anchor distT="0" distB="0" distL="114300" distR="114300" simplePos="0" relativeHeight="251659264" behindDoc="0" locked="0" layoutInCell="1" allowOverlap="1" wp14:anchorId="385C081A" wp14:editId="650E8B19">
                <wp:simplePos x="0" y="0"/>
                <wp:positionH relativeFrom="margin">
                  <wp:posOffset>293688</wp:posOffset>
                </wp:positionH>
                <wp:positionV relativeFrom="paragraph">
                  <wp:posOffset>93738</wp:posOffset>
                </wp:positionV>
                <wp:extent cx="4846320" cy="1092200"/>
                <wp:effectExtent l="0" t="0" r="0" b="0"/>
                <wp:wrapNone/>
                <wp:docPr id="224" name="组合 403"/>
                <wp:cNvGraphicFramePr/>
                <a:graphic xmlns:a="http://schemas.openxmlformats.org/drawingml/2006/main">
                  <a:graphicData uri="http://schemas.microsoft.com/office/word/2010/wordprocessingGroup">
                    <wpg:wgp>
                      <wpg:cNvGrpSpPr/>
                      <wpg:grpSpPr>
                        <a:xfrm>
                          <a:off x="0" y="0"/>
                          <a:ext cx="4846320" cy="1092200"/>
                          <a:chOff x="-1" y="2"/>
                          <a:chExt cx="3775218" cy="864028"/>
                        </a:xfrm>
                      </wpg:grpSpPr>
                      <wpg:grpSp>
                        <wpg:cNvPr id="225" name="Group 141257"/>
                        <wpg:cNvGrpSpPr/>
                        <wpg:grpSpPr>
                          <a:xfrm>
                            <a:off x="1139333" y="57555"/>
                            <a:ext cx="2635884" cy="722630"/>
                            <a:chOff x="1139333" y="57554"/>
                            <a:chExt cx="2636292" cy="723228"/>
                          </a:xfrm>
                        </wpg:grpSpPr>
                        <wps:wsp>
                          <wps:cNvPr id="226" name="Shape 3651"/>
                          <wps:cNvSpPr/>
                          <wps:spPr>
                            <a:xfrm>
                              <a:off x="2969596" y="101680"/>
                              <a:ext cx="361962" cy="427177"/>
                            </a:xfrm>
                            <a:custGeom>
                              <a:avLst/>
                              <a:gdLst/>
                              <a:ahLst/>
                              <a:cxnLst/>
                              <a:rect l="0" t="0" r="0" b="0"/>
                              <a:pathLst>
                                <a:path w="361962" h="427177">
                                  <a:moveTo>
                                    <a:pt x="196586" y="283"/>
                                  </a:moveTo>
                                  <a:cubicBezTo>
                                    <a:pt x="199825" y="0"/>
                                    <a:pt x="203270" y="927"/>
                                    <a:pt x="206972" y="2604"/>
                                  </a:cubicBezTo>
                                  <a:cubicBezTo>
                                    <a:pt x="217589" y="7442"/>
                                    <a:pt x="226237" y="14351"/>
                                    <a:pt x="232004" y="24460"/>
                                  </a:cubicBezTo>
                                  <a:cubicBezTo>
                                    <a:pt x="233985" y="27927"/>
                                    <a:pt x="235750" y="32118"/>
                                    <a:pt x="235750" y="35979"/>
                                  </a:cubicBezTo>
                                  <a:cubicBezTo>
                                    <a:pt x="235800" y="49924"/>
                                    <a:pt x="235458" y="63906"/>
                                    <a:pt x="234467" y="77826"/>
                                  </a:cubicBezTo>
                                  <a:cubicBezTo>
                                    <a:pt x="233566" y="90335"/>
                                    <a:pt x="231546" y="102768"/>
                                    <a:pt x="230212" y="115252"/>
                                  </a:cubicBezTo>
                                  <a:cubicBezTo>
                                    <a:pt x="230035" y="116916"/>
                                    <a:pt x="230136" y="119736"/>
                                    <a:pt x="231851" y="120434"/>
                                  </a:cubicBezTo>
                                  <a:cubicBezTo>
                                    <a:pt x="233400" y="121094"/>
                                    <a:pt x="235458" y="119342"/>
                                    <a:pt x="236271" y="118135"/>
                                  </a:cubicBezTo>
                                  <a:cubicBezTo>
                                    <a:pt x="241033" y="110935"/>
                                    <a:pt x="247929" y="110388"/>
                                    <a:pt x="255689" y="110490"/>
                                  </a:cubicBezTo>
                                  <a:cubicBezTo>
                                    <a:pt x="267043" y="110642"/>
                                    <a:pt x="276974" y="114719"/>
                                    <a:pt x="286524" y="120167"/>
                                  </a:cubicBezTo>
                                  <a:cubicBezTo>
                                    <a:pt x="292202" y="123406"/>
                                    <a:pt x="292240" y="124930"/>
                                    <a:pt x="289940" y="131064"/>
                                  </a:cubicBezTo>
                                  <a:cubicBezTo>
                                    <a:pt x="288645" y="134417"/>
                                    <a:pt x="288709" y="138277"/>
                                    <a:pt x="287833" y="141846"/>
                                  </a:cubicBezTo>
                                  <a:cubicBezTo>
                                    <a:pt x="287134" y="144691"/>
                                    <a:pt x="286118" y="147511"/>
                                    <a:pt x="284899" y="150215"/>
                                  </a:cubicBezTo>
                                  <a:cubicBezTo>
                                    <a:pt x="282460" y="155677"/>
                                    <a:pt x="279235" y="160883"/>
                                    <a:pt x="277406" y="166561"/>
                                  </a:cubicBezTo>
                                  <a:cubicBezTo>
                                    <a:pt x="274638" y="175095"/>
                                    <a:pt x="264947" y="184823"/>
                                    <a:pt x="256222" y="184125"/>
                                  </a:cubicBezTo>
                                  <a:cubicBezTo>
                                    <a:pt x="242315" y="183032"/>
                                    <a:pt x="232270" y="189522"/>
                                    <a:pt x="220663" y="194780"/>
                                  </a:cubicBezTo>
                                  <a:cubicBezTo>
                                    <a:pt x="212458" y="198488"/>
                                    <a:pt x="210959" y="207569"/>
                                    <a:pt x="208318" y="214973"/>
                                  </a:cubicBezTo>
                                  <a:cubicBezTo>
                                    <a:pt x="206286" y="220764"/>
                                    <a:pt x="204915" y="224523"/>
                                    <a:pt x="202031" y="230061"/>
                                  </a:cubicBezTo>
                                  <a:cubicBezTo>
                                    <a:pt x="199098" y="235623"/>
                                    <a:pt x="197103" y="241579"/>
                                    <a:pt x="203467" y="249428"/>
                                  </a:cubicBezTo>
                                  <a:cubicBezTo>
                                    <a:pt x="211391" y="259169"/>
                                    <a:pt x="225730" y="279438"/>
                                    <a:pt x="237261" y="292443"/>
                                  </a:cubicBezTo>
                                  <a:cubicBezTo>
                                    <a:pt x="246634" y="302996"/>
                                    <a:pt x="257404" y="314719"/>
                                    <a:pt x="266992" y="325056"/>
                                  </a:cubicBezTo>
                                  <a:cubicBezTo>
                                    <a:pt x="278549" y="337502"/>
                                    <a:pt x="289154" y="346303"/>
                                    <a:pt x="303123" y="356019"/>
                                  </a:cubicBezTo>
                                  <a:cubicBezTo>
                                    <a:pt x="313995" y="363588"/>
                                    <a:pt x="319951" y="368122"/>
                                    <a:pt x="332194" y="375056"/>
                                  </a:cubicBezTo>
                                  <a:cubicBezTo>
                                    <a:pt x="352006" y="386308"/>
                                    <a:pt x="360743" y="388226"/>
                                    <a:pt x="361353" y="388976"/>
                                  </a:cubicBezTo>
                                  <a:cubicBezTo>
                                    <a:pt x="361962" y="389738"/>
                                    <a:pt x="360325" y="393497"/>
                                    <a:pt x="356718" y="400291"/>
                                  </a:cubicBezTo>
                                  <a:cubicBezTo>
                                    <a:pt x="354571" y="404317"/>
                                    <a:pt x="352654" y="406743"/>
                                    <a:pt x="350621" y="409143"/>
                                  </a:cubicBezTo>
                                  <a:cubicBezTo>
                                    <a:pt x="348043" y="412191"/>
                                    <a:pt x="344512" y="415011"/>
                                    <a:pt x="343153" y="417068"/>
                                  </a:cubicBezTo>
                                  <a:cubicBezTo>
                                    <a:pt x="341795" y="419113"/>
                                    <a:pt x="341502" y="419976"/>
                                    <a:pt x="337400" y="424294"/>
                                  </a:cubicBezTo>
                                  <a:cubicBezTo>
                                    <a:pt x="334759" y="427088"/>
                                    <a:pt x="319812" y="427177"/>
                                    <a:pt x="311962" y="426949"/>
                                  </a:cubicBezTo>
                                  <a:cubicBezTo>
                                    <a:pt x="306946" y="426707"/>
                                    <a:pt x="304787" y="426847"/>
                                    <a:pt x="297967" y="425818"/>
                                  </a:cubicBezTo>
                                  <a:cubicBezTo>
                                    <a:pt x="290576" y="424713"/>
                                    <a:pt x="283324" y="422415"/>
                                    <a:pt x="276136" y="420103"/>
                                  </a:cubicBezTo>
                                  <a:cubicBezTo>
                                    <a:pt x="267982" y="417525"/>
                                    <a:pt x="259638" y="415087"/>
                                    <a:pt x="252057" y="411277"/>
                                  </a:cubicBezTo>
                                  <a:cubicBezTo>
                                    <a:pt x="242011" y="406248"/>
                                    <a:pt x="234276" y="398704"/>
                                    <a:pt x="229768" y="387680"/>
                                  </a:cubicBezTo>
                                  <a:cubicBezTo>
                                    <a:pt x="226504" y="379654"/>
                                    <a:pt x="220891" y="372618"/>
                                    <a:pt x="216764" y="364858"/>
                                  </a:cubicBezTo>
                                  <a:cubicBezTo>
                                    <a:pt x="210959" y="353987"/>
                                    <a:pt x="205587" y="342900"/>
                                    <a:pt x="200037" y="331902"/>
                                  </a:cubicBezTo>
                                  <a:cubicBezTo>
                                    <a:pt x="193256" y="318516"/>
                                    <a:pt x="186575" y="305079"/>
                                    <a:pt x="179539" y="291770"/>
                                  </a:cubicBezTo>
                                  <a:cubicBezTo>
                                    <a:pt x="177025" y="287007"/>
                                    <a:pt x="175475" y="287236"/>
                                    <a:pt x="172529" y="291770"/>
                                  </a:cubicBezTo>
                                  <a:cubicBezTo>
                                    <a:pt x="163220" y="305841"/>
                                    <a:pt x="154051" y="319926"/>
                                    <a:pt x="144590" y="333883"/>
                                  </a:cubicBezTo>
                                  <a:cubicBezTo>
                                    <a:pt x="142291" y="337236"/>
                                    <a:pt x="127812" y="353936"/>
                                    <a:pt x="115900" y="365062"/>
                                  </a:cubicBezTo>
                                  <a:cubicBezTo>
                                    <a:pt x="98425" y="381254"/>
                                    <a:pt x="62496" y="401764"/>
                                    <a:pt x="52324" y="405181"/>
                                  </a:cubicBezTo>
                                  <a:cubicBezTo>
                                    <a:pt x="44894" y="407695"/>
                                    <a:pt x="36106" y="406667"/>
                                    <a:pt x="27965" y="406476"/>
                                  </a:cubicBezTo>
                                  <a:cubicBezTo>
                                    <a:pt x="26149" y="406438"/>
                                    <a:pt x="10134" y="405613"/>
                                    <a:pt x="5397" y="404838"/>
                                  </a:cubicBezTo>
                                  <a:cubicBezTo>
                                    <a:pt x="2070" y="404292"/>
                                    <a:pt x="0" y="403695"/>
                                    <a:pt x="788" y="402958"/>
                                  </a:cubicBezTo>
                                  <a:cubicBezTo>
                                    <a:pt x="5575" y="398450"/>
                                    <a:pt x="36716" y="389052"/>
                                    <a:pt x="73240" y="348628"/>
                                  </a:cubicBezTo>
                                  <a:cubicBezTo>
                                    <a:pt x="105257" y="313233"/>
                                    <a:pt x="118910" y="288646"/>
                                    <a:pt x="131051" y="264363"/>
                                  </a:cubicBezTo>
                                  <a:cubicBezTo>
                                    <a:pt x="139802" y="246850"/>
                                    <a:pt x="148628" y="224688"/>
                                    <a:pt x="149580" y="221577"/>
                                  </a:cubicBezTo>
                                  <a:cubicBezTo>
                                    <a:pt x="143459" y="222631"/>
                                    <a:pt x="135356" y="225984"/>
                                    <a:pt x="130327" y="226796"/>
                                  </a:cubicBezTo>
                                  <a:cubicBezTo>
                                    <a:pt x="120434" y="228372"/>
                                    <a:pt x="110528" y="230175"/>
                                    <a:pt x="100558" y="231407"/>
                                  </a:cubicBezTo>
                                  <a:cubicBezTo>
                                    <a:pt x="91872" y="232474"/>
                                    <a:pt x="83362" y="231076"/>
                                    <a:pt x="75565" y="226758"/>
                                  </a:cubicBezTo>
                                  <a:cubicBezTo>
                                    <a:pt x="74104" y="225933"/>
                                    <a:pt x="72403" y="224714"/>
                                    <a:pt x="71768" y="223253"/>
                                  </a:cubicBezTo>
                                  <a:cubicBezTo>
                                    <a:pt x="68452" y="215557"/>
                                    <a:pt x="65100" y="207836"/>
                                    <a:pt x="62547" y="199898"/>
                                  </a:cubicBezTo>
                                  <a:cubicBezTo>
                                    <a:pt x="61506" y="196723"/>
                                    <a:pt x="61709" y="192748"/>
                                    <a:pt x="62611" y="189458"/>
                                  </a:cubicBezTo>
                                  <a:cubicBezTo>
                                    <a:pt x="65849" y="177838"/>
                                    <a:pt x="76746" y="169862"/>
                                    <a:pt x="88849" y="169126"/>
                                  </a:cubicBezTo>
                                  <a:cubicBezTo>
                                    <a:pt x="105346" y="168122"/>
                                    <a:pt x="120714" y="162649"/>
                                    <a:pt x="136080" y="157112"/>
                                  </a:cubicBezTo>
                                  <a:cubicBezTo>
                                    <a:pt x="143484" y="154419"/>
                                    <a:pt x="151041" y="152222"/>
                                    <a:pt x="158496" y="149733"/>
                                  </a:cubicBezTo>
                                  <a:cubicBezTo>
                                    <a:pt x="165481" y="147409"/>
                                    <a:pt x="169139" y="142532"/>
                                    <a:pt x="170510" y="135280"/>
                                  </a:cubicBezTo>
                                  <a:cubicBezTo>
                                    <a:pt x="174739" y="112967"/>
                                    <a:pt x="175730" y="90424"/>
                                    <a:pt x="175399" y="67818"/>
                                  </a:cubicBezTo>
                                  <a:cubicBezTo>
                                    <a:pt x="175298" y="57429"/>
                                    <a:pt x="175196" y="46901"/>
                                    <a:pt x="173533" y="36703"/>
                                  </a:cubicBezTo>
                                  <a:cubicBezTo>
                                    <a:pt x="171272" y="22746"/>
                                    <a:pt x="179362" y="14148"/>
                                    <a:pt x="187439" y="5220"/>
                                  </a:cubicBezTo>
                                  <a:cubicBezTo>
                                    <a:pt x="190316" y="2057"/>
                                    <a:pt x="193348" y="565"/>
                                    <a:pt x="196586" y="283"/>
                                  </a:cubicBezTo>
                                  <a:close/>
                                </a:path>
                              </a:pathLst>
                            </a:custGeom>
                            <a:ln w="0" cap="flat">
                              <a:miter lim="100000"/>
                            </a:ln>
                          </wps:spPr>
                          <wps:style>
                            <a:lnRef idx="0">
                              <a:srgbClr val="000000">
                                <a:alpha val="0"/>
                              </a:srgbClr>
                            </a:lnRef>
                            <a:fillRef idx="1">
                              <a:srgbClr val="8A317E"/>
                            </a:fillRef>
                            <a:effectRef idx="0">
                              <a:scrgbClr r="0" g="0" b="0"/>
                            </a:effectRef>
                            <a:fontRef idx="none"/>
                          </wps:style>
                          <wps:bodyPr/>
                        </wps:wsp>
                        <wps:wsp>
                          <wps:cNvPr id="227" name="Shape 3652"/>
                          <wps:cNvSpPr/>
                          <wps:spPr>
                            <a:xfrm>
                              <a:off x="1139333" y="61977"/>
                              <a:ext cx="365874" cy="554495"/>
                            </a:xfrm>
                            <a:custGeom>
                              <a:avLst/>
                              <a:gdLst/>
                              <a:ahLst/>
                              <a:cxnLst/>
                              <a:rect l="0" t="0" r="0" b="0"/>
                              <a:pathLst>
                                <a:path w="365874" h="554495">
                                  <a:moveTo>
                                    <a:pt x="171793" y="229"/>
                                  </a:moveTo>
                                  <a:cubicBezTo>
                                    <a:pt x="195338" y="622"/>
                                    <a:pt x="208788" y="14376"/>
                                    <a:pt x="219558" y="33096"/>
                                  </a:cubicBezTo>
                                  <a:cubicBezTo>
                                    <a:pt x="224104" y="41072"/>
                                    <a:pt x="224663" y="49378"/>
                                    <a:pt x="224345" y="57988"/>
                                  </a:cubicBezTo>
                                  <a:cubicBezTo>
                                    <a:pt x="224066" y="65164"/>
                                    <a:pt x="216751" y="72555"/>
                                    <a:pt x="223685" y="72834"/>
                                  </a:cubicBezTo>
                                  <a:cubicBezTo>
                                    <a:pt x="226352" y="72936"/>
                                    <a:pt x="231140" y="72022"/>
                                    <a:pt x="234416" y="71653"/>
                                  </a:cubicBezTo>
                                  <a:cubicBezTo>
                                    <a:pt x="240335" y="70980"/>
                                    <a:pt x="243268" y="67907"/>
                                    <a:pt x="247955" y="70587"/>
                                  </a:cubicBezTo>
                                  <a:cubicBezTo>
                                    <a:pt x="252730" y="73317"/>
                                    <a:pt x="254686" y="76492"/>
                                    <a:pt x="257949" y="79921"/>
                                  </a:cubicBezTo>
                                  <a:cubicBezTo>
                                    <a:pt x="261379" y="83541"/>
                                    <a:pt x="262737" y="88621"/>
                                    <a:pt x="262953" y="93853"/>
                                  </a:cubicBezTo>
                                  <a:cubicBezTo>
                                    <a:pt x="263233" y="100876"/>
                                    <a:pt x="261455" y="106299"/>
                                    <a:pt x="257924" y="112281"/>
                                  </a:cubicBezTo>
                                  <a:cubicBezTo>
                                    <a:pt x="252374" y="121768"/>
                                    <a:pt x="243472" y="122644"/>
                                    <a:pt x="234518" y="125666"/>
                                  </a:cubicBezTo>
                                  <a:cubicBezTo>
                                    <a:pt x="228981" y="127533"/>
                                    <a:pt x="221590" y="126695"/>
                                    <a:pt x="215849" y="128169"/>
                                  </a:cubicBezTo>
                                  <a:cubicBezTo>
                                    <a:pt x="208648" y="129997"/>
                                    <a:pt x="200761" y="132639"/>
                                    <a:pt x="195453" y="137223"/>
                                  </a:cubicBezTo>
                                  <a:cubicBezTo>
                                    <a:pt x="182778" y="148196"/>
                                    <a:pt x="171272" y="160630"/>
                                    <a:pt x="167386" y="178029"/>
                                  </a:cubicBezTo>
                                  <a:cubicBezTo>
                                    <a:pt x="166294" y="182906"/>
                                    <a:pt x="164465" y="187655"/>
                                    <a:pt x="163207" y="192506"/>
                                  </a:cubicBezTo>
                                  <a:cubicBezTo>
                                    <a:pt x="161836" y="197891"/>
                                    <a:pt x="163271" y="199403"/>
                                    <a:pt x="168529" y="197764"/>
                                  </a:cubicBezTo>
                                  <a:cubicBezTo>
                                    <a:pt x="179972" y="194158"/>
                                    <a:pt x="191389" y="190424"/>
                                    <a:pt x="202730" y="186398"/>
                                  </a:cubicBezTo>
                                  <a:cubicBezTo>
                                    <a:pt x="239573" y="173368"/>
                                    <a:pt x="277063" y="169583"/>
                                    <a:pt x="314744" y="180975"/>
                                  </a:cubicBezTo>
                                  <a:cubicBezTo>
                                    <a:pt x="334264" y="186868"/>
                                    <a:pt x="348843" y="200470"/>
                                    <a:pt x="357467" y="219456"/>
                                  </a:cubicBezTo>
                                  <a:cubicBezTo>
                                    <a:pt x="364795" y="235610"/>
                                    <a:pt x="365874" y="252527"/>
                                    <a:pt x="363309" y="269939"/>
                                  </a:cubicBezTo>
                                  <a:cubicBezTo>
                                    <a:pt x="362420" y="276073"/>
                                    <a:pt x="363157" y="282473"/>
                                    <a:pt x="362077" y="288582"/>
                                  </a:cubicBezTo>
                                  <a:cubicBezTo>
                                    <a:pt x="359613" y="302641"/>
                                    <a:pt x="356857" y="316687"/>
                                    <a:pt x="353530" y="330568"/>
                                  </a:cubicBezTo>
                                  <a:cubicBezTo>
                                    <a:pt x="350685" y="342354"/>
                                    <a:pt x="347485" y="354165"/>
                                    <a:pt x="343395" y="365570"/>
                                  </a:cubicBezTo>
                                  <a:cubicBezTo>
                                    <a:pt x="336258" y="385432"/>
                                    <a:pt x="330873" y="405981"/>
                                    <a:pt x="320053" y="424383"/>
                                  </a:cubicBezTo>
                                  <a:cubicBezTo>
                                    <a:pt x="313830" y="435039"/>
                                    <a:pt x="308991" y="446672"/>
                                    <a:pt x="301701" y="456502"/>
                                  </a:cubicBezTo>
                                  <a:cubicBezTo>
                                    <a:pt x="294856" y="465747"/>
                                    <a:pt x="286398" y="474256"/>
                                    <a:pt x="277228" y="481190"/>
                                  </a:cubicBezTo>
                                  <a:cubicBezTo>
                                    <a:pt x="267602" y="488493"/>
                                    <a:pt x="256070" y="493065"/>
                                    <a:pt x="243421" y="488277"/>
                                  </a:cubicBezTo>
                                  <a:cubicBezTo>
                                    <a:pt x="232639" y="484238"/>
                                    <a:pt x="223457" y="477774"/>
                                    <a:pt x="216636" y="468338"/>
                                  </a:cubicBezTo>
                                  <a:cubicBezTo>
                                    <a:pt x="214338" y="465175"/>
                                    <a:pt x="215379" y="462674"/>
                                    <a:pt x="219265" y="462521"/>
                                  </a:cubicBezTo>
                                  <a:cubicBezTo>
                                    <a:pt x="221056" y="462471"/>
                                    <a:pt x="216408" y="454190"/>
                                    <a:pt x="217500" y="453479"/>
                                  </a:cubicBezTo>
                                  <a:cubicBezTo>
                                    <a:pt x="219202" y="452361"/>
                                    <a:pt x="221196" y="453885"/>
                                    <a:pt x="221843" y="451650"/>
                                  </a:cubicBezTo>
                                  <a:cubicBezTo>
                                    <a:pt x="222948" y="447739"/>
                                    <a:pt x="221590" y="448996"/>
                                    <a:pt x="218897" y="447320"/>
                                  </a:cubicBezTo>
                                  <a:cubicBezTo>
                                    <a:pt x="213906" y="444208"/>
                                    <a:pt x="212496" y="442722"/>
                                    <a:pt x="207759" y="439166"/>
                                  </a:cubicBezTo>
                                  <a:cubicBezTo>
                                    <a:pt x="204648" y="436867"/>
                                    <a:pt x="202273" y="437134"/>
                                    <a:pt x="201587" y="441198"/>
                                  </a:cubicBezTo>
                                  <a:cubicBezTo>
                                    <a:pt x="200317" y="448526"/>
                                    <a:pt x="199618" y="455956"/>
                                    <a:pt x="198272" y="463296"/>
                                  </a:cubicBezTo>
                                  <a:cubicBezTo>
                                    <a:pt x="197523" y="467589"/>
                                    <a:pt x="195338" y="471754"/>
                                    <a:pt x="194882" y="476085"/>
                                  </a:cubicBezTo>
                                  <a:cubicBezTo>
                                    <a:pt x="193916" y="484632"/>
                                    <a:pt x="191236" y="527964"/>
                                    <a:pt x="189700" y="541007"/>
                                  </a:cubicBezTo>
                                  <a:cubicBezTo>
                                    <a:pt x="189268" y="544754"/>
                                    <a:pt x="187223" y="548437"/>
                                    <a:pt x="185306" y="551790"/>
                                  </a:cubicBezTo>
                                  <a:cubicBezTo>
                                    <a:pt x="184505" y="553174"/>
                                    <a:pt x="181940" y="554495"/>
                                    <a:pt x="180492" y="554241"/>
                                  </a:cubicBezTo>
                                  <a:cubicBezTo>
                                    <a:pt x="179210" y="553961"/>
                                    <a:pt x="177673" y="551523"/>
                                    <a:pt x="177482" y="549923"/>
                                  </a:cubicBezTo>
                                  <a:cubicBezTo>
                                    <a:pt x="176911" y="544563"/>
                                    <a:pt x="176949" y="539166"/>
                                    <a:pt x="176682" y="533794"/>
                                  </a:cubicBezTo>
                                  <a:cubicBezTo>
                                    <a:pt x="175311" y="508876"/>
                                    <a:pt x="174269" y="484378"/>
                                    <a:pt x="175273" y="458889"/>
                                  </a:cubicBezTo>
                                  <a:cubicBezTo>
                                    <a:pt x="175742" y="446494"/>
                                    <a:pt x="176504" y="434365"/>
                                    <a:pt x="177482" y="422008"/>
                                  </a:cubicBezTo>
                                  <a:cubicBezTo>
                                    <a:pt x="178054" y="414477"/>
                                    <a:pt x="176987" y="413766"/>
                                    <a:pt x="169926" y="415722"/>
                                  </a:cubicBezTo>
                                  <a:cubicBezTo>
                                    <a:pt x="157480" y="419176"/>
                                    <a:pt x="153314" y="421145"/>
                                    <a:pt x="140487" y="424967"/>
                                  </a:cubicBezTo>
                                  <a:cubicBezTo>
                                    <a:pt x="135217" y="426555"/>
                                    <a:pt x="129349" y="427672"/>
                                    <a:pt x="123672" y="427075"/>
                                  </a:cubicBezTo>
                                  <a:cubicBezTo>
                                    <a:pt x="121018" y="426923"/>
                                    <a:pt x="117958" y="422567"/>
                                    <a:pt x="116154" y="420307"/>
                                  </a:cubicBezTo>
                                  <a:cubicBezTo>
                                    <a:pt x="114693" y="418452"/>
                                    <a:pt x="112255" y="415341"/>
                                    <a:pt x="111480" y="412128"/>
                                  </a:cubicBezTo>
                                  <a:cubicBezTo>
                                    <a:pt x="110998" y="410045"/>
                                    <a:pt x="112026" y="407073"/>
                                    <a:pt x="113398" y="405219"/>
                                  </a:cubicBezTo>
                                  <a:cubicBezTo>
                                    <a:pt x="121018" y="394818"/>
                                    <a:pt x="128968" y="384632"/>
                                    <a:pt x="136741" y="374333"/>
                                  </a:cubicBezTo>
                                  <a:cubicBezTo>
                                    <a:pt x="138265" y="372275"/>
                                    <a:pt x="139522" y="370015"/>
                                    <a:pt x="141465" y="366941"/>
                                  </a:cubicBezTo>
                                  <a:cubicBezTo>
                                    <a:pt x="138811" y="366725"/>
                                    <a:pt x="137452" y="366357"/>
                                    <a:pt x="136144" y="366560"/>
                                  </a:cubicBezTo>
                                  <a:cubicBezTo>
                                    <a:pt x="128156" y="367893"/>
                                    <a:pt x="122784" y="362928"/>
                                    <a:pt x="117780" y="358242"/>
                                  </a:cubicBezTo>
                                  <a:cubicBezTo>
                                    <a:pt x="113309" y="354013"/>
                                    <a:pt x="113563" y="346977"/>
                                    <a:pt x="117348" y="341947"/>
                                  </a:cubicBezTo>
                                  <a:cubicBezTo>
                                    <a:pt x="126416" y="329921"/>
                                    <a:pt x="135496" y="317907"/>
                                    <a:pt x="144729" y="306045"/>
                                  </a:cubicBezTo>
                                  <a:cubicBezTo>
                                    <a:pt x="147777" y="302120"/>
                                    <a:pt x="147866" y="299276"/>
                                    <a:pt x="144463" y="295224"/>
                                  </a:cubicBezTo>
                                  <a:cubicBezTo>
                                    <a:pt x="140716" y="290792"/>
                                    <a:pt x="137401" y="285559"/>
                                    <a:pt x="135522" y="280111"/>
                                  </a:cubicBezTo>
                                  <a:cubicBezTo>
                                    <a:pt x="134353" y="276758"/>
                                    <a:pt x="135293" y="271945"/>
                                    <a:pt x="136893" y="268529"/>
                                  </a:cubicBezTo>
                                  <a:cubicBezTo>
                                    <a:pt x="139509" y="262903"/>
                                    <a:pt x="143358" y="257848"/>
                                    <a:pt x="146736" y="252578"/>
                                  </a:cubicBezTo>
                                  <a:cubicBezTo>
                                    <a:pt x="146837" y="252501"/>
                                    <a:pt x="146952" y="252425"/>
                                    <a:pt x="147041" y="252336"/>
                                  </a:cubicBezTo>
                                  <a:cubicBezTo>
                                    <a:pt x="147117" y="252285"/>
                                    <a:pt x="147193" y="252222"/>
                                    <a:pt x="147244" y="252171"/>
                                  </a:cubicBezTo>
                                  <a:cubicBezTo>
                                    <a:pt x="149517" y="251511"/>
                                    <a:pt x="151816" y="250952"/>
                                    <a:pt x="154025" y="250139"/>
                                  </a:cubicBezTo>
                                  <a:cubicBezTo>
                                    <a:pt x="160122" y="247866"/>
                                    <a:pt x="164376" y="250457"/>
                                    <a:pt x="164922" y="256934"/>
                                  </a:cubicBezTo>
                                  <a:cubicBezTo>
                                    <a:pt x="164960" y="257645"/>
                                    <a:pt x="164668" y="258585"/>
                                    <a:pt x="164998" y="259067"/>
                                  </a:cubicBezTo>
                                  <a:cubicBezTo>
                                    <a:pt x="167691" y="262687"/>
                                    <a:pt x="170129" y="266674"/>
                                    <a:pt x="173571" y="269468"/>
                                  </a:cubicBezTo>
                                  <a:cubicBezTo>
                                    <a:pt x="174320" y="270078"/>
                                    <a:pt x="179082" y="266713"/>
                                    <a:pt x="181254" y="264452"/>
                                  </a:cubicBezTo>
                                  <a:cubicBezTo>
                                    <a:pt x="189204" y="256045"/>
                                    <a:pt x="194805" y="246253"/>
                                    <a:pt x="198933" y="235331"/>
                                  </a:cubicBezTo>
                                  <a:cubicBezTo>
                                    <a:pt x="200863" y="230327"/>
                                    <a:pt x="205562" y="226263"/>
                                    <a:pt x="209486" y="222224"/>
                                  </a:cubicBezTo>
                                  <a:cubicBezTo>
                                    <a:pt x="210680" y="221018"/>
                                    <a:pt x="213576" y="220663"/>
                                    <a:pt x="215443" y="221081"/>
                                  </a:cubicBezTo>
                                  <a:cubicBezTo>
                                    <a:pt x="226251" y="223444"/>
                                    <a:pt x="236829" y="240017"/>
                                    <a:pt x="235547" y="251003"/>
                                  </a:cubicBezTo>
                                  <a:cubicBezTo>
                                    <a:pt x="234175" y="262420"/>
                                    <a:pt x="227660" y="271196"/>
                                    <a:pt x="221704" y="280327"/>
                                  </a:cubicBezTo>
                                  <a:cubicBezTo>
                                    <a:pt x="220091" y="282804"/>
                                    <a:pt x="218325" y="285509"/>
                                    <a:pt x="221805" y="287071"/>
                                  </a:cubicBezTo>
                                  <a:cubicBezTo>
                                    <a:pt x="232258" y="291783"/>
                                    <a:pt x="232410" y="300558"/>
                                    <a:pt x="232245" y="310109"/>
                                  </a:cubicBezTo>
                                  <a:cubicBezTo>
                                    <a:pt x="232105" y="317741"/>
                                    <a:pt x="228359" y="322504"/>
                                    <a:pt x="222390" y="326199"/>
                                  </a:cubicBezTo>
                                  <a:cubicBezTo>
                                    <a:pt x="207873" y="335077"/>
                                    <a:pt x="196494" y="347561"/>
                                    <a:pt x="184429" y="359232"/>
                                  </a:cubicBezTo>
                                  <a:cubicBezTo>
                                    <a:pt x="183362" y="360286"/>
                                    <a:pt x="183362" y="362445"/>
                                    <a:pt x="182867" y="364084"/>
                                  </a:cubicBezTo>
                                  <a:cubicBezTo>
                                    <a:pt x="184798" y="363626"/>
                                    <a:pt x="187236" y="363779"/>
                                    <a:pt x="188557" y="362598"/>
                                  </a:cubicBezTo>
                                  <a:cubicBezTo>
                                    <a:pt x="191224" y="360248"/>
                                    <a:pt x="193103" y="357035"/>
                                    <a:pt x="195618" y="354546"/>
                                  </a:cubicBezTo>
                                  <a:cubicBezTo>
                                    <a:pt x="199911" y="350342"/>
                                    <a:pt x="213322" y="352920"/>
                                    <a:pt x="215531" y="358280"/>
                                  </a:cubicBezTo>
                                  <a:cubicBezTo>
                                    <a:pt x="217843" y="363893"/>
                                    <a:pt x="219901" y="369608"/>
                                    <a:pt x="221996" y="375285"/>
                                  </a:cubicBezTo>
                                  <a:cubicBezTo>
                                    <a:pt x="223622" y="379692"/>
                                    <a:pt x="223685" y="383934"/>
                                    <a:pt x="220853" y="388112"/>
                                  </a:cubicBezTo>
                                  <a:cubicBezTo>
                                    <a:pt x="217868" y="392557"/>
                                    <a:pt x="214897" y="397104"/>
                                    <a:pt x="212458" y="401828"/>
                                  </a:cubicBezTo>
                                  <a:cubicBezTo>
                                    <a:pt x="208724" y="409156"/>
                                    <a:pt x="204495" y="416128"/>
                                    <a:pt x="203645" y="424294"/>
                                  </a:cubicBezTo>
                                  <a:cubicBezTo>
                                    <a:pt x="203251" y="427901"/>
                                    <a:pt x="202425" y="430721"/>
                                    <a:pt x="206235" y="432295"/>
                                  </a:cubicBezTo>
                                  <a:cubicBezTo>
                                    <a:pt x="221666" y="438582"/>
                                    <a:pt x="237109" y="444716"/>
                                    <a:pt x="254165" y="445288"/>
                                  </a:cubicBezTo>
                                  <a:cubicBezTo>
                                    <a:pt x="259651" y="445440"/>
                                    <a:pt x="263779" y="444157"/>
                                    <a:pt x="267474" y="439991"/>
                                  </a:cubicBezTo>
                                  <a:cubicBezTo>
                                    <a:pt x="278244" y="427825"/>
                                    <a:pt x="286347" y="413855"/>
                                    <a:pt x="293522" y="399491"/>
                                  </a:cubicBezTo>
                                  <a:cubicBezTo>
                                    <a:pt x="304711" y="377190"/>
                                    <a:pt x="311252" y="353098"/>
                                    <a:pt x="318630" y="329374"/>
                                  </a:cubicBezTo>
                                  <a:cubicBezTo>
                                    <a:pt x="321005" y="321678"/>
                                    <a:pt x="324561" y="314211"/>
                                    <a:pt x="325933" y="306375"/>
                                  </a:cubicBezTo>
                                  <a:cubicBezTo>
                                    <a:pt x="328371" y="292443"/>
                                    <a:pt x="330302" y="278359"/>
                                    <a:pt x="331127" y="264274"/>
                                  </a:cubicBezTo>
                                  <a:cubicBezTo>
                                    <a:pt x="332778" y="237198"/>
                                    <a:pt x="322745" y="219101"/>
                                    <a:pt x="297650" y="211061"/>
                                  </a:cubicBezTo>
                                  <a:cubicBezTo>
                                    <a:pt x="266751" y="201168"/>
                                    <a:pt x="236868" y="206845"/>
                                    <a:pt x="207505" y="216903"/>
                                  </a:cubicBezTo>
                                  <a:cubicBezTo>
                                    <a:pt x="194208" y="221475"/>
                                    <a:pt x="181623" y="228092"/>
                                    <a:pt x="168846" y="234150"/>
                                  </a:cubicBezTo>
                                  <a:cubicBezTo>
                                    <a:pt x="165074" y="235903"/>
                                    <a:pt x="161722" y="238658"/>
                                    <a:pt x="158521" y="241389"/>
                                  </a:cubicBezTo>
                                  <a:cubicBezTo>
                                    <a:pt x="154584" y="244754"/>
                                    <a:pt x="150965" y="248552"/>
                                    <a:pt x="147244" y="252171"/>
                                  </a:cubicBezTo>
                                  <a:cubicBezTo>
                                    <a:pt x="147155" y="252197"/>
                                    <a:pt x="147041" y="252209"/>
                                    <a:pt x="146952" y="252247"/>
                                  </a:cubicBezTo>
                                  <a:cubicBezTo>
                                    <a:pt x="146863" y="252362"/>
                                    <a:pt x="146799" y="252450"/>
                                    <a:pt x="146736" y="252578"/>
                                  </a:cubicBezTo>
                                  <a:cubicBezTo>
                                    <a:pt x="140093" y="257518"/>
                                    <a:pt x="133185" y="262103"/>
                                    <a:pt x="126987" y="267513"/>
                                  </a:cubicBezTo>
                                  <a:cubicBezTo>
                                    <a:pt x="117678" y="275603"/>
                                    <a:pt x="109258" y="284823"/>
                                    <a:pt x="99707" y="292608"/>
                                  </a:cubicBezTo>
                                  <a:cubicBezTo>
                                    <a:pt x="93447" y="297726"/>
                                    <a:pt x="85992" y="301574"/>
                                    <a:pt x="78664" y="305117"/>
                                  </a:cubicBezTo>
                                  <a:cubicBezTo>
                                    <a:pt x="76098" y="306375"/>
                                    <a:pt x="72174" y="305422"/>
                                    <a:pt x="69050" y="304749"/>
                                  </a:cubicBezTo>
                                  <a:cubicBezTo>
                                    <a:pt x="59614" y="302794"/>
                                    <a:pt x="52413" y="304419"/>
                                    <a:pt x="52667" y="315163"/>
                                  </a:cubicBezTo>
                                  <a:cubicBezTo>
                                    <a:pt x="52946" y="327876"/>
                                    <a:pt x="53086" y="340563"/>
                                    <a:pt x="53708" y="353238"/>
                                  </a:cubicBezTo>
                                  <a:cubicBezTo>
                                    <a:pt x="54711" y="373685"/>
                                    <a:pt x="55550" y="394107"/>
                                    <a:pt x="57404" y="414439"/>
                                  </a:cubicBezTo>
                                  <a:cubicBezTo>
                                    <a:pt x="58242" y="423444"/>
                                    <a:pt x="61239" y="432283"/>
                                    <a:pt x="63614" y="441058"/>
                                  </a:cubicBezTo>
                                  <a:cubicBezTo>
                                    <a:pt x="67539" y="455740"/>
                                    <a:pt x="65684" y="470167"/>
                                    <a:pt x="62179" y="484492"/>
                                  </a:cubicBezTo>
                                  <a:cubicBezTo>
                                    <a:pt x="60883" y="489890"/>
                                    <a:pt x="57099" y="491909"/>
                                    <a:pt x="50444" y="491249"/>
                                  </a:cubicBezTo>
                                  <a:cubicBezTo>
                                    <a:pt x="44081" y="490614"/>
                                    <a:pt x="37731" y="489776"/>
                                    <a:pt x="31407" y="488874"/>
                                  </a:cubicBezTo>
                                  <a:cubicBezTo>
                                    <a:pt x="30048" y="488709"/>
                                    <a:pt x="28422" y="488201"/>
                                    <a:pt x="27546" y="487248"/>
                                  </a:cubicBezTo>
                                  <a:cubicBezTo>
                                    <a:pt x="20701" y="479704"/>
                                    <a:pt x="13907" y="472097"/>
                                    <a:pt x="7328" y="464299"/>
                                  </a:cubicBezTo>
                                  <a:cubicBezTo>
                                    <a:pt x="6032" y="462775"/>
                                    <a:pt x="5219" y="460426"/>
                                    <a:pt x="5042" y="458394"/>
                                  </a:cubicBezTo>
                                  <a:cubicBezTo>
                                    <a:pt x="3404" y="438188"/>
                                    <a:pt x="1244" y="417995"/>
                                    <a:pt x="660" y="397751"/>
                                  </a:cubicBezTo>
                                  <a:cubicBezTo>
                                    <a:pt x="0" y="376796"/>
                                    <a:pt x="648" y="355803"/>
                                    <a:pt x="1219" y="334835"/>
                                  </a:cubicBezTo>
                                  <a:cubicBezTo>
                                    <a:pt x="1625" y="321183"/>
                                    <a:pt x="2921" y="307264"/>
                                    <a:pt x="9385" y="295123"/>
                                  </a:cubicBezTo>
                                  <a:cubicBezTo>
                                    <a:pt x="16751" y="281254"/>
                                    <a:pt x="26937" y="269430"/>
                                    <a:pt x="40957" y="261366"/>
                                  </a:cubicBezTo>
                                  <a:cubicBezTo>
                                    <a:pt x="44933" y="259067"/>
                                    <a:pt x="48108" y="256134"/>
                                    <a:pt x="53086" y="257988"/>
                                  </a:cubicBezTo>
                                  <a:cubicBezTo>
                                    <a:pt x="54089" y="258344"/>
                                    <a:pt x="55994" y="257442"/>
                                    <a:pt x="56883" y="256553"/>
                                  </a:cubicBezTo>
                                  <a:cubicBezTo>
                                    <a:pt x="67983" y="245644"/>
                                    <a:pt x="80950" y="236410"/>
                                    <a:pt x="88443" y="222288"/>
                                  </a:cubicBezTo>
                                  <a:cubicBezTo>
                                    <a:pt x="95466" y="209055"/>
                                    <a:pt x="102197" y="195643"/>
                                    <a:pt x="108814" y="182182"/>
                                  </a:cubicBezTo>
                                  <a:cubicBezTo>
                                    <a:pt x="110795" y="178156"/>
                                    <a:pt x="108991" y="175781"/>
                                    <a:pt x="104635" y="174155"/>
                                  </a:cubicBezTo>
                                  <a:cubicBezTo>
                                    <a:pt x="92062" y="169418"/>
                                    <a:pt x="82093" y="147675"/>
                                    <a:pt x="86106" y="135052"/>
                                  </a:cubicBezTo>
                                  <a:cubicBezTo>
                                    <a:pt x="89052" y="125857"/>
                                    <a:pt x="97155" y="122542"/>
                                    <a:pt x="104877" y="120663"/>
                                  </a:cubicBezTo>
                                  <a:cubicBezTo>
                                    <a:pt x="113741" y="118542"/>
                                    <a:pt x="120904" y="113805"/>
                                    <a:pt x="128511" y="109626"/>
                                  </a:cubicBezTo>
                                  <a:cubicBezTo>
                                    <a:pt x="131026" y="108242"/>
                                    <a:pt x="133362" y="106540"/>
                                    <a:pt x="135877" y="105207"/>
                                  </a:cubicBezTo>
                                  <a:cubicBezTo>
                                    <a:pt x="142164" y="101867"/>
                                    <a:pt x="142596" y="95250"/>
                                    <a:pt x="144310" y="89611"/>
                                  </a:cubicBezTo>
                                  <a:cubicBezTo>
                                    <a:pt x="148184" y="76772"/>
                                    <a:pt x="152006" y="63881"/>
                                    <a:pt x="154737" y="50762"/>
                                  </a:cubicBezTo>
                                  <a:cubicBezTo>
                                    <a:pt x="156477" y="42570"/>
                                    <a:pt x="156007" y="34176"/>
                                    <a:pt x="152616" y="25921"/>
                                  </a:cubicBezTo>
                                  <a:cubicBezTo>
                                    <a:pt x="148399" y="15723"/>
                                    <a:pt x="158420" y="0"/>
                                    <a:pt x="171793" y="229"/>
                                  </a:cubicBezTo>
                                  <a:close/>
                                </a:path>
                              </a:pathLst>
                            </a:custGeom>
                            <a:ln w="0" cap="flat">
                              <a:miter lim="100000"/>
                            </a:ln>
                          </wps:spPr>
                          <wps:style>
                            <a:lnRef idx="0">
                              <a:srgbClr val="000000">
                                <a:alpha val="0"/>
                              </a:srgbClr>
                            </a:lnRef>
                            <a:fillRef idx="1">
                              <a:srgbClr val="8A317E"/>
                            </a:fillRef>
                            <a:effectRef idx="0">
                              <a:scrgbClr r="0" g="0" b="0"/>
                            </a:effectRef>
                            <a:fontRef idx="none"/>
                          </wps:style>
                          <wps:bodyPr/>
                        </wps:wsp>
                        <wps:wsp>
                          <wps:cNvPr id="228" name="Shape 3653"/>
                          <wps:cNvSpPr/>
                          <wps:spPr>
                            <a:xfrm>
                              <a:off x="2236258" y="362529"/>
                              <a:ext cx="72527" cy="189912"/>
                            </a:xfrm>
                            <a:custGeom>
                              <a:avLst/>
                              <a:gdLst/>
                              <a:ahLst/>
                              <a:cxnLst/>
                              <a:rect l="0" t="0" r="0" b="0"/>
                              <a:pathLst>
                                <a:path w="72527" h="189912">
                                  <a:moveTo>
                                    <a:pt x="72527" y="0"/>
                                  </a:moveTo>
                                  <a:lnTo>
                                    <a:pt x="72527" y="173827"/>
                                  </a:lnTo>
                                  <a:lnTo>
                                    <a:pt x="68910" y="174672"/>
                                  </a:lnTo>
                                  <a:cubicBezTo>
                                    <a:pt x="58915" y="177898"/>
                                    <a:pt x="49263" y="182343"/>
                                    <a:pt x="39256" y="185582"/>
                                  </a:cubicBezTo>
                                  <a:cubicBezTo>
                                    <a:pt x="33020" y="187550"/>
                                    <a:pt x="26429" y="188871"/>
                                    <a:pt x="19926" y="189442"/>
                                  </a:cubicBezTo>
                                  <a:cubicBezTo>
                                    <a:pt x="14453" y="189912"/>
                                    <a:pt x="8318" y="183486"/>
                                    <a:pt x="6541" y="177149"/>
                                  </a:cubicBezTo>
                                  <a:cubicBezTo>
                                    <a:pt x="5562" y="173720"/>
                                    <a:pt x="4470" y="170303"/>
                                    <a:pt x="3225" y="166950"/>
                                  </a:cubicBezTo>
                                  <a:cubicBezTo>
                                    <a:pt x="0" y="158467"/>
                                    <a:pt x="4152" y="145119"/>
                                    <a:pt x="12953" y="137474"/>
                                  </a:cubicBezTo>
                                  <a:cubicBezTo>
                                    <a:pt x="15875" y="134985"/>
                                    <a:pt x="19786" y="133677"/>
                                    <a:pt x="22885" y="131353"/>
                                  </a:cubicBezTo>
                                  <a:cubicBezTo>
                                    <a:pt x="30962" y="125231"/>
                                    <a:pt x="41072" y="124495"/>
                                    <a:pt x="50064" y="120761"/>
                                  </a:cubicBezTo>
                                  <a:cubicBezTo>
                                    <a:pt x="54940" y="118729"/>
                                    <a:pt x="57176" y="115097"/>
                                    <a:pt x="57442" y="109915"/>
                                  </a:cubicBezTo>
                                  <a:cubicBezTo>
                                    <a:pt x="57797" y="104009"/>
                                    <a:pt x="58166" y="98066"/>
                                    <a:pt x="58839" y="92249"/>
                                  </a:cubicBezTo>
                                  <a:cubicBezTo>
                                    <a:pt x="59321" y="88033"/>
                                    <a:pt x="58039" y="86217"/>
                                    <a:pt x="53657" y="86357"/>
                                  </a:cubicBezTo>
                                  <a:cubicBezTo>
                                    <a:pt x="42863" y="86674"/>
                                    <a:pt x="33718" y="82801"/>
                                    <a:pt x="25959" y="75358"/>
                                  </a:cubicBezTo>
                                  <a:cubicBezTo>
                                    <a:pt x="22631" y="72171"/>
                                    <a:pt x="22428" y="68932"/>
                                    <a:pt x="25159" y="65376"/>
                                  </a:cubicBezTo>
                                  <a:cubicBezTo>
                                    <a:pt x="33985" y="53794"/>
                                    <a:pt x="42723" y="42262"/>
                                    <a:pt x="55931" y="35048"/>
                                  </a:cubicBezTo>
                                  <a:cubicBezTo>
                                    <a:pt x="65088" y="30070"/>
                                    <a:pt x="69876" y="21980"/>
                                    <a:pt x="70955" y="11553"/>
                                  </a:cubicBezTo>
                                  <a:lnTo>
                                    <a:pt x="72527" y="0"/>
                                  </a:lnTo>
                                  <a:close/>
                                </a:path>
                              </a:pathLst>
                            </a:custGeom>
                            <a:ln w="0" cap="flat">
                              <a:miter lim="100000"/>
                            </a:ln>
                          </wps:spPr>
                          <wps:style>
                            <a:lnRef idx="0">
                              <a:srgbClr val="000000">
                                <a:alpha val="0"/>
                              </a:srgbClr>
                            </a:lnRef>
                            <a:fillRef idx="1">
                              <a:srgbClr val="8A317E"/>
                            </a:fillRef>
                            <a:effectRef idx="0">
                              <a:scrgbClr r="0" g="0" b="0"/>
                            </a:effectRef>
                            <a:fontRef idx="none"/>
                          </wps:style>
                          <wps:bodyPr/>
                        </wps:wsp>
                        <wps:wsp>
                          <wps:cNvPr id="229" name="Shape 3654"/>
                          <wps:cNvSpPr/>
                          <wps:spPr>
                            <a:xfrm>
                              <a:off x="2238048" y="206201"/>
                              <a:ext cx="70737" cy="139809"/>
                            </a:xfrm>
                            <a:custGeom>
                              <a:avLst/>
                              <a:gdLst/>
                              <a:ahLst/>
                              <a:cxnLst/>
                              <a:rect l="0" t="0" r="0" b="0"/>
                              <a:pathLst>
                                <a:path w="70737" h="139809">
                                  <a:moveTo>
                                    <a:pt x="30785" y="2921"/>
                                  </a:moveTo>
                                  <a:cubicBezTo>
                                    <a:pt x="43142" y="5943"/>
                                    <a:pt x="53098" y="13513"/>
                                    <a:pt x="56083" y="27318"/>
                                  </a:cubicBezTo>
                                  <a:cubicBezTo>
                                    <a:pt x="56376" y="28765"/>
                                    <a:pt x="57150" y="30125"/>
                                    <a:pt x="57696" y="31521"/>
                                  </a:cubicBezTo>
                                  <a:cubicBezTo>
                                    <a:pt x="58280" y="31496"/>
                                    <a:pt x="58851" y="31471"/>
                                    <a:pt x="59448" y="31458"/>
                                  </a:cubicBezTo>
                                  <a:cubicBezTo>
                                    <a:pt x="60020" y="29857"/>
                                    <a:pt x="60973" y="28283"/>
                                    <a:pt x="61099" y="26682"/>
                                  </a:cubicBezTo>
                                  <a:cubicBezTo>
                                    <a:pt x="61563" y="20523"/>
                                    <a:pt x="63379" y="15151"/>
                                    <a:pt x="66248" y="10389"/>
                                  </a:cubicBezTo>
                                  <a:lnTo>
                                    <a:pt x="70737" y="5440"/>
                                  </a:lnTo>
                                  <a:lnTo>
                                    <a:pt x="70737" y="47973"/>
                                  </a:lnTo>
                                  <a:lnTo>
                                    <a:pt x="64300" y="42545"/>
                                  </a:lnTo>
                                  <a:cubicBezTo>
                                    <a:pt x="63767" y="41758"/>
                                    <a:pt x="62306" y="41173"/>
                                    <a:pt x="61366" y="41275"/>
                                  </a:cubicBezTo>
                                  <a:cubicBezTo>
                                    <a:pt x="60795" y="41313"/>
                                    <a:pt x="60351" y="42888"/>
                                    <a:pt x="60058" y="43434"/>
                                  </a:cubicBezTo>
                                  <a:cubicBezTo>
                                    <a:pt x="60210" y="44272"/>
                                    <a:pt x="60274" y="44602"/>
                                    <a:pt x="60325" y="44958"/>
                                  </a:cubicBezTo>
                                  <a:cubicBezTo>
                                    <a:pt x="61913" y="55880"/>
                                    <a:pt x="63526" y="66878"/>
                                    <a:pt x="65227" y="77800"/>
                                  </a:cubicBezTo>
                                  <a:cubicBezTo>
                                    <a:pt x="65405" y="78905"/>
                                    <a:pt x="66027" y="80518"/>
                                    <a:pt x="66815" y="80810"/>
                                  </a:cubicBezTo>
                                  <a:cubicBezTo>
                                    <a:pt x="67653" y="81064"/>
                                    <a:pt x="69355" y="80276"/>
                                    <a:pt x="69914" y="79439"/>
                                  </a:cubicBezTo>
                                  <a:lnTo>
                                    <a:pt x="70737" y="78116"/>
                                  </a:lnTo>
                                  <a:lnTo>
                                    <a:pt x="70737" y="139809"/>
                                  </a:lnTo>
                                  <a:lnTo>
                                    <a:pt x="64821" y="138125"/>
                                  </a:lnTo>
                                  <a:cubicBezTo>
                                    <a:pt x="55143" y="137668"/>
                                    <a:pt x="49784" y="133236"/>
                                    <a:pt x="47561" y="123596"/>
                                  </a:cubicBezTo>
                                  <a:cubicBezTo>
                                    <a:pt x="46787" y="120256"/>
                                    <a:pt x="45555" y="117869"/>
                                    <a:pt x="41821" y="119571"/>
                                  </a:cubicBezTo>
                                  <a:cubicBezTo>
                                    <a:pt x="37376" y="121590"/>
                                    <a:pt x="33706" y="119723"/>
                                    <a:pt x="29502" y="118491"/>
                                  </a:cubicBezTo>
                                  <a:cubicBezTo>
                                    <a:pt x="14542" y="114274"/>
                                    <a:pt x="8471" y="102426"/>
                                    <a:pt x="4546" y="89345"/>
                                  </a:cubicBezTo>
                                  <a:cubicBezTo>
                                    <a:pt x="2248" y="81559"/>
                                    <a:pt x="1625" y="73152"/>
                                    <a:pt x="1245" y="64973"/>
                                  </a:cubicBezTo>
                                  <a:cubicBezTo>
                                    <a:pt x="622" y="51549"/>
                                    <a:pt x="0" y="38049"/>
                                    <a:pt x="851" y="24651"/>
                                  </a:cubicBezTo>
                                  <a:cubicBezTo>
                                    <a:pt x="1867" y="9042"/>
                                    <a:pt x="18809" y="0"/>
                                    <a:pt x="30785" y="2921"/>
                                  </a:cubicBezTo>
                                  <a:close/>
                                </a:path>
                              </a:pathLst>
                            </a:custGeom>
                            <a:ln w="0" cap="flat">
                              <a:miter lim="100000"/>
                            </a:ln>
                          </wps:spPr>
                          <wps:style>
                            <a:lnRef idx="0">
                              <a:srgbClr val="000000">
                                <a:alpha val="0"/>
                              </a:srgbClr>
                            </a:lnRef>
                            <a:fillRef idx="1">
                              <a:srgbClr val="8A317E"/>
                            </a:fillRef>
                            <a:effectRef idx="0">
                              <a:scrgbClr r="0" g="0" b="0"/>
                            </a:effectRef>
                            <a:fontRef idx="none"/>
                          </wps:style>
                          <wps:bodyPr/>
                        </wps:wsp>
                        <wps:wsp>
                          <wps:cNvPr id="230" name="Shape 3655"/>
                          <wps:cNvSpPr/>
                          <wps:spPr>
                            <a:xfrm>
                              <a:off x="2277228" y="111292"/>
                              <a:ext cx="31557" cy="59816"/>
                            </a:xfrm>
                            <a:custGeom>
                              <a:avLst/>
                              <a:gdLst/>
                              <a:ahLst/>
                              <a:cxnLst/>
                              <a:rect l="0" t="0" r="0" b="0"/>
                              <a:pathLst>
                                <a:path w="31557" h="59816">
                                  <a:moveTo>
                                    <a:pt x="31557" y="0"/>
                                  </a:moveTo>
                                  <a:lnTo>
                                    <a:pt x="31557" y="59816"/>
                                  </a:lnTo>
                                  <a:lnTo>
                                    <a:pt x="20358" y="58981"/>
                                  </a:lnTo>
                                  <a:cubicBezTo>
                                    <a:pt x="14846" y="57825"/>
                                    <a:pt x="9486" y="55590"/>
                                    <a:pt x="4470" y="53000"/>
                                  </a:cubicBezTo>
                                  <a:cubicBezTo>
                                    <a:pt x="673" y="51031"/>
                                    <a:pt x="0" y="42611"/>
                                    <a:pt x="3187" y="36566"/>
                                  </a:cubicBezTo>
                                  <a:cubicBezTo>
                                    <a:pt x="5943" y="31359"/>
                                    <a:pt x="9931" y="26850"/>
                                    <a:pt x="12865" y="21757"/>
                                  </a:cubicBezTo>
                                  <a:lnTo>
                                    <a:pt x="31557" y="0"/>
                                  </a:lnTo>
                                  <a:close/>
                                </a:path>
                              </a:pathLst>
                            </a:custGeom>
                            <a:ln w="0" cap="flat">
                              <a:miter lim="100000"/>
                            </a:ln>
                          </wps:spPr>
                          <wps:style>
                            <a:lnRef idx="0">
                              <a:srgbClr val="000000">
                                <a:alpha val="0"/>
                              </a:srgbClr>
                            </a:lnRef>
                            <a:fillRef idx="1">
                              <a:srgbClr val="8A317E"/>
                            </a:fillRef>
                            <a:effectRef idx="0">
                              <a:scrgbClr r="0" g="0" b="0"/>
                            </a:effectRef>
                            <a:fontRef idx="none"/>
                          </wps:style>
                          <wps:bodyPr/>
                        </wps:wsp>
                        <wps:wsp>
                          <wps:cNvPr id="231" name="Shape 3656"/>
                          <wps:cNvSpPr/>
                          <wps:spPr>
                            <a:xfrm>
                              <a:off x="2308785" y="67720"/>
                              <a:ext cx="164201" cy="471056"/>
                            </a:xfrm>
                            <a:custGeom>
                              <a:avLst/>
                              <a:gdLst/>
                              <a:ahLst/>
                              <a:cxnLst/>
                              <a:rect l="0" t="0" r="0" b="0"/>
                              <a:pathLst>
                                <a:path w="164201" h="471056">
                                  <a:moveTo>
                                    <a:pt x="97348" y="165"/>
                                  </a:moveTo>
                                  <a:cubicBezTo>
                                    <a:pt x="109273" y="1549"/>
                                    <a:pt x="121033" y="3365"/>
                                    <a:pt x="131587" y="9855"/>
                                  </a:cubicBezTo>
                                  <a:cubicBezTo>
                                    <a:pt x="144414" y="17716"/>
                                    <a:pt x="151488" y="29997"/>
                                    <a:pt x="156707" y="43218"/>
                                  </a:cubicBezTo>
                                  <a:cubicBezTo>
                                    <a:pt x="160314" y="52273"/>
                                    <a:pt x="163477" y="62128"/>
                                    <a:pt x="163807" y="71729"/>
                                  </a:cubicBezTo>
                                  <a:cubicBezTo>
                                    <a:pt x="164201" y="82486"/>
                                    <a:pt x="162905" y="93967"/>
                                    <a:pt x="159273" y="104038"/>
                                  </a:cubicBezTo>
                                  <a:cubicBezTo>
                                    <a:pt x="151310" y="126250"/>
                                    <a:pt x="142039" y="148069"/>
                                    <a:pt x="132069" y="169469"/>
                                  </a:cubicBezTo>
                                  <a:cubicBezTo>
                                    <a:pt x="126964" y="180391"/>
                                    <a:pt x="119483" y="190284"/>
                                    <a:pt x="112486" y="200228"/>
                                  </a:cubicBezTo>
                                  <a:cubicBezTo>
                                    <a:pt x="106974" y="208140"/>
                                    <a:pt x="100383" y="215303"/>
                                    <a:pt x="94693" y="223101"/>
                                  </a:cubicBezTo>
                                  <a:cubicBezTo>
                                    <a:pt x="92370" y="226212"/>
                                    <a:pt x="91087" y="230086"/>
                                    <a:pt x="89550" y="233680"/>
                                  </a:cubicBezTo>
                                  <a:cubicBezTo>
                                    <a:pt x="83975" y="246786"/>
                                    <a:pt x="74843" y="254000"/>
                                    <a:pt x="59921" y="254330"/>
                                  </a:cubicBezTo>
                                  <a:cubicBezTo>
                                    <a:pt x="46662" y="254597"/>
                                    <a:pt x="38521" y="262750"/>
                                    <a:pt x="36540" y="275958"/>
                                  </a:cubicBezTo>
                                  <a:cubicBezTo>
                                    <a:pt x="35575" y="282321"/>
                                    <a:pt x="35181" y="288785"/>
                                    <a:pt x="34686" y="295237"/>
                                  </a:cubicBezTo>
                                  <a:cubicBezTo>
                                    <a:pt x="34381" y="299263"/>
                                    <a:pt x="36591" y="300533"/>
                                    <a:pt x="41239" y="298843"/>
                                  </a:cubicBezTo>
                                  <a:cubicBezTo>
                                    <a:pt x="47818" y="296494"/>
                                    <a:pt x="54180" y="293408"/>
                                    <a:pt x="60899" y="291579"/>
                                  </a:cubicBezTo>
                                  <a:cubicBezTo>
                                    <a:pt x="68303" y="289585"/>
                                    <a:pt x="75936" y="288265"/>
                                    <a:pt x="83555" y="287299"/>
                                  </a:cubicBezTo>
                                  <a:cubicBezTo>
                                    <a:pt x="90198" y="286474"/>
                                    <a:pt x="95341" y="291185"/>
                                    <a:pt x="96078" y="297815"/>
                                  </a:cubicBezTo>
                                  <a:cubicBezTo>
                                    <a:pt x="96293" y="299796"/>
                                    <a:pt x="96128" y="301866"/>
                                    <a:pt x="96662" y="303695"/>
                                  </a:cubicBezTo>
                                  <a:cubicBezTo>
                                    <a:pt x="101247" y="320015"/>
                                    <a:pt x="90172" y="335204"/>
                                    <a:pt x="75529" y="341630"/>
                                  </a:cubicBezTo>
                                  <a:cubicBezTo>
                                    <a:pt x="64188" y="346608"/>
                                    <a:pt x="53647" y="353746"/>
                                    <a:pt x="43335" y="360731"/>
                                  </a:cubicBezTo>
                                  <a:cubicBezTo>
                                    <a:pt x="33454" y="367398"/>
                                    <a:pt x="32984" y="378142"/>
                                    <a:pt x="33734" y="388734"/>
                                  </a:cubicBezTo>
                                  <a:cubicBezTo>
                                    <a:pt x="34051" y="393344"/>
                                    <a:pt x="35130" y="398005"/>
                                    <a:pt x="36616" y="402387"/>
                                  </a:cubicBezTo>
                                  <a:cubicBezTo>
                                    <a:pt x="37124" y="403911"/>
                                    <a:pt x="39956" y="405714"/>
                                    <a:pt x="41608" y="405625"/>
                                  </a:cubicBezTo>
                                  <a:cubicBezTo>
                                    <a:pt x="57330" y="404622"/>
                                    <a:pt x="73027" y="402323"/>
                                    <a:pt x="88712" y="402323"/>
                                  </a:cubicBezTo>
                                  <a:cubicBezTo>
                                    <a:pt x="97982" y="402323"/>
                                    <a:pt x="107317" y="405422"/>
                                    <a:pt x="116423" y="407759"/>
                                  </a:cubicBezTo>
                                  <a:cubicBezTo>
                                    <a:pt x="121745" y="409130"/>
                                    <a:pt x="126989" y="411340"/>
                                    <a:pt x="131841" y="413944"/>
                                  </a:cubicBezTo>
                                  <a:cubicBezTo>
                                    <a:pt x="138153" y="417335"/>
                                    <a:pt x="138801" y="421487"/>
                                    <a:pt x="135727" y="428104"/>
                                  </a:cubicBezTo>
                                  <a:cubicBezTo>
                                    <a:pt x="132590" y="434873"/>
                                    <a:pt x="130266" y="442087"/>
                                    <a:pt x="126913" y="448767"/>
                                  </a:cubicBezTo>
                                  <a:cubicBezTo>
                                    <a:pt x="124208" y="454177"/>
                                    <a:pt x="120614" y="459194"/>
                                    <a:pt x="117134" y="464134"/>
                                  </a:cubicBezTo>
                                  <a:cubicBezTo>
                                    <a:pt x="116194" y="465480"/>
                                    <a:pt x="114251" y="466331"/>
                                    <a:pt x="112613" y="466839"/>
                                  </a:cubicBezTo>
                                  <a:cubicBezTo>
                                    <a:pt x="107609" y="468313"/>
                                    <a:pt x="102619" y="469786"/>
                                    <a:pt x="97513" y="470700"/>
                                  </a:cubicBezTo>
                                  <a:cubicBezTo>
                                    <a:pt x="95404" y="471056"/>
                                    <a:pt x="92953" y="470255"/>
                                    <a:pt x="90794" y="469531"/>
                                  </a:cubicBezTo>
                                  <a:cubicBezTo>
                                    <a:pt x="84406" y="467373"/>
                                    <a:pt x="78234" y="464680"/>
                                    <a:pt x="71757" y="462775"/>
                                  </a:cubicBezTo>
                                  <a:cubicBezTo>
                                    <a:pt x="53825" y="457543"/>
                                    <a:pt x="36083" y="459143"/>
                                    <a:pt x="18341" y="464350"/>
                                  </a:cubicBezTo>
                                  <a:lnTo>
                                    <a:pt x="0" y="468635"/>
                                  </a:lnTo>
                                  <a:lnTo>
                                    <a:pt x="0" y="294809"/>
                                  </a:lnTo>
                                  <a:lnTo>
                                    <a:pt x="1399" y="284531"/>
                                  </a:lnTo>
                                  <a:cubicBezTo>
                                    <a:pt x="1647" y="281432"/>
                                    <a:pt x="1348" y="279524"/>
                                    <a:pt x="222" y="278354"/>
                                  </a:cubicBezTo>
                                  <a:lnTo>
                                    <a:pt x="0" y="278290"/>
                                  </a:lnTo>
                                  <a:lnTo>
                                    <a:pt x="0" y="216596"/>
                                  </a:lnTo>
                                  <a:lnTo>
                                    <a:pt x="10492" y="199733"/>
                                  </a:lnTo>
                                  <a:cubicBezTo>
                                    <a:pt x="11242" y="198285"/>
                                    <a:pt x="9578" y="193815"/>
                                    <a:pt x="8067" y="193256"/>
                                  </a:cubicBezTo>
                                  <a:lnTo>
                                    <a:pt x="0" y="186453"/>
                                  </a:lnTo>
                                  <a:lnTo>
                                    <a:pt x="0" y="143921"/>
                                  </a:lnTo>
                                  <a:lnTo>
                                    <a:pt x="6975" y="136233"/>
                                  </a:lnTo>
                                  <a:cubicBezTo>
                                    <a:pt x="9502" y="134201"/>
                                    <a:pt x="12054" y="132207"/>
                                    <a:pt x="14481" y="130099"/>
                                  </a:cubicBezTo>
                                  <a:cubicBezTo>
                                    <a:pt x="17109" y="127813"/>
                                    <a:pt x="19090" y="125743"/>
                                    <a:pt x="17401" y="121399"/>
                                  </a:cubicBezTo>
                                  <a:cubicBezTo>
                                    <a:pt x="16576" y="119278"/>
                                    <a:pt x="18697" y="115710"/>
                                    <a:pt x="20069" y="113106"/>
                                  </a:cubicBezTo>
                                  <a:cubicBezTo>
                                    <a:pt x="22214" y="109067"/>
                                    <a:pt x="24107" y="104406"/>
                                    <a:pt x="27472" y="101574"/>
                                  </a:cubicBezTo>
                                  <a:cubicBezTo>
                                    <a:pt x="33696" y="96304"/>
                                    <a:pt x="48034" y="98184"/>
                                    <a:pt x="53532" y="104521"/>
                                  </a:cubicBezTo>
                                  <a:cubicBezTo>
                                    <a:pt x="56111" y="107467"/>
                                    <a:pt x="58841" y="108343"/>
                                    <a:pt x="62080" y="106921"/>
                                  </a:cubicBezTo>
                                  <a:cubicBezTo>
                                    <a:pt x="76215" y="100685"/>
                                    <a:pt x="85562" y="109487"/>
                                    <a:pt x="95100" y="117373"/>
                                  </a:cubicBezTo>
                                  <a:cubicBezTo>
                                    <a:pt x="96345" y="118415"/>
                                    <a:pt x="97310" y="121095"/>
                                    <a:pt x="96916" y="122618"/>
                                  </a:cubicBezTo>
                                  <a:cubicBezTo>
                                    <a:pt x="94859" y="130010"/>
                                    <a:pt x="92496" y="137351"/>
                                    <a:pt x="89728" y="144526"/>
                                  </a:cubicBezTo>
                                  <a:cubicBezTo>
                                    <a:pt x="88928" y="146634"/>
                                    <a:pt x="86603" y="148272"/>
                                    <a:pt x="84762" y="149847"/>
                                  </a:cubicBezTo>
                                  <a:cubicBezTo>
                                    <a:pt x="76672" y="156629"/>
                                    <a:pt x="68138" y="162928"/>
                                    <a:pt x="60479" y="170154"/>
                                  </a:cubicBezTo>
                                  <a:cubicBezTo>
                                    <a:pt x="53876" y="176352"/>
                                    <a:pt x="51602" y="185141"/>
                                    <a:pt x="49545" y="193713"/>
                                  </a:cubicBezTo>
                                  <a:cubicBezTo>
                                    <a:pt x="48503" y="198132"/>
                                    <a:pt x="50447" y="200152"/>
                                    <a:pt x="54968" y="199999"/>
                                  </a:cubicBezTo>
                                  <a:cubicBezTo>
                                    <a:pt x="57469" y="199898"/>
                                    <a:pt x="60137" y="199504"/>
                                    <a:pt x="62461" y="200203"/>
                                  </a:cubicBezTo>
                                  <a:cubicBezTo>
                                    <a:pt x="72570" y="203200"/>
                                    <a:pt x="79580" y="196710"/>
                                    <a:pt x="84406" y="187960"/>
                                  </a:cubicBezTo>
                                  <a:cubicBezTo>
                                    <a:pt x="91150" y="175742"/>
                                    <a:pt x="98186" y="163588"/>
                                    <a:pt x="103723" y="150825"/>
                                  </a:cubicBezTo>
                                  <a:cubicBezTo>
                                    <a:pt x="109514" y="137566"/>
                                    <a:pt x="114099" y="123761"/>
                                    <a:pt x="118379" y="109944"/>
                                  </a:cubicBezTo>
                                  <a:cubicBezTo>
                                    <a:pt x="120843" y="101955"/>
                                    <a:pt x="122303" y="93523"/>
                                    <a:pt x="123052" y="85204"/>
                                  </a:cubicBezTo>
                                  <a:cubicBezTo>
                                    <a:pt x="124030" y="74473"/>
                                    <a:pt x="121960" y="64135"/>
                                    <a:pt x="115369" y="55131"/>
                                  </a:cubicBezTo>
                                  <a:cubicBezTo>
                                    <a:pt x="110556" y="48577"/>
                                    <a:pt x="105653" y="46799"/>
                                    <a:pt x="97640" y="48374"/>
                                  </a:cubicBezTo>
                                  <a:cubicBezTo>
                                    <a:pt x="76964" y="52400"/>
                                    <a:pt x="60416" y="63576"/>
                                    <a:pt x="45417" y="77737"/>
                                  </a:cubicBezTo>
                                  <a:cubicBezTo>
                                    <a:pt x="37353" y="85356"/>
                                    <a:pt x="29149" y="92913"/>
                                    <a:pt x="20373" y="99695"/>
                                  </a:cubicBezTo>
                                  <a:cubicBezTo>
                                    <a:pt x="16995" y="102336"/>
                                    <a:pt x="11915" y="103670"/>
                                    <a:pt x="7534" y="103949"/>
                                  </a:cubicBezTo>
                                  <a:lnTo>
                                    <a:pt x="0" y="103387"/>
                                  </a:lnTo>
                                  <a:lnTo>
                                    <a:pt x="0" y="43571"/>
                                  </a:lnTo>
                                  <a:lnTo>
                                    <a:pt x="5704" y="36931"/>
                                  </a:lnTo>
                                  <a:cubicBezTo>
                                    <a:pt x="22544" y="22873"/>
                                    <a:pt x="40376" y="10236"/>
                                    <a:pt x="61826" y="4102"/>
                                  </a:cubicBezTo>
                                  <a:cubicBezTo>
                                    <a:pt x="67553" y="2451"/>
                                    <a:pt x="73789" y="2375"/>
                                    <a:pt x="79771" y="1753"/>
                                  </a:cubicBezTo>
                                  <a:cubicBezTo>
                                    <a:pt x="84228" y="1282"/>
                                    <a:pt x="88661" y="1067"/>
                                    <a:pt x="93118" y="698"/>
                                  </a:cubicBezTo>
                                  <a:cubicBezTo>
                                    <a:pt x="94528" y="571"/>
                                    <a:pt x="95976" y="0"/>
                                    <a:pt x="97348" y="165"/>
                                  </a:cubicBezTo>
                                  <a:close/>
                                </a:path>
                              </a:pathLst>
                            </a:custGeom>
                            <a:ln w="0" cap="flat">
                              <a:miter lim="100000"/>
                            </a:ln>
                          </wps:spPr>
                          <wps:style>
                            <a:lnRef idx="0">
                              <a:srgbClr val="000000">
                                <a:alpha val="0"/>
                              </a:srgbClr>
                            </a:lnRef>
                            <a:fillRef idx="1">
                              <a:srgbClr val="8A317E"/>
                            </a:fillRef>
                            <a:effectRef idx="0">
                              <a:scrgbClr r="0" g="0" b="0"/>
                            </a:effectRef>
                            <a:fontRef idx="none"/>
                          </wps:style>
                          <wps:bodyPr/>
                        </wps:wsp>
                        <wps:wsp>
                          <wps:cNvPr id="232" name="Shape 3657"/>
                          <wps:cNvSpPr/>
                          <wps:spPr>
                            <a:xfrm>
                              <a:off x="1601812" y="166709"/>
                              <a:ext cx="376758" cy="400752"/>
                            </a:xfrm>
                            <a:custGeom>
                              <a:avLst/>
                              <a:gdLst/>
                              <a:ahLst/>
                              <a:cxnLst/>
                              <a:rect l="0" t="0" r="0" b="0"/>
                              <a:pathLst>
                                <a:path w="376758" h="400752">
                                  <a:moveTo>
                                    <a:pt x="343472" y="1854"/>
                                  </a:moveTo>
                                  <a:cubicBezTo>
                                    <a:pt x="355893" y="0"/>
                                    <a:pt x="369379" y="9131"/>
                                    <a:pt x="373481" y="21133"/>
                                  </a:cubicBezTo>
                                  <a:cubicBezTo>
                                    <a:pt x="376758" y="30759"/>
                                    <a:pt x="375755" y="40310"/>
                                    <a:pt x="373050" y="49581"/>
                                  </a:cubicBezTo>
                                  <a:cubicBezTo>
                                    <a:pt x="372136" y="52731"/>
                                    <a:pt x="368262" y="55359"/>
                                    <a:pt x="365239" y="57518"/>
                                  </a:cubicBezTo>
                                  <a:cubicBezTo>
                                    <a:pt x="357505" y="63093"/>
                                    <a:pt x="348450" y="62065"/>
                                    <a:pt x="339509" y="62712"/>
                                  </a:cubicBezTo>
                                  <a:cubicBezTo>
                                    <a:pt x="327940" y="63538"/>
                                    <a:pt x="316573" y="66294"/>
                                    <a:pt x="305092" y="68123"/>
                                  </a:cubicBezTo>
                                  <a:cubicBezTo>
                                    <a:pt x="289332" y="70637"/>
                                    <a:pt x="273457" y="72618"/>
                                    <a:pt x="257835" y="75717"/>
                                  </a:cubicBezTo>
                                  <a:cubicBezTo>
                                    <a:pt x="250190" y="77241"/>
                                    <a:pt x="242812" y="80366"/>
                                    <a:pt x="235623" y="83477"/>
                                  </a:cubicBezTo>
                                  <a:cubicBezTo>
                                    <a:pt x="225120" y="88011"/>
                                    <a:pt x="213919" y="91897"/>
                                    <a:pt x="204737" y="98425"/>
                                  </a:cubicBezTo>
                                  <a:cubicBezTo>
                                    <a:pt x="193180" y="106655"/>
                                    <a:pt x="182791" y="116789"/>
                                    <a:pt x="172962" y="127114"/>
                                  </a:cubicBezTo>
                                  <a:cubicBezTo>
                                    <a:pt x="165430" y="134950"/>
                                    <a:pt x="159207" y="144145"/>
                                    <a:pt x="153175" y="153213"/>
                                  </a:cubicBezTo>
                                  <a:cubicBezTo>
                                    <a:pt x="150165" y="157734"/>
                                    <a:pt x="148755" y="163360"/>
                                    <a:pt x="146901" y="168592"/>
                                  </a:cubicBezTo>
                                  <a:cubicBezTo>
                                    <a:pt x="146507" y="169685"/>
                                    <a:pt x="147358" y="171221"/>
                                    <a:pt x="147600" y="172555"/>
                                  </a:cubicBezTo>
                                  <a:cubicBezTo>
                                    <a:pt x="148946" y="172009"/>
                                    <a:pt x="150647" y="171805"/>
                                    <a:pt x="151562" y="170878"/>
                                  </a:cubicBezTo>
                                  <a:cubicBezTo>
                                    <a:pt x="156121" y="166116"/>
                                    <a:pt x="160046" y="160553"/>
                                    <a:pt x="165075" y="156388"/>
                                  </a:cubicBezTo>
                                  <a:cubicBezTo>
                                    <a:pt x="170243" y="152108"/>
                                    <a:pt x="176518" y="149187"/>
                                    <a:pt x="182245" y="145567"/>
                                  </a:cubicBezTo>
                                  <a:cubicBezTo>
                                    <a:pt x="191427" y="139751"/>
                                    <a:pt x="200381" y="133464"/>
                                    <a:pt x="209855" y="128130"/>
                                  </a:cubicBezTo>
                                  <a:cubicBezTo>
                                    <a:pt x="220739" y="122034"/>
                                    <a:pt x="231585" y="114770"/>
                                    <a:pt x="244970" y="116738"/>
                                  </a:cubicBezTo>
                                  <a:cubicBezTo>
                                    <a:pt x="251790" y="117742"/>
                                    <a:pt x="258699" y="119609"/>
                                    <a:pt x="265024" y="122288"/>
                                  </a:cubicBezTo>
                                  <a:cubicBezTo>
                                    <a:pt x="271933" y="125209"/>
                                    <a:pt x="274206" y="136169"/>
                                    <a:pt x="270282" y="144780"/>
                                  </a:cubicBezTo>
                                  <a:cubicBezTo>
                                    <a:pt x="267107" y="151790"/>
                                    <a:pt x="263868" y="158775"/>
                                    <a:pt x="260096" y="165481"/>
                                  </a:cubicBezTo>
                                  <a:cubicBezTo>
                                    <a:pt x="256274" y="172314"/>
                                    <a:pt x="251981" y="178956"/>
                                    <a:pt x="247485" y="185407"/>
                                  </a:cubicBezTo>
                                  <a:cubicBezTo>
                                    <a:pt x="242596" y="192418"/>
                                    <a:pt x="243840" y="199708"/>
                                    <a:pt x="246850" y="206413"/>
                                  </a:cubicBezTo>
                                  <a:cubicBezTo>
                                    <a:pt x="250393" y="214401"/>
                                    <a:pt x="249365" y="221412"/>
                                    <a:pt x="244488" y="228829"/>
                                  </a:cubicBezTo>
                                  <a:cubicBezTo>
                                    <a:pt x="239052" y="237071"/>
                                    <a:pt x="231953" y="242303"/>
                                    <a:pt x="223215" y="246075"/>
                                  </a:cubicBezTo>
                                  <a:cubicBezTo>
                                    <a:pt x="221920" y="246659"/>
                                    <a:pt x="220472" y="248183"/>
                                    <a:pt x="220129" y="249542"/>
                                  </a:cubicBezTo>
                                  <a:cubicBezTo>
                                    <a:pt x="217259" y="260934"/>
                                    <a:pt x="214427" y="272364"/>
                                    <a:pt x="211976" y="283845"/>
                                  </a:cubicBezTo>
                                  <a:cubicBezTo>
                                    <a:pt x="210960" y="288557"/>
                                    <a:pt x="213119" y="290259"/>
                                    <a:pt x="218415" y="289319"/>
                                  </a:cubicBezTo>
                                  <a:cubicBezTo>
                                    <a:pt x="228969" y="287401"/>
                                    <a:pt x="239459" y="284797"/>
                                    <a:pt x="250076" y="283464"/>
                                  </a:cubicBezTo>
                                  <a:cubicBezTo>
                                    <a:pt x="263423" y="281787"/>
                                    <a:pt x="276784" y="282842"/>
                                    <a:pt x="288963" y="289115"/>
                                  </a:cubicBezTo>
                                  <a:cubicBezTo>
                                    <a:pt x="303251" y="296469"/>
                                    <a:pt x="309106" y="311810"/>
                                    <a:pt x="295732" y="326301"/>
                                  </a:cubicBezTo>
                                  <a:cubicBezTo>
                                    <a:pt x="287007" y="335762"/>
                                    <a:pt x="275260" y="339179"/>
                                    <a:pt x="264185" y="343891"/>
                                  </a:cubicBezTo>
                                  <a:cubicBezTo>
                                    <a:pt x="259486" y="345884"/>
                                    <a:pt x="256045" y="344107"/>
                                    <a:pt x="254114" y="344208"/>
                                  </a:cubicBezTo>
                                  <a:cubicBezTo>
                                    <a:pt x="252095" y="344310"/>
                                    <a:pt x="247777" y="345580"/>
                                    <a:pt x="245656" y="346291"/>
                                  </a:cubicBezTo>
                                  <a:cubicBezTo>
                                    <a:pt x="244767" y="346596"/>
                                    <a:pt x="242875" y="347192"/>
                                    <a:pt x="242138" y="346291"/>
                                  </a:cubicBezTo>
                                  <a:cubicBezTo>
                                    <a:pt x="241821" y="345859"/>
                                    <a:pt x="242748" y="345161"/>
                                    <a:pt x="243155" y="344944"/>
                                  </a:cubicBezTo>
                                  <a:cubicBezTo>
                                    <a:pt x="245326" y="343662"/>
                                    <a:pt x="255372" y="337033"/>
                                    <a:pt x="259347" y="333680"/>
                                  </a:cubicBezTo>
                                  <a:cubicBezTo>
                                    <a:pt x="263322" y="330302"/>
                                    <a:pt x="267437" y="326199"/>
                                    <a:pt x="265354" y="322936"/>
                                  </a:cubicBezTo>
                                  <a:cubicBezTo>
                                    <a:pt x="263690" y="320332"/>
                                    <a:pt x="259918" y="319138"/>
                                    <a:pt x="255181" y="318478"/>
                                  </a:cubicBezTo>
                                  <a:cubicBezTo>
                                    <a:pt x="245250" y="317043"/>
                                    <a:pt x="231737" y="319722"/>
                                    <a:pt x="219393" y="323875"/>
                                  </a:cubicBezTo>
                                  <a:cubicBezTo>
                                    <a:pt x="213385" y="325933"/>
                                    <a:pt x="210934" y="329121"/>
                                    <a:pt x="211074" y="335483"/>
                                  </a:cubicBezTo>
                                  <a:cubicBezTo>
                                    <a:pt x="211353" y="348387"/>
                                    <a:pt x="210998" y="361353"/>
                                    <a:pt x="215519" y="373736"/>
                                  </a:cubicBezTo>
                                  <a:cubicBezTo>
                                    <a:pt x="217043" y="378015"/>
                                    <a:pt x="216205" y="381546"/>
                                    <a:pt x="212306" y="384670"/>
                                  </a:cubicBezTo>
                                  <a:cubicBezTo>
                                    <a:pt x="209791" y="386740"/>
                                    <a:pt x="208280" y="390055"/>
                                    <a:pt x="206439" y="392912"/>
                                  </a:cubicBezTo>
                                  <a:cubicBezTo>
                                    <a:pt x="204013" y="396684"/>
                                    <a:pt x="201613" y="400114"/>
                                    <a:pt x="196101" y="398145"/>
                                  </a:cubicBezTo>
                                  <a:cubicBezTo>
                                    <a:pt x="194678" y="397637"/>
                                    <a:pt x="192303" y="398056"/>
                                    <a:pt x="191110" y="398983"/>
                                  </a:cubicBezTo>
                                  <a:cubicBezTo>
                                    <a:pt x="189300" y="400380"/>
                                    <a:pt x="187751" y="400752"/>
                                    <a:pt x="186320" y="400420"/>
                                  </a:cubicBezTo>
                                  <a:cubicBezTo>
                                    <a:pt x="184890" y="400088"/>
                                    <a:pt x="183579" y="399053"/>
                                    <a:pt x="182245" y="397637"/>
                                  </a:cubicBezTo>
                                  <a:cubicBezTo>
                                    <a:pt x="178334" y="393471"/>
                                    <a:pt x="173330" y="388379"/>
                                    <a:pt x="170396" y="385229"/>
                                  </a:cubicBezTo>
                                  <a:cubicBezTo>
                                    <a:pt x="169863" y="384632"/>
                                    <a:pt x="168847" y="383489"/>
                                    <a:pt x="168732" y="382562"/>
                                  </a:cubicBezTo>
                                  <a:cubicBezTo>
                                    <a:pt x="167627" y="373672"/>
                                    <a:pt x="167450" y="366497"/>
                                    <a:pt x="167056" y="360655"/>
                                  </a:cubicBezTo>
                                  <a:cubicBezTo>
                                    <a:pt x="166688" y="354825"/>
                                    <a:pt x="168415" y="348171"/>
                                    <a:pt x="168008" y="346037"/>
                                  </a:cubicBezTo>
                                  <a:cubicBezTo>
                                    <a:pt x="166078" y="346735"/>
                                    <a:pt x="160300" y="350698"/>
                                    <a:pt x="158712" y="351815"/>
                                  </a:cubicBezTo>
                                  <a:cubicBezTo>
                                    <a:pt x="148870" y="358711"/>
                                    <a:pt x="139560" y="366433"/>
                                    <a:pt x="129311" y="372631"/>
                                  </a:cubicBezTo>
                                  <a:cubicBezTo>
                                    <a:pt x="118872" y="378917"/>
                                    <a:pt x="113208" y="380746"/>
                                    <a:pt x="105144" y="374104"/>
                                  </a:cubicBezTo>
                                  <a:cubicBezTo>
                                    <a:pt x="98323" y="368516"/>
                                    <a:pt x="92901" y="353047"/>
                                    <a:pt x="97282" y="346215"/>
                                  </a:cubicBezTo>
                                  <a:cubicBezTo>
                                    <a:pt x="98730" y="344056"/>
                                    <a:pt x="98959" y="341147"/>
                                    <a:pt x="99708" y="338569"/>
                                  </a:cubicBezTo>
                                  <a:cubicBezTo>
                                    <a:pt x="101651" y="331825"/>
                                    <a:pt x="106147" y="327406"/>
                                    <a:pt x="112586" y="325209"/>
                                  </a:cubicBezTo>
                                  <a:cubicBezTo>
                                    <a:pt x="119190" y="323101"/>
                                    <a:pt x="117780" y="324637"/>
                                    <a:pt x="118047" y="327203"/>
                                  </a:cubicBezTo>
                                  <a:cubicBezTo>
                                    <a:pt x="118707" y="332981"/>
                                    <a:pt x="125984" y="331317"/>
                                    <a:pt x="131166" y="329895"/>
                                  </a:cubicBezTo>
                                  <a:cubicBezTo>
                                    <a:pt x="147117" y="325400"/>
                                    <a:pt x="160058" y="315798"/>
                                    <a:pt x="173038" y="306222"/>
                                  </a:cubicBezTo>
                                  <a:cubicBezTo>
                                    <a:pt x="174752" y="304952"/>
                                    <a:pt x="176416" y="302742"/>
                                    <a:pt x="176835" y="300698"/>
                                  </a:cubicBezTo>
                                  <a:cubicBezTo>
                                    <a:pt x="179553" y="287185"/>
                                    <a:pt x="183566" y="273914"/>
                                    <a:pt x="182880" y="259829"/>
                                  </a:cubicBezTo>
                                  <a:cubicBezTo>
                                    <a:pt x="182664" y="255321"/>
                                    <a:pt x="180810" y="255016"/>
                                    <a:pt x="177483" y="256057"/>
                                  </a:cubicBezTo>
                                  <a:cubicBezTo>
                                    <a:pt x="175959" y="256540"/>
                                    <a:pt x="174574" y="257492"/>
                                    <a:pt x="173038" y="257962"/>
                                  </a:cubicBezTo>
                                  <a:cubicBezTo>
                                    <a:pt x="164617" y="260566"/>
                                    <a:pt x="157213" y="255664"/>
                                    <a:pt x="158445" y="247028"/>
                                  </a:cubicBezTo>
                                  <a:cubicBezTo>
                                    <a:pt x="160553" y="232791"/>
                                    <a:pt x="164071" y="218516"/>
                                    <a:pt x="177191" y="209817"/>
                                  </a:cubicBezTo>
                                  <a:cubicBezTo>
                                    <a:pt x="188227" y="202502"/>
                                    <a:pt x="200089" y="196469"/>
                                    <a:pt x="210972" y="189001"/>
                                  </a:cubicBezTo>
                                  <a:cubicBezTo>
                                    <a:pt x="227254" y="177902"/>
                                    <a:pt x="243675" y="166802"/>
                                    <a:pt x="255435" y="150495"/>
                                  </a:cubicBezTo>
                                  <a:cubicBezTo>
                                    <a:pt x="256527" y="148958"/>
                                    <a:pt x="257480" y="146101"/>
                                    <a:pt x="256769" y="144818"/>
                                  </a:cubicBezTo>
                                  <a:cubicBezTo>
                                    <a:pt x="256045" y="143510"/>
                                    <a:pt x="253162" y="142849"/>
                                    <a:pt x="251244" y="142875"/>
                                  </a:cubicBezTo>
                                  <a:cubicBezTo>
                                    <a:pt x="239509" y="142913"/>
                                    <a:pt x="229451" y="148247"/>
                                    <a:pt x="219482" y="153594"/>
                                  </a:cubicBezTo>
                                  <a:cubicBezTo>
                                    <a:pt x="201257" y="163347"/>
                                    <a:pt x="186461" y="177533"/>
                                    <a:pt x="171907" y="191808"/>
                                  </a:cubicBezTo>
                                  <a:cubicBezTo>
                                    <a:pt x="168110" y="195516"/>
                                    <a:pt x="166916" y="201854"/>
                                    <a:pt x="164529" y="206997"/>
                                  </a:cubicBezTo>
                                  <a:cubicBezTo>
                                    <a:pt x="163005" y="210363"/>
                                    <a:pt x="161646" y="213779"/>
                                    <a:pt x="160084" y="217081"/>
                                  </a:cubicBezTo>
                                  <a:cubicBezTo>
                                    <a:pt x="158496" y="220459"/>
                                    <a:pt x="156756" y="223710"/>
                                    <a:pt x="155054" y="227013"/>
                                  </a:cubicBezTo>
                                  <a:cubicBezTo>
                                    <a:pt x="153835" y="229362"/>
                                    <a:pt x="152756" y="231877"/>
                                    <a:pt x="151295" y="234061"/>
                                  </a:cubicBezTo>
                                  <a:cubicBezTo>
                                    <a:pt x="147320" y="239979"/>
                                    <a:pt x="143142" y="245732"/>
                                    <a:pt x="139103" y="251612"/>
                                  </a:cubicBezTo>
                                  <a:cubicBezTo>
                                    <a:pt x="136347" y="255588"/>
                                    <a:pt x="133287" y="259055"/>
                                    <a:pt x="127927" y="258877"/>
                                  </a:cubicBezTo>
                                  <a:cubicBezTo>
                                    <a:pt x="122339" y="258712"/>
                                    <a:pt x="119393" y="254724"/>
                                    <a:pt x="116917" y="250482"/>
                                  </a:cubicBezTo>
                                  <a:cubicBezTo>
                                    <a:pt x="110630" y="239649"/>
                                    <a:pt x="111074" y="227673"/>
                                    <a:pt x="112395" y="215913"/>
                                  </a:cubicBezTo>
                                  <a:cubicBezTo>
                                    <a:pt x="114237" y="199631"/>
                                    <a:pt x="120307" y="184772"/>
                                    <a:pt x="129223" y="170993"/>
                                  </a:cubicBezTo>
                                  <a:cubicBezTo>
                                    <a:pt x="147168" y="143167"/>
                                    <a:pt x="169672" y="119494"/>
                                    <a:pt x="194513" y="97866"/>
                                  </a:cubicBezTo>
                                  <a:cubicBezTo>
                                    <a:pt x="197295" y="95466"/>
                                    <a:pt x="201841" y="92304"/>
                                    <a:pt x="201447" y="90017"/>
                                  </a:cubicBezTo>
                                  <a:cubicBezTo>
                                    <a:pt x="201384" y="89535"/>
                                    <a:pt x="200013" y="87947"/>
                                    <a:pt x="196190" y="89675"/>
                                  </a:cubicBezTo>
                                  <a:cubicBezTo>
                                    <a:pt x="177914" y="97028"/>
                                    <a:pt x="161404" y="103772"/>
                                    <a:pt x="143180" y="111252"/>
                                  </a:cubicBezTo>
                                  <a:cubicBezTo>
                                    <a:pt x="140360" y="112407"/>
                                    <a:pt x="137719" y="113970"/>
                                    <a:pt x="134912" y="115138"/>
                                  </a:cubicBezTo>
                                  <a:cubicBezTo>
                                    <a:pt x="113093" y="124092"/>
                                    <a:pt x="94704" y="139141"/>
                                    <a:pt x="73736" y="149593"/>
                                  </a:cubicBezTo>
                                  <a:cubicBezTo>
                                    <a:pt x="59030" y="156959"/>
                                    <a:pt x="44438" y="164579"/>
                                    <a:pt x="29680" y="171818"/>
                                  </a:cubicBezTo>
                                  <a:cubicBezTo>
                                    <a:pt x="21463" y="175895"/>
                                    <a:pt x="14046" y="173736"/>
                                    <a:pt x="7277" y="168008"/>
                                  </a:cubicBezTo>
                                  <a:cubicBezTo>
                                    <a:pt x="1029" y="162738"/>
                                    <a:pt x="0" y="155943"/>
                                    <a:pt x="1575" y="148488"/>
                                  </a:cubicBezTo>
                                  <a:cubicBezTo>
                                    <a:pt x="1931" y="146698"/>
                                    <a:pt x="3163" y="144881"/>
                                    <a:pt x="4458" y="143485"/>
                                  </a:cubicBezTo>
                                  <a:cubicBezTo>
                                    <a:pt x="13691" y="133718"/>
                                    <a:pt x="24651" y="126606"/>
                                    <a:pt x="37135" y="121450"/>
                                  </a:cubicBezTo>
                                  <a:cubicBezTo>
                                    <a:pt x="47384" y="117208"/>
                                    <a:pt x="57048" y="111646"/>
                                    <a:pt x="66967" y="106629"/>
                                  </a:cubicBezTo>
                                  <a:cubicBezTo>
                                    <a:pt x="81343" y="99352"/>
                                    <a:pt x="95619" y="91910"/>
                                    <a:pt x="110147" y="84899"/>
                                  </a:cubicBezTo>
                                  <a:cubicBezTo>
                                    <a:pt x="115011" y="82563"/>
                                    <a:pt x="216408" y="39738"/>
                                    <a:pt x="233617" y="33579"/>
                                  </a:cubicBezTo>
                                  <a:cubicBezTo>
                                    <a:pt x="249606" y="27813"/>
                                    <a:pt x="265938" y="22911"/>
                                    <a:pt x="282321" y="18262"/>
                                  </a:cubicBezTo>
                                  <a:cubicBezTo>
                                    <a:pt x="298831" y="13564"/>
                                    <a:pt x="315608" y="9677"/>
                                    <a:pt x="332232" y="5347"/>
                                  </a:cubicBezTo>
                                  <a:cubicBezTo>
                                    <a:pt x="336017" y="4369"/>
                                    <a:pt x="339636" y="2413"/>
                                    <a:pt x="343472" y="1854"/>
                                  </a:cubicBezTo>
                                  <a:close/>
                                </a:path>
                              </a:pathLst>
                            </a:custGeom>
                            <a:ln w="0" cap="flat">
                              <a:miter lim="100000"/>
                            </a:ln>
                          </wps:spPr>
                          <wps:style>
                            <a:lnRef idx="0">
                              <a:srgbClr val="000000">
                                <a:alpha val="0"/>
                              </a:srgbClr>
                            </a:lnRef>
                            <a:fillRef idx="1">
                              <a:srgbClr val="8A317E"/>
                            </a:fillRef>
                            <a:effectRef idx="0">
                              <a:scrgbClr r="0" g="0" b="0"/>
                            </a:effectRef>
                            <a:fontRef idx="none"/>
                          </wps:style>
                          <wps:bodyPr/>
                        </wps:wsp>
                        <wps:wsp>
                          <wps:cNvPr id="233" name="Shape 3658"/>
                          <wps:cNvSpPr/>
                          <wps:spPr>
                            <a:xfrm>
                              <a:off x="2576928" y="205209"/>
                              <a:ext cx="293471" cy="275949"/>
                            </a:xfrm>
                            <a:custGeom>
                              <a:avLst/>
                              <a:gdLst/>
                              <a:ahLst/>
                              <a:cxnLst/>
                              <a:rect l="0" t="0" r="0" b="0"/>
                              <a:pathLst>
                                <a:path w="293471" h="275949">
                                  <a:moveTo>
                                    <a:pt x="190258" y="76"/>
                                  </a:moveTo>
                                  <a:cubicBezTo>
                                    <a:pt x="203860" y="0"/>
                                    <a:pt x="216560" y="3556"/>
                                    <a:pt x="227850" y="10960"/>
                                  </a:cubicBezTo>
                                  <a:cubicBezTo>
                                    <a:pt x="237579" y="17335"/>
                                    <a:pt x="241122" y="27927"/>
                                    <a:pt x="244310" y="38506"/>
                                  </a:cubicBezTo>
                                  <a:cubicBezTo>
                                    <a:pt x="245148" y="41364"/>
                                    <a:pt x="246151" y="44209"/>
                                    <a:pt x="247307" y="46965"/>
                                  </a:cubicBezTo>
                                  <a:cubicBezTo>
                                    <a:pt x="250177" y="53823"/>
                                    <a:pt x="249351" y="62166"/>
                                    <a:pt x="247307" y="68847"/>
                                  </a:cubicBezTo>
                                  <a:cubicBezTo>
                                    <a:pt x="245922" y="73393"/>
                                    <a:pt x="239675" y="96380"/>
                                    <a:pt x="232499" y="112026"/>
                                  </a:cubicBezTo>
                                  <a:cubicBezTo>
                                    <a:pt x="226390" y="125387"/>
                                    <a:pt x="213728" y="145783"/>
                                    <a:pt x="206934" y="156934"/>
                                  </a:cubicBezTo>
                                  <a:cubicBezTo>
                                    <a:pt x="205842" y="158686"/>
                                    <a:pt x="202958" y="162293"/>
                                    <a:pt x="204305" y="163640"/>
                                  </a:cubicBezTo>
                                  <a:cubicBezTo>
                                    <a:pt x="205638" y="164998"/>
                                    <a:pt x="209423" y="163931"/>
                                    <a:pt x="211506" y="163792"/>
                                  </a:cubicBezTo>
                                  <a:cubicBezTo>
                                    <a:pt x="222974" y="162992"/>
                                    <a:pt x="233451" y="163766"/>
                                    <a:pt x="243801" y="161696"/>
                                  </a:cubicBezTo>
                                  <a:cubicBezTo>
                                    <a:pt x="248424" y="160795"/>
                                    <a:pt x="252057" y="156311"/>
                                    <a:pt x="256146" y="154000"/>
                                  </a:cubicBezTo>
                                  <a:cubicBezTo>
                                    <a:pt x="264172" y="149466"/>
                                    <a:pt x="271081" y="149720"/>
                                    <a:pt x="277558" y="156718"/>
                                  </a:cubicBezTo>
                                  <a:cubicBezTo>
                                    <a:pt x="286017" y="165811"/>
                                    <a:pt x="292341" y="177597"/>
                                    <a:pt x="292976" y="190246"/>
                                  </a:cubicBezTo>
                                  <a:cubicBezTo>
                                    <a:pt x="293471" y="201003"/>
                                    <a:pt x="290525" y="209423"/>
                                    <a:pt x="285686" y="219062"/>
                                  </a:cubicBezTo>
                                  <a:cubicBezTo>
                                    <a:pt x="279946" y="230429"/>
                                    <a:pt x="274472" y="233578"/>
                                    <a:pt x="266230" y="233566"/>
                                  </a:cubicBezTo>
                                  <a:cubicBezTo>
                                    <a:pt x="260972" y="233540"/>
                                    <a:pt x="254850" y="229908"/>
                                    <a:pt x="249059" y="229057"/>
                                  </a:cubicBezTo>
                                  <a:cubicBezTo>
                                    <a:pt x="242912" y="228130"/>
                                    <a:pt x="236474" y="228371"/>
                                    <a:pt x="230377" y="228790"/>
                                  </a:cubicBezTo>
                                  <a:cubicBezTo>
                                    <a:pt x="200101" y="230924"/>
                                    <a:pt x="116357" y="254648"/>
                                    <a:pt x="103810" y="258432"/>
                                  </a:cubicBezTo>
                                  <a:cubicBezTo>
                                    <a:pt x="97675" y="260312"/>
                                    <a:pt x="71488" y="269253"/>
                                    <a:pt x="53772" y="274510"/>
                                  </a:cubicBezTo>
                                  <a:cubicBezTo>
                                    <a:pt x="49823" y="275698"/>
                                    <a:pt x="45933" y="275949"/>
                                    <a:pt x="42056" y="275814"/>
                                  </a:cubicBezTo>
                                  <a:cubicBezTo>
                                    <a:pt x="38179" y="275679"/>
                                    <a:pt x="34315" y="275158"/>
                                    <a:pt x="30416" y="274803"/>
                                  </a:cubicBezTo>
                                  <a:cubicBezTo>
                                    <a:pt x="13995" y="273279"/>
                                    <a:pt x="0" y="251866"/>
                                    <a:pt x="10312" y="233070"/>
                                  </a:cubicBezTo>
                                  <a:cubicBezTo>
                                    <a:pt x="12788" y="228549"/>
                                    <a:pt x="14618" y="223660"/>
                                    <a:pt x="16560" y="218897"/>
                                  </a:cubicBezTo>
                                  <a:cubicBezTo>
                                    <a:pt x="19520" y="211646"/>
                                    <a:pt x="26098" y="208724"/>
                                    <a:pt x="32512" y="206197"/>
                                  </a:cubicBezTo>
                                  <a:cubicBezTo>
                                    <a:pt x="49517" y="199441"/>
                                    <a:pt x="66560" y="192913"/>
                                    <a:pt x="83832" y="186957"/>
                                  </a:cubicBezTo>
                                  <a:cubicBezTo>
                                    <a:pt x="93116" y="183769"/>
                                    <a:pt x="102870" y="182016"/>
                                    <a:pt x="112433" y="179629"/>
                                  </a:cubicBezTo>
                                  <a:cubicBezTo>
                                    <a:pt x="125602" y="176340"/>
                                    <a:pt x="138341" y="172136"/>
                                    <a:pt x="147650" y="161417"/>
                                  </a:cubicBezTo>
                                  <a:cubicBezTo>
                                    <a:pt x="158407" y="149123"/>
                                    <a:pt x="168377" y="136309"/>
                                    <a:pt x="175539" y="121450"/>
                                  </a:cubicBezTo>
                                  <a:cubicBezTo>
                                    <a:pt x="180822" y="110541"/>
                                    <a:pt x="195084" y="85166"/>
                                    <a:pt x="192468" y="82715"/>
                                  </a:cubicBezTo>
                                  <a:cubicBezTo>
                                    <a:pt x="189852" y="80213"/>
                                    <a:pt x="181077" y="85357"/>
                                    <a:pt x="178384" y="86754"/>
                                  </a:cubicBezTo>
                                  <a:cubicBezTo>
                                    <a:pt x="167271" y="92469"/>
                                    <a:pt x="161989" y="97053"/>
                                    <a:pt x="148501" y="102972"/>
                                  </a:cubicBezTo>
                                  <a:cubicBezTo>
                                    <a:pt x="138443" y="107378"/>
                                    <a:pt x="123495" y="113932"/>
                                    <a:pt x="111645" y="107861"/>
                                  </a:cubicBezTo>
                                  <a:cubicBezTo>
                                    <a:pt x="97866" y="100749"/>
                                    <a:pt x="89052" y="89395"/>
                                    <a:pt x="83286" y="75552"/>
                                  </a:cubicBezTo>
                                  <a:cubicBezTo>
                                    <a:pt x="80454" y="68618"/>
                                    <a:pt x="85382" y="58826"/>
                                    <a:pt x="93637" y="52502"/>
                                  </a:cubicBezTo>
                                  <a:cubicBezTo>
                                    <a:pt x="106400" y="42672"/>
                                    <a:pt x="118656" y="32055"/>
                                    <a:pt x="132042" y="23203"/>
                                  </a:cubicBezTo>
                                  <a:cubicBezTo>
                                    <a:pt x="149707" y="11519"/>
                                    <a:pt x="167983" y="610"/>
                                    <a:pt x="190258" y="76"/>
                                  </a:cubicBezTo>
                                  <a:close/>
                                </a:path>
                              </a:pathLst>
                            </a:custGeom>
                            <a:ln w="0" cap="flat">
                              <a:miter lim="100000"/>
                            </a:ln>
                          </wps:spPr>
                          <wps:style>
                            <a:lnRef idx="0">
                              <a:srgbClr val="000000">
                                <a:alpha val="0"/>
                              </a:srgbClr>
                            </a:lnRef>
                            <a:fillRef idx="1">
                              <a:srgbClr val="8A317E"/>
                            </a:fillRef>
                            <a:effectRef idx="0">
                              <a:scrgbClr r="0" g="0" b="0"/>
                            </a:effectRef>
                            <a:fontRef idx="none"/>
                          </wps:style>
                          <wps:bodyPr/>
                        </wps:wsp>
                        <wps:wsp>
                          <wps:cNvPr id="234" name="Shape 3659"/>
                          <wps:cNvSpPr/>
                          <wps:spPr>
                            <a:xfrm>
                              <a:off x="3442652" y="263855"/>
                              <a:ext cx="328702" cy="307197"/>
                            </a:xfrm>
                            <a:custGeom>
                              <a:avLst/>
                              <a:gdLst/>
                              <a:ahLst/>
                              <a:cxnLst/>
                              <a:rect l="0" t="0" r="0" b="0"/>
                              <a:pathLst>
                                <a:path w="328702" h="307197">
                                  <a:moveTo>
                                    <a:pt x="172517" y="4242"/>
                                  </a:moveTo>
                                  <a:cubicBezTo>
                                    <a:pt x="186233" y="0"/>
                                    <a:pt x="202311" y="6540"/>
                                    <a:pt x="209804" y="18910"/>
                                  </a:cubicBezTo>
                                  <a:cubicBezTo>
                                    <a:pt x="210604" y="20307"/>
                                    <a:pt x="211417" y="21755"/>
                                    <a:pt x="212534" y="22860"/>
                                  </a:cubicBezTo>
                                  <a:cubicBezTo>
                                    <a:pt x="218580" y="28829"/>
                                    <a:pt x="219507" y="32309"/>
                                    <a:pt x="214884" y="38875"/>
                                  </a:cubicBezTo>
                                  <a:cubicBezTo>
                                    <a:pt x="209562" y="46418"/>
                                    <a:pt x="203264" y="53315"/>
                                    <a:pt x="197714" y="60706"/>
                                  </a:cubicBezTo>
                                  <a:cubicBezTo>
                                    <a:pt x="193751" y="65951"/>
                                    <a:pt x="190297" y="71590"/>
                                    <a:pt x="186589" y="77013"/>
                                  </a:cubicBezTo>
                                  <a:cubicBezTo>
                                    <a:pt x="183159" y="82042"/>
                                    <a:pt x="179539" y="86906"/>
                                    <a:pt x="176302" y="92062"/>
                                  </a:cubicBezTo>
                                  <a:cubicBezTo>
                                    <a:pt x="175120" y="93980"/>
                                    <a:pt x="174066" y="97193"/>
                                    <a:pt x="174371" y="98425"/>
                                  </a:cubicBezTo>
                                  <a:cubicBezTo>
                                    <a:pt x="175031" y="101270"/>
                                    <a:pt x="177520" y="100470"/>
                                    <a:pt x="179807" y="100127"/>
                                  </a:cubicBezTo>
                                  <a:cubicBezTo>
                                    <a:pt x="185992" y="99187"/>
                                    <a:pt x="194310" y="97701"/>
                                    <a:pt x="200419" y="96164"/>
                                  </a:cubicBezTo>
                                  <a:cubicBezTo>
                                    <a:pt x="223266" y="90335"/>
                                    <a:pt x="245021" y="87389"/>
                                    <a:pt x="260083" y="84988"/>
                                  </a:cubicBezTo>
                                  <a:cubicBezTo>
                                    <a:pt x="279247" y="81940"/>
                                    <a:pt x="287198" y="83096"/>
                                    <a:pt x="294386" y="85776"/>
                                  </a:cubicBezTo>
                                  <a:cubicBezTo>
                                    <a:pt x="306463" y="90297"/>
                                    <a:pt x="312103" y="95783"/>
                                    <a:pt x="316827" y="103099"/>
                                  </a:cubicBezTo>
                                  <a:cubicBezTo>
                                    <a:pt x="321843" y="110846"/>
                                    <a:pt x="328702" y="121031"/>
                                    <a:pt x="319862" y="136499"/>
                                  </a:cubicBezTo>
                                  <a:cubicBezTo>
                                    <a:pt x="313093" y="148387"/>
                                    <a:pt x="309093" y="153505"/>
                                    <a:pt x="302044" y="153886"/>
                                  </a:cubicBezTo>
                                  <a:cubicBezTo>
                                    <a:pt x="295211" y="154267"/>
                                    <a:pt x="283057" y="149060"/>
                                    <a:pt x="280188" y="148158"/>
                                  </a:cubicBezTo>
                                  <a:cubicBezTo>
                                    <a:pt x="264249" y="143154"/>
                                    <a:pt x="250558" y="146304"/>
                                    <a:pt x="235953" y="147371"/>
                                  </a:cubicBezTo>
                                  <a:cubicBezTo>
                                    <a:pt x="227343" y="148006"/>
                                    <a:pt x="220332" y="149352"/>
                                    <a:pt x="210300" y="152006"/>
                                  </a:cubicBezTo>
                                  <a:cubicBezTo>
                                    <a:pt x="208217" y="152590"/>
                                    <a:pt x="205168" y="152908"/>
                                    <a:pt x="205016" y="155537"/>
                                  </a:cubicBezTo>
                                  <a:cubicBezTo>
                                    <a:pt x="204102" y="170701"/>
                                    <a:pt x="203162" y="203086"/>
                                    <a:pt x="195275" y="227356"/>
                                  </a:cubicBezTo>
                                  <a:cubicBezTo>
                                    <a:pt x="181546" y="269634"/>
                                    <a:pt x="156591" y="295732"/>
                                    <a:pt x="139992" y="303568"/>
                                  </a:cubicBezTo>
                                  <a:cubicBezTo>
                                    <a:pt x="134188" y="306298"/>
                                    <a:pt x="128095" y="307197"/>
                                    <a:pt x="122283" y="306697"/>
                                  </a:cubicBezTo>
                                  <a:cubicBezTo>
                                    <a:pt x="116472" y="306197"/>
                                    <a:pt x="110941" y="304298"/>
                                    <a:pt x="106261" y="301434"/>
                                  </a:cubicBezTo>
                                  <a:cubicBezTo>
                                    <a:pt x="102959" y="299390"/>
                                    <a:pt x="94602" y="290716"/>
                                    <a:pt x="87452" y="280784"/>
                                  </a:cubicBezTo>
                                  <a:cubicBezTo>
                                    <a:pt x="84582" y="276771"/>
                                    <a:pt x="91948" y="273012"/>
                                    <a:pt x="85687" y="266052"/>
                                  </a:cubicBezTo>
                                  <a:cubicBezTo>
                                    <a:pt x="77406" y="256819"/>
                                    <a:pt x="70827" y="241567"/>
                                    <a:pt x="70955" y="239370"/>
                                  </a:cubicBezTo>
                                  <a:cubicBezTo>
                                    <a:pt x="71082" y="237363"/>
                                    <a:pt x="71298" y="235839"/>
                                    <a:pt x="73546" y="234353"/>
                                  </a:cubicBezTo>
                                  <a:cubicBezTo>
                                    <a:pt x="75844" y="232829"/>
                                    <a:pt x="80645" y="239776"/>
                                    <a:pt x="83541" y="242646"/>
                                  </a:cubicBezTo>
                                  <a:cubicBezTo>
                                    <a:pt x="86436" y="245516"/>
                                    <a:pt x="98654" y="260033"/>
                                    <a:pt x="112637" y="262572"/>
                                  </a:cubicBezTo>
                                  <a:cubicBezTo>
                                    <a:pt x="126378" y="265049"/>
                                    <a:pt x="131140" y="261531"/>
                                    <a:pt x="134480" y="259232"/>
                                  </a:cubicBezTo>
                                  <a:cubicBezTo>
                                    <a:pt x="138849" y="256197"/>
                                    <a:pt x="151765" y="238125"/>
                                    <a:pt x="158064" y="221996"/>
                                  </a:cubicBezTo>
                                  <a:cubicBezTo>
                                    <a:pt x="166015" y="201485"/>
                                    <a:pt x="176860" y="156121"/>
                                    <a:pt x="161772" y="160338"/>
                                  </a:cubicBezTo>
                                  <a:cubicBezTo>
                                    <a:pt x="152959" y="163182"/>
                                    <a:pt x="143840" y="164452"/>
                                    <a:pt x="135039" y="167348"/>
                                  </a:cubicBezTo>
                                  <a:cubicBezTo>
                                    <a:pt x="107823" y="176263"/>
                                    <a:pt x="80569" y="192303"/>
                                    <a:pt x="53263" y="200965"/>
                                  </a:cubicBezTo>
                                  <a:cubicBezTo>
                                    <a:pt x="50088" y="201993"/>
                                    <a:pt x="46558" y="201993"/>
                                    <a:pt x="43205" y="202463"/>
                                  </a:cubicBezTo>
                                  <a:cubicBezTo>
                                    <a:pt x="28232" y="204699"/>
                                    <a:pt x="11582" y="193954"/>
                                    <a:pt x="6248" y="180264"/>
                                  </a:cubicBezTo>
                                  <a:cubicBezTo>
                                    <a:pt x="5512" y="178295"/>
                                    <a:pt x="4546" y="176340"/>
                                    <a:pt x="3366" y="174587"/>
                                  </a:cubicBezTo>
                                  <a:cubicBezTo>
                                    <a:pt x="0" y="169393"/>
                                    <a:pt x="1892" y="163652"/>
                                    <a:pt x="7975" y="163513"/>
                                  </a:cubicBezTo>
                                  <a:cubicBezTo>
                                    <a:pt x="19291" y="163195"/>
                                    <a:pt x="27584" y="155994"/>
                                    <a:pt x="37287" y="152121"/>
                                  </a:cubicBezTo>
                                  <a:cubicBezTo>
                                    <a:pt x="51854" y="146228"/>
                                    <a:pt x="65697" y="138557"/>
                                    <a:pt x="80391" y="132867"/>
                                  </a:cubicBezTo>
                                  <a:cubicBezTo>
                                    <a:pt x="98031" y="126035"/>
                                    <a:pt x="116065" y="119050"/>
                                    <a:pt x="134074" y="113119"/>
                                  </a:cubicBezTo>
                                  <a:cubicBezTo>
                                    <a:pt x="138582" y="111595"/>
                                    <a:pt x="139764" y="111087"/>
                                    <a:pt x="139522" y="106959"/>
                                  </a:cubicBezTo>
                                  <a:cubicBezTo>
                                    <a:pt x="139027" y="99326"/>
                                    <a:pt x="139497" y="93244"/>
                                    <a:pt x="143218" y="86474"/>
                                  </a:cubicBezTo>
                                  <a:cubicBezTo>
                                    <a:pt x="146088" y="81216"/>
                                    <a:pt x="150444" y="76784"/>
                                    <a:pt x="153365" y="71539"/>
                                  </a:cubicBezTo>
                                  <a:cubicBezTo>
                                    <a:pt x="156858" y="65303"/>
                                    <a:pt x="159753" y="58700"/>
                                    <a:pt x="162496" y="52083"/>
                                  </a:cubicBezTo>
                                  <a:cubicBezTo>
                                    <a:pt x="164325" y="47663"/>
                                    <a:pt x="161379" y="46266"/>
                                    <a:pt x="157594" y="46088"/>
                                  </a:cubicBezTo>
                                  <a:cubicBezTo>
                                    <a:pt x="149796" y="45694"/>
                                    <a:pt x="143231" y="42418"/>
                                    <a:pt x="138379" y="36589"/>
                                  </a:cubicBezTo>
                                  <a:cubicBezTo>
                                    <a:pt x="135585" y="33274"/>
                                    <a:pt x="133235" y="29045"/>
                                    <a:pt x="132334" y="24879"/>
                                  </a:cubicBezTo>
                                  <a:cubicBezTo>
                                    <a:pt x="131140" y="19456"/>
                                    <a:pt x="136080" y="16929"/>
                                    <a:pt x="140132" y="15380"/>
                                  </a:cubicBezTo>
                                  <a:cubicBezTo>
                                    <a:pt x="150787" y="11290"/>
                                    <a:pt x="161620" y="7620"/>
                                    <a:pt x="172517" y="4242"/>
                                  </a:cubicBezTo>
                                  <a:close/>
                                </a:path>
                              </a:pathLst>
                            </a:custGeom>
                            <a:ln w="0" cap="flat">
                              <a:miter lim="100000"/>
                            </a:ln>
                          </wps:spPr>
                          <wps:style>
                            <a:lnRef idx="0">
                              <a:srgbClr val="000000">
                                <a:alpha val="0"/>
                              </a:srgbClr>
                            </a:lnRef>
                            <a:fillRef idx="1">
                              <a:srgbClr val="8A317E"/>
                            </a:fillRef>
                            <a:effectRef idx="0">
                              <a:scrgbClr r="0" g="0" b="0"/>
                            </a:effectRef>
                            <a:fontRef idx="none"/>
                          </wps:style>
                          <wps:bodyPr/>
                        </wps:wsp>
                        <wps:wsp>
                          <wps:cNvPr id="235" name="Shape 3660"/>
                          <wps:cNvSpPr/>
                          <wps:spPr>
                            <a:xfrm>
                              <a:off x="2094730" y="324975"/>
                              <a:ext cx="57234" cy="219605"/>
                            </a:xfrm>
                            <a:custGeom>
                              <a:avLst/>
                              <a:gdLst/>
                              <a:ahLst/>
                              <a:cxnLst/>
                              <a:rect l="0" t="0" r="0" b="0"/>
                              <a:pathLst>
                                <a:path w="57234" h="219605">
                                  <a:moveTo>
                                    <a:pt x="57234" y="0"/>
                                  </a:moveTo>
                                  <a:lnTo>
                                    <a:pt x="57234" y="40667"/>
                                  </a:lnTo>
                                  <a:lnTo>
                                    <a:pt x="51531" y="45157"/>
                                  </a:lnTo>
                                  <a:cubicBezTo>
                                    <a:pt x="47422" y="49864"/>
                                    <a:pt x="44457" y="55490"/>
                                    <a:pt x="43320" y="62532"/>
                                  </a:cubicBezTo>
                                  <a:cubicBezTo>
                                    <a:pt x="42583" y="67231"/>
                                    <a:pt x="46101" y="73593"/>
                                    <a:pt x="50051" y="75067"/>
                                  </a:cubicBezTo>
                                  <a:cubicBezTo>
                                    <a:pt x="52591" y="76038"/>
                                    <a:pt x="54483" y="75540"/>
                                    <a:pt x="56079" y="74432"/>
                                  </a:cubicBezTo>
                                  <a:lnTo>
                                    <a:pt x="57234" y="73263"/>
                                  </a:lnTo>
                                  <a:lnTo>
                                    <a:pt x="57234" y="212258"/>
                                  </a:lnTo>
                                  <a:lnTo>
                                    <a:pt x="48616" y="217167"/>
                                  </a:lnTo>
                                  <a:cubicBezTo>
                                    <a:pt x="38735" y="219605"/>
                                    <a:pt x="28842" y="210906"/>
                                    <a:pt x="26404" y="199971"/>
                                  </a:cubicBezTo>
                                  <a:cubicBezTo>
                                    <a:pt x="23953" y="188821"/>
                                    <a:pt x="27115" y="178572"/>
                                    <a:pt x="30226" y="168310"/>
                                  </a:cubicBezTo>
                                  <a:cubicBezTo>
                                    <a:pt x="35141" y="152219"/>
                                    <a:pt x="40513" y="136230"/>
                                    <a:pt x="45809" y="120253"/>
                                  </a:cubicBezTo>
                                  <a:cubicBezTo>
                                    <a:pt x="47168" y="116138"/>
                                    <a:pt x="45886" y="113941"/>
                                    <a:pt x="41605" y="113624"/>
                                  </a:cubicBezTo>
                                  <a:cubicBezTo>
                                    <a:pt x="23520" y="112328"/>
                                    <a:pt x="13246" y="101927"/>
                                    <a:pt x="6185" y="85874"/>
                                  </a:cubicBezTo>
                                  <a:cubicBezTo>
                                    <a:pt x="0" y="71777"/>
                                    <a:pt x="2502" y="59395"/>
                                    <a:pt x="9208" y="46860"/>
                                  </a:cubicBezTo>
                                  <a:cubicBezTo>
                                    <a:pt x="19889" y="26756"/>
                                    <a:pt x="34176" y="9877"/>
                                    <a:pt x="55194" y="340"/>
                                  </a:cubicBezTo>
                                  <a:lnTo>
                                    <a:pt x="57234" y="0"/>
                                  </a:lnTo>
                                  <a:close/>
                                </a:path>
                              </a:pathLst>
                            </a:custGeom>
                            <a:ln w="0" cap="flat">
                              <a:miter lim="100000"/>
                            </a:ln>
                          </wps:spPr>
                          <wps:style>
                            <a:lnRef idx="0">
                              <a:srgbClr val="000000">
                                <a:alpha val="0"/>
                              </a:srgbClr>
                            </a:lnRef>
                            <a:fillRef idx="1">
                              <a:srgbClr val="8A317E"/>
                            </a:fillRef>
                            <a:effectRef idx="0">
                              <a:scrgbClr r="0" g="0" b="0"/>
                            </a:effectRef>
                            <a:fontRef idx="none"/>
                          </wps:style>
                          <wps:bodyPr/>
                        </wps:wsp>
                        <wps:wsp>
                          <wps:cNvPr id="236" name="Shape 3661"/>
                          <wps:cNvSpPr/>
                          <wps:spPr>
                            <a:xfrm>
                              <a:off x="2111647" y="192530"/>
                              <a:ext cx="40318" cy="73906"/>
                            </a:xfrm>
                            <a:custGeom>
                              <a:avLst/>
                              <a:gdLst/>
                              <a:ahLst/>
                              <a:cxnLst/>
                              <a:rect l="0" t="0" r="0" b="0"/>
                              <a:pathLst>
                                <a:path w="40318" h="73906">
                                  <a:moveTo>
                                    <a:pt x="40318" y="0"/>
                                  </a:moveTo>
                                  <a:lnTo>
                                    <a:pt x="40318" y="73536"/>
                                  </a:lnTo>
                                  <a:lnTo>
                                    <a:pt x="29210" y="73906"/>
                                  </a:lnTo>
                                  <a:cubicBezTo>
                                    <a:pt x="23511" y="72002"/>
                                    <a:pt x="18421" y="68193"/>
                                    <a:pt x="15354" y="63049"/>
                                  </a:cubicBezTo>
                                  <a:cubicBezTo>
                                    <a:pt x="13894" y="60623"/>
                                    <a:pt x="12306" y="58071"/>
                                    <a:pt x="10198" y="56255"/>
                                  </a:cubicBezTo>
                                  <a:cubicBezTo>
                                    <a:pt x="4013" y="50958"/>
                                    <a:pt x="1321" y="43745"/>
                                    <a:pt x="686" y="36328"/>
                                  </a:cubicBezTo>
                                  <a:cubicBezTo>
                                    <a:pt x="0" y="28391"/>
                                    <a:pt x="3556" y="20834"/>
                                    <a:pt x="9931" y="16084"/>
                                  </a:cubicBezTo>
                                  <a:cubicBezTo>
                                    <a:pt x="16611" y="11131"/>
                                    <a:pt x="24219" y="7258"/>
                                    <a:pt x="31762" y="3626"/>
                                  </a:cubicBezTo>
                                  <a:lnTo>
                                    <a:pt x="40318" y="0"/>
                                  </a:lnTo>
                                  <a:close/>
                                </a:path>
                              </a:pathLst>
                            </a:custGeom>
                            <a:ln w="0" cap="flat">
                              <a:miter lim="100000"/>
                            </a:ln>
                          </wps:spPr>
                          <wps:style>
                            <a:lnRef idx="0">
                              <a:srgbClr val="000000">
                                <a:alpha val="0"/>
                              </a:srgbClr>
                            </a:lnRef>
                            <a:fillRef idx="1">
                              <a:srgbClr val="8A317E"/>
                            </a:fillRef>
                            <a:effectRef idx="0">
                              <a:scrgbClr r="0" g="0" b="0"/>
                            </a:effectRef>
                            <a:fontRef idx="none"/>
                          </wps:style>
                          <wps:bodyPr/>
                        </wps:wsp>
                        <wps:wsp>
                          <wps:cNvPr id="237" name="Shape 3662"/>
                          <wps:cNvSpPr/>
                          <wps:spPr>
                            <a:xfrm>
                              <a:off x="2151964" y="171222"/>
                              <a:ext cx="91483" cy="366010"/>
                            </a:xfrm>
                            <a:custGeom>
                              <a:avLst/>
                              <a:gdLst/>
                              <a:ahLst/>
                              <a:cxnLst/>
                              <a:rect l="0" t="0" r="0" b="0"/>
                              <a:pathLst>
                                <a:path w="91483" h="366010">
                                  <a:moveTo>
                                    <a:pt x="64002" y="275"/>
                                  </a:moveTo>
                                  <a:cubicBezTo>
                                    <a:pt x="67692" y="549"/>
                                    <a:pt x="71327" y="1565"/>
                                    <a:pt x="75049" y="3039"/>
                                  </a:cubicBezTo>
                                  <a:cubicBezTo>
                                    <a:pt x="83062" y="6201"/>
                                    <a:pt x="86517" y="13148"/>
                                    <a:pt x="86720" y="20260"/>
                                  </a:cubicBezTo>
                                  <a:cubicBezTo>
                                    <a:pt x="87076" y="32452"/>
                                    <a:pt x="85501" y="45050"/>
                                    <a:pt x="77348" y="54918"/>
                                  </a:cubicBezTo>
                                  <a:cubicBezTo>
                                    <a:pt x="72382" y="60913"/>
                                    <a:pt x="67949" y="66882"/>
                                    <a:pt x="64686" y="73994"/>
                                  </a:cubicBezTo>
                                  <a:cubicBezTo>
                                    <a:pt x="59136" y="86033"/>
                                    <a:pt x="56278" y="98695"/>
                                    <a:pt x="54894" y="111776"/>
                                  </a:cubicBezTo>
                                  <a:cubicBezTo>
                                    <a:pt x="53611" y="123701"/>
                                    <a:pt x="52468" y="135665"/>
                                    <a:pt x="51618" y="147628"/>
                                  </a:cubicBezTo>
                                  <a:cubicBezTo>
                                    <a:pt x="51465" y="149863"/>
                                    <a:pt x="52443" y="152581"/>
                                    <a:pt x="53802" y="154448"/>
                                  </a:cubicBezTo>
                                  <a:cubicBezTo>
                                    <a:pt x="58907" y="161319"/>
                                    <a:pt x="59948" y="169269"/>
                                    <a:pt x="58298" y="177016"/>
                                  </a:cubicBezTo>
                                  <a:cubicBezTo>
                                    <a:pt x="55338" y="191138"/>
                                    <a:pt x="51884" y="205274"/>
                                    <a:pt x="47261" y="218951"/>
                                  </a:cubicBezTo>
                                  <a:cubicBezTo>
                                    <a:pt x="41801" y="235029"/>
                                    <a:pt x="34828" y="250574"/>
                                    <a:pt x="28631" y="266398"/>
                                  </a:cubicBezTo>
                                  <a:cubicBezTo>
                                    <a:pt x="25062" y="275593"/>
                                    <a:pt x="21785" y="284902"/>
                                    <a:pt x="18217" y="294110"/>
                                  </a:cubicBezTo>
                                  <a:cubicBezTo>
                                    <a:pt x="16743" y="297907"/>
                                    <a:pt x="14635" y="301501"/>
                                    <a:pt x="13302" y="305375"/>
                                  </a:cubicBezTo>
                                  <a:cubicBezTo>
                                    <a:pt x="12832" y="306696"/>
                                    <a:pt x="13797" y="308512"/>
                                    <a:pt x="14063" y="310112"/>
                                  </a:cubicBezTo>
                                  <a:cubicBezTo>
                                    <a:pt x="15587" y="309490"/>
                                    <a:pt x="17429" y="309210"/>
                                    <a:pt x="18585" y="308169"/>
                                  </a:cubicBezTo>
                                  <a:cubicBezTo>
                                    <a:pt x="29596" y="298212"/>
                                    <a:pt x="35996" y="285118"/>
                                    <a:pt x="42690" y="272215"/>
                                  </a:cubicBezTo>
                                  <a:cubicBezTo>
                                    <a:pt x="49268" y="259502"/>
                                    <a:pt x="55885" y="246777"/>
                                    <a:pt x="62196" y="233924"/>
                                  </a:cubicBezTo>
                                  <a:cubicBezTo>
                                    <a:pt x="70109" y="217846"/>
                                    <a:pt x="77665" y="201603"/>
                                    <a:pt x="85513" y="185512"/>
                                  </a:cubicBezTo>
                                  <a:cubicBezTo>
                                    <a:pt x="86364" y="183798"/>
                                    <a:pt x="87457" y="180623"/>
                                    <a:pt x="89362" y="181054"/>
                                  </a:cubicBezTo>
                                  <a:cubicBezTo>
                                    <a:pt x="91483" y="181537"/>
                                    <a:pt x="91368" y="185411"/>
                                    <a:pt x="90975" y="187277"/>
                                  </a:cubicBezTo>
                                  <a:cubicBezTo>
                                    <a:pt x="90263" y="190516"/>
                                    <a:pt x="88181" y="193424"/>
                                    <a:pt x="87101" y="196625"/>
                                  </a:cubicBezTo>
                                  <a:cubicBezTo>
                                    <a:pt x="83876" y="206277"/>
                                    <a:pt x="80814" y="216017"/>
                                    <a:pt x="77703" y="225733"/>
                                  </a:cubicBezTo>
                                  <a:cubicBezTo>
                                    <a:pt x="77551" y="226241"/>
                                    <a:pt x="71810" y="245647"/>
                                    <a:pt x="68293" y="254562"/>
                                  </a:cubicBezTo>
                                  <a:cubicBezTo>
                                    <a:pt x="63771" y="265878"/>
                                    <a:pt x="59327" y="277206"/>
                                    <a:pt x="54348" y="288306"/>
                                  </a:cubicBezTo>
                                  <a:cubicBezTo>
                                    <a:pt x="51008" y="295773"/>
                                    <a:pt x="46499" y="302708"/>
                                    <a:pt x="43032" y="310112"/>
                                  </a:cubicBezTo>
                                  <a:cubicBezTo>
                                    <a:pt x="33507" y="330432"/>
                                    <a:pt x="22001" y="349304"/>
                                    <a:pt x="4246" y="363592"/>
                                  </a:cubicBezTo>
                                  <a:lnTo>
                                    <a:pt x="0" y="366010"/>
                                  </a:lnTo>
                                  <a:lnTo>
                                    <a:pt x="0" y="227016"/>
                                  </a:lnTo>
                                  <a:lnTo>
                                    <a:pt x="3091" y="223892"/>
                                  </a:lnTo>
                                  <a:cubicBezTo>
                                    <a:pt x="4411" y="222507"/>
                                    <a:pt x="5237" y="220552"/>
                                    <a:pt x="5859" y="218723"/>
                                  </a:cubicBezTo>
                                  <a:cubicBezTo>
                                    <a:pt x="8120" y="212093"/>
                                    <a:pt x="10292" y="205451"/>
                                    <a:pt x="12247" y="198758"/>
                                  </a:cubicBezTo>
                                  <a:cubicBezTo>
                                    <a:pt x="13060" y="196015"/>
                                    <a:pt x="13264" y="193069"/>
                                    <a:pt x="14013" y="188776"/>
                                  </a:cubicBezTo>
                                  <a:cubicBezTo>
                                    <a:pt x="12565" y="188217"/>
                                    <a:pt x="10292" y="186503"/>
                                    <a:pt x="9365" y="187049"/>
                                  </a:cubicBezTo>
                                  <a:lnTo>
                                    <a:pt x="0" y="194420"/>
                                  </a:lnTo>
                                  <a:lnTo>
                                    <a:pt x="0" y="153753"/>
                                  </a:lnTo>
                                  <a:lnTo>
                                    <a:pt x="19918" y="150435"/>
                                  </a:lnTo>
                                  <a:cubicBezTo>
                                    <a:pt x="28287" y="150359"/>
                                    <a:pt x="33507" y="147425"/>
                                    <a:pt x="34434" y="138916"/>
                                  </a:cubicBezTo>
                                  <a:cubicBezTo>
                                    <a:pt x="35844" y="125911"/>
                                    <a:pt x="36720" y="112830"/>
                                    <a:pt x="37698" y="101171"/>
                                  </a:cubicBezTo>
                                  <a:cubicBezTo>
                                    <a:pt x="37343" y="95076"/>
                                    <a:pt x="37419" y="90338"/>
                                    <a:pt x="36670" y="85804"/>
                                  </a:cubicBezTo>
                                  <a:cubicBezTo>
                                    <a:pt x="35857" y="80852"/>
                                    <a:pt x="33939" y="80407"/>
                                    <a:pt x="29672" y="82693"/>
                                  </a:cubicBezTo>
                                  <a:cubicBezTo>
                                    <a:pt x="22001" y="86821"/>
                                    <a:pt x="14330" y="91037"/>
                                    <a:pt x="6406" y="94631"/>
                                  </a:cubicBezTo>
                                  <a:lnTo>
                                    <a:pt x="0" y="94844"/>
                                  </a:lnTo>
                                  <a:lnTo>
                                    <a:pt x="0" y="21308"/>
                                  </a:lnTo>
                                  <a:lnTo>
                                    <a:pt x="19524" y="13034"/>
                                  </a:lnTo>
                                  <a:cubicBezTo>
                                    <a:pt x="30459" y="9020"/>
                                    <a:pt x="41763" y="6086"/>
                                    <a:pt x="52621" y="1959"/>
                                  </a:cubicBezTo>
                                  <a:cubicBezTo>
                                    <a:pt x="56564" y="467"/>
                                    <a:pt x="60310" y="0"/>
                                    <a:pt x="64002" y="275"/>
                                  </a:cubicBezTo>
                                  <a:close/>
                                </a:path>
                              </a:pathLst>
                            </a:custGeom>
                            <a:ln w="0" cap="flat">
                              <a:miter lim="100000"/>
                            </a:ln>
                          </wps:spPr>
                          <wps:style>
                            <a:lnRef idx="0">
                              <a:srgbClr val="000000">
                                <a:alpha val="0"/>
                              </a:srgbClr>
                            </a:lnRef>
                            <a:fillRef idx="1">
                              <a:srgbClr val="8A317E"/>
                            </a:fillRef>
                            <a:effectRef idx="0">
                              <a:scrgbClr r="0" g="0" b="0"/>
                            </a:effectRef>
                            <a:fontRef idx="none"/>
                          </wps:style>
                          <wps:bodyPr/>
                        </wps:wsp>
                        <wps:wsp>
                          <wps:cNvPr id="238" name="Shape 3663"/>
                          <wps:cNvSpPr/>
                          <wps:spPr>
                            <a:xfrm>
                              <a:off x="3477962" y="57554"/>
                              <a:ext cx="253530" cy="173193"/>
                            </a:xfrm>
                            <a:custGeom>
                              <a:avLst/>
                              <a:gdLst/>
                              <a:ahLst/>
                              <a:cxnLst/>
                              <a:rect l="0" t="0" r="0" b="0"/>
                              <a:pathLst>
                                <a:path w="253530" h="173193">
                                  <a:moveTo>
                                    <a:pt x="214757" y="914"/>
                                  </a:moveTo>
                                  <a:cubicBezTo>
                                    <a:pt x="222047" y="0"/>
                                    <a:pt x="230150" y="1778"/>
                                    <a:pt x="232461" y="2489"/>
                                  </a:cubicBezTo>
                                  <a:cubicBezTo>
                                    <a:pt x="237134" y="3949"/>
                                    <a:pt x="245072" y="10401"/>
                                    <a:pt x="247434" y="15113"/>
                                  </a:cubicBezTo>
                                  <a:cubicBezTo>
                                    <a:pt x="247662" y="15684"/>
                                    <a:pt x="250609" y="19012"/>
                                    <a:pt x="251840" y="24041"/>
                                  </a:cubicBezTo>
                                  <a:cubicBezTo>
                                    <a:pt x="252361" y="26187"/>
                                    <a:pt x="253250" y="31890"/>
                                    <a:pt x="253174" y="33413"/>
                                  </a:cubicBezTo>
                                  <a:cubicBezTo>
                                    <a:pt x="252971" y="36245"/>
                                    <a:pt x="253530" y="42646"/>
                                    <a:pt x="249606" y="50368"/>
                                  </a:cubicBezTo>
                                  <a:cubicBezTo>
                                    <a:pt x="248958" y="51638"/>
                                    <a:pt x="243738" y="59067"/>
                                    <a:pt x="241135" y="60934"/>
                                  </a:cubicBezTo>
                                  <a:cubicBezTo>
                                    <a:pt x="237058" y="63805"/>
                                    <a:pt x="232613" y="65798"/>
                                    <a:pt x="227850" y="67145"/>
                                  </a:cubicBezTo>
                                  <a:cubicBezTo>
                                    <a:pt x="225704" y="67742"/>
                                    <a:pt x="223824" y="68948"/>
                                    <a:pt x="221666" y="69558"/>
                                  </a:cubicBezTo>
                                  <a:cubicBezTo>
                                    <a:pt x="219557" y="70180"/>
                                    <a:pt x="209690" y="74498"/>
                                    <a:pt x="206870" y="77000"/>
                                  </a:cubicBezTo>
                                  <a:cubicBezTo>
                                    <a:pt x="192977" y="89293"/>
                                    <a:pt x="95783" y="161442"/>
                                    <a:pt x="95783" y="161442"/>
                                  </a:cubicBezTo>
                                  <a:cubicBezTo>
                                    <a:pt x="95783" y="161442"/>
                                    <a:pt x="84595" y="168808"/>
                                    <a:pt x="81521" y="166306"/>
                                  </a:cubicBezTo>
                                  <a:cubicBezTo>
                                    <a:pt x="79845" y="164935"/>
                                    <a:pt x="83032" y="152654"/>
                                    <a:pt x="81534" y="151142"/>
                                  </a:cubicBezTo>
                                  <a:cubicBezTo>
                                    <a:pt x="80404" y="150012"/>
                                    <a:pt x="86906" y="143434"/>
                                    <a:pt x="89230" y="140639"/>
                                  </a:cubicBezTo>
                                  <a:cubicBezTo>
                                    <a:pt x="91135" y="138354"/>
                                    <a:pt x="101244" y="128714"/>
                                    <a:pt x="101244" y="128714"/>
                                  </a:cubicBezTo>
                                  <a:cubicBezTo>
                                    <a:pt x="101244" y="128714"/>
                                    <a:pt x="109906" y="121895"/>
                                    <a:pt x="99263" y="118478"/>
                                  </a:cubicBezTo>
                                  <a:cubicBezTo>
                                    <a:pt x="87782" y="113106"/>
                                    <a:pt x="78105" y="105778"/>
                                    <a:pt x="72123" y="94209"/>
                                  </a:cubicBezTo>
                                  <a:cubicBezTo>
                                    <a:pt x="71424" y="92824"/>
                                    <a:pt x="69634" y="91097"/>
                                    <a:pt x="68364" y="91135"/>
                                  </a:cubicBezTo>
                                  <a:cubicBezTo>
                                    <a:pt x="67132" y="91173"/>
                                    <a:pt x="65570" y="93027"/>
                                    <a:pt x="64821" y="94462"/>
                                  </a:cubicBezTo>
                                  <a:cubicBezTo>
                                    <a:pt x="59665" y="104381"/>
                                    <a:pt x="58433" y="114440"/>
                                    <a:pt x="62255" y="125425"/>
                                  </a:cubicBezTo>
                                  <a:cubicBezTo>
                                    <a:pt x="64059" y="130619"/>
                                    <a:pt x="63665" y="136741"/>
                                    <a:pt x="63512" y="142430"/>
                                  </a:cubicBezTo>
                                  <a:cubicBezTo>
                                    <a:pt x="63398" y="148526"/>
                                    <a:pt x="62573" y="154597"/>
                                    <a:pt x="61773" y="160655"/>
                                  </a:cubicBezTo>
                                  <a:cubicBezTo>
                                    <a:pt x="60833" y="167335"/>
                                    <a:pt x="58141" y="169456"/>
                                    <a:pt x="51638" y="171539"/>
                                  </a:cubicBezTo>
                                  <a:cubicBezTo>
                                    <a:pt x="47047" y="173012"/>
                                    <a:pt x="42742" y="173193"/>
                                    <a:pt x="38595" y="172431"/>
                                  </a:cubicBezTo>
                                  <a:cubicBezTo>
                                    <a:pt x="34448" y="171669"/>
                                    <a:pt x="30461" y="169964"/>
                                    <a:pt x="26505" y="167665"/>
                                  </a:cubicBezTo>
                                  <a:cubicBezTo>
                                    <a:pt x="23622" y="165989"/>
                                    <a:pt x="20218" y="165252"/>
                                    <a:pt x="17107" y="163868"/>
                                  </a:cubicBezTo>
                                  <a:cubicBezTo>
                                    <a:pt x="6464" y="159105"/>
                                    <a:pt x="3315" y="149314"/>
                                    <a:pt x="1409" y="139128"/>
                                  </a:cubicBezTo>
                                  <a:cubicBezTo>
                                    <a:pt x="292" y="133172"/>
                                    <a:pt x="432" y="127000"/>
                                    <a:pt x="0" y="120904"/>
                                  </a:cubicBezTo>
                                  <a:cubicBezTo>
                                    <a:pt x="356" y="104597"/>
                                    <a:pt x="2527" y="88773"/>
                                    <a:pt x="9627" y="73799"/>
                                  </a:cubicBezTo>
                                  <a:cubicBezTo>
                                    <a:pt x="13995" y="64592"/>
                                    <a:pt x="21285" y="58915"/>
                                    <a:pt x="30353" y="55283"/>
                                  </a:cubicBezTo>
                                  <a:cubicBezTo>
                                    <a:pt x="37109" y="52565"/>
                                    <a:pt x="44170" y="55004"/>
                                    <a:pt x="46939" y="62116"/>
                                  </a:cubicBezTo>
                                  <a:cubicBezTo>
                                    <a:pt x="50025" y="70002"/>
                                    <a:pt x="51270" y="78575"/>
                                    <a:pt x="53416" y="86817"/>
                                  </a:cubicBezTo>
                                  <a:cubicBezTo>
                                    <a:pt x="53911" y="88709"/>
                                    <a:pt x="54801" y="90500"/>
                                    <a:pt x="55525" y="92329"/>
                                  </a:cubicBezTo>
                                  <a:cubicBezTo>
                                    <a:pt x="57162" y="91503"/>
                                    <a:pt x="59106" y="91034"/>
                                    <a:pt x="60413" y="89852"/>
                                  </a:cubicBezTo>
                                  <a:cubicBezTo>
                                    <a:pt x="69278" y="81673"/>
                                    <a:pt x="73685" y="70929"/>
                                    <a:pt x="77356" y="59779"/>
                                  </a:cubicBezTo>
                                  <a:cubicBezTo>
                                    <a:pt x="80797" y="49288"/>
                                    <a:pt x="87122" y="41148"/>
                                    <a:pt x="97523" y="36665"/>
                                  </a:cubicBezTo>
                                  <a:cubicBezTo>
                                    <a:pt x="98196" y="36385"/>
                                    <a:pt x="98806" y="36004"/>
                                    <a:pt x="99466" y="35725"/>
                                  </a:cubicBezTo>
                                  <a:cubicBezTo>
                                    <a:pt x="103315" y="34163"/>
                                    <a:pt x="108344" y="30302"/>
                                    <a:pt x="110807" y="31521"/>
                                  </a:cubicBezTo>
                                  <a:cubicBezTo>
                                    <a:pt x="115938" y="34087"/>
                                    <a:pt x="120396" y="38849"/>
                                    <a:pt x="124016" y="43548"/>
                                  </a:cubicBezTo>
                                  <a:cubicBezTo>
                                    <a:pt x="133299" y="55791"/>
                                    <a:pt x="132753" y="69964"/>
                                    <a:pt x="130746" y="84239"/>
                                  </a:cubicBezTo>
                                  <a:cubicBezTo>
                                    <a:pt x="129997" y="89751"/>
                                    <a:pt x="128880" y="102108"/>
                                    <a:pt x="128701" y="103276"/>
                                  </a:cubicBezTo>
                                  <a:cubicBezTo>
                                    <a:pt x="135382" y="96596"/>
                                    <a:pt x="172948" y="56528"/>
                                    <a:pt x="180911" y="46888"/>
                                  </a:cubicBezTo>
                                  <a:cubicBezTo>
                                    <a:pt x="188899" y="37236"/>
                                    <a:pt x="191986" y="30594"/>
                                    <a:pt x="193890" y="26251"/>
                                  </a:cubicBezTo>
                                  <a:cubicBezTo>
                                    <a:pt x="195796" y="21895"/>
                                    <a:pt x="196837" y="19888"/>
                                    <a:pt x="195376" y="16929"/>
                                  </a:cubicBezTo>
                                  <a:cubicBezTo>
                                    <a:pt x="194475" y="15100"/>
                                    <a:pt x="189064" y="13157"/>
                                    <a:pt x="188430" y="12281"/>
                                  </a:cubicBezTo>
                                  <a:cubicBezTo>
                                    <a:pt x="187972" y="11684"/>
                                    <a:pt x="189649" y="10236"/>
                                    <a:pt x="190170" y="9868"/>
                                  </a:cubicBezTo>
                                  <a:cubicBezTo>
                                    <a:pt x="190576" y="9576"/>
                                    <a:pt x="193522" y="7289"/>
                                    <a:pt x="197827" y="5537"/>
                                  </a:cubicBezTo>
                                  <a:cubicBezTo>
                                    <a:pt x="201841" y="3924"/>
                                    <a:pt x="207277" y="1829"/>
                                    <a:pt x="214757" y="914"/>
                                  </a:cubicBezTo>
                                  <a:close/>
                                </a:path>
                              </a:pathLst>
                            </a:custGeom>
                            <a:ln w="0" cap="flat">
                              <a:miter lim="100000"/>
                            </a:ln>
                          </wps:spPr>
                          <wps:style>
                            <a:lnRef idx="0">
                              <a:srgbClr val="000000">
                                <a:alpha val="0"/>
                              </a:srgbClr>
                            </a:lnRef>
                            <a:fillRef idx="1">
                              <a:srgbClr val="8A317E"/>
                            </a:fillRef>
                            <a:effectRef idx="0">
                              <a:scrgbClr r="0" g="0" b="0"/>
                            </a:effectRef>
                            <a:fontRef idx="none"/>
                          </wps:style>
                          <wps:bodyPr/>
                        </wps:wsp>
                        <wps:wsp>
                          <wps:cNvPr id="239" name="Shape 3664"/>
                          <wps:cNvSpPr/>
                          <wps:spPr>
                            <a:xfrm>
                              <a:off x="3487183" y="182686"/>
                              <a:ext cx="288442" cy="109080"/>
                            </a:xfrm>
                            <a:custGeom>
                              <a:avLst/>
                              <a:gdLst/>
                              <a:ahLst/>
                              <a:cxnLst/>
                              <a:rect l="0" t="0" r="0" b="0"/>
                              <a:pathLst>
                                <a:path w="288442" h="109080">
                                  <a:moveTo>
                                    <a:pt x="224075" y="57"/>
                                  </a:moveTo>
                                  <a:cubicBezTo>
                                    <a:pt x="235800" y="114"/>
                                    <a:pt x="246666" y="1486"/>
                                    <a:pt x="255232" y="4166"/>
                                  </a:cubicBezTo>
                                  <a:cubicBezTo>
                                    <a:pt x="265240" y="7290"/>
                                    <a:pt x="278358" y="12789"/>
                                    <a:pt x="283870" y="24905"/>
                                  </a:cubicBezTo>
                                  <a:cubicBezTo>
                                    <a:pt x="288201" y="34341"/>
                                    <a:pt x="288442" y="42393"/>
                                    <a:pt x="287934" y="48362"/>
                                  </a:cubicBezTo>
                                  <a:cubicBezTo>
                                    <a:pt x="286538" y="64834"/>
                                    <a:pt x="277164" y="74041"/>
                                    <a:pt x="265697" y="84138"/>
                                  </a:cubicBezTo>
                                  <a:cubicBezTo>
                                    <a:pt x="243954" y="103213"/>
                                    <a:pt x="217907" y="106807"/>
                                    <a:pt x="205359" y="107823"/>
                                  </a:cubicBezTo>
                                  <a:cubicBezTo>
                                    <a:pt x="203759" y="107937"/>
                                    <a:pt x="185369" y="108991"/>
                                    <a:pt x="183794" y="109029"/>
                                  </a:cubicBezTo>
                                  <a:cubicBezTo>
                                    <a:pt x="180340" y="109080"/>
                                    <a:pt x="178664" y="107429"/>
                                    <a:pt x="177559" y="106807"/>
                                  </a:cubicBezTo>
                                  <a:cubicBezTo>
                                    <a:pt x="176428" y="106210"/>
                                    <a:pt x="175933" y="105956"/>
                                    <a:pt x="175920" y="105270"/>
                                  </a:cubicBezTo>
                                  <a:cubicBezTo>
                                    <a:pt x="175882" y="104610"/>
                                    <a:pt x="175857" y="105296"/>
                                    <a:pt x="175857" y="105296"/>
                                  </a:cubicBezTo>
                                  <a:cubicBezTo>
                                    <a:pt x="175857" y="105296"/>
                                    <a:pt x="175730" y="104572"/>
                                    <a:pt x="176962" y="103797"/>
                                  </a:cubicBezTo>
                                  <a:cubicBezTo>
                                    <a:pt x="178219" y="103010"/>
                                    <a:pt x="199568" y="91364"/>
                                    <a:pt x="214033" y="81381"/>
                                  </a:cubicBezTo>
                                  <a:cubicBezTo>
                                    <a:pt x="226860" y="72517"/>
                                    <a:pt x="238722" y="61849"/>
                                    <a:pt x="243383" y="56972"/>
                                  </a:cubicBezTo>
                                  <a:cubicBezTo>
                                    <a:pt x="248056" y="52070"/>
                                    <a:pt x="257873" y="36182"/>
                                    <a:pt x="256349" y="28575"/>
                                  </a:cubicBezTo>
                                  <a:cubicBezTo>
                                    <a:pt x="254533" y="19469"/>
                                    <a:pt x="247739" y="15494"/>
                                    <a:pt x="239763" y="14922"/>
                                  </a:cubicBezTo>
                                  <a:cubicBezTo>
                                    <a:pt x="221018" y="13551"/>
                                    <a:pt x="183693" y="22200"/>
                                    <a:pt x="154533" y="32512"/>
                                  </a:cubicBezTo>
                                  <a:cubicBezTo>
                                    <a:pt x="143497" y="36449"/>
                                    <a:pt x="108877" y="52235"/>
                                    <a:pt x="90208" y="67259"/>
                                  </a:cubicBezTo>
                                  <a:cubicBezTo>
                                    <a:pt x="82588" y="73406"/>
                                    <a:pt x="74765" y="78422"/>
                                    <a:pt x="65977" y="83261"/>
                                  </a:cubicBezTo>
                                  <a:cubicBezTo>
                                    <a:pt x="53975" y="89916"/>
                                    <a:pt x="41301" y="93637"/>
                                    <a:pt x="27394" y="93180"/>
                                  </a:cubicBezTo>
                                  <a:cubicBezTo>
                                    <a:pt x="23698" y="93053"/>
                                    <a:pt x="4826" y="96875"/>
                                    <a:pt x="2870" y="97003"/>
                                  </a:cubicBezTo>
                                  <a:cubicBezTo>
                                    <a:pt x="915" y="97130"/>
                                    <a:pt x="0" y="96609"/>
                                    <a:pt x="2057" y="94590"/>
                                  </a:cubicBezTo>
                                  <a:cubicBezTo>
                                    <a:pt x="4102" y="92570"/>
                                    <a:pt x="39306" y="68936"/>
                                    <a:pt x="51054" y="61811"/>
                                  </a:cubicBezTo>
                                  <a:cubicBezTo>
                                    <a:pt x="60528" y="56071"/>
                                    <a:pt x="92024" y="35408"/>
                                    <a:pt x="125717" y="22047"/>
                                  </a:cubicBezTo>
                                  <a:cubicBezTo>
                                    <a:pt x="159410" y="8699"/>
                                    <a:pt x="165938" y="8534"/>
                                    <a:pt x="187757" y="3835"/>
                                  </a:cubicBezTo>
                                  <a:cubicBezTo>
                                    <a:pt x="199765" y="1257"/>
                                    <a:pt x="212351" y="0"/>
                                    <a:pt x="224075" y="57"/>
                                  </a:cubicBezTo>
                                  <a:close/>
                                </a:path>
                              </a:pathLst>
                            </a:custGeom>
                            <a:ln w="0" cap="flat">
                              <a:miter lim="100000"/>
                            </a:ln>
                          </wps:spPr>
                          <wps:style>
                            <a:lnRef idx="0">
                              <a:srgbClr val="000000">
                                <a:alpha val="0"/>
                              </a:srgbClr>
                            </a:lnRef>
                            <a:fillRef idx="1">
                              <a:srgbClr val="8A317E"/>
                            </a:fillRef>
                            <a:effectRef idx="0">
                              <a:scrgbClr r="0" g="0" b="0"/>
                            </a:effectRef>
                            <a:fontRef idx="none"/>
                          </wps:style>
                          <wps:bodyPr/>
                        </wps:wsp>
                        <wps:wsp>
                          <wps:cNvPr id="240" name="Shape 3665"/>
                          <wps:cNvSpPr/>
                          <wps:spPr>
                            <a:xfrm>
                              <a:off x="1759583" y="80166"/>
                              <a:ext cx="101626" cy="107118"/>
                            </a:xfrm>
                            <a:custGeom>
                              <a:avLst/>
                              <a:gdLst/>
                              <a:ahLst/>
                              <a:cxnLst/>
                              <a:rect l="0" t="0" r="0" b="0"/>
                              <a:pathLst>
                                <a:path w="101626" h="107118">
                                  <a:moveTo>
                                    <a:pt x="40405" y="416"/>
                                  </a:moveTo>
                                  <a:cubicBezTo>
                                    <a:pt x="43088" y="832"/>
                                    <a:pt x="45663" y="2165"/>
                                    <a:pt x="48082" y="3296"/>
                                  </a:cubicBezTo>
                                  <a:cubicBezTo>
                                    <a:pt x="57544" y="7728"/>
                                    <a:pt x="67170" y="12440"/>
                                    <a:pt x="75527" y="18650"/>
                                  </a:cubicBezTo>
                                  <a:cubicBezTo>
                                    <a:pt x="81775" y="23311"/>
                                    <a:pt x="86271" y="30385"/>
                                    <a:pt x="91288" y="36595"/>
                                  </a:cubicBezTo>
                                  <a:cubicBezTo>
                                    <a:pt x="101626" y="49422"/>
                                    <a:pt x="99251" y="63976"/>
                                    <a:pt x="96063" y="78238"/>
                                  </a:cubicBezTo>
                                  <a:cubicBezTo>
                                    <a:pt x="93904" y="87966"/>
                                    <a:pt x="85623" y="91535"/>
                                    <a:pt x="76822" y="93059"/>
                                  </a:cubicBezTo>
                                  <a:cubicBezTo>
                                    <a:pt x="64757" y="95167"/>
                                    <a:pt x="52565" y="95904"/>
                                    <a:pt x="40894" y="90773"/>
                                  </a:cubicBezTo>
                                  <a:cubicBezTo>
                                    <a:pt x="33731" y="87649"/>
                                    <a:pt x="28486" y="91789"/>
                                    <a:pt x="23051" y="95117"/>
                                  </a:cubicBezTo>
                                  <a:cubicBezTo>
                                    <a:pt x="18605" y="97847"/>
                                    <a:pt x="7468" y="107118"/>
                                    <a:pt x="5842" y="105239"/>
                                  </a:cubicBezTo>
                                  <a:cubicBezTo>
                                    <a:pt x="4255" y="103410"/>
                                    <a:pt x="13665" y="93072"/>
                                    <a:pt x="16625" y="88716"/>
                                  </a:cubicBezTo>
                                  <a:cubicBezTo>
                                    <a:pt x="19571" y="84436"/>
                                    <a:pt x="22670" y="80283"/>
                                    <a:pt x="25717" y="76079"/>
                                  </a:cubicBezTo>
                                  <a:cubicBezTo>
                                    <a:pt x="28130" y="72765"/>
                                    <a:pt x="27051" y="70326"/>
                                    <a:pt x="24371" y="67634"/>
                                  </a:cubicBezTo>
                                  <a:cubicBezTo>
                                    <a:pt x="22225" y="65475"/>
                                    <a:pt x="20815" y="62566"/>
                                    <a:pt x="19063" y="60014"/>
                                  </a:cubicBezTo>
                                  <a:cubicBezTo>
                                    <a:pt x="16726" y="56674"/>
                                    <a:pt x="14923" y="52724"/>
                                    <a:pt x="11938" y="50121"/>
                                  </a:cubicBezTo>
                                  <a:cubicBezTo>
                                    <a:pt x="0" y="39719"/>
                                    <a:pt x="5575" y="19259"/>
                                    <a:pt x="17564" y="13011"/>
                                  </a:cubicBezTo>
                                  <a:cubicBezTo>
                                    <a:pt x="22746" y="10332"/>
                                    <a:pt x="27711" y="6915"/>
                                    <a:pt x="32080" y="3042"/>
                                  </a:cubicBezTo>
                                  <a:cubicBezTo>
                                    <a:pt x="34931" y="502"/>
                                    <a:pt x="37722" y="0"/>
                                    <a:pt x="40405" y="416"/>
                                  </a:cubicBezTo>
                                  <a:close/>
                                </a:path>
                              </a:pathLst>
                            </a:custGeom>
                            <a:ln w="0" cap="flat">
                              <a:miter lim="100000"/>
                            </a:ln>
                          </wps:spPr>
                          <wps:style>
                            <a:lnRef idx="0">
                              <a:srgbClr val="000000">
                                <a:alpha val="0"/>
                              </a:srgbClr>
                            </a:lnRef>
                            <a:fillRef idx="1">
                              <a:srgbClr val="8A317E"/>
                            </a:fillRef>
                            <a:effectRef idx="0">
                              <a:scrgbClr r="0" g="0" b="0"/>
                            </a:effectRef>
                            <a:fontRef idx="none"/>
                          </wps:style>
                          <wps:bodyPr/>
                        </wps:wsp>
                        <wps:wsp>
                          <wps:cNvPr id="241" name="Shape 3666"/>
                          <wps:cNvSpPr/>
                          <wps:spPr>
                            <a:xfrm>
                              <a:off x="3407925" y="281467"/>
                              <a:ext cx="59258" cy="99187"/>
                            </a:xfrm>
                            <a:custGeom>
                              <a:avLst/>
                              <a:gdLst/>
                              <a:ahLst/>
                              <a:cxnLst/>
                              <a:rect l="0" t="0" r="0" b="0"/>
                              <a:pathLst>
                                <a:path w="59258" h="99187">
                                  <a:moveTo>
                                    <a:pt x="30899" y="0"/>
                                  </a:moveTo>
                                  <a:cubicBezTo>
                                    <a:pt x="37427" y="1422"/>
                                    <a:pt x="43193" y="2654"/>
                                    <a:pt x="48946" y="3937"/>
                                  </a:cubicBezTo>
                                  <a:cubicBezTo>
                                    <a:pt x="49784" y="4102"/>
                                    <a:pt x="50609" y="4597"/>
                                    <a:pt x="51447" y="4750"/>
                                  </a:cubicBezTo>
                                  <a:cubicBezTo>
                                    <a:pt x="57379" y="5779"/>
                                    <a:pt x="59258" y="8369"/>
                                    <a:pt x="58496" y="14554"/>
                                  </a:cubicBezTo>
                                  <a:cubicBezTo>
                                    <a:pt x="56414" y="31433"/>
                                    <a:pt x="54508" y="48362"/>
                                    <a:pt x="52133" y="65215"/>
                                  </a:cubicBezTo>
                                  <a:cubicBezTo>
                                    <a:pt x="51143" y="72479"/>
                                    <a:pt x="49962" y="79540"/>
                                    <a:pt x="51003" y="87059"/>
                                  </a:cubicBezTo>
                                  <a:cubicBezTo>
                                    <a:pt x="52083" y="94958"/>
                                    <a:pt x="45720" y="99187"/>
                                    <a:pt x="37770" y="97473"/>
                                  </a:cubicBezTo>
                                  <a:cubicBezTo>
                                    <a:pt x="32906" y="96419"/>
                                    <a:pt x="27825" y="96609"/>
                                    <a:pt x="22923" y="95669"/>
                                  </a:cubicBezTo>
                                  <a:cubicBezTo>
                                    <a:pt x="7721" y="92735"/>
                                    <a:pt x="0" y="83287"/>
                                    <a:pt x="2159" y="68187"/>
                                  </a:cubicBezTo>
                                  <a:cubicBezTo>
                                    <a:pt x="4394" y="52400"/>
                                    <a:pt x="7544" y="36652"/>
                                    <a:pt x="11646" y="21273"/>
                                  </a:cubicBezTo>
                                  <a:cubicBezTo>
                                    <a:pt x="13297" y="15062"/>
                                    <a:pt x="18262" y="9525"/>
                                    <a:pt x="22504" y="4344"/>
                                  </a:cubicBezTo>
                                  <a:cubicBezTo>
                                    <a:pt x="24422" y="1994"/>
                                    <a:pt x="28321" y="1270"/>
                                    <a:pt x="30899" y="0"/>
                                  </a:cubicBezTo>
                                  <a:close/>
                                </a:path>
                              </a:pathLst>
                            </a:custGeom>
                            <a:ln w="0" cap="flat">
                              <a:miter lim="100000"/>
                            </a:ln>
                          </wps:spPr>
                          <wps:style>
                            <a:lnRef idx="0">
                              <a:srgbClr val="000000">
                                <a:alpha val="0"/>
                              </a:srgbClr>
                            </a:lnRef>
                            <a:fillRef idx="1">
                              <a:srgbClr val="8A317E"/>
                            </a:fillRef>
                            <a:effectRef idx="0">
                              <a:scrgbClr r="0" g="0" b="0"/>
                            </a:effectRef>
                            <a:fontRef idx="none"/>
                          </wps:style>
                          <wps:bodyPr/>
                        </wps:wsp>
                        <wps:wsp>
                          <wps:cNvPr id="242" name="Shape 3667"/>
                          <wps:cNvSpPr/>
                          <wps:spPr>
                            <a:xfrm>
                              <a:off x="1154485" y="691920"/>
                              <a:ext cx="58407" cy="86627"/>
                            </a:xfrm>
                            <a:custGeom>
                              <a:avLst/>
                              <a:gdLst/>
                              <a:ahLst/>
                              <a:cxnLst/>
                              <a:rect l="0" t="0" r="0" b="0"/>
                              <a:pathLst>
                                <a:path w="58407" h="86627">
                                  <a:moveTo>
                                    <a:pt x="0" y="0"/>
                                  </a:moveTo>
                                  <a:lnTo>
                                    <a:pt x="14465" y="0"/>
                                  </a:lnTo>
                                  <a:lnTo>
                                    <a:pt x="44615" y="57836"/>
                                  </a:lnTo>
                                  <a:lnTo>
                                    <a:pt x="44615" y="0"/>
                                  </a:lnTo>
                                  <a:lnTo>
                                    <a:pt x="58407" y="0"/>
                                  </a:lnTo>
                                  <a:lnTo>
                                    <a:pt x="58407" y="86627"/>
                                  </a:lnTo>
                                  <a:lnTo>
                                    <a:pt x="43485" y="86627"/>
                                  </a:lnTo>
                                  <a:lnTo>
                                    <a:pt x="13805" y="30150"/>
                                  </a:lnTo>
                                  <a:lnTo>
                                    <a:pt x="13805" y="86627"/>
                                  </a:lnTo>
                                  <a:lnTo>
                                    <a:pt x="0" y="86627"/>
                                  </a:lnTo>
                                  <a:lnTo>
                                    <a:pt x="0" y="0"/>
                                  </a:lnTo>
                                  <a:close/>
                                </a:path>
                              </a:pathLst>
                            </a:custGeom>
                            <a:ln w="0" cap="flat">
                              <a:miter lim="100000"/>
                            </a:ln>
                          </wps:spPr>
                          <wps:style>
                            <a:lnRef idx="0">
                              <a:srgbClr val="000000">
                                <a:alpha val="0"/>
                              </a:srgbClr>
                            </a:lnRef>
                            <a:fillRef idx="1">
                              <a:srgbClr val="8A317E"/>
                            </a:fillRef>
                            <a:effectRef idx="0">
                              <a:scrgbClr r="0" g="0" b="0"/>
                            </a:effectRef>
                            <a:fontRef idx="none"/>
                          </wps:style>
                          <wps:bodyPr/>
                        </wps:wsp>
                        <wps:wsp>
                          <wps:cNvPr id="243" name="Shape 3668"/>
                          <wps:cNvSpPr/>
                          <wps:spPr>
                            <a:xfrm>
                              <a:off x="1221112" y="691918"/>
                              <a:ext cx="36462" cy="86626"/>
                            </a:xfrm>
                            <a:custGeom>
                              <a:avLst/>
                              <a:gdLst/>
                              <a:ahLst/>
                              <a:cxnLst/>
                              <a:rect l="0" t="0" r="0" b="0"/>
                              <a:pathLst>
                                <a:path w="36462" h="86626">
                                  <a:moveTo>
                                    <a:pt x="28677" y="0"/>
                                  </a:moveTo>
                                  <a:lnTo>
                                    <a:pt x="36462" y="0"/>
                                  </a:lnTo>
                                  <a:lnTo>
                                    <a:pt x="36462" y="20554"/>
                                  </a:lnTo>
                                  <a:lnTo>
                                    <a:pt x="36360" y="20231"/>
                                  </a:lnTo>
                                  <a:lnTo>
                                    <a:pt x="26416" y="52362"/>
                                  </a:lnTo>
                                  <a:lnTo>
                                    <a:pt x="36462" y="52362"/>
                                  </a:lnTo>
                                  <a:lnTo>
                                    <a:pt x="36462" y="66942"/>
                                  </a:lnTo>
                                  <a:lnTo>
                                    <a:pt x="21856" y="66942"/>
                                  </a:lnTo>
                                  <a:lnTo>
                                    <a:pt x="15773" y="86626"/>
                                  </a:lnTo>
                                  <a:lnTo>
                                    <a:pt x="0" y="86626"/>
                                  </a:lnTo>
                                  <a:lnTo>
                                    <a:pt x="28677" y="0"/>
                                  </a:lnTo>
                                  <a:close/>
                                </a:path>
                              </a:pathLst>
                            </a:custGeom>
                            <a:ln w="0" cap="flat">
                              <a:miter lim="100000"/>
                            </a:ln>
                          </wps:spPr>
                          <wps:style>
                            <a:lnRef idx="0">
                              <a:srgbClr val="000000">
                                <a:alpha val="0"/>
                              </a:srgbClr>
                            </a:lnRef>
                            <a:fillRef idx="1">
                              <a:srgbClr val="8A317E"/>
                            </a:fillRef>
                            <a:effectRef idx="0">
                              <a:scrgbClr r="0" g="0" b="0"/>
                            </a:effectRef>
                            <a:fontRef idx="none"/>
                          </wps:style>
                          <wps:bodyPr/>
                        </wps:wsp>
                        <wps:wsp>
                          <wps:cNvPr id="244" name="Shape 3669"/>
                          <wps:cNvSpPr/>
                          <wps:spPr>
                            <a:xfrm>
                              <a:off x="1257574" y="691918"/>
                              <a:ext cx="37414" cy="86626"/>
                            </a:xfrm>
                            <a:custGeom>
                              <a:avLst/>
                              <a:gdLst/>
                              <a:ahLst/>
                              <a:cxnLst/>
                              <a:rect l="0" t="0" r="0" b="0"/>
                              <a:pathLst>
                                <a:path w="37414" h="86626">
                                  <a:moveTo>
                                    <a:pt x="0" y="0"/>
                                  </a:moveTo>
                                  <a:lnTo>
                                    <a:pt x="7938" y="0"/>
                                  </a:lnTo>
                                  <a:lnTo>
                                    <a:pt x="37414" y="86626"/>
                                  </a:lnTo>
                                  <a:lnTo>
                                    <a:pt x="21272" y="86626"/>
                                  </a:lnTo>
                                  <a:lnTo>
                                    <a:pt x="14821" y="66942"/>
                                  </a:lnTo>
                                  <a:lnTo>
                                    <a:pt x="0" y="66942"/>
                                  </a:lnTo>
                                  <a:lnTo>
                                    <a:pt x="0" y="52362"/>
                                  </a:lnTo>
                                  <a:lnTo>
                                    <a:pt x="10046" y="52362"/>
                                  </a:lnTo>
                                  <a:lnTo>
                                    <a:pt x="0" y="20554"/>
                                  </a:lnTo>
                                  <a:lnTo>
                                    <a:pt x="0" y="0"/>
                                  </a:lnTo>
                                  <a:close/>
                                </a:path>
                              </a:pathLst>
                            </a:custGeom>
                            <a:ln w="0" cap="flat">
                              <a:miter lim="100000"/>
                            </a:ln>
                          </wps:spPr>
                          <wps:style>
                            <a:lnRef idx="0">
                              <a:srgbClr val="000000">
                                <a:alpha val="0"/>
                              </a:srgbClr>
                            </a:lnRef>
                            <a:fillRef idx="1">
                              <a:srgbClr val="8A317E"/>
                            </a:fillRef>
                            <a:effectRef idx="0">
                              <a:scrgbClr r="0" g="0" b="0"/>
                            </a:effectRef>
                            <a:fontRef idx="none"/>
                          </wps:style>
                          <wps:bodyPr/>
                        </wps:wsp>
                        <wps:wsp>
                          <wps:cNvPr id="245" name="Shape 3670"/>
                          <wps:cNvSpPr/>
                          <wps:spPr>
                            <a:xfrm>
                              <a:off x="1303041" y="691920"/>
                              <a:ext cx="58407" cy="86627"/>
                            </a:xfrm>
                            <a:custGeom>
                              <a:avLst/>
                              <a:gdLst/>
                              <a:ahLst/>
                              <a:cxnLst/>
                              <a:rect l="0" t="0" r="0" b="0"/>
                              <a:pathLst>
                                <a:path w="58407" h="86627">
                                  <a:moveTo>
                                    <a:pt x="0" y="0"/>
                                  </a:moveTo>
                                  <a:lnTo>
                                    <a:pt x="14440" y="0"/>
                                  </a:lnTo>
                                  <a:lnTo>
                                    <a:pt x="44577" y="57836"/>
                                  </a:lnTo>
                                  <a:lnTo>
                                    <a:pt x="44577" y="0"/>
                                  </a:lnTo>
                                  <a:lnTo>
                                    <a:pt x="58407" y="0"/>
                                  </a:lnTo>
                                  <a:lnTo>
                                    <a:pt x="58407" y="86627"/>
                                  </a:lnTo>
                                  <a:lnTo>
                                    <a:pt x="43459" y="86627"/>
                                  </a:lnTo>
                                  <a:lnTo>
                                    <a:pt x="13779" y="30150"/>
                                  </a:lnTo>
                                  <a:lnTo>
                                    <a:pt x="13779" y="86627"/>
                                  </a:lnTo>
                                  <a:lnTo>
                                    <a:pt x="0" y="86627"/>
                                  </a:lnTo>
                                  <a:lnTo>
                                    <a:pt x="0" y="0"/>
                                  </a:lnTo>
                                  <a:close/>
                                </a:path>
                              </a:pathLst>
                            </a:custGeom>
                            <a:ln w="0" cap="flat">
                              <a:miter lim="100000"/>
                            </a:ln>
                          </wps:spPr>
                          <wps:style>
                            <a:lnRef idx="0">
                              <a:srgbClr val="000000">
                                <a:alpha val="0"/>
                              </a:srgbClr>
                            </a:lnRef>
                            <a:fillRef idx="1">
                              <a:srgbClr val="8A317E"/>
                            </a:fillRef>
                            <a:effectRef idx="0">
                              <a:scrgbClr r="0" g="0" b="0"/>
                            </a:effectRef>
                            <a:fontRef idx="none"/>
                          </wps:style>
                          <wps:bodyPr/>
                        </wps:wsp>
                        <wps:wsp>
                          <wps:cNvPr id="246" name="Shape 3671"/>
                          <wps:cNvSpPr/>
                          <wps:spPr>
                            <a:xfrm>
                              <a:off x="1371427" y="691916"/>
                              <a:ext cx="47104" cy="88100"/>
                            </a:xfrm>
                            <a:custGeom>
                              <a:avLst/>
                              <a:gdLst/>
                              <a:ahLst/>
                              <a:cxnLst/>
                              <a:rect l="0" t="0" r="0" b="0"/>
                              <a:pathLst>
                                <a:path w="47104" h="88100">
                                  <a:moveTo>
                                    <a:pt x="32296" y="0"/>
                                  </a:moveTo>
                                  <a:lnTo>
                                    <a:pt x="47104" y="0"/>
                                  </a:lnTo>
                                  <a:lnTo>
                                    <a:pt x="47104" y="54839"/>
                                  </a:lnTo>
                                  <a:cubicBezTo>
                                    <a:pt x="47104" y="62001"/>
                                    <a:pt x="46571" y="67526"/>
                                    <a:pt x="45479" y="71361"/>
                                  </a:cubicBezTo>
                                  <a:cubicBezTo>
                                    <a:pt x="44043" y="76429"/>
                                    <a:pt x="41453" y="80493"/>
                                    <a:pt x="37668" y="83515"/>
                                  </a:cubicBezTo>
                                  <a:cubicBezTo>
                                    <a:pt x="33871" y="86589"/>
                                    <a:pt x="28880" y="88100"/>
                                    <a:pt x="22695" y="88100"/>
                                  </a:cubicBezTo>
                                  <a:cubicBezTo>
                                    <a:pt x="15430" y="88100"/>
                                    <a:pt x="9842" y="85699"/>
                                    <a:pt x="5918" y="80912"/>
                                  </a:cubicBezTo>
                                  <a:cubicBezTo>
                                    <a:pt x="2006" y="76149"/>
                                    <a:pt x="26" y="69126"/>
                                    <a:pt x="0" y="59868"/>
                                  </a:cubicBezTo>
                                  <a:lnTo>
                                    <a:pt x="14008" y="57963"/>
                                  </a:lnTo>
                                  <a:cubicBezTo>
                                    <a:pt x="14173" y="62916"/>
                                    <a:pt x="14796" y="66434"/>
                                    <a:pt x="15862" y="68504"/>
                                  </a:cubicBezTo>
                                  <a:cubicBezTo>
                                    <a:pt x="17475" y="71590"/>
                                    <a:pt x="19914" y="73152"/>
                                    <a:pt x="23190" y="73152"/>
                                  </a:cubicBezTo>
                                  <a:cubicBezTo>
                                    <a:pt x="26505" y="73152"/>
                                    <a:pt x="28854" y="72034"/>
                                    <a:pt x="30226" y="69812"/>
                                  </a:cubicBezTo>
                                  <a:cubicBezTo>
                                    <a:pt x="31598" y="67589"/>
                                    <a:pt x="32296" y="62979"/>
                                    <a:pt x="32296" y="55956"/>
                                  </a:cubicBezTo>
                                  <a:lnTo>
                                    <a:pt x="32296" y="0"/>
                                  </a:lnTo>
                                  <a:close/>
                                </a:path>
                              </a:pathLst>
                            </a:custGeom>
                            <a:ln w="0" cap="flat">
                              <a:miter lim="100000"/>
                            </a:ln>
                          </wps:spPr>
                          <wps:style>
                            <a:lnRef idx="0">
                              <a:srgbClr val="000000">
                                <a:alpha val="0"/>
                              </a:srgbClr>
                            </a:lnRef>
                            <a:fillRef idx="1">
                              <a:srgbClr val="8A317E"/>
                            </a:fillRef>
                            <a:effectRef idx="0">
                              <a:scrgbClr r="0" g="0" b="0"/>
                            </a:effectRef>
                            <a:fontRef idx="none"/>
                          </wps:style>
                          <wps:bodyPr/>
                        </wps:wsp>
                        <wps:wsp>
                          <wps:cNvPr id="252" name="Shape 156000"/>
                          <wps:cNvSpPr/>
                          <wps:spPr>
                            <a:xfrm>
                              <a:off x="1433885" y="691916"/>
                              <a:ext cx="14872" cy="86627"/>
                            </a:xfrm>
                            <a:custGeom>
                              <a:avLst/>
                              <a:gdLst/>
                              <a:ahLst/>
                              <a:cxnLst/>
                              <a:rect l="0" t="0" r="0" b="0"/>
                              <a:pathLst>
                                <a:path w="14872" h="86627">
                                  <a:moveTo>
                                    <a:pt x="0" y="0"/>
                                  </a:moveTo>
                                  <a:lnTo>
                                    <a:pt x="14872" y="0"/>
                                  </a:lnTo>
                                  <a:lnTo>
                                    <a:pt x="14872" y="86627"/>
                                  </a:lnTo>
                                  <a:lnTo>
                                    <a:pt x="0" y="86627"/>
                                  </a:lnTo>
                                  <a:lnTo>
                                    <a:pt x="0" y="0"/>
                                  </a:lnTo>
                                </a:path>
                              </a:pathLst>
                            </a:custGeom>
                            <a:ln w="0" cap="flat">
                              <a:miter lim="100000"/>
                            </a:ln>
                          </wps:spPr>
                          <wps:style>
                            <a:lnRef idx="0">
                              <a:srgbClr val="000000">
                                <a:alpha val="0"/>
                              </a:srgbClr>
                            </a:lnRef>
                            <a:fillRef idx="1">
                              <a:srgbClr val="8A317E"/>
                            </a:fillRef>
                            <a:effectRef idx="0">
                              <a:scrgbClr r="0" g="0" b="0"/>
                            </a:effectRef>
                            <a:fontRef idx="none"/>
                          </wps:style>
                          <wps:bodyPr/>
                        </wps:wsp>
                        <wps:wsp>
                          <wps:cNvPr id="253" name="Shape 3673"/>
                          <wps:cNvSpPr/>
                          <wps:spPr>
                            <a:xfrm>
                              <a:off x="1463068" y="691920"/>
                              <a:ext cx="58407" cy="86627"/>
                            </a:xfrm>
                            <a:custGeom>
                              <a:avLst/>
                              <a:gdLst/>
                              <a:ahLst/>
                              <a:cxnLst/>
                              <a:rect l="0" t="0" r="0" b="0"/>
                              <a:pathLst>
                                <a:path w="58407" h="86627">
                                  <a:moveTo>
                                    <a:pt x="0" y="0"/>
                                  </a:moveTo>
                                  <a:lnTo>
                                    <a:pt x="14465" y="0"/>
                                  </a:lnTo>
                                  <a:lnTo>
                                    <a:pt x="44602" y="57836"/>
                                  </a:lnTo>
                                  <a:lnTo>
                                    <a:pt x="44602" y="0"/>
                                  </a:lnTo>
                                  <a:lnTo>
                                    <a:pt x="58407" y="0"/>
                                  </a:lnTo>
                                  <a:lnTo>
                                    <a:pt x="58407" y="86627"/>
                                  </a:lnTo>
                                  <a:lnTo>
                                    <a:pt x="43497" y="86627"/>
                                  </a:lnTo>
                                  <a:lnTo>
                                    <a:pt x="13830" y="30150"/>
                                  </a:lnTo>
                                  <a:lnTo>
                                    <a:pt x="13830" y="86627"/>
                                  </a:lnTo>
                                  <a:lnTo>
                                    <a:pt x="0" y="86627"/>
                                  </a:lnTo>
                                  <a:lnTo>
                                    <a:pt x="0" y="0"/>
                                  </a:lnTo>
                                  <a:close/>
                                </a:path>
                              </a:pathLst>
                            </a:custGeom>
                            <a:ln w="0" cap="flat">
                              <a:miter lim="100000"/>
                            </a:ln>
                          </wps:spPr>
                          <wps:style>
                            <a:lnRef idx="0">
                              <a:srgbClr val="000000">
                                <a:alpha val="0"/>
                              </a:srgbClr>
                            </a:lnRef>
                            <a:fillRef idx="1">
                              <a:srgbClr val="8A317E"/>
                            </a:fillRef>
                            <a:effectRef idx="0">
                              <a:scrgbClr r="0" g="0" b="0"/>
                            </a:effectRef>
                            <a:fontRef idx="none"/>
                          </wps:style>
                          <wps:bodyPr/>
                        </wps:wsp>
                        <wps:wsp>
                          <wps:cNvPr id="254" name="Shape 3674"/>
                          <wps:cNvSpPr/>
                          <wps:spPr>
                            <a:xfrm>
                              <a:off x="1534648" y="690475"/>
                              <a:ext cx="68834" cy="89535"/>
                            </a:xfrm>
                            <a:custGeom>
                              <a:avLst/>
                              <a:gdLst/>
                              <a:ahLst/>
                              <a:cxnLst/>
                              <a:rect l="0" t="0" r="0" b="0"/>
                              <a:pathLst>
                                <a:path w="68834" h="89535">
                                  <a:moveTo>
                                    <a:pt x="36525" y="0"/>
                                  </a:moveTo>
                                  <a:cubicBezTo>
                                    <a:pt x="45669" y="0"/>
                                    <a:pt x="52819" y="2235"/>
                                    <a:pt x="57950" y="6731"/>
                                  </a:cubicBezTo>
                                  <a:cubicBezTo>
                                    <a:pt x="63094" y="11252"/>
                                    <a:pt x="66396" y="17488"/>
                                    <a:pt x="67869" y="25438"/>
                                  </a:cubicBezTo>
                                  <a:lnTo>
                                    <a:pt x="53111" y="28689"/>
                                  </a:lnTo>
                                  <a:cubicBezTo>
                                    <a:pt x="52083" y="24422"/>
                                    <a:pt x="50127" y="21082"/>
                                    <a:pt x="47244" y="18631"/>
                                  </a:cubicBezTo>
                                  <a:cubicBezTo>
                                    <a:pt x="44425" y="16154"/>
                                    <a:pt x="40805" y="14910"/>
                                    <a:pt x="36525" y="14910"/>
                                  </a:cubicBezTo>
                                  <a:cubicBezTo>
                                    <a:pt x="30048" y="14910"/>
                                    <a:pt x="24879" y="17361"/>
                                    <a:pt x="21056" y="22174"/>
                                  </a:cubicBezTo>
                                  <a:cubicBezTo>
                                    <a:pt x="17209" y="27038"/>
                                    <a:pt x="15291" y="34214"/>
                                    <a:pt x="15291" y="43764"/>
                                  </a:cubicBezTo>
                                  <a:cubicBezTo>
                                    <a:pt x="15291" y="54051"/>
                                    <a:pt x="17221" y="61747"/>
                                    <a:pt x="21133" y="66904"/>
                                  </a:cubicBezTo>
                                  <a:cubicBezTo>
                                    <a:pt x="24994" y="72022"/>
                                    <a:pt x="30112" y="74587"/>
                                    <a:pt x="36385" y="74587"/>
                                  </a:cubicBezTo>
                                  <a:cubicBezTo>
                                    <a:pt x="39510" y="74587"/>
                                    <a:pt x="42609" y="73876"/>
                                    <a:pt x="45745" y="72428"/>
                                  </a:cubicBezTo>
                                  <a:cubicBezTo>
                                    <a:pt x="48882" y="71018"/>
                                    <a:pt x="51588" y="69240"/>
                                    <a:pt x="53823" y="67208"/>
                                  </a:cubicBezTo>
                                  <a:lnTo>
                                    <a:pt x="53823" y="56210"/>
                                  </a:lnTo>
                                  <a:lnTo>
                                    <a:pt x="36792" y="56210"/>
                                  </a:lnTo>
                                  <a:lnTo>
                                    <a:pt x="36792" y="41643"/>
                                  </a:lnTo>
                                  <a:lnTo>
                                    <a:pt x="68834" y="41643"/>
                                  </a:lnTo>
                                  <a:lnTo>
                                    <a:pt x="68834" y="76124"/>
                                  </a:lnTo>
                                  <a:cubicBezTo>
                                    <a:pt x="65710" y="79680"/>
                                    <a:pt x="61201" y="82791"/>
                                    <a:pt x="55296" y="85484"/>
                                  </a:cubicBezTo>
                                  <a:cubicBezTo>
                                    <a:pt x="49390" y="88214"/>
                                    <a:pt x="43409" y="89535"/>
                                    <a:pt x="37338" y="89535"/>
                                  </a:cubicBezTo>
                                  <a:cubicBezTo>
                                    <a:pt x="29654" y="89535"/>
                                    <a:pt x="22936" y="87656"/>
                                    <a:pt x="17209" y="83845"/>
                                  </a:cubicBezTo>
                                  <a:cubicBezTo>
                                    <a:pt x="11481" y="80035"/>
                                    <a:pt x="7176" y="74600"/>
                                    <a:pt x="4293" y="67526"/>
                                  </a:cubicBezTo>
                                  <a:cubicBezTo>
                                    <a:pt x="1435" y="60465"/>
                                    <a:pt x="0" y="52768"/>
                                    <a:pt x="0" y="44450"/>
                                  </a:cubicBezTo>
                                  <a:cubicBezTo>
                                    <a:pt x="0" y="35446"/>
                                    <a:pt x="1600" y="27432"/>
                                    <a:pt x="4788" y="20434"/>
                                  </a:cubicBezTo>
                                  <a:cubicBezTo>
                                    <a:pt x="8001" y="13398"/>
                                    <a:pt x="12713" y="8065"/>
                                    <a:pt x="18936" y="4305"/>
                                  </a:cubicBezTo>
                                  <a:cubicBezTo>
                                    <a:pt x="23635" y="1410"/>
                                    <a:pt x="29515" y="0"/>
                                    <a:pt x="36525" y="0"/>
                                  </a:cubicBezTo>
                                  <a:close/>
                                </a:path>
                              </a:pathLst>
                            </a:custGeom>
                            <a:ln w="0" cap="flat">
                              <a:miter lim="100000"/>
                            </a:ln>
                          </wps:spPr>
                          <wps:style>
                            <a:lnRef idx="0">
                              <a:srgbClr val="000000">
                                <a:alpha val="0"/>
                              </a:srgbClr>
                            </a:lnRef>
                            <a:fillRef idx="1">
                              <a:srgbClr val="8A317E"/>
                            </a:fillRef>
                            <a:effectRef idx="0">
                              <a:scrgbClr r="0" g="0" b="0"/>
                            </a:effectRef>
                            <a:fontRef idx="none"/>
                          </wps:style>
                          <wps:bodyPr/>
                        </wps:wsp>
                        <wps:wsp>
                          <wps:cNvPr id="255" name="Shape 3675"/>
                          <wps:cNvSpPr/>
                          <wps:spPr>
                            <a:xfrm>
                              <a:off x="1645680" y="691916"/>
                              <a:ext cx="58687" cy="88100"/>
                            </a:xfrm>
                            <a:custGeom>
                              <a:avLst/>
                              <a:gdLst/>
                              <a:ahLst/>
                              <a:cxnLst/>
                              <a:rect l="0" t="0" r="0" b="0"/>
                              <a:pathLst>
                                <a:path w="58687" h="88100">
                                  <a:moveTo>
                                    <a:pt x="0" y="0"/>
                                  </a:moveTo>
                                  <a:lnTo>
                                    <a:pt x="14846" y="0"/>
                                  </a:lnTo>
                                  <a:lnTo>
                                    <a:pt x="14846" y="46927"/>
                                  </a:lnTo>
                                  <a:cubicBezTo>
                                    <a:pt x="14846" y="54356"/>
                                    <a:pt x="15037" y="59195"/>
                                    <a:pt x="15405" y="61417"/>
                                  </a:cubicBezTo>
                                  <a:cubicBezTo>
                                    <a:pt x="16053" y="64948"/>
                                    <a:pt x="17551" y="67793"/>
                                    <a:pt x="19939" y="69952"/>
                                  </a:cubicBezTo>
                                  <a:cubicBezTo>
                                    <a:pt x="22314" y="72072"/>
                                    <a:pt x="25603" y="73152"/>
                                    <a:pt x="29756" y="73152"/>
                                  </a:cubicBezTo>
                                  <a:cubicBezTo>
                                    <a:pt x="33960" y="73152"/>
                                    <a:pt x="37173" y="72136"/>
                                    <a:pt x="39307" y="70117"/>
                                  </a:cubicBezTo>
                                  <a:cubicBezTo>
                                    <a:pt x="41453" y="68085"/>
                                    <a:pt x="42723" y="65583"/>
                                    <a:pt x="43155" y="62636"/>
                                  </a:cubicBezTo>
                                  <a:cubicBezTo>
                                    <a:pt x="43599" y="59690"/>
                                    <a:pt x="43815" y="54763"/>
                                    <a:pt x="43815" y="47917"/>
                                  </a:cubicBezTo>
                                  <a:lnTo>
                                    <a:pt x="43815" y="0"/>
                                  </a:lnTo>
                                  <a:lnTo>
                                    <a:pt x="58687" y="0"/>
                                  </a:lnTo>
                                  <a:lnTo>
                                    <a:pt x="58687" y="45504"/>
                                  </a:lnTo>
                                  <a:cubicBezTo>
                                    <a:pt x="58687" y="55906"/>
                                    <a:pt x="58293" y="63233"/>
                                    <a:pt x="57480" y="67551"/>
                                  </a:cubicBezTo>
                                  <a:cubicBezTo>
                                    <a:pt x="56680" y="71831"/>
                                    <a:pt x="55182" y="75438"/>
                                    <a:pt x="53035" y="78422"/>
                                  </a:cubicBezTo>
                                  <a:cubicBezTo>
                                    <a:pt x="50876" y="81369"/>
                                    <a:pt x="47993" y="83731"/>
                                    <a:pt x="44374" y="85471"/>
                                  </a:cubicBezTo>
                                  <a:cubicBezTo>
                                    <a:pt x="40767" y="87211"/>
                                    <a:pt x="36030" y="88100"/>
                                    <a:pt x="30226" y="88100"/>
                                  </a:cubicBezTo>
                                  <a:cubicBezTo>
                                    <a:pt x="23178" y="88100"/>
                                    <a:pt x="17843" y="87135"/>
                                    <a:pt x="14211" y="85230"/>
                                  </a:cubicBezTo>
                                  <a:cubicBezTo>
                                    <a:pt x="10579" y="83338"/>
                                    <a:pt x="7709" y="80835"/>
                                    <a:pt x="5613" y="77825"/>
                                  </a:cubicBezTo>
                                  <a:cubicBezTo>
                                    <a:pt x="3492" y="74740"/>
                                    <a:pt x="2096" y="71526"/>
                                    <a:pt x="1422" y="68186"/>
                                  </a:cubicBezTo>
                                  <a:cubicBezTo>
                                    <a:pt x="445" y="63221"/>
                                    <a:pt x="0" y="55906"/>
                                    <a:pt x="0" y="46228"/>
                                  </a:cubicBezTo>
                                  <a:lnTo>
                                    <a:pt x="0" y="0"/>
                                  </a:lnTo>
                                  <a:close/>
                                </a:path>
                              </a:pathLst>
                            </a:custGeom>
                            <a:ln w="0" cap="flat">
                              <a:miter lim="100000"/>
                            </a:ln>
                          </wps:spPr>
                          <wps:style>
                            <a:lnRef idx="0">
                              <a:srgbClr val="000000">
                                <a:alpha val="0"/>
                              </a:srgbClr>
                            </a:lnRef>
                            <a:fillRef idx="1">
                              <a:srgbClr val="8A317E"/>
                            </a:fillRef>
                            <a:effectRef idx="0">
                              <a:scrgbClr r="0" g="0" b="0"/>
                            </a:effectRef>
                            <a:fontRef idx="none"/>
                          </wps:style>
                          <wps:bodyPr/>
                        </wps:wsp>
                        <wps:wsp>
                          <wps:cNvPr id="68" name="Shape 3676"/>
                          <wps:cNvSpPr/>
                          <wps:spPr>
                            <a:xfrm>
                              <a:off x="1720206" y="691920"/>
                              <a:ext cx="58407" cy="86627"/>
                            </a:xfrm>
                            <a:custGeom>
                              <a:avLst/>
                              <a:gdLst/>
                              <a:ahLst/>
                              <a:cxnLst/>
                              <a:rect l="0" t="0" r="0" b="0"/>
                              <a:pathLst>
                                <a:path w="58407" h="86627">
                                  <a:moveTo>
                                    <a:pt x="0" y="0"/>
                                  </a:moveTo>
                                  <a:lnTo>
                                    <a:pt x="14440" y="0"/>
                                  </a:lnTo>
                                  <a:lnTo>
                                    <a:pt x="44564" y="57836"/>
                                  </a:lnTo>
                                  <a:lnTo>
                                    <a:pt x="44564" y="0"/>
                                  </a:lnTo>
                                  <a:lnTo>
                                    <a:pt x="58407" y="0"/>
                                  </a:lnTo>
                                  <a:lnTo>
                                    <a:pt x="58407" y="86627"/>
                                  </a:lnTo>
                                  <a:lnTo>
                                    <a:pt x="43447" y="86627"/>
                                  </a:lnTo>
                                  <a:lnTo>
                                    <a:pt x="13792" y="30150"/>
                                  </a:lnTo>
                                  <a:lnTo>
                                    <a:pt x="13792" y="86627"/>
                                  </a:lnTo>
                                  <a:lnTo>
                                    <a:pt x="0" y="86627"/>
                                  </a:lnTo>
                                  <a:lnTo>
                                    <a:pt x="0" y="0"/>
                                  </a:lnTo>
                                  <a:close/>
                                </a:path>
                              </a:pathLst>
                            </a:custGeom>
                            <a:ln w="0" cap="flat">
                              <a:miter lim="100000"/>
                            </a:ln>
                          </wps:spPr>
                          <wps:style>
                            <a:lnRef idx="0">
                              <a:srgbClr val="000000">
                                <a:alpha val="0"/>
                              </a:srgbClr>
                            </a:lnRef>
                            <a:fillRef idx="1">
                              <a:srgbClr val="8A317E"/>
                            </a:fillRef>
                            <a:effectRef idx="0">
                              <a:scrgbClr r="0" g="0" b="0"/>
                            </a:effectRef>
                            <a:fontRef idx="none"/>
                          </wps:style>
                          <wps:bodyPr/>
                        </wps:wsp>
                        <wps:wsp>
                          <wps:cNvPr id="69" name="Shape 156001"/>
                          <wps:cNvSpPr/>
                          <wps:spPr>
                            <a:xfrm>
                              <a:off x="1793867" y="691916"/>
                              <a:ext cx="14846" cy="86627"/>
                            </a:xfrm>
                            <a:custGeom>
                              <a:avLst/>
                              <a:gdLst/>
                              <a:ahLst/>
                              <a:cxnLst/>
                              <a:rect l="0" t="0" r="0" b="0"/>
                              <a:pathLst>
                                <a:path w="14846" h="86627">
                                  <a:moveTo>
                                    <a:pt x="0" y="0"/>
                                  </a:moveTo>
                                  <a:lnTo>
                                    <a:pt x="14846" y="0"/>
                                  </a:lnTo>
                                  <a:lnTo>
                                    <a:pt x="14846" y="86627"/>
                                  </a:lnTo>
                                  <a:lnTo>
                                    <a:pt x="0" y="86627"/>
                                  </a:lnTo>
                                  <a:lnTo>
                                    <a:pt x="0" y="0"/>
                                  </a:lnTo>
                                </a:path>
                              </a:pathLst>
                            </a:custGeom>
                            <a:ln w="0" cap="flat">
                              <a:miter lim="100000"/>
                            </a:ln>
                          </wps:spPr>
                          <wps:style>
                            <a:lnRef idx="0">
                              <a:srgbClr val="000000">
                                <a:alpha val="0"/>
                              </a:srgbClr>
                            </a:lnRef>
                            <a:fillRef idx="1">
                              <a:srgbClr val="8A317E"/>
                            </a:fillRef>
                            <a:effectRef idx="0">
                              <a:scrgbClr r="0" g="0" b="0"/>
                            </a:effectRef>
                            <a:fontRef idx="none"/>
                          </wps:style>
                          <wps:bodyPr/>
                        </wps:wsp>
                        <wps:wsp>
                          <wps:cNvPr id="70" name="Shape 3678"/>
                          <wps:cNvSpPr/>
                          <wps:spPr>
                            <a:xfrm>
                              <a:off x="1815348" y="691920"/>
                              <a:ext cx="68542" cy="86627"/>
                            </a:xfrm>
                            <a:custGeom>
                              <a:avLst/>
                              <a:gdLst/>
                              <a:ahLst/>
                              <a:cxnLst/>
                              <a:rect l="0" t="0" r="0" b="0"/>
                              <a:pathLst>
                                <a:path w="68542" h="86627">
                                  <a:moveTo>
                                    <a:pt x="0" y="0"/>
                                  </a:moveTo>
                                  <a:lnTo>
                                    <a:pt x="16116" y="0"/>
                                  </a:lnTo>
                                  <a:lnTo>
                                    <a:pt x="34747" y="64122"/>
                                  </a:lnTo>
                                  <a:lnTo>
                                    <a:pt x="52769" y="0"/>
                                  </a:lnTo>
                                  <a:lnTo>
                                    <a:pt x="68542" y="0"/>
                                  </a:lnTo>
                                  <a:lnTo>
                                    <a:pt x="42190" y="86627"/>
                                  </a:lnTo>
                                  <a:lnTo>
                                    <a:pt x="26302" y="86627"/>
                                  </a:lnTo>
                                  <a:lnTo>
                                    <a:pt x="0" y="0"/>
                                  </a:lnTo>
                                  <a:close/>
                                </a:path>
                              </a:pathLst>
                            </a:custGeom>
                            <a:ln w="0" cap="flat">
                              <a:miter lim="100000"/>
                            </a:ln>
                          </wps:spPr>
                          <wps:style>
                            <a:lnRef idx="0">
                              <a:srgbClr val="000000">
                                <a:alpha val="0"/>
                              </a:srgbClr>
                            </a:lnRef>
                            <a:fillRef idx="1">
                              <a:srgbClr val="8A317E"/>
                            </a:fillRef>
                            <a:effectRef idx="0">
                              <a:scrgbClr r="0" g="0" b="0"/>
                            </a:effectRef>
                            <a:fontRef idx="none"/>
                          </wps:style>
                          <wps:bodyPr/>
                        </wps:wsp>
                        <wps:wsp>
                          <wps:cNvPr id="71" name="Shape 3679"/>
                          <wps:cNvSpPr/>
                          <wps:spPr>
                            <a:xfrm>
                              <a:off x="1891482" y="691920"/>
                              <a:ext cx="55994" cy="86627"/>
                            </a:xfrm>
                            <a:custGeom>
                              <a:avLst/>
                              <a:gdLst/>
                              <a:ahLst/>
                              <a:cxnLst/>
                              <a:rect l="0" t="0" r="0" b="0"/>
                              <a:pathLst>
                                <a:path w="55994" h="86627">
                                  <a:moveTo>
                                    <a:pt x="0" y="0"/>
                                  </a:moveTo>
                                  <a:lnTo>
                                    <a:pt x="54584" y="0"/>
                                  </a:lnTo>
                                  <a:lnTo>
                                    <a:pt x="54584" y="14669"/>
                                  </a:lnTo>
                                  <a:lnTo>
                                    <a:pt x="14859" y="14669"/>
                                  </a:lnTo>
                                  <a:lnTo>
                                    <a:pt x="14859" y="33846"/>
                                  </a:lnTo>
                                  <a:lnTo>
                                    <a:pt x="51829" y="33846"/>
                                  </a:lnTo>
                                  <a:lnTo>
                                    <a:pt x="51829" y="48463"/>
                                  </a:lnTo>
                                  <a:lnTo>
                                    <a:pt x="14859" y="48463"/>
                                  </a:lnTo>
                                  <a:lnTo>
                                    <a:pt x="14859" y="72035"/>
                                  </a:lnTo>
                                  <a:lnTo>
                                    <a:pt x="55994" y="72035"/>
                                  </a:lnTo>
                                  <a:lnTo>
                                    <a:pt x="55994" y="86627"/>
                                  </a:lnTo>
                                  <a:lnTo>
                                    <a:pt x="0" y="86627"/>
                                  </a:lnTo>
                                  <a:lnTo>
                                    <a:pt x="0" y="0"/>
                                  </a:lnTo>
                                  <a:close/>
                                </a:path>
                              </a:pathLst>
                            </a:custGeom>
                            <a:ln w="0" cap="flat">
                              <a:miter lim="100000"/>
                            </a:ln>
                          </wps:spPr>
                          <wps:style>
                            <a:lnRef idx="0">
                              <a:srgbClr val="000000">
                                <a:alpha val="0"/>
                              </a:srgbClr>
                            </a:lnRef>
                            <a:fillRef idx="1">
                              <a:srgbClr val="8A317E"/>
                            </a:fillRef>
                            <a:effectRef idx="0">
                              <a:scrgbClr r="0" g="0" b="0"/>
                            </a:effectRef>
                            <a:fontRef idx="none"/>
                          </wps:style>
                          <wps:bodyPr/>
                        </wps:wsp>
                        <wps:wsp>
                          <wps:cNvPr id="72" name="Shape 3680"/>
                          <wps:cNvSpPr/>
                          <wps:spPr>
                            <a:xfrm>
                              <a:off x="1960129" y="691914"/>
                              <a:ext cx="29864" cy="86639"/>
                            </a:xfrm>
                            <a:custGeom>
                              <a:avLst/>
                              <a:gdLst/>
                              <a:ahLst/>
                              <a:cxnLst/>
                              <a:rect l="0" t="0" r="0" b="0"/>
                              <a:pathLst>
                                <a:path w="29864" h="86639">
                                  <a:moveTo>
                                    <a:pt x="0" y="0"/>
                                  </a:moveTo>
                                  <a:lnTo>
                                    <a:pt x="29864" y="0"/>
                                  </a:lnTo>
                                  <a:lnTo>
                                    <a:pt x="29864" y="14769"/>
                                  </a:lnTo>
                                  <a:lnTo>
                                    <a:pt x="26454" y="14681"/>
                                  </a:lnTo>
                                  <a:lnTo>
                                    <a:pt x="14846" y="14681"/>
                                  </a:lnTo>
                                  <a:lnTo>
                                    <a:pt x="14846" y="36652"/>
                                  </a:lnTo>
                                  <a:lnTo>
                                    <a:pt x="25870" y="36652"/>
                                  </a:lnTo>
                                  <a:lnTo>
                                    <a:pt x="29864" y="36337"/>
                                  </a:lnTo>
                                  <a:lnTo>
                                    <a:pt x="29864" y="55113"/>
                                  </a:lnTo>
                                  <a:lnTo>
                                    <a:pt x="29820" y="55042"/>
                                  </a:lnTo>
                                  <a:cubicBezTo>
                                    <a:pt x="28410" y="53302"/>
                                    <a:pt x="26937" y="52108"/>
                                    <a:pt x="25350" y="51448"/>
                                  </a:cubicBezTo>
                                  <a:cubicBezTo>
                                    <a:pt x="23787" y="50774"/>
                                    <a:pt x="21272" y="50470"/>
                                    <a:pt x="17856" y="50470"/>
                                  </a:cubicBezTo>
                                  <a:lnTo>
                                    <a:pt x="14846" y="50470"/>
                                  </a:lnTo>
                                  <a:lnTo>
                                    <a:pt x="14846" y="86639"/>
                                  </a:lnTo>
                                  <a:lnTo>
                                    <a:pt x="0" y="86639"/>
                                  </a:lnTo>
                                  <a:lnTo>
                                    <a:pt x="0" y="0"/>
                                  </a:lnTo>
                                  <a:close/>
                                </a:path>
                              </a:pathLst>
                            </a:custGeom>
                            <a:ln w="0" cap="flat">
                              <a:miter lim="100000"/>
                            </a:ln>
                          </wps:spPr>
                          <wps:style>
                            <a:lnRef idx="0">
                              <a:srgbClr val="000000">
                                <a:alpha val="0"/>
                              </a:srgbClr>
                            </a:lnRef>
                            <a:fillRef idx="1">
                              <a:srgbClr val="8A317E"/>
                            </a:fillRef>
                            <a:effectRef idx="0">
                              <a:scrgbClr r="0" g="0" b="0"/>
                            </a:effectRef>
                            <a:fontRef idx="none"/>
                          </wps:style>
                          <wps:bodyPr/>
                        </wps:wsp>
                        <wps:wsp>
                          <wps:cNvPr id="73" name="Shape 3681"/>
                          <wps:cNvSpPr/>
                          <wps:spPr>
                            <a:xfrm>
                              <a:off x="1989993" y="691914"/>
                              <a:ext cx="36329" cy="86639"/>
                            </a:xfrm>
                            <a:custGeom>
                              <a:avLst/>
                              <a:gdLst/>
                              <a:ahLst/>
                              <a:cxnLst/>
                              <a:rect l="0" t="0" r="0" b="0"/>
                              <a:pathLst>
                                <a:path w="36329" h="86639">
                                  <a:moveTo>
                                    <a:pt x="0" y="0"/>
                                  </a:moveTo>
                                  <a:lnTo>
                                    <a:pt x="1404" y="0"/>
                                  </a:lnTo>
                                  <a:cubicBezTo>
                                    <a:pt x="9290" y="0"/>
                                    <a:pt x="15005" y="800"/>
                                    <a:pt x="18561" y="2349"/>
                                  </a:cubicBezTo>
                                  <a:cubicBezTo>
                                    <a:pt x="22155" y="3911"/>
                                    <a:pt x="24988" y="6680"/>
                                    <a:pt x="27121" y="10655"/>
                                  </a:cubicBezTo>
                                  <a:cubicBezTo>
                                    <a:pt x="29255" y="14630"/>
                                    <a:pt x="30347" y="19177"/>
                                    <a:pt x="30347" y="24295"/>
                                  </a:cubicBezTo>
                                  <a:cubicBezTo>
                                    <a:pt x="30347" y="30810"/>
                                    <a:pt x="28708" y="36182"/>
                                    <a:pt x="25470" y="40399"/>
                                  </a:cubicBezTo>
                                  <a:cubicBezTo>
                                    <a:pt x="22231" y="44628"/>
                                    <a:pt x="17367" y="47307"/>
                                    <a:pt x="10903" y="48399"/>
                                  </a:cubicBezTo>
                                  <a:cubicBezTo>
                                    <a:pt x="14104" y="50609"/>
                                    <a:pt x="16770" y="53035"/>
                                    <a:pt x="18866" y="55676"/>
                                  </a:cubicBezTo>
                                  <a:cubicBezTo>
                                    <a:pt x="20962" y="58318"/>
                                    <a:pt x="23781" y="62992"/>
                                    <a:pt x="27312" y="69723"/>
                                  </a:cubicBezTo>
                                  <a:lnTo>
                                    <a:pt x="36329" y="86639"/>
                                  </a:lnTo>
                                  <a:lnTo>
                                    <a:pt x="18548" y="86639"/>
                                  </a:lnTo>
                                  <a:lnTo>
                                    <a:pt x="7792" y="67767"/>
                                  </a:lnTo>
                                  <a:lnTo>
                                    <a:pt x="0" y="55113"/>
                                  </a:lnTo>
                                  <a:lnTo>
                                    <a:pt x="0" y="36337"/>
                                  </a:lnTo>
                                  <a:lnTo>
                                    <a:pt x="9354" y="35598"/>
                                  </a:lnTo>
                                  <a:cubicBezTo>
                                    <a:pt x="11132" y="34861"/>
                                    <a:pt x="12529" y="33655"/>
                                    <a:pt x="13519" y="31915"/>
                                  </a:cubicBezTo>
                                  <a:cubicBezTo>
                                    <a:pt x="14522" y="30188"/>
                                    <a:pt x="15018" y="28029"/>
                                    <a:pt x="15018" y="25400"/>
                                  </a:cubicBezTo>
                                  <a:cubicBezTo>
                                    <a:pt x="15018" y="22517"/>
                                    <a:pt x="14357" y="20155"/>
                                    <a:pt x="13050" y="18364"/>
                                  </a:cubicBezTo>
                                  <a:cubicBezTo>
                                    <a:pt x="11703" y="16573"/>
                                    <a:pt x="9823" y="15430"/>
                                    <a:pt x="7448" y="14960"/>
                                  </a:cubicBezTo>
                                  <a:lnTo>
                                    <a:pt x="0" y="14769"/>
                                  </a:lnTo>
                                  <a:lnTo>
                                    <a:pt x="0" y="0"/>
                                  </a:lnTo>
                                  <a:close/>
                                </a:path>
                              </a:pathLst>
                            </a:custGeom>
                            <a:ln w="0" cap="flat">
                              <a:miter lim="100000"/>
                            </a:ln>
                          </wps:spPr>
                          <wps:style>
                            <a:lnRef idx="0">
                              <a:srgbClr val="000000">
                                <a:alpha val="0"/>
                              </a:srgbClr>
                            </a:lnRef>
                            <a:fillRef idx="1">
                              <a:srgbClr val="8A317E"/>
                            </a:fillRef>
                            <a:effectRef idx="0">
                              <a:scrgbClr r="0" g="0" b="0"/>
                            </a:effectRef>
                            <a:fontRef idx="none"/>
                          </wps:style>
                          <wps:bodyPr/>
                        </wps:wsp>
                        <wps:wsp>
                          <wps:cNvPr id="74" name="Shape 3682"/>
                          <wps:cNvSpPr/>
                          <wps:spPr>
                            <a:xfrm>
                              <a:off x="2030574" y="690463"/>
                              <a:ext cx="59881" cy="89611"/>
                            </a:xfrm>
                            <a:custGeom>
                              <a:avLst/>
                              <a:gdLst/>
                              <a:ahLst/>
                              <a:cxnLst/>
                              <a:rect l="0" t="0" r="0" b="0"/>
                              <a:pathLst>
                                <a:path w="59881" h="89611">
                                  <a:moveTo>
                                    <a:pt x="29540" y="0"/>
                                  </a:moveTo>
                                  <a:cubicBezTo>
                                    <a:pt x="38786" y="0"/>
                                    <a:pt x="45733" y="2387"/>
                                    <a:pt x="50406" y="7138"/>
                                  </a:cubicBezTo>
                                  <a:cubicBezTo>
                                    <a:pt x="55067" y="11912"/>
                                    <a:pt x="57506" y="18275"/>
                                    <a:pt x="57747" y="26226"/>
                                  </a:cubicBezTo>
                                  <a:lnTo>
                                    <a:pt x="42900" y="26975"/>
                                  </a:lnTo>
                                  <a:cubicBezTo>
                                    <a:pt x="42253" y="22542"/>
                                    <a:pt x="40881" y="19342"/>
                                    <a:pt x="38812" y="17399"/>
                                  </a:cubicBezTo>
                                  <a:cubicBezTo>
                                    <a:pt x="36716" y="15430"/>
                                    <a:pt x="33566" y="14453"/>
                                    <a:pt x="29375" y="14453"/>
                                  </a:cubicBezTo>
                                  <a:cubicBezTo>
                                    <a:pt x="25082" y="14453"/>
                                    <a:pt x="21679" y="15507"/>
                                    <a:pt x="19241" y="17590"/>
                                  </a:cubicBezTo>
                                  <a:cubicBezTo>
                                    <a:pt x="17653" y="18936"/>
                                    <a:pt x="16878" y="20726"/>
                                    <a:pt x="16878" y="22987"/>
                                  </a:cubicBezTo>
                                  <a:cubicBezTo>
                                    <a:pt x="16878" y="25032"/>
                                    <a:pt x="17615" y="26772"/>
                                    <a:pt x="19088" y="28232"/>
                                  </a:cubicBezTo>
                                  <a:cubicBezTo>
                                    <a:pt x="20955" y="30074"/>
                                    <a:pt x="25502" y="32017"/>
                                    <a:pt x="32753" y="34024"/>
                                  </a:cubicBezTo>
                                  <a:cubicBezTo>
                                    <a:pt x="39980" y="36017"/>
                                    <a:pt x="45326" y="38100"/>
                                    <a:pt x="48781" y="40246"/>
                                  </a:cubicBezTo>
                                  <a:cubicBezTo>
                                    <a:pt x="52274" y="42405"/>
                                    <a:pt x="54953" y="45339"/>
                                    <a:pt x="56921" y="49047"/>
                                  </a:cubicBezTo>
                                  <a:cubicBezTo>
                                    <a:pt x="58865" y="52768"/>
                                    <a:pt x="59881" y="57379"/>
                                    <a:pt x="59881" y="62840"/>
                                  </a:cubicBezTo>
                                  <a:cubicBezTo>
                                    <a:pt x="59881" y="67805"/>
                                    <a:pt x="58686" y="72454"/>
                                    <a:pt x="56350" y="76797"/>
                                  </a:cubicBezTo>
                                  <a:cubicBezTo>
                                    <a:pt x="53987" y="81115"/>
                                    <a:pt x="50686" y="84328"/>
                                    <a:pt x="46393" y="86462"/>
                                  </a:cubicBezTo>
                                  <a:cubicBezTo>
                                    <a:pt x="42126" y="88557"/>
                                    <a:pt x="36754" y="89611"/>
                                    <a:pt x="30379" y="89611"/>
                                  </a:cubicBezTo>
                                  <a:cubicBezTo>
                                    <a:pt x="21069" y="89611"/>
                                    <a:pt x="13932" y="87109"/>
                                    <a:pt x="8941" y="82017"/>
                                  </a:cubicBezTo>
                                  <a:cubicBezTo>
                                    <a:pt x="3963" y="76975"/>
                                    <a:pt x="965" y="69583"/>
                                    <a:pt x="0" y="59893"/>
                                  </a:cubicBezTo>
                                  <a:lnTo>
                                    <a:pt x="14478" y="58229"/>
                                  </a:lnTo>
                                  <a:cubicBezTo>
                                    <a:pt x="15329" y="63932"/>
                                    <a:pt x="17120" y="68135"/>
                                    <a:pt x="19774" y="70828"/>
                                  </a:cubicBezTo>
                                  <a:cubicBezTo>
                                    <a:pt x="22441" y="73482"/>
                                    <a:pt x="26022" y="74854"/>
                                    <a:pt x="30556" y="74854"/>
                                  </a:cubicBezTo>
                                  <a:cubicBezTo>
                                    <a:pt x="35319" y="74854"/>
                                    <a:pt x="38926" y="73635"/>
                                    <a:pt x="41351" y="71272"/>
                                  </a:cubicBezTo>
                                  <a:cubicBezTo>
                                    <a:pt x="43802" y="68898"/>
                                    <a:pt x="44996" y="66091"/>
                                    <a:pt x="44996" y="62903"/>
                                  </a:cubicBezTo>
                                  <a:cubicBezTo>
                                    <a:pt x="44996" y="60871"/>
                                    <a:pt x="44476" y="59106"/>
                                    <a:pt x="43472" y="57696"/>
                                  </a:cubicBezTo>
                                  <a:cubicBezTo>
                                    <a:pt x="42456" y="56249"/>
                                    <a:pt x="40653" y="54978"/>
                                    <a:pt x="38100" y="53911"/>
                                  </a:cubicBezTo>
                                  <a:cubicBezTo>
                                    <a:pt x="36360" y="53213"/>
                                    <a:pt x="32410" y="51981"/>
                                    <a:pt x="26238" y="50140"/>
                                  </a:cubicBezTo>
                                  <a:cubicBezTo>
                                    <a:pt x="18250" y="47816"/>
                                    <a:pt x="12662" y="44971"/>
                                    <a:pt x="9449" y="41592"/>
                                  </a:cubicBezTo>
                                  <a:cubicBezTo>
                                    <a:pt x="4953" y="36805"/>
                                    <a:pt x="2667" y="31001"/>
                                    <a:pt x="2667" y="24156"/>
                                  </a:cubicBezTo>
                                  <a:cubicBezTo>
                                    <a:pt x="2667" y="19748"/>
                                    <a:pt x="3734" y="15621"/>
                                    <a:pt x="5855" y="11773"/>
                                  </a:cubicBezTo>
                                  <a:cubicBezTo>
                                    <a:pt x="7975" y="7950"/>
                                    <a:pt x="11049" y="5016"/>
                                    <a:pt x="15049" y="3010"/>
                                  </a:cubicBezTo>
                                  <a:cubicBezTo>
                                    <a:pt x="19038" y="978"/>
                                    <a:pt x="23864" y="0"/>
                                    <a:pt x="29540" y="0"/>
                                  </a:cubicBezTo>
                                  <a:close/>
                                </a:path>
                              </a:pathLst>
                            </a:custGeom>
                            <a:ln w="0" cap="flat">
                              <a:miter lim="100000"/>
                            </a:ln>
                          </wps:spPr>
                          <wps:style>
                            <a:lnRef idx="0">
                              <a:srgbClr val="000000">
                                <a:alpha val="0"/>
                              </a:srgbClr>
                            </a:lnRef>
                            <a:fillRef idx="1">
                              <a:srgbClr val="8A317E"/>
                            </a:fillRef>
                            <a:effectRef idx="0">
                              <a:scrgbClr r="0" g="0" b="0"/>
                            </a:effectRef>
                            <a:fontRef idx="none"/>
                          </wps:style>
                          <wps:bodyPr/>
                        </wps:wsp>
                        <wps:wsp>
                          <wps:cNvPr id="75" name="Shape 156002"/>
                          <wps:cNvSpPr/>
                          <wps:spPr>
                            <a:xfrm>
                              <a:off x="2102489" y="691916"/>
                              <a:ext cx="14859" cy="86627"/>
                            </a:xfrm>
                            <a:custGeom>
                              <a:avLst/>
                              <a:gdLst/>
                              <a:ahLst/>
                              <a:cxnLst/>
                              <a:rect l="0" t="0" r="0" b="0"/>
                              <a:pathLst>
                                <a:path w="14859" h="86627">
                                  <a:moveTo>
                                    <a:pt x="0" y="0"/>
                                  </a:moveTo>
                                  <a:lnTo>
                                    <a:pt x="14859" y="0"/>
                                  </a:lnTo>
                                  <a:lnTo>
                                    <a:pt x="14859" y="86627"/>
                                  </a:lnTo>
                                  <a:lnTo>
                                    <a:pt x="0" y="86627"/>
                                  </a:lnTo>
                                  <a:lnTo>
                                    <a:pt x="0" y="0"/>
                                  </a:lnTo>
                                </a:path>
                              </a:pathLst>
                            </a:custGeom>
                            <a:ln w="0" cap="flat">
                              <a:miter lim="100000"/>
                            </a:ln>
                          </wps:spPr>
                          <wps:style>
                            <a:lnRef idx="0">
                              <a:srgbClr val="000000">
                                <a:alpha val="0"/>
                              </a:srgbClr>
                            </a:lnRef>
                            <a:fillRef idx="1">
                              <a:srgbClr val="8A317E"/>
                            </a:fillRef>
                            <a:effectRef idx="0">
                              <a:scrgbClr r="0" g="0" b="0"/>
                            </a:effectRef>
                            <a:fontRef idx="none"/>
                          </wps:style>
                          <wps:bodyPr/>
                        </wps:wsp>
                        <wps:wsp>
                          <wps:cNvPr id="76" name="Shape 3684"/>
                          <wps:cNvSpPr/>
                          <wps:spPr>
                            <a:xfrm>
                              <a:off x="2126255" y="691920"/>
                              <a:ext cx="58496" cy="86627"/>
                            </a:xfrm>
                            <a:custGeom>
                              <a:avLst/>
                              <a:gdLst/>
                              <a:ahLst/>
                              <a:cxnLst/>
                              <a:rect l="0" t="0" r="0" b="0"/>
                              <a:pathLst>
                                <a:path w="58496" h="86627">
                                  <a:moveTo>
                                    <a:pt x="0" y="0"/>
                                  </a:moveTo>
                                  <a:lnTo>
                                    <a:pt x="58496" y="0"/>
                                  </a:lnTo>
                                  <a:lnTo>
                                    <a:pt x="58496" y="14669"/>
                                  </a:lnTo>
                                  <a:lnTo>
                                    <a:pt x="36702" y="14669"/>
                                  </a:lnTo>
                                  <a:lnTo>
                                    <a:pt x="36702" y="86627"/>
                                  </a:lnTo>
                                  <a:lnTo>
                                    <a:pt x="21844" y="86627"/>
                                  </a:lnTo>
                                  <a:lnTo>
                                    <a:pt x="21844" y="14669"/>
                                  </a:lnTo>
                                  <a:lnTo>
                                    <a:pt x="0" y="14669"/>
                                  </a:lnTo>
                                  <a:lnTo>
                                    <a:pt x="0" y="0"/>
                                  </a:lnTo>
                                  <a:close/>
                                </a:path>
                              </a:pathLst>
                            </a:custGeom>
                            <a:ln w="0" cap="flat">
                              <a:miter lim="100000"/>
                            </a:ln>
                          </wps:spPr>
                          <wps:style>
                            <a:lnRef idx="0">
                              <a:srgbClr val="000000">
                                <a:alpha val="0"/>
                              </a:srgbClr>
                            </a:lnRef>
                            <a:fillRef idx="1">
                              <a:srgbClr val="8A317E"/>
                            </a:fillRef>
                            <a:effectRef idx="0">
                              <a:scrgbClr r="0" g="0" b="0"/>
                            </a:effectRef>
                            <a:fontRef idx="none"/>
                          </wps:style>
                          <wps:bodyPr/>
                        </wps:wsp>
                        <wps:wsp>
                          <wps:cNvPr id="77" name="Shape 3685"/>
                          <wps:cNvSpPr/>
                          <wps:spPr>
                            <a:xfrm>
                              <a:off x="2186709" y="691920"/>
                              <a:ext cx="68846" cy="86627"/>
                            </a:xfrm>
                            <a:custGeom>
                              <a:avLst/>
                              <a:gdLst/>
                              <a:ahLst/>
                              <a:cxnLst/>
                              <a:rect l="0" t="0" r="0" b="0"/>
                              <a:pathLst>
                                <a:path w="68846" h="86627">
                                  <a:moveTo>
                                    <a:pt x="0" y="0"/>
                                  </a:moveTo>
                                  <a:lnTo>
                                    <a:pt x="17399" y="0"/>
                                  </a:lnTo>
                                  <a:lnTo>
                                    <a:pt x="34734" y="34277"/>
                                  </a:lnTo>
                                  <a:lnTo>
                                    <a:pt x="51727" y="0"/>
                                  </a:lnTo>
                                  <a:lnTo>
                                    <a:pt x="68846" y="0"/>
                                  </a:lnTo>
                                  <a:lnTo>
                                    <a:pt x="41783" y="50267"/>
                                  </a:lnTo>
                                  <a:lnTo>
                                    <a:pt x="41783" y="86627"/>
                                  </a:lnTo>
                                  <a:lnTo>
                                    <a:pt x="26962" y="86627"/>
                                  </a:lnTo>
                                  <a:lnTo>
                                    <a:pt x="26962" y="50165"/>
                                  </a:lnTo>
                                  <a:lnTo>
                                    <a:pt x="0" y="0"/>
                                  </a:lnTo>
                                  <a:close/>
                                </a:path>
                              </a:pathLst>
                            </a:custGeom>
                            <a:ln w="0" cap="flat">
                              <a:miter lim="100000"/>
                            </a:ln>
                          </wps:spPr>
                          <wps:style>
                            <a:lnRef idx="0">
                              <a:srgbClr val="000000">
                                <a:alpha val="0"/>
                              </a:srgbClr>
                            </a:lnRef>
                            <a:fillRef idx="1">
                              <a:srgbClr val="8A317E"/>
                            </a:fillRef>
                            <a:effectRef idx="0">
                              <a:scrgbClr r="0" g="0" b="0"/>
                            </a:effectRef>
                            <a:fontRef idx="none"/>
                          </wps:style>
                          <wps:bodyPr/>
                        </wps:wsp>
                        <wps:wsp>
                          <wps:cNvPr id="78" name="Shape 3686"/>
                          <wps:cNvSpPr/>
                          <wps:spPr>
                            <a:xfrm>
                              <a:off x="2286647" y="690460"/>
                              <a:ext cx="35662" cy="89522"/>
                            </a:xfrm>
                            <a:custGeom>
                              <a:avLst/>
                              <a:gdLst/>
                              <a:ahLst/>
                              <a:cxnLst/>
                              <a:rect l="0" t="0" r="0" b="0"/>
                              <a:pathLst>
                                <a:path w="35662" h="89522">
                                  <a:moveTo>
                                    <a:pt x="35585" y="0"/>
                                  </a:moveTo>
                                  <a:lnTo>
                                    <a:pt x="35662" y="16"/>
                                  </a:lnTo>
                                  <a:lnTo>
                                    <a:pt x="35662" y="14954"/>
                                  </a:lnTo>
                                  <a:lnTo>
                                    <a:pt x="20942" y="22352"/>
                                  </a:lnTo>
                                  <a:cubicBezTo>
                                    <a:pt x="17170" y="27305"/>
                                    <a:pt x="15304" y="34760"/>
                                    <a:pt x="15304" y="44717"/>
                                  </a:cubicBezTo>
                                  <a:cubicBezTo>
                                    <a:pt x="15304" y="54534"/>
                                    <a:pt x="17221" y="61963"/>
                                    <a:pt x="21095" y="67030"/>
                                  </a:cubicBezTo>
                                  <a:lnTo>
                                    <a:pt x="35662" y="74580"/>
                                  </a:lnTo>
                                  <a:lnTo>
                                    <a:pt x="35662" y="89522"/>
                                  </a:lnTo>
                                  <a:lnTo>
                                    <a:pt x="21058" y="86604"/>
                                  </a:lnTo>
                                  <a:cubicBezTo>
                                    <a:pt x="16707" y="84642"/>
                                    <a:pt x="12916" y="81699"/>
                                    <a:pt x="9690" y="77775"/>
                                  </a:cubicBezTo>
                                  <a:cubicBezTo>
                                    <a:pt x="3213" y="69926"/>
                                    <a:pt x="0" y="59093"/>
                                    <a:pt x="0" y="45314"/>
                                  </a:cubicBezTo>
                                  <a:cubicBezTo>
                                    <a:pt x="0" y="36500"/>
                                    <a:pt x="1118" y="29096"/>
                                    <a:pt x="3353" y="23076"/>
                                  </a:cubicBezTo>
                                  <a:cubicBezTo>
                                    <a:pt x="5017" y="18682"/>
                                    <a:pt x="7303" y="14719"/>
                                    <a:pt x="10211" y="11227"/>
                                  </a:cubicBezTo>
                                  <a:cubicBezTo>
                                    <a:pt x="13107" y="7709"/>
                                    <a:pt x="16269" y="5118"/>
                                    <a:pt x="19724" y="3416"/>
                                  </a:cubicBezTo>
                                  <a:cubicBezTo>
                                    <a:pt x="24308" y="1130"/>
                                    <a:pt x="29591" y="0"/>
                                    <a:pt x="35585" y="0"/>
                                  </a:cubicBezTo>
                                  <a:close/>
                                </a:path>
                              </a:pathLst>
                            </a:custGeom>
                            <a:ln w="0" cap="flat">
                              <a:miter lim="100000"/>
                            </a:ln>
                          </wps:spPr>
                          <wps:style>
                            <a:lnRef idx="0">
                              <a:srgbClr val="000000">
                                <a:alpha val="0"/>
                              </a:srgbClr>
                            </a:lnRef>
                            <a:fillRef idx="1">
                              <a:srgbClr val="8A317E"/>
                            </a:fillRef>
                            <a:effectRef idx="0">
                              <a:scrgbClr r="0" g="0" b="0"/>
                            </a:effectRef>
                            <a:fontRef idx="none"/>
                          </wps:style>
                          <wps:bodyPr/>
                        </wps:wsp>
                        <wps:wsp>
                          <wps:cNvPr id="79" name="Shape 3687"/>
                          <wps:cNvSpPr/>
                          <wps:spPr>
                            <a:xfrm>
                              <a:off x="2322309" y="690475"/>
                              <a:ext cx="35725" cy="89532"/>
                            </a:xfrm>
                            <a:custGeom>
                              <a:avLst/>
                              <a:gdLst/>
                              <a:ahLst/>
                              <a:cxnLst/>
                              <a:rect l="0" t="0" r="0" b="0"/>
                              <a:pathLst>
                                <a:path w="35725" h="89532">
                                  <a:moveTo>
                                    <a:pt x="0" y="0"/>
                                  </a:moveTo>
                                  <a:lnTo>
                                    <a:pt x="14565" y="2948"/>
                                  </a:lnTo>
                                  <a:cubicBezTo>
                                    <a:pt x="18907" y="4925"/>
                                    <a:pt x="22707" y="7890"/>
                                    <a:pt x="25958" y="11846"/>
                                  </a:cubicBezTo>
                                  <a:cubicBezTo>
                                    <a:pt x="32473" y="19771"/>
                                    <a:pt x="35725" y="30757"/>
                                    <a:pt x="35725" y="44866"/>
                                  </a:cubicBezTo>
                                  <a:cubicBezTo>
                                    <a:pt x="35725" y="58862"/>
                                    <a:pt x="32499" y="69797"/>
                                    <a:pt x="26047" y="77708"/>
                                  </a:cubicBezTo>
                                  <a:cubicBezTo>
                                    <a:pt x="19583" y="85608"/>
                                    <a:pt x="10960" y="89532"/>
                                    <a:pt x="126" y="89532"/>
                                  </a:cubicBezTo>
                                  <a:lnTo>
                                    <a:pt x="0" y="89507"/>
                                  </a:lnTo>
                                  <a:lnTo>
                                    <a:pt x="0" y="74564"/>
                                  </a:lnTo>
                                  <a:lnTo>
                                    <a:pt x="63" y="74597"/>
                                  </a:lnTo>
                                  <a:cubicBezTo>
                                    <a:pt x="6020" y="74597"/>
                                    <a:pt x="10858" y="72082"/>
                                    <a:pt x="14668" y="67053"/>
                                  </a:cubicBezTo>
                                  <a:cubicBezTo>
                                    <a:pt x="18478" y="62037"/>
                                    <a:pt x="20358" y="54518"/>
                                    <a:pt x="20358" y="44447"/>
                                  </a:cubicBezTo>
                                  <a:cubicBezTo>
                                    <a:pt x="20358" y="34541"/>
                                    <a:pt x="18542" y="27112"/>
                                    <a:pt x="14821" y="22260"/>
                                  </a:cubicBezTo>
                                  <a:cubicBezTo>
                                    <a:pt x="11113" y="17371"/>
                                    <a:pt x="6223" y="14907"/>
                                    <a:pt x="63" y="14907"/>
                                  </a:cubicBezTo>
                                  <a:lnTo>
                                    <a:pt x="0" y="14938"/>
                                  </a:lnTo>
                                  <a:lnTo>
                                    <a:pt x="0" y="0"/>
                                  </a:lnTo>
                                  <a:close/>
                                </a:path>
                              </a:pathLst>
                            </a:custGeom>
                            <a:ln w="0" cap="flat">
                              <a:miter lim="100000"/>
                            </a:ln>
                          </wps:spPr>
                          <wps:style>
                            <a:lnRef idx="0">
                              <a:srgbClr val="000000">
                                <a:alpha val="0"/>
                              </a:srgbClr>
                            </a:lnRef>
                            <a:fillRef idx="1">
                              <a:srgbClr val="8A317E"/>
                            </a:fillRef>
                            <a:effectRef idx="0">
                              <a:scrgbClr r="0" g="0" b="0"/>
                            </a:effectRef>
                            <a:fontRef idx="none"/>
                          </wps:style>
                          <wps:bodyPr/>
                        </wps:wsp>
                        <wps:wsp>
                          <wps:cNvPr id="80" name="Shape 3688"/>
                          <wps:cNvSpPr/>
                          <wps:spPr>
                            <a:xfrm>
                              <a:off x="2369742" y="691920"/>
                              <a:ext cx="50457" cy="86627"/>
                            </a:xfrm>
                            <a:custGeom>
                              <a:avLst/>
                              <a:gdLst/>
                              <a:ahLst/>
                              <a:cxnLst/>
                              <a:rect l="0" t="0" r="0" b="0"/>
                              <a:pathLst>
                                <a:path w="50457" h="86627">
                                  <a:moveTo>
                                    <a:pt x="0" y="0"/>
                                  </a:moveTo>
                                  <a:lnTo>
                                    <a:pt x="50457" y="0"/>
                                  </a:lnTo>
                                  <a:lnTo>
                                    <a:pt x="50457" y="14669"/>
                                  </a:lnTo>
                                  <a:lnTo>
                                    <a:pt x="14872" y="14669"/>
                                  </a:lnTo>
                                  <a:lnTo>
                                    <a:pt x="14872" y="35154"/>
                                  </a:lnTo>
                                  <a:lnTo>
                                    <a:pt x="45593" y="35154"/>
                                  </a:lnTo>
                                  <a:lnTo>
                                    <a:pt x="45593" y="49822"/>
                                  </a:lnTo>
                                  <a:lnTo>
                                    <a:pt x="14872" y="49822"/>
                                  </a:lnTo>
                                  <a:lnTo>
                                    <a:pt x="14872" y="86627"/>
                                  </a:lnTo>
                                  <a:lnTo>
                                    <a:pt x="0" y="86627"/>
                                  </a:lnTo>
                                  <a:lnTo>
                                    <a:pt x="0" y="0"/>
                                  </a:lnTo>
                                  <a:close/>
                                </a:path>
                              </a:pathLst>
                            </a:custGeom>
                            <a:ln w="0" cap="flat">
                              <a:miter lim="100000"/>
                            </a:ln>
                          </wps:spPr>
                          <wps:style>
                            <a:lnRef idx="0">
                              <a:srgbClr val="000000">
                                <a:alpha val="0"/>
                              </a:srgbClr>
                            </a:lnRef>
                            <a:fillRef idx="1">
                              <a:srgbClr val="8A317E"/>
                            </a:fillRef>
                            <a:effectRef idx="0">
                              <a:scrgbClr r="0" g="0" b="0"/>
                            </a:effectRef>
                            <a:fontRef idx="none"/>
                          </wps:style>
                          <wps:bodyPr/>
                        </wps:wsp>
                        <wps:wsp>
                          <wps:cNvPr id="81" name="Shape 3689"/>
                          <wps:cNvSpPr/>
                          <wps:spPr>
                            <a:xfrm>
                              <a:off x="2457277" y="690463"/>
                              <a:ext cx="59868" cy="89611"/>
                            </a:xfrm>
                            <a:custGeom>
                              <a:avLst/>
                              <a:gdLst/>
                              <a:ahLst/>
                              <a:cxnLst/>
                              <a:rect l="0" t="0" r="0" b="0"/>
                              <a:pathLst>
                                <a:path w="59868" h="89611">
                                  <a:moveTo>
                                    <a:pt x="29528" y="0"/>
                                  </a:moveTo>
                                  <a:cubicBezTo>
                                    <a:pt x="38760" y="0"/>
                                    <a:pt x="45733" y="2387"/>
                                    <a:pt x="50394" y="7138"/>
                                  </a:cubicBezTo>
                                  <a:cubicBezTo>
                                    <a:pt x="55055" y="11912"/>
                                    <a:pt x="57493" y="18275"/>
                                    <a:pt x="57747" y="26226"/>
                                  </a:cubicBezTo>
                                  <a:lnTo>
                                    <a:pt x="42888" y="26975"/>
                                  </a:lnTo>
                                  <a:cubicBezTo>
                                    <a:pt x="42228" y="22542"/>
                                    <a:pt x="40881" y="19342"/>
                                    <a:pt x="38786" y="17399"/>
                                  </a:cubicBezTo>
                                  <a:cubicBezTo>
                                    <a:pt x="36716" y="15430"/>
                                    <a:pt x="33566" y="14453"/>
                                    <a:pt x="29375" y="14453"/>
                                  </a:cubicBezTo>
                                  <a:cubicBezTo>
                                    <a:pt x="25070" y="14453"/>
                                    <a:pt x="21654" y="15507"/>
                                    <a:pt x="19228" y="17590"/>
                                  </a:cubicBezTo>
                                  <a:cubicBezTo>
                                    <a:pt x="17640" y="18936"/>
                                    <a:pt x="16866" y="20726"/>
                                    <a:pt x="16866" y="22987"/>
                                  </a:cubicBezTo>
                                  <a:cubicBezTo>
                                    <a:pt x="16866" y="25032"/>
                                    <a:pt x="17602" y="26772"/>
                                    <a:pt x="19076" y="28232"/>
                                  </a:cubicBezTo>
                                  <a:cubicBezTo>
                                    <a:pt x="20942" y="30074"/>
                                    <a:pt x="25514" y="32017"/>
                                    <a:pt x="32741" y="34024"/>
                                  </a:cubicBezTo>
                                  <a:cubicBezTo>
                                    <a:pt x="39967" y="36017"/>
                                    <a:pt x="45301" y="38100"/>
                                    <a:pt x="48768" y="40246"/>
                                  </a:cubicBezTo>
                                  <a:cubicBezTo>
                                    <a:pt x="52248" y="42405"/>
                                    <a:pt x="54953" y="45339"/>
                                    <a:pt x="56909" y="49047"/>
                                  </a:cubicBezTo>
                                  <a:cubicBezTo>
                                    <a:pt x="58865" y="52768"/>
                                    <a:pt x="59868" y="57379"/>
                                    <a:pt x="59868" y="62840"/>
                                  </a:cubicBezTo>
                                  <a:cubicBezTo>
                                    <a:pt x="59868" y="67805"/>
                                    <a:pt x="58686" y="72454"/>
                                    <a:pt x="56350" y="76797"/>
                                  </a:cubicBezTo>
                                  <a:cubicBezTo>
                                    <a:pt x="54001" y="81115"/>
                                    <a:pt x="50660" y="84328"/>
                                    <a:pt x="46393" y="86462"/>
                                  </a:cubicBezTo>
                                  <a:cubicBezTo>
                                    <a:pt x="42101" y="88557"/>
                                    <a:pt x="36767" y="89611"/>
                                    <a:pt x="30366" y="89611"/>
                                  </a:cubicBezTo>
                                  <a:cubicBezTo>
                                    <a:pt x="21069" y="89611"/>
                                    <a:pt x="13932" y="87109"/>
                                    <a:pt x="8941" y="82017"/>
                                  </a:cubicBezTo>
                                  <a:cubicBezTo>
                                    <a:pt x="3963" y="76975"/>
                                    <a:pt x="939" y="69583"/>
                                    <a:pt x="0" y="59893"/>
                                  </a:cubicBezTo>
                                  <a:lnTo>
                                    <a:pt x="14465" y="58229"/>
                                  </a:lnTo>
                                  <a:cubicBezTo>
                                    <a:pt x="15329" y="63932"/>
                                    <a:pt x="17094" y="68135"/>
                                    <a:pt x="19748" y="70828"/>
                                  </a:cubicBezTo>
                                  <a:cubicBezTo>
                                    <a:pt x="22416" y="73482"/>
                                    <a:pt x="26009" y="74854"/>
                                    <a:pt x="30518" y="74854"/>
                                  </a:cubicBezTo>
                                  <a:cubicBezTo>
                                    <a:pt x="35331" y="74854"/>
                                    <a:pt x="38900" y="73635"/>
                                    <a:pt x="41364" y="71272"/>
                                  </a:cubicBezTo>
                                  <a:cubicBezTo>
                                    <a:pt x="43777" y="68898"/>
                                    <a:pt x="44983" y="66091"/>
                                    <a:pt x="44983" y="62903"/>
                                  </a:cubicBezTo>
                                  <a:cubicBezTo>
                                    <a:pt x="44983" y="60871"/>
                                    <a:pt x="44501" y="59106"/>
                                    <a:pt x="43472" y="57696"/>
                                  </a:cubicBezTo>
                                  <a:cubicBezTo>
                                    <a:pt x="42443" y="56249"/>
                                    <a:pt x="40653" y="54978"/>
                                    <a:pt x="38100" y="53911"/>
                                  </a:cubicBezTo>
                                  <a:cubicBezTo>
                                    <a:pt x="36373" y="53213"/>
                                    <a:pt x="32398" y="51981"/>
                                    <a:pt x="26200" y="50140"/>
                                  </a:cubicBezTo>
                                  <a:cubicBezTo>
                                    <a:pt x="18250" y="47816"/>
                                    <a:pt x="12662" y="44971"/>
                                    <a:pt x="9423" y="41592"/>
                                  </a:cubicBezTo>
                                  <a:cubicBezTo>
                                    <a:pt x="4928" y="36805"/>
                                    <a:pt x="2667" y="31001"/>
                                    <a:pt x="2667" y="24156"/>
                                  </a:cubicBezTo>
                                  <a:cubicBezTo>
                                    <a:pt x="2667" y="19748"/>
                                    <a:pt x="3734" y="15621"/>
                                    <a:pt x="5842" y="11773"/>
                                  </a:cubicBezTo>
                                  <a:cubicBezTo>
                                    <a:pt x="7989" y="7950"/>
                                    <a:pt x="11023" y="5016"/>
                                    <a:pt x="15049" y="3010"/>
                                  </a:cubicBezTo>
                                  <a:cubicBezTo>
                                    <a:pt x="19038" y="978"/>
                                    <a:pt x="23864" y="0"/>
                                    <a:pt x="29528" y="0"/>
                                  </a:cubicBezTo>
                                  <a:close/>
                                </a:path>
                              </a:pathLst>
                            </a:custGeom>
                            <a:ln w="0" cap="flat">
                              <a:miter lim="100000"/>
                            </a:ln>
                          </wps:spPr>
                          <wps:style>
                            <a:lnRef idx="0">
                              <a:srgbClr val="000000">
                                <a:alpha val="0"/>
                              </a:srgbClr>
                            </a:lnRef>
                            <a:fillRef idx="1">
                              <a:srgbClr val="8A317E"/>
                            </a:fillRef>
                            <a:effectRef idx="0">
                              <a:scrgbClr r="0" g="0" b="0"/>
                            </a:effectRef>
                            <a:fontRef idx="none"/>
                          </wps:style>
                          <wps:bodyPr/>
                        </wps:wsp>
                        <wps:wsp>
                          <wps:cNvPr id="82" name="Shape 3690"/>
                          <wps:cNvSpPr/>
                          <wps:spPr>
                            <a:xfrm>
                              <a:off x="2527016" y="690475"/>
                              <a:ext cx="64135" cy="89535"/>
                            </a:xfrm>
                            <a:custGeom>
                              <a:avLst/>
                              <a:gdLst/>
                              <a:ahLst/>
                              <a:cxnLst/>
                              <a:rect l="0" t="0" r="0" b="0"/>
                              <a:pathLst>
                                <a:path w="64135" h="89535">
                                  <a:moveTo>
                                    <a:pt x="34481" y="0"/>
                                  </a:moveTo>
                                  <a:cubicBezTo>
                                    <a:pt x="43459" y="0"/>
                                    <a:pt x="50788" y="3086"/>
                                    <a:pt x="56401" y="9373"/>
                                  </a:cubicBezTo>
                                  <a:cubicBezTo>
                                    <a:pt x="59754" y="13081"/>
                                    <a:pt x="62281" y="18377"/>
                                    <a:pt x="63932" y="25311"/>
                                  </a:cubicBezTo>
                                  <a:lnTo>
                                    <a:pt x="49226" y="29476"/>
                                  </a:lnTo>
                                  <a:cubicBezTo>
                                    <a:pt x="48337" y="24968"/>
                                    <a:pt x="46546" y="21425"/>
                                    <a:pt x="43777" y="18834"/>
                                  </a:cubicBezTo>
                                  <a:cubicBezTo>
                                    <a:pt x="41008" y="16230"/>
                                    <a:pt x="37668" y="14910"/>
                                    <a:pt x="33706" y="14910"/>
                                  </a:cubicBezTo>
                                  <a:cubicBezTo>
                                    <a:pt x="28245" y="14910"/>
                                    <a:pt x="23813" y="17221"/>
                                    <a:pt x="20409" y="21831"/>
                                  </a:cubicBezTo>
                                  <a:cubicBezTo>
                                    <a:pt x="17018" y="26429"/>
                                    <a:pt x="15342" y="33909"/>
                                    <a:pt x="15342" y="44234"/>
                                  </a:cubicBezTo>
                                  <a:cubicBezTo>
                                    <a:pt x="15342" y="55156"/>
                                    <a:pt x="16993" y="62979"/>
                                    <a:pt x="20345" y="67627"/>
                                  </a:cubicBezTo>
                                  <a:cubicBezTo>
                                    <a:pt x="23685" y="72263"/>
                                    <a:pt x="28042" y="74587"/>
                                    <a:pt x="33414" y="74587"/>
                                  </a:cubicBezTo>
                                  <a:cubicBezTo>
                                    <a:pt x="37338" y="74587"/>
                                    <a:pt x="40767" y="73114"/>
                                    <a:pt x="43586" y="70180"/>
                                  </a:cubicBezTo>
                                  <a:cubicBezTo>
                                    <a:pt x="46444" y="67208"/>
                                    <a:pt x="48464" y="62560"/>
                                    <a:pt x="49733" y="56210"/>
                                  </a:cubicBezTo>
                                  <a:lnTo>
                                    <a:pt x="64135" y="61595"/>
                                  </a:lnTo>
                                  <a:cubicBezTo>
                                    <a:pt x="61926" y="71057"/>
                                    <a:pt x="58255" y="78092"/>
                                    <a:pt x="53125" y="82664"/>
                                  </a:cubicBezTo>
                                  <a:cubicBezTo>
                                    <a:pt x="47955" y="87249"/>
                                    <a:pt x="41453" y="89535"/>
                                    <a:pt x="33554" y="89535"/>
                                  </a:cubicBezTo>
                                  <a:cubicBezTo>
                                    <a:pt x="23787" y="89535"/>
                                    <a:pt x="15735" y="85598"/>
                                    <a:pt x="9449" y="77750"/>
                                  </a:cubicBezTo>
                                  <a:cubicBezTo>
                                    <a:pt x="3163" y="69914"/>
                                    <a:pt x="0" y="59144"/>
                                    <a:pt x="0" y="45542"/>
                                  </a:cubicBezTo>
                                  <a:cubicBezTo>
                                    <a:pt x="0" y="31102"/>
                                    <a:pt x="3163" y="19926"/>
                                    <a:pt x="9487" y="11976"/>
                                  </a:cubicBezTo>
                                  <a:cubicBezTo>
                                    <a:pt x="15837" y="3950"/>
                                    <a:pt x="24143" y="0"/>
                                    <a:pt x="34481" y="0"/>
                                  </a:cubicBezTo>
                                  <a:close/>
                                </a:path>
                              </a:pathLst>
                            </a:custGeom>
                            <a:ln w="0" cap="flat">
                              <a:miter lim="100000"/>
                            </a:ln>
                          </wps:spPr>
                          <wps:style>
                            <a:lnRef idx="0">
                              <a:srgbClr val="000000">
                                <a:alpha val="0"/>
                              </a:srgbClr>
                            </a:lnRef>
                            <a:fillRef idx="1">
                              <a:srgbClr val="8A317E"/>
                            </a:fillRef>
                            <a:effectRef idx="0">
                              <a:scrgbClr r="0" g="0" b="0"/>
                            </a:effectRef>
                            <a:fontRef idx="none"/>
                          </wps:style>
                          <wps:bodyPr/>
                        </wps:wsp>
                        <wps:wsp>
                          <wps:cNvPr id="83" name="Shape 156003"/>
                          <wps:cNvSpPr/>
                          <wps:spPr>
                            <a:xfrm>
                              <a:off x="2603454" y="691916"/>
                              <a:ext cx="14884" cy="86627"/>
                            </a:xfrm>
                            <a:custGeom>
                              <a:avLst/>
                              <a:gdLst/>
                              <a:ahLst/>
                              <a:cxnLst/>
                              <a:rect l="0" t="0" r="0" b="0"/>
                              <a:pathLst>
                                <a:path w="14884" h="86627">
                                  <a:moveTo>
                                    <a:pt x="0" y="0"/>
                                  </a:moveTo>
                                  <a:lnTo>
                                    <a:pt x="14884" y="0"/>
                                  </a:lnTo>
                                  <a:lnTo>
                                    <a:pt x="14884" y="86627"/>
                                  </a:lnTo>
                                  <a:lnTo>
                                    <a:pt x="0" y="86627"/>
                                  </a:lnTo>
                                  <a:lnTo>
                                    <a:pt x="0" y="0"/>
                                  </a:lnTo>
                                </a:path>
                              </a:pathLst>
                            </a:custGeom>
                            <a:ln w="0" cap="flat">
                              <a:miter lim="100000"/>
                            </a:ln>
                          </wps:spPr>
                          <wps:style>
                            <a:lnRef idx="0">
                              <a:srgbClr val="000000">
                                <a:alpha val="0"/>
                              </a:srgbClr>
                            </a:lnRef>
                            <a:fillRef idx="1">
                              <a:srgbClr val="8A317E"/>
                            </a:fillRef>
                            <a:effectRef idx="0">
                              <a:scrgbClr r="0" g="0" b="0"/>
                            </a:effectRef>
                            <a:fontRef idx="none"/>
                          </wps:style>
                          <wps:bodyPr/>
                        </wps:wsp>
                        <wps:wsp>
                          <wps:cNvPr id="84" name="Shape 3692"/>
                          <wps:cNvSpPr/>
                          <wps:spPr>
                            <a:xfrm>
                              <a:off x="2632486" y="691920"/>
                              <a:ext cx="55982" cy="86627"/>
                            </a:xfrm>
                            <a:custGeom>
                              <a:avLst/>
                              <a:gdLst/>
                              <a:ahLst/>
                              <a:cxnLst/>
                              <a:rect l="0" t="0" r="0" b="0"/>
                              <a:pathLst>
                                <a:path w="55982" h="86627">
                                  <a:moveTo>
                                    <a:pt x="0" y="0"/>
                                  </a:moveTo>
                                  <a:lnTo>
                                    <a:pt x="54559" y="0"/>
                                  </a:lnTo>
                                  <a:lnTo>
                                    <a:pt x="54559" y="14669"/>
                                  </a:lnTo>
                                  <a:lnTo>
                                    <a:pt x="14872" y="14669"/>
                                  </a:lnTo>
                                  <a:lnTo>
                                    <a:pt x="14872" y="33846"/>
                                  </a:lnTo>
                                  <a:lnTo>
                                    <a:pt x="51816" y="33846"/>
                                  </a:lnTo>
                                  <a:lnTo>
                                    <a:pt x="51816" y="48463"/>
                                  </a:lnTo>
                                  <a:lnTo>
                                    <a:pt x="14872" y="48463"/>
                                  </a:lnTo>
                                  <a:lnTo>
                                    <a:pt x="14872" y="72035"/>
                                  </a:lnTo>
                                  <a:lnTo>
                                    <a:pt x="55982" y="72035"/>
                                  </a:lnTo>
                                  <a:lnTo>
                                    <a:pt x="55982" y="86627"/>
                                  </a:lnTo>
                                  <a:lnTo>
                                    <a:pt x="0" y="86627"/>
                                  </a:lnTo>
                                  <a:lnTo>
                                    <a:pt x="0" y="0"/>
                                  </a:lnTo>
                                  <a:close/>
                                </a:path>
                              </a:pathLst>
                            </a:custGeom>
                            <a:ln w="0" cap="flat">
                              <a:miter lim="100000"/>
                            </a:ln>
                          </wps:spPr>
                          <wps:style>
                            <a:lnRef idx="0">
                              <a:srgbClr val="000000">
                                <a:alpha val="0"/>
                              </a:srgbClr>
                            </a:lnRef>
                            <a:fillRef idx="1">
                              <a:srgbClr val="8A317E"/>
                            </a:fillRef>
                            <a:effectRef idx="0">
                              <a:scrgbClr r="0" g="0" b="0"/>
                            </a:effectRef>
                            <a:fontRef idx="none"/>
                          </wps:style>
                          <wps:bodyPr/>
                        </wps:wsp>
                        <wps:wsp>
                          <wps:cNvPr id="85" name="Shape 3693"/>
                          <wps:cNvSpPr/>
                          <wps:spPr>
                            <a:xfrm>
                              <a:off x="2701207" y="691920"/>
                              <a:ext cx="58420" cy="86627"/>
                            </a:xfrm>
                            <a:custGeom>
                              <a:avLst/>
                              <a:gdLst/>
                              <a:ahLst/>
                              <a:cxnLst/>
                              <a:rect l="0" t="0" r="0" b="0"/>
                              <a:pathLst>
                                <a:path w="58420" h="86627">
                                  <a:moveTo>
                                    <a:pt x="0" y="0"/>
                                  </a:moveTo>
                                  <a:lnTo>
                                    <a:pt x="14504" y="0"/>
                                  </a:lnTo>
                                  <a:lnTo>
                                    <a:pt x="44615" y="57836"/>
                                  </a:lnTo>
                                  <a:lnTo>
                                    <a:pt x="44615" y="0"/>
                                  </a:lnTo>
                                  <a:lnTo>
                                    <a:pt x="58420" y="0"/>
                                  </a:lnTo>
                                  <a:lnTo>
                                    <a:pt x="58420" y="86627"/>
                                  </a:lnTo>
                                  <a:lnTo>
                                    <a:pt x="43523" y="86627"/>
                                  </a:lnTo>
                                  <a:lnTo>
                                    <a:pt x="13843" y="30150"/>
                                  </a:lnTo>
                                  <a:lnTo>
                                    <a:pt x="13843" y="86627"/>
                                  </a:lnTo>
                                  <a:lnTo>
                                    <a:pt x="0" y="86627"/>
                                  </a:lnTo>
                                  <a:lnTo>
                                    <a:pt x="0" y="0"/>
                                  </a:lnTo>
                                  <a:close/>
                                </a:path>
                              </a:pathLst>
                            </a:custGeom>
                            <a:ln w="0" cap="flat">
                              <a:miter lim="100000"/>
                            </a:ln>
                          </wps:spPr>
                          <wps:style>
                            <a:lnRef idx="0">
                              <a:srgbClr val="000000">
                                <a:alpha val="0"/>
                              </a:srgbClr>
                            </a:lnRef>
                            <a:fillRef idx="1">
                              <a:srgbClr val="8A317E"/>
                            </a:fillRef>
                            <a:effectRef idx="0">
                              <a:scrgbClr r="0" g="0" b="0"/>
                            </a:effectRef>
                            <a:fontRef idx="none"/>
                          </wps:style>
                          <wps:bodyPr/>
                        </wps:wsp>
                        <wps:wsp>
                          <wps:cNvPr id="86" name="Shape 3694"/>
                          <wps:cNvSpPr/>
                          <wps:spPr>
                            <a:xfrm>
                              <a:off x="2772745" y="690475"/>
                              <a:ext cx="64109" cy="89535"/>
                            </a:xfrm>
                            <a:custGeom>
                              <a:avLst/>
                              <a:gdLst/>
                              <a:ahLst/>
                              <a:cxnLst/>
                              <a:rect l="0" t="0" r="0" b="0"/>
                              <a:pathLst>
                                <a:path w="64109" h="89535">
                                  <a:moveTo>
                                    <a:pt x="34430" y="0"/>
                                  </a:moveTo>
                                  <a:cubicBezTo>
                                    <a:pt x="43459" y="0"/>
                                    <a:pt x="50774" y="3086"/>
                                    <a:pt x="56349" y="9373"/>
                                  </a:cubicBezTo>
                                  <a:cubicBezTo>
                                    <a:pt x="59741" y="13081"/>
                                    <a:pt x="62217" y="18377"/>
                                    <a:pt x="63919" y="25311"/>
                                  </a:cubicBezTo>
                                  <a:lnTo>
                                    <a:pt x="49199" y="29476"/>
                                  </a:lnTo>
                                  <a:cubicBezTo>
                                    <a:pt x="48336" y="24968"/>
                                    <a:pt x="46520" y="21425"/>
                                    <a:pt x="43726" y="18834"/>
                                  </a:cubicBezTo>
                                  <a:cubicBezTo>
                                    <a:pt x="40995" y="16230"/>
                                    <a:pt x="37643" y="14910"/>
                                    <a:pt x="33680" y="14910"/>
                                  </a:cubicBezTo>
                                  <a:cubicBezTo>
                                    <a:pt x="28245" y="14910"/>
                                    <a:pt x="23799" y="17221"/>
                                    <a:pt x="20421" y="21831"/>
                                  </a:cubicBezTo>
                                  <a:cubicBezTo>
                                    <a:pt x="17005" y="26429"/>
                                    <a:pt x="15291" y="33909"/>
                                    <a:pt x="15291" y="44234"/>
                                  </a:cubicBezTo>
                                  <a:cubicBezTo>
                                    <a:pt x="15291" y="55156"/>
                                    <a:pt x="16980" y="62979"/>
                                    <a:pt x="20332" y="67627"/>
                                  </a:cubicBezTo>
                                  <a:cubicBezTo>
                                    <a:pt x="23672" y="72263"/>
                                    <a:pt x="28016" y="74587"/>
                                    <a:pt x="33375" y="74587"/>
                                  </a:cubicBezTo>
                                  <a:cubicBezTo>
                                    <a:pt x="37312" y="74587"/>
                                    <a:pt x="40742" y="73114"/>
                                    <a:pt x="43586" y="70180"/>
                                  </a:cubicBezTo>
                                  <a:cubicBezTo>
                                    <a:pt x="46418" y="67208"/>
                                    <a:pt x="48463" y="62560"/>
                                    <a:pt x="49720" y="56210"/>
                                  </a:cubicBezTo>
                                  <a:lnTo>
                                    <a:pt x="64109" y="61595"/>
                                  </a:lnTo>
                                  <a:cubicBezTo>
                                    <a:pt x="61899" y="71057"/>
                                    <a:pt x="58242" y="78092"/>
                                    <a:pt x="53098" y="82664"/>
                                  </a:cubicBezTo>
                                  <a:cubicBezTo>
                                    <a:pt x="47955" y="87249"/>
                                    <a:pt x="41440" y="89535"/>
                                    <a:pt x="33553" y="89535"/>
                                  </a:cubicBezTo>
                                  <a:cubicBezTo>
                                    <a:pt x="23761" y="89535"/>
                                    <a:pt x="15722" y="85598"/>
                                    <a:pt x="9436" y="77750"/>
                                  </a:cubicBezTo>
                                  <a:cubicBezTo>
                                    <a:pt x="3124" y="69914"/>
                                    <a:pt x="0" y="59144"/>
                                    <a:pt x="0" y="45542"/>
                                  </a:cubicBezTo>
                                  <a:cubicBezTo>
                                    <a:pt x="0" y="31102"/>
                                    <a:pt x="3162" y="19926"/>
                                    <a:pt x="9499" y="11976"/>
                                  </a:cubicBezTo>
                                  <a:cubicBezTo>
                                    <a:pt x="15811" y="3950"/>
                                    <a:pt x="24117" y="0"/>
                                    <a:pt x="34430" y="0"/>
                                  </a:cubicBezTo>
                                  <a:close/>
                                </a:path>
                              </a:pathLst>
                            </a:custGeom>
                            <a:ln w="0" cap="flat">
                              <a:miter lim="100000"/>
                            </a:ln>
                          </wps:spPr>
                          <wps:style>
                            <a:lnRef idx="0">
                              <a:srgbClr val="000000">
                                <a:alpha val="0"/>
                              </a:srgbClr>
                            </a:lnRef>
                            <a:fillRef idx="1">
                              <a:srgbClr val="8A317E"/>
                            </a:fillRef>
                            <a:effectRef idx="0">
                              <a:scrgbClr r="0" g="0" b="0"/>
                            </a:effectRef>
                            <a:fontRef idx="none"/>
                          </wps:style>
                          <wps:bodyPr/>
                        </wps:wsp>
                        <wps:wsp>
                          <wps:cNvPr id="87" name="Shape 3695"/>
                          <wps:cNvSpPr/>
                          <wps:spPr>
                            <a:xfrm>
                              <a:off x="2849626" y="691920"/>
                              <a:ext cx="55969" cy="86627"/>
                            </a:xfrm>
                            <a:custGeom>
                              <a:avLst/>
                              <a:gdLst/>
                              <a:ahLst/>
                              <a:cxnLst/>
                              <a:rect l="0" t="0" r="0" b="0"/>
                              <a:pathLst>
                                <a:path w="55969" h="86627">
                                  <a:moveTo>
                                    <a:pt x="0" y="0"/>
                                  </a:moveTo>
                                  <a:lnTo>
                                    <a:pt x="54572" y="0"/>
                                  </a:lnTo>
                                  <a:lnTo>
                                    <a:pt x="54572" y="14669"/>
                                  </a:lnTo>
                                  <a:lnTo>
                                    <a:pt x="14846" y="14669"/>
                                  </a:lnTo>
                                  <a:lnTo>
                                    <a:pt x="14846" y="33846"/>
                                  </a:lnTo>
                                  <a:lnTo>
                                    <a:pt x="51816" y="33846"/>
                                  </a:lnTo>
                                  <a:lnTo>
                                    <a:pt x="51816" y="48463"/>
                                  </a:lnTo>
                                  <a:lnTo>
                                    <a:pt x="14846" y="48463"/>
                                  </a:lnTo>
                                  <a:lnTo>
                                    <a:pt x="14846" y="72035"/>
                                  </a:lnTo>
                                  <a:lnTo>
                                    <a:pt x="55969" y="72035"/>
                                  </a:lnTo>
                                  <a:lnTo>
                                    <a:pt x="55969" y="86627"/>
                                  </a:lnTo>
                                  <a:lnTo>
                                    <a:pt x="0" y="86627"/>
                                  </a:lnTo>
                                  <a:lnTo>
                                    <a:pt x="0" y="0"/>
                                  </a:lnTo>
                                  <a:close/>
                                </a:path>
                              </a:pathLst>
                            </a:custGeom>
                            <a:ln w="0" cap="flat">
                              <a:miter lim="100000"/>
                            </a:ln>
                          </wps:spPr>
                          <wps:style>
                            <a:lnRef idx="0">
                              <a:srgbClr val="000000">
                                <a:alpha val="0"/>
                              </a:srgbClr>
                            </a:lnRef>
                            <a:fillRef idx="1">
                              <a:srgbClr val="8A317E"/>
                            </a:fillRef>
                            <a:effectRef idx="0">
                              <a:scrgbClr r="0" g="0" b="0"/>
                            </a:effectRef>
                            <a:fontRef idx="none"/>
                          </wps:style>
                          <wps:bodyPr/>
                        </wps:wsp>
                        <wps:wsp>
                          <wps:cNvPr id="88" name="Shape 3696"/>
                          <wps:cNvSpPr/>
                          <wps:spPr>
                            <a:xfrm>
                              <a:off x="2943807" y="691662"/>
                              <a:ext cx="26511" cy="88409"/>
                            </a:xfrm>
                            <a:custGeom>
                              <a:avLst/>
                              <a:gdLst/>
                              <a:ahLst/>
                              <a:cxnLst/>
                              <a:rect l="0" t="0" r="0" b="0"/>
                              <a:pathLst>
                                <a:path w="26511" h="88409">
                                  <a:moveTo>
                                    <a:pt x="26511" y="0"/>
                                  </a:moveTo>
                                  <a:lnTo>
                                    <a:pt x="26511" y="11864"/>
                                  </a:lnTo>
                                  <a:lnTo>
                                    <a:pt x="24930" y="12463"/>
                                  </a:lnTo>
                                  <a:cubicBezTo>
                                    <a:pt x="23647" y="13784"/>
                                    <a:pt x="23025" y="15321"/>
                                    <a:pt x="23025" y="17048"/>
                                  </a:cubicBezTo>
                                  <a:cubicBezTo>
                                    <a:pt x="23025" y="19093"/>
                                    <a:pt x="24092" y="21569"/>
                                    <a:pt x="26226" y="24490"/>
                                  </a:cubicBezTo>
                                  <a:lnTo>
                                    <a:pt x="26511" y="24879"/>
                                  </a:lnTo>
                                  <a:lnTo>
                                    <a:pt x="26511" y="50656"/>
                                  </a:lnTo>
                                  <a:lnTo>
                                    <a:pt x="24156" y="47236"/>
                                  </a:lnTo>
                                  <a:cubicBezTo>
                                    <a:pt x="20930" y="49179"/>
                                    <a:pt x="18479" y="51490"/>
                                    <a:pt x="16891" y="54196"/>
                                  </a:cubicBezTo>
                                  <a:cubicBezTo>
                                    <a:pt x="15278" y="56939"/>
                                    <a:pt x="14491" y="59682"/>
                                    <a:pt x="14491" y="62526"/>
                                  </a:cubicBezTo>
                                  <a:cubicBezTo>
                                    <a:pt x="14491" y="66121"/>
                                    <a:pt x="15469" y="69042"/>
                                    <a:pt x="17476" y="71289"/>
                                  </a:cubicBezTo>
                                  <a:cubicBezTo>
                                    <a:pt x="19444" y="73576"/>
                                    <a:pt x="22137" y="74719"/>
                                    <a:pt x="25489" y="74719"/>
                                  </a:cubicBezTo>
                                  <a:lnTo>
                                    <a:pt x="26511" y="74471"/>
                                  </a:lnTo>
                                  <a:lnTo>
                                    <a:pt x="26511" y="88332"/>
                                  </a:lnTo>
                                  <a:lnTo>
                                    <a:pt x="26098" y="88409"/>
                                  </a:lnTo>
                                  <a:cubicBezTo>
                                    <a:pt x="16904" y="88409"/>
                                    <a:pt x="9995" y="85374"/>
                                    <a:pt x="5385" y="79291"/>
                                  </a:cubicBezTo>
                                  <a:cubicBezTo>
                                    <a:pt x="1804" y="74617"/>
                                    <a:pt x="0" y="69232"/>
                                    <a:pt x="0" y="63124"/>
                                  </a:cubicBezTo>
                                  <a:cubicBezTo>
                                    <a:pt x="0" y="57574"/>
                                    <a:pt x="1422" y="52595"/>
                                    <a:pt x="4242" y="48163"/>
                                  </a:cubicBezTo>
                                  <a:cubicBezTo>
                                    <a:pt x="7048" y="43743"/>
                                    <a:pt x="11252" y="39882"/>
                                    <a:pt x="16840" y="36619"/>
                                  </a:cubicBezTo>
                                  <a:cubicBezTo>
                                    <a:pt x="14313" y="33101"/>
                                    <a:pt x="12447" y="29761"/>
                                    <a:pt x="11164" y="26598"/>
                                  </a:cubicBezTo>
                                  <a:cubicBezTo>
                                    <a:pt x="9881" y="23436"/>
                                    <a:pt x="9246" y="20413"/>
                                    <a:pt x="9246" y="17569"/>
                                  </a:cubicBezTo>
                                  <a:cubicBezTo>
                                    <a:pt x="9246" y="12349"/>
                                    <a:pt x="11024" y="7891"/>
                                    <a:pt x="14605" y="4246"/>
                                  </a:cubicBezTo>
                                  <a:lnTo>
                                    <a:pt x="26511" y="0"/>
                                  </a:lnTo>
                                  <a:close/>
                                </a:path>
                              </a:pathLst>
                            </a:custGeom>
                            <a:ln w="0" cap="flat">
                              <a:miter lim="100000"/>
                            </a:ln>
                          </wps:spPr>
                          <wps:style>
                            <a:lnRef idx="0">
                              <a:srgbClr val="000000">
                                <a:alpha val="0"/>
                              </a:srgbClr>
                            </a:lnRef>
                            <a:fillRef idx="1">
                              <a:srgbClr val="8A317E"/>
                            </a:fillRef>
                            <a:effectRef idx="0">
                              <a:scrgbClr r="0" g="0" b="0"/>
                            </a:effectRef>
                            <a:fontRef idx="none"/>
                          </wps:style>
                          <wps:bodyPr/>
                        </wps:wsp>
                        <wps:wsp>
                          <wps:cNvPr id="89" name="Shape 3697"/>
                          <wps:cNvSpPr/>
                          <wps:spPr>
                            <a:xfrm>
                              <a:off x="2970317" y="690472"/>
                              <a:ext cx="41587" cy="90310"/>
                            </a:xfrm>
                            <a:custGeom>
                              <a:avLst/>
                              <a:gdLst/>
                              <a:ahLst/>
                              <a:cxnLst/>
                              <a:rect l="0" t="0" r="0" b="0"/>
                              <a:pathLst>
                                <a:path w="41587" h="90310">
                                  <a:moveTo>
                                    <a:pt x="3335" y="0"/>
                                  </a:moveTo>
                                  <a:cubicBezTo>
                                    <a:pt x="9685" y="0"/>
                                    <a:pt x="14663" y="1880"/>
                                    <a:pt x="18257" y="5702"/>
                                  </a:cubicBezTo>
                                  <a:cubicBezTo>
                                    <a:pt x="21826" y="9525"/>
                                    <a:pt x="23616" y="14199"/>
                                    <a:pt x="23616" y="19723"/>
                                  </a:cubicBezTo>
                                  <a:cubicBezTo>
                                    <a:pt x="23616" y="23216"/>
                                    <a:pt x="22727" y="26531"/>
                                    <a:pt x="20949" y="29706"/>
                                  </a:cubicBezTo>
                                  <a:cubicBezTo>
                                    <a:pt x="19197" y="32842"/>
                                    <a:pt x="15615" y="36398"/>
                                    <a:pt x="10218" y="40399"/>
                                  </a:cubicBezTo>
                                  <a:lnTo>
                                    <a:pt x="20441" y="56286"/>
                                  </a:lnTo>
                                  <a:cubicBezTo>
                                    <a:pt x="21648" y="53772"/>
                                    <a:pt x="22702" y="50470"/>
                                    <a:pt x="23565" y="46418"/>
                                  </a:cubicBezTo>
                                  <a:lnTo>
                                    <a:pt x="36329" y="49835"/>
                                  </a:lnTo>
                                  <a:cubicBezTo>
                                    <a:pt x="35059" y="55144"/>
                                    <a:pt x="33941" y="59068"/>
                                    <a:pt x="33014" y="61494"/>
                                  </a:cubicBezTo>
                                  <a:cubicBezTo>
                                    <a:pt x="32062" y="63970"/>
                                    <a:pt x="31059" y="66040"/>
                                    <a:pt x="29992" y="67691"/>
                                  </a:cubicBezTo>
                                  <a:cubicBezTo>
                                    <a:pt x="31554" y="69431"/>
                                    <a:pt x="33599" y="71323"/>
                                    <a:pt x="36113" y="73394"/>
                                  </a:cubicBezTo>
                                  <a:cubicBezTo>
                                    <a:pt x="38577" y="75464"/>
                                    <a:pt x="40431" y="76822"/>
                                    <a:pt x="41587" y="77470"/>
                                  </a:cubicBezTo>
                                  <a:lnTo>
                                    <a:pt x="33065" y="90310"/>
                                  </a:lnTo>
                                  <a:cubicBezTo>
                                    <a:pt x="28861" y="87922"/>
                                    <a:pt x="24860" y="84620"/>
                                    <a:pt x="21000" y="80378"/>
                                  </a:cubicBezTo>
                                  <a:cubicBezTo>
                                    <a:pt x="18028" y="83553"/>
                                    <a:pt x="14866" y="85878"/>
                                    <a:pt x="11513" y="87351"/>
                                  </a:cubicBezTo>
                                  <a:lnTo>
                                    <a:pt x="0" y="89521"/>
                                  </a:lnTo>
                                  <a:lnTo>
                                    <a:pt x="0" y="75661"/>
                                  </a:lnTo>
                                  <a:lnTo>
                                    <a:pt x="5328" y="74371"/>
                                  </a:lnTo>
                                  <a:cubicBezTo>
                                    <a:pt x="7386" y="73343"/>
                                    <a:pt x="9621" y="71641"/>
                                    <a:pt x="12021" y="69304"/>
                                  </a:cubicBezTo>
                                  <a:lnTo>
                                    <a:pt x="0" y="51845"/>
                                  </a:lnTo>
                                  <a:lnTo>
                                    <a:pt x="0" y="26068"/>
                                  </a:lnTo>
                                  <a:lnTo>
                                    <a:pt x="3182" y="30404"/>
                                  </a:lnTo>
                                  <a:lnTo>
                                    <a:pt x="7017" y="26962"/>
                                  </a:lnTo>
                                  <a:cubicBezTo>
                                    <a:pt x="9824" y="24410"/>
                                    <a:pt x="11221" y="21882"/>
                                    <a:pt x="11221" y="19368"/>
                                  </a:cubicBezTo>
                                  <a:cubicBezTo>
                                    <a:pt x="11221" y="17221"/>
                                    <a:pt x="10535" y="15418"/>
                                    <a:pt x="9176" y="13907"/>
                                  </a:cubicBezTo>
                                  <a:cubicBezTo>
                                    <a:pt x="7831" y="12446"/>
                                    <a:pt x="5989" y="11659"/>
                                    <a:pt x="3677" y="11659"/>
                                  </a:cubicBezTo>
                                  <a:lnTo>
                                    <a:pt x="0" y="13053"/>
                                  </a:lnTo>
                                  <a:lnTo>
                                    <a:pt x="0" y="1189"/>
                                  </a:lnTo>
                                  <a:lnTo>
                                    <a:pt x="3335" y="0"/>
                                  </a:lnTo>
                                  <a:close/>
                                </a:path>
                              </a:pathLst>
                            </a:custGeom>
                            <a:ln w="0" cap="flat">
                              <a:miter lim="100000"/>
                            </a:ln>
                          </wps:spPr>
                          <wps:style>
                            <a:lnRef idx="0">
                              <a:srgbClr val="000000">
                                <a:alpha val="0"/>
                              </a:srgbClr>
                            </a:lnRef>
                            <a:fillRef idx="1">
                              <a:srgbClr val="8A317E"/>
                            </a:fillRef>
                            <a:effectRef idx="0">
                              <a:scrgbClr r="0" g="0" b="0"/>
                            </a:effectRef>
                            <a:fontRef idx="none"/>
                          </wps:style>
                          <wps:bodyPr/>
                        </wps:wsp>
                        <wps:wsp>
                          <wps:cNvPr id="90" name="Shape 3698"/>
                          <wps:cNvSpPr/>
                          <wps:spPr>
                            <a:xfrm>
                              <a:off x="3044338" y="691920"/>
                              <a:ext cx="58521" cy="86627"/>
                            </a:xfrm>
                            <a:custGeom>
                              <a:avLst/>
                              <a:gdLst/>
                              <a:ahLst/>
                              <a:cxnLst/>
                              <a:rect l="0" t="0" r="0" b="0"/>
                              <a:pathLst>
                                <a:path w="58521" h="86627">
                                  <a:moveTo>
                                    <a:pt x="0" y="0"/>
                                  </a:moveTo>
                                  <a:lnTo>
                                    <a:pt x="58521" y="0"/>
                                  </a:lnTo>
                                  <a:lnTo>
                                    <a:pt x="58521" y="14669"/>
                                  </a:lnTo>
                                  <a:lnTo>
                                    <a:pt x="36716" y="14669"/>
                                  </a:lnTo>
                                  <a:lnTo>
                                    <a:pt x="36716" y="86627"/>
                                  </a:lnTo>
                                  <a:lnTo>
                                    <a:pt x="21869" y="86627"/>
                                  </a:lnTo>
                                  <a:lnTo>
                                    <a:pt x="21869" y="14669"/>
                                  </a:lnTo>
                                  <a:lnTo>
                                    <a:pt x="0" y="14669"/>
                                  </a:lnTo>
                                  <a:lnTo>
                                    <a:pt x="0" y="0"/>
                                  </a:lnTo>
                                  <a:close/>
                                </a:path>
                              </a:pathLst>
                            </a:custGeom>
                            <a:ln w="0" cap="flat">
                              <a:miter lim="100000"/>
                            </a:ln>
                          </wps:spPr>
                          <wps:style>
                            <a:lnRef idx="0">
                              <a:srgbClr val="000000">
                                <a:alpha val="0"/>
                              </a:srgbClr>
                            </a:lnRef>
                            <a:fillRef idx="1">
                              <a:srgbClr val="8A317E"/>
                            </a:fillRef>
                            <a:effectRef idx="0">
                              <a:scrgbClr r="0" g="0" b="0"/>
                            </a:effectRef>
                            <a:fontRef idx="none"/>
                          </wps:style>
                          <wps:bodyPr/>
                        </wps:wsp>
                        <wps:wsp>
                          <wps:cNvPr id="91" name="Shape 3699"/>
                          <wps:cNvSpPr/>
                          <wps:spPr>
                            <a:xfrm>
                              <a:off x="3112455" y="691920"/>
                              <a:ext cx="55982" cy="86627"/>
                            </a:xfrm>
                            <a:custGeom>
                              <a:avLst/>
                              <a:gdLst/>
                              <a:ahLst/>
                              <a:cxnLst/>
                              <a:rect l="0" t="0" r="0" b="0"/>
                              <a:pathLst>
                                <a:path w="55982" h="86627">
                                  <a:moveTo>
                                    <a:pt x="0" y="0"/>
                                  </a:moveTo>
                                  <a:lnTo>
                                    <a:pt x="54559" y="0"/>
                                  </a:lnTo>
                                  <a:lnTo>
                                    <a:pt x="54559" y="14669"/>
                                  </a:lnTo>
                                  <a:lnTo>
                                    <a:pt x="14872" y="14669"/>
                                  </a:lnTo>
                                  <a:lnTo>
                                    <a:pt x="14872" y="33846"/>
                                  </a:lnTo>
                                  <a:lnTo>
                                    <a:pt x="51816" y="33846"/>
                                  </a:lnTo>
                                  <a:lnTo>
                                    <a:pt x="51816" y="48463"/>
                                  </a:lnTo>
                                  <a:lnTo>
                                    <a:pt x="14872" y="48463"/>
                                  </a:lnTo>
                                  <a:lnTo>
                                    <a:pt x="14872" y="72035"/>
                                  </a:lnTo>
                                  <a:lnTo>
                                    <a:pt x="55982" y="72035"/>
                                  </a:lnTo>
                                  <a:lnTo>
                                    <a:pt x="55982" y="86627"/>
                                  </a:lnTo>
                                  <a:lnTo>
                                    <a:pt x="0" y="86627"/>
                                  </a:lnTo>
                                  <a:lnTo>
                                    <a:pt x="0" y="0"/>
                                  </a:lnTo>
                                  <a:close/>
                                </a:path>
                              </a:pathLst>
                            </a:custGeom>
                            <a:ln w="0" cap="flat">
                              <a:miter lim="100000"/>
                            </a:ln>
                          </wps:spPr>
                          <wps:style>
                            <a:lnRef idx="0">
                              <a:srgbClr val="000000">
                                <a:alpha val="0"/>
                              </a:srgbClr>
                            </a:lnRef>
                            <a:fillRef idx="1">
                              <a:srgbClr val="8A317E"/>
                            </a:fillRef>
                            <a:effectRef idx="0">
                              <a:scrgbClr r="0" g="0" b="0"/>
                            </a:effectRef>
                            <a:fontRef idx="none"/>
                          </wps:style>
                          <wps:bodyPr/>
                        </wps:wsp>
                        <wps:wsp>
                          <wps:cNvPr id="92" name="Shape 3700"/>
                          <wps:cNvSpPr/>
                          <wps:spPr>
                            <a:xfrm>
                              <a:off x="3178425" y="690475"/>
                              <a:ext cx="64135" cy="89535"/>
                            </a:xfrm>
                            <a:custGeom>
                              <a:avLst/>
                              <a:gdLst/>
                              <a:ahLst/>
                              <a:cxnLst/>
                              <a:rect l="0" t="0" r="0" b="0"/>
                              <a:pathLst>
                                <a:path w="64135" h="89535">
                                  <a:moveTo>
                                    <a:pt x="34454" y="0"/>
                                  </a:moveTo>
                                  <a:cubicBezTo>
                                    <a:pt x="43497" y="0"/>
                                    <a:pt x="50761" y="3086"/>
                                    <a:pt x="56388" y="9373"/>
                                  </a:cubicBezTo>
                                  <a:cubicBezTo>
                                    <a:pt x="59753" y="13081"/>
                                    <a:pt x="62268" y="18377"/>
                                    <a:pt x="63932" y="25311"/>
                                  </a:cubicBezTo>
                                  <a:lnTo>
                                    <a:pt x="49225" y="29476"/>
                                  </a:lnTo>
                                  <a:cubicBezTo>
                                    <a:pt x="48361" y="24968"/>
                                    <a:pt x="46533" y="21425"/>
                                    <a:pt x="43764" y="18834"/>
                                  </a:cubicBezTo>
                                  <a:cubicBezTo>
                                    <a:pt x="40995" y="16230"/>
                                    <a:pt x="37643" y="14910"/>
                                    <a:pt x="33680" y="14910"/>
                                  </a:cubicBezTo>
                                  <a:cubicBezTo>
                                    <a:pt x="28270" y="14910"/>
                                    <a:pt x="23825" y="17221"/>
                                    <a:pt x="20434" y="21831"/>
                                  </a:cubicBezTo>
                                  <a:cubicBezTo>
                                    <a:pt x="17018" y="26429"/>
                                    <a:pt x="15316" y="33909"/>
                                    <a:pt x="15316" y="44234"/>
                                  </a:cubicBezTo>
                                  <a:cubicBezTo>
                                    <a:pt x="15316" y="55156"/>
                                    <a:pt x="16992" y="62979"/>
                                    <a:pt x="20345" y="67627"/>
                                  </a:cubicBezTo>
                                  <a:cubicBezTo>
                                    <a:pt x="23711" y="72263"/>
                                    <a:pt x="28042" y="74587"/>
                                    <a:pt x="33401" y="74587"/>
                                  </a:cubicBezTo>
                                  <a:cubicBezTo>
                                    <a:pt x="37350" y="74587"/>
                                    <a:pt x="40754" y="73114"/>
                                    <a:pt x="43599" y="70180"/>
                                  </a:cubicBezTo>
                                  <a:cubicBezTo>
                                    <a:pt x="46431" y="67208"/>
                                    <a:pt x="48475" y="62560"/>
                                    <a:pt x="49720" y="56210"/>
                                  </a:cubicBezTo>
                                  <a:lnTo>
                                    <a:pt x="64135" y="61595"/>
                                  </a:lnTo>
                                  <a:cubicBezTo>
                                    <a:pt x="61950" y="71057"/>
                                    <a:pt x="58267" y="78092"/>
                                    <a:pt x="53124" y="82664"/>
                                  </a:cubicBezTo>
                                  <a:cubicBezTo>
                                    <a:pt x="47968" y="87249"/>
                                    <a:pt x="41465" y="89535"/>
                                    <a:pt x="33566" y="89535"/>
                                  </a:cubicBezTo>
                                  <a:cubicBezTo>
                                    <a:pt x="23774" y="89535"/>
                                    <a:pt x="15748" y="85598"/>
                                    <a:pt x="9448" y="77750"/>
                                  </a:cubicBezTo>
                                  <a:cubicBezTo>
                                    <a:pt x="3162" y="69914"/>
                                    <a:pt x="0" y="59144"/>
                                    <a:pt x="0" y="45542"/>
                                  </a:cubicBezTo>
                                  <a:cubicBezTo>
                                    <a:pt x="0" y="31102"/>
                                    <a:pt x="3187" y="19926"/>
                                    <a:pt x="9499" y="11976"/>
                                  </a:cubicBezTo>
                                  <a:cubicBezTo>
                                    <a:pt x="15836" y="3950"/>
                                    <a:pt x="24130" y="0"/>
                                    <a:pt x="34454" y="0"/>
                                  </a:cubicBezTo>
                                  <a:close/>
                                </a:path>
                              </a:pathLst>
                            </a:custGeom>
                            <a:ln w="0" cap="flat">
                              <a:miter lim="100000"/>
                            </a:ln>
                          </wps:spPr>
                          <wps:style>
                            <a:lnRef idx="0">
                              <a:srgbClr val="000000">
                                <a:alpha val="0"/>
                              </a:srgbClr>
                            </a:lnRef>
                            <a:fillRef idx="1">
                              <a:srgbClr val="8A317E"/>
                            </a:fillRef>
                            <a:effectRef idx="0">
                              <a:scrgbClr r="0" g="0" b="0"/>
                            </a:effectRef>
                            <a:fontRef idx="none"/>
                          </wps:style>
                          <wps:bodyPr/>
                        </wps:wsp>
                        <wps:wsp>
                          <wps:cNvPr id="93" name="Shape 3701"/>
                          <wps:cNvSpPr/>
                          <wps:spPr>
                            <a:xfrm>
                              <a:off x="3255369" y="691920"/>
                              <a:ext cx="58839" cy="86627"/>
                            </a:xfrm>
                            <a:custGeom>
                              <a:avLst/>
                              <a:gdLst/>
                              <a:ahLst/>
                              <a:cxnLst/>
                              <a:rect l="0" t="0" r="0" b="0"/>
                              <a:pathLst>
                                <a:path w="58839" h="86627">
                                  <a:moveTo>
                                    <a:pt x="0" y="0"/>
                                  </a:moveTo>
                                  <a:lnTo>
                                    <a:pt x="14846" y="0"/>
                                  </a:lnTo>
                                  <a:lnTo>
                                    <a:pt x="14846" y="34087"/>
                                  </a:lnTo>
                                  <a:lnTo>
                                    <a:pt x="43980" y="34087"/>
                                  </a:lnTo>
                                  <a:lnTo>
                                    <a:pt x="43980" y="0"/>
                                  </a:lnTo>
                                  <a:lnTo>
                                    <a:pt x="58839" y="0"/>
                                  </a:lnTo>
                                  <a:lnTo>
                                    <a:pt x="58839" y="86627"/>
                                  </a:lnTo>
                                  <a:lnTo>
                                    <a:pt x="43980" y="86627"/>
                                  </a:lnTo>
                                  <a:lnTo>
                                    <a:pt x="43980" y="48781"/>
                                  </a:lnTo>
                                  <a:lnTo>
                                    <a:pt x="14846" y="48781"/>
                                  </a:lnTo>
                                  <a:lnTo>
                                    <a:pt x="14846" y="86627"/>
                                  </a:lnTo>
                                  <a:lnTo>
                                    <a:pt x="0" y="86627"/>
                                  </a:lnTo>
                                  <a:lnTo>
                                    <a:pt x="0" y="0"/>
                                  </a:lnTo>
                                  <a:close/>
                                </a:path>
                              </a:pathLst>
                            </a:custGeom>
                            <a:ln w="0" cap="flat">
                              <a:miter lim="100000"/>
                            </a:ln>
                          </wps:spPr>
                          <wps:style>
                            <a:lnRef idx="0">
                              <a:srgbClr val="000000">
                                <a:alpha val="0"/>
                              </a:srgbClr>
                            </a:lnRef>
                            <a:fillRef idx="1">
                              <a:srgbClr val="8A317E"/>
                            </a:fillRef>
                            <a:effectRef idx="0">
                              <a:scrgbClr r="0" g="0" b="0"/>
                            </a:effectRef>
                            <a:fontRef idx="none"/>
                          </wps:style>
                          <wps:bodyPr/>
                        </wps:wsp>
                        <wps:wsp>
                          <wps:cNvPr id="94" name="Shape 3702"/>
                          <wps:cNvSpPr/>
                          <wps:spPr>
                            <a:xfrm>
                              <a:off x="3329732" y="691920"/>
                              <a:ext cx="58407" cy="86627"/>
                            </a:xfrm>
                            <a:custGeom>
                              <a:avLst/>
                              <a:gdLst/>
                              <a:ahLst/>
                              <a:cxnLst/>
                              <a:rect l="0" t="0" r="0" b="0"/>
                              <a:pathLst>
                                <a:path w="58407" h="86627">
                                  <a:moveTo>
                                    <a:pt x="0" y="0"/>
                                  </a:moveTo>
                                  <a:lnTo>
                                    <a:pt x="14465" y="0"/>
                                  </a:lnTo>
                                  <a:lnTo>
                                    <a:pt x="44590" y="57836"/>
                                  </a:lnTo>
                                  <a:lnTo>
                                    <a:pt x="44590" y="0"/>
                                  </a:lnTo>
                                  <a:lnTo>
                                    <a:pt x="58407" y="0"/>
                                  </a:lnTo>
                                  <a:lnTo>
                                    <a:pt x="58407" y="86627"/>
                                  </a:lnTo>
                                  <a:lnTo>
                                    <a:pt x="43497" y="86627"/>
                                  </a:lnTo>
                                  <a:lnTo>
                                    <a:pt x="13805" y="30150"/>
                                  </a:lnTo>
                                  <a:lnTo>
                                    <a:pt x="13805" y="86627"/>
                                  </a:lnTo>
                                  <a:lnTo>
                                    <a:pt x="0" y="86627"/>
                                  </a:lnTo>
                                  <a:lnTo>
                                    <a:pt x="0" y="0"/>
                                  </a:lnTo>
                                  <a:close/>
                                </a:path>
                              </a:pathLst>
                            </a:custGeom>
                            <a:ln w="0" cap="flat">
                              <a:miter lim="100000"/>
                            </a:ln>
                          </wps:spPr>
                          <wps:style>
                            <a:lnRef idx="0">
                              <a:srgbClr val="000000">
                                <a:alpha val="0"/>
                              </a:srgbClr>
                            </a:lnRef>
                            <a:fillRef idx="1">
                              <a:srgbClr val="8A317E"/>
                            </a:fillRef>
                            <a:effectRef idx="0">
                              <a:scrgbClr r="0" g="0" b="0"/>
                            </a:effectRef>
                            <a:fontRef idx="none"/>
                          </wps:style>
                          <wps:bodyPr/>
                        </wps:wsp>
                        <wps:wsp>
                          <wps:cNvPr id="95" name="Shape 3703"/>
                          <wps:cNvSpPr/>
                          <wps:spPr>
                            <a:xfrm>
                              <a:off x="3400836" y="690460"/>
                              <a:ext cx="35693" cy="89526"/>
                            </a:xfrm>
                            <a:custGeom>
                              <a:avLst/>
                              <a:gdLst/>
                              <a:ahLst/>
                              <a:cxnLst/>
                              <a:rect l="0" t="0" r="0" b="0"/>
                              <a:pathLst>
                                <a:path w="35693" h="89526">
                                  <a:moveTo>
                                    <a:pt x="35598" y="0"/>
                                  </a:moveTo>
                                  <a:lnTo>
                                    <a:pt x="35693" y="19"/>
                                  </a:lnTo>
                                  <a:lnTo>
                                    <a:pt x="35693" y="14957"/>
                                  </a:lnTo>
                                  <a:lnTo>
                                    <a:pt x="20929" y="22352"/>
                                  </a:lnTo>
                                  <a:cubicBezTo>
                                    <a:pt x="17195" y="27305"/>
                                    <a:pt x="15329" y="34760"/>
                                    <a:pt x="15329" y="44717"/>
                                  </a:cubicBezTo>
                                  <a:cubicBezTo>
                                    <a:pt x="15329" y="54534"/>
                                    <a:pt x="17234" y="61963"/>
                                    <a:pt x="21094" y="67030"/>
                                  </a:cubicBezTo>
                                  <a:lnTo>
                                    <a:pt x="35693" y="74576"/>
                                  </a:lnTo>
                                  <a:lnTo>
                                    <a:pt x="35693" y="89526"/>
                                  </a:lnTo>
                                  <a:lnTo>
                                    <a:pt x="21075" y="86604"/>
                                  </a:lnTo>
                                  <a:cubicBezTo>
                                    <a:pt x="16722" y="84642"/>
                                    <a:pt x="12929" y="81699"/>
                                    <a:pt x="9703" y="77775"/>
                                  </a:cubicBezTo>
                                  <a:cubicBezTo>
                                    <a:pt x="3225" y="69926"/>
                                    <a:pt x="0" y="59093"/>
                                    <a:pt x="0" y="45314"/>
                                  </a:cubicBezTo>
                                  <a:cubicBezTo>
                                    <a:pt x="0" y="36500"/>
                                    <a:pt x="1130" y="29096"/>
                                    <a:pt x="3353" y="23076"/>
                                  </a:cubicBezTo>
                                  <a:cubicBezTo>
                                    <a:pt x="5042" y="18682"/>
                                    <a:pt x="7315" y="14719"/>
                                    <a:pt x="10236" y="11227"/>
                                  </a:cubicBezTo>
                                  <a:cubicBezTo>
                                    <a:pt x="13106" y="7709"/>
                                    <a:pt x="16294" y="5118"/>
                                    <a:pt x="19723" y="3416"/>
                                  </a:cubicBezTo>
                                  <a:cubicBezTo>
                                    <a:pt x="24333" y="1130"/>
                                    <a:pt x="29604" y="0"/>
                                    <a:pt x="35598" y="0"/>
                                  </a:cubicBezTo>
                                  <a:close/>
                                </a:path>
                              </a:pathLst>
                            </a:custGeom>
                            <a:ln w="0" cap="flat">
                              <a:miter lim="100000"/>
                            </a:ln>
                          </wps:spPr>
                          <wps:style>
                            <a:lnRef idx="0">
                              <a:srgbClr val="000000">
                                <a:alpha val="0"/>
                              </a:srgbClr>
                            </a:lnRef>
                            <a:fillRef idx="1">
                              <a:srgbClr val="8A317E"/>
                            </a:fillRef>
                            <a:effectRef idx="0">
                              <a:scrgbClr r="0" g="0" b="0"/>
                            </a:effectRef>
                            <a:fontRef idx="none"/>
                          </wps:style>
                          <wps:bodyPr/>
                        </wps:wsp>
                        <wps:wsp>
                          <wps:cNvPr id="256" name="Shape 3704"/>
                          <wps:cNvSpPr/>
                          <wps:spPr>
                            <a:xfrm>
                              <a:off x="3436529" y="690479"/>
                              <a:ext cx="35706" cy="89528"/>
                            </a:xfrm>
                            <a:custGeom>
                              <a:avLst/>
                              <a:gdLst/>
                              <a:ahLst/>
                              <a:cxnLst/>
                              <a:rect l="0" t="0" r="0" b="0"/>
                              <a:pathLst>
                                <a:path w="35706" h="89528">
                                  <a:moveTo>
                                    <a:pt x="0" y="0"/>
                                  </a:moveTo>
                                  <a:lnTo>
                                    <a:pt x="14556" y="2944"/>
                                  </a:lnTo>
                                  <a:cubicBezTo>
                                    <a:pt x="18894" y="4921"/>
                                    <a:pt x="22689" y="7886"/>
                                    <a:pt x="25940" y="11842"/>
                                  </a:cubicBezTo>
                                  <a:cubicBezTo>
                                    <a:pt x="32467" y="19767"/>
                                    <a:pt x="35706" y="30753"/>
                                    <a:pt x="35706" y="44862"/>
                                  </a:cubicBezTo>
                                  <a:cubicBezTo>
                                    <a:pt x="35706" y="58858"/>
                                    <a:pt x="32493" y="69793"/>
                                    <a:pt x="26015" y="77705"/>
                                  </a:cubicBezTo>
                                  <a:cubicBezTo>
                                    <a:pt x="19577" y="85604"/>
                                    <a:pt x="10916" y="89528"/>
                                    <a:pt x="108" y="89528"/>
                                  </a:cubicBezTo>
                                  <a:lnTo>
                                    <a:pt x="0" y="89507"/>
                                  </a:lnTo>
                                  <a:lnTo>
                                    <a:pt x="0" y="74557"/>
                                  </a:lnTo>
                                  <a:lnTo>
                                    <a:pt x="70" y="74593"/>
                                  </a:lnTo>
                                  <a:cubicBezTo>
                                    <a:pt x="5975" y="74593"/>
                                    <a:pt x="10839" y="72079"/>
                                    <a:pt x="14649" y="67049"/>
                                  </a:cubicBezTo>
                                  <a:cubicBezTo>
                                    <a:pt x="18459" y="62033"/>
                                    <a:pt x="20364" y="54515"/>
                                    <a:pt x="20364" y="44443"/>
                                  </a:cubicBezTo>
                                  <a:cubicBezTo>
                                    <a:pt x="20364" y="34537"/>
                                    <a:pt x="18510" y="27108"/>
                                    <a:pt x="14789" y="22256"/>
                                  </a:cubicBezTo>
                                  <a:cubicBezTo>
                                    <a:pt x="11106" y="17367"/>
                                    <a:pt x="6191" y="14903"/>
                                    <a:pt x="70" y="14903"/>
                                  </a:cubicBezTo>
                                  <a:lnTo>
                                    <a:pt x="0" y="14938"/>
                                  </a:lnTo>
                                  <a:lnTo>
                                    <a:pt x="0" y="0"/>
                                  </a:lnTo>
                                  <a:close/>
                                </a:path>
                              </a:pathLst>
                            </a:custGeom>
                            <a:ln w="0" cap="flat">
                              <a:miter lim="100000"/>
                            </a:ln>
                          </wps:spPr>
                          <wps:style>
                            <a:lnRef idx="0">
                              <a:srgbClr val="000000">
                                <a:alpha val="0"/>
                              </a:srgbClr>
                            </a:lnRef>
                            <a:fillRef idx="1">
                              <a:srgbClr val="8A317E"/>
                            </a:fillRef>
                            <a:effectRef idx="0">
                              <a:scrgbClr r="0" g="0" b="0"/>
                            </a:effectRef>
                            <a:fontRef idx="none"/>
                          </wps:style>
                          <wps:bodyPr/>
                        </wps:wsp>
                        <wps:wsp>
                          <wps:cNvPr id="257" name="Shape 3705"/>
                          <wps:cNvSpPr/>
                          <wps:spPr>
                            <a:xfrm>
                              <a:off x="3484254" y="692644"/>
                              <a:ext cx="51816" cy="85903"/>
                            </a:xfrm>
                            <a:custGeom>
                              <a:avLst/>
                              <a:gdLst/>
                              <a:ahLst/>
                              <a:cxnLst/>
                              <a:rect l="0" t="0" r="0" b="0"/>
                              <a:pathLst>
                                <a:path w="51816" h="85903">
                                  <a:moveTo>
                                    <a:pt x="0" y="0"/>
                                  </a:moveTo>
                                  <a:lnTo>
                                    <a:pt x="14834" y="0"/>
                                  </a:lnTo>
                                  <a:lnTo>
                                    <a:pt x="14834" y="71311"/>
                                  </a:lnTo>
                                  <a:lnTo>
                                    <a:pt x="51816" y="71311"/>
                                  </a:lnTo>
                                  <a:lnTo>
                                    <a:pt x="51816" y="85903"/>
                                  </a:lnTo>
                                  <a:lnTo>
                                    <a:pt x="0" y="85903"/>
                                  </a:lnTo>
                                  <a:lnTo>
                                    <a:pt x="0" y="0"/>
                                  </a:lnTo>
                                  <a:close/>
                                </a:path>
                              </a:pathLst>
                            </a:custGeom>
                            <a:ln w="0" cap="flat">
                              <a:miter lim="100000"/>
                            </a:ln>
                          </wps:spPr>
                          <wps:style>
                            <a:lnRef idx="0">
                              <a:srgbClr val="000000">
                                <a:alpha val="0"/>
                              </a:srgbClr>
                            </a:lnRef>
                            <a:fillRef idx="1">
                              <a:srgbClr val="8A317E"/>
                            </a:fillRef>
                            <a:effectRef idx="0">
                              <a:scrgbClr r="0" g="0" b="0"/>
                            </a:effectRef>
                            <a:fontRef idx="none"/>
                          </wps:style>
                          <wps:bodyPr/>
                        </wps:wsp>
                        <wps:wsp>
                          <wps:cNvPr id="258" name="Shape 3706"/>
                          <wps:cNvSpPr/>
                          <wps:spPr>
                            <a:xfrm>
                              <a:off x="3543648" y="690460"/>
                              <a:ext cx="35680" cy="89526"/>
                            </a:xfrm>
                            <a:custGeom>
                              <a:avLst/>
                              <a:gdLst/>
                              <a:ahLst/>
                              <a:cxnLst/>
                              <a:rect l="0" t="0" r="0" b="0"/>
                              <a:pathLst>
                                <a:path w="35680" h="89526">
                                  <a:moveTo>
                                    <a:pt x="35598" y="0"/>
                                  </a:moveTo>
                                  <a:lnTo>
                                    <a:pt x="35680" y="17"/>
                                  </a:lnTo>
                                  <a:lnTo>
                                    <a:pt x="35680" y="14964"/>
                                  </a:lnTo>
                                  <a:lnTo>
                                    <a:pt x="20942" y="22352"/>
                                  </a:lnTo>
                                  <a:cubicBezTo>
                                    <a:pt x="17196" y="27305"/>
                                    <a:pt x="15316" y="34760"/>
                                    <a:pt x="15316" y="44717"/>
                                  </a:cubicBezTo>
                                  <a:cubicBezTo>
                                    <a:pt x="15316" y="54534"/>
                                    <a:pt x="17246" y="61963"/>
                                    <a:pt x="21095" y="67030"/>
                                  </a:cubicBezTo>
                                  <a:lnTo>
                                    <a:pt x="35680" y="74570"/>
                                  </a:lnTo>
                                  <a:lnTo>
                                    <a:pt x="35680" y="89526"/>
                                  </a:lnTo>
                                  <a:lnTo>
                                    <a:pt x="21072" y="86604"/>
                                  </a:lnTo>
                                  <a:cubicBezTo>
                                    <a:pt x="16719" y="84642"/>
                                    <a:pt x="12922" y="81699"/>
                                    <a:pt x="9690" y="77775"/>
                                  </a:cubicBezTo>
                                  <a:cubicBezTo>
                                    <a:pt x="3225" y="69926"/>
                                    <a:pt x="0" y="59093"/>
                                    <a:pt x="0" y="45314"/>
                                  </a:cubicBezTo>
                                  <a:cubicBezTo>
                                    <a:pt x="0" y="36500"/>
                                    <a:pt x="1118" y="29096"/>
                                    <a:pt x="3353" y="23076"/>
                                  </a:cubicBezTo>
                                  <a:cubicBezTo>
                                    <a:pt x="5042" y="18682"/>
                                    <a:pt x="7327" y="14719"/>
                                    <a:pt x="10223" y="11227"/>
                                  </a:cubicBezTo>
                                  <a:cubicBezTo>
                                    <a:pt x="13106" y="7709"/>
                                    <a:pt x="16281" y="5118"/>
                                    <a:pt x="19736" y="3416"/>
                                  </a:cubicBezTo>
                                  <a:cubicBezTo>
                                    <a:pt x="24320" y="1130"/>
                                    <a:pt x="29629" y="0"/>
                                    <a:pt x="35598" y="0"/>
                                  </a:cubicBezTo>
                                  <a:close/>
                                </a:path>
                              </a:pathLst>
                            </a:custGeom>
                            <a:ln w="0" cap="flat">
                              <a:miter lim="100000"/>
                            </a:ln>
                          </wps:spPr>
                          <wps:style>
                            <a:lnRef idx="0">
                              <a:srgbClr val="000000">
                                <a:alpha val="0"/>
                              </a:srgbClr>
                            </a:lnRef>
                            <a:fillRef idx="1">
                              <a:srgbClr val="8A317E"/>
                            </a:fillRef>
                            <a:effectRef idx="0">
                              <a:scrgbClr r="0" g="0" b="0"/>
                            </a:effectRef>
                            <a:fontRef idx="none"/>
                          </wps:style>
                          <wps:bodyPr/>
                        </wps:wsp>
                        <wps:wsp>
                          <wps:cNvPr id="259" name="Shape 3707"/>
                          <wps:cNvSpPr/>
                          <wps:spPr>
                            <a:xfrm>
                              <a:off x="3579328" y="690476"/>
                              <a:ext cx="35732" cy="89531"/>
                            </a:xfrm>
                            <a:custGeom>
                              <a:avLst/>
                              <a:gdLst/>
                              <a:ahLst/>
                              <a:cxnLst/>
                              <a:rect l="0" t="0" r="0" b="0"/>
                              <a:pathLst>
                                <a:path w="35732" h="89531">
                                  <a:moveTo>
                                    <a:pt x="0" y="0"/>
                                  </a:moveTo>
                                  <a:lnTo>
                                    <a:pt x="14564" y="2947"/>
                                  </a:lnTo>
                                  <a:cubicBezTo>
                                    <a:pt x="18904" y="4924"/>
                                    <a:pt x="22702" y="7889"/>
                                    <a:pt x="25953" y="11845"/>
                                  </a:cubicBezTo>
                                  <a:cubicBezTo>
                                    <a:pt x="32468" y="19770"/>
                                    <a:pt x="35732" y="30755"/>
                                    <a:pt x="35732" y="44865"/>
                                  </a:cubicBezTo>
                                  <a:cubicBezTo>
                                    <a:pt x="35732" y="58860"/>
                                    <a:pt x="32481" y="69795"/>
                                    <a:pt x="26029" y="77707"/>
                                  </a:cubicBezTo>
                                  <a:cubicBezTo>
                                    <a:pt x="19578" y="85607"/>
                                    <a:pt x="10942" y="89531"/>
                                    <a:pt x="109" y="89531"/>
                                  </a:cubicBezTo>
                                  <a:lnTo>
                                    <a:pt x="0" y="89509"/>
                                  </a:lnTo>
                                  <a:lnTo>
                                    <a:pt x="0" y="74553"/>
                                  </a:lnTo>
                                  <a:lnTo>
                                    <a:pt x="83" y="74596"/>
                                  </a:lnTo>
                                  <a:cubicBezTo>
                                    <a:pt x="6001" y="74596"/>
                                    <a:pt x="10840" y="72081"/>
                                    <a:pt x="14675" y="67052"/>
                                  </a:cubicBezTo>
                                  <a:cubicBezTo>
                                    <a:pt x="18460" y="62035"/>
                                    <a:pt x="20365" y="54517"/>
                                    <a:pt x="20365" y="44446"/>
                                  </a:cubicBezTo>
                                  <a:cubicBezTo>
                                    <a:pt x="20365" y="34540"/>
                                    <a:pt x="18536" y="27110"/>
                                    <a:pt x="14828" y="22259"/>
                                  </a:cubicBezTo>
                                  <a:cubicBezTo>
                                    <a:pt x="11119" y="17369"/>
                                    <a:pt x="6217" y="14906"/>
                                    <a:pt x="83" y="14906"/>
                                  </a:cubicBezTo>
                                  <a:lnTo>
                                    <a:pt x="0" y="14947"/>
                                  </a:lnTo>
                                  <a:lnTo>
                                    <a:pt x="0" y="0"/>
                                  </a:lnTo>
                                  <a:close/>
                                </a:path>
                              </a:pathLst>
                            </a:custGeom>
                            <a:ln w="0" cap="flat">
                              <a:miter lim="100000"/>
                            </a:ln>
                          </wps:spPr>
                          <wps:style>
                            <a:lnRef idx="0">
                              <a:srgbClr val="000000">
                                <a:alpha val="0"/>
                              </a:srgbClr>
                            </a:lnRef>
                            <a:fillRef idx="1">
                              <a:srgbClr val="8A317E"/>
                            </a:fillRef>
                            <a:effectRef idx="0">
                              <a:scrgbClr r="0" g="0" b="0"/>
                            </a:effectRef>
                            <a:fontRef idx="none"/>
                          </wps:style>
                          <wps:bodyPr/>
                        </wps:wsp>
                        <wps:wsp>
                          <wps:cNvPr id="260" name="Shape 3708"/>
                          <wps:cNvSpPr/>
                          <wps:spPr>
                            <a:xfrm>
                              <a:off x="3624109" y="690475"/>
                              <a:ext cx="68834" cy="89535"/>
                            </a:xfrm>
                            <a:custGeom>
                              <a:avLst/>
                              <a:gdLst/>
                              <a:ahLst/>
                              <a:cxnLst/>
                              <a:rect l="0" t="0" r="0" b="0"/>
                              <a:pathLst>
                                <a:path w="68834" h="89535">
                                  <a:moveTo>
                                    <a:pt x="36550" y="0"/>
                                  </a:moveTo>
                                  <a:cubicBezTo>
                                    <a:pt x="45682" y="0"/>
                                    <a:pt x="52819" y="2235"/>
                                    <a:pt x="57976" y="6731"/>
                                  </a:cubicBezTo>
                                  <a:cubicBezTo>
                                    <a:pt x="63093" y="11252"/>
                                    <a:pt x="66395" y="17488"/>
                                    <a:pt x="67881" y="25438"/>
                                  </a:cubicBezTo>
                                  <a:lnTo>
                                    <a:pt x="53111" y="28689"/>
                                  </a:lnTo>
                                  <a:cubicBezTo>
                                    <a:pt x="52070" y="24422"/>
                                    <a:pt x="50126" y="21082"/>
                                    <a:pt x="47257" y="18631"/>
                                  </a:cubicBezTo>
                                  <a:cubicBezTo>
                                    <a:pt x="44424" y="16154"/>
                                    <a:pt x="40818" y="14910"/>
                                    <a:pt x="36550" y="14910"/>
                                  </a:cubicBezTo>
                                  <a:cubicBezTo>
                                    <a:pt x="30035" y="14910"/>
                                    <a:pt x="24879" y="17361"/>
                                    <a:pt x="21044" y="22174"/>
                                  </a:cubicBezTo>
                                  <a:cubicBezTo>
                                    <a:pt x="17208" y="27038"/>
                                    <a:pt x="15316" y="34214"/>
                                    <a:pt x="15316" y="43764"/>
                                  </a:cubicBezTo>
                                  <a:cubicBezTo>
                                    <a:pt x="15316" y="54051"/>
                                    <a:pt x="17234" y="61747"/>
                                    <a:pt x="21120" y="66904"/>
                                  </a:cubicBezTo>
                                  <a:cubicBezTo>
                                    <a:pt x="24993" y="72022"/>
                                    <a:pt x="30099" y="74587"/>
                                    <a:pt x="36385" y="74587"/>
                                  </a:cubicBezTo>
                                  <a:cubicBezTo>
                                    <a:pt x="39509" y="74587"/>
                                    <a:pt x="42634" y="73876"/>
                                    <a:pt x="45758" y="72428"/>
                                  </a:cubicBezTo>
                                  <a:cubicBezTo>
                                    <a:pt x="48869" y="71018"/>
                                    <a:pt x="51574" y="69240"/>
                                    <a:pt x="53822" y="67208"/>
                                  </a:cubicBezTo>
                                  <a:lnTo>
                                    <a:pt x="53822" y="56210"/>
                                  </a:lnTo>
                                  <a:lnTo>
                                    <a:pt x="36817" y="56210"/>
                                  </a:lnTo>
                                  <a:lnTo>
                                    <a:pt x="36817" y="41643"/>
                                  </a:lnTo>
                                  <a:lnTo>
                                    <a:pt x="68834" y="41643"/>
                                  </a:lnTo>
                                  <a:lnTo>
                                    <a:pt x="68834" y="76124"/>
                                  </a:lnTo>
                                  <a:cubicBezTo>
                                    <a:pt x="65735" y="79680"/>
                                    <a:pt x="61214" y="82791"/>
                                    <a:pt x="55308" y="85484"/>
                                  </a:cubicBezTo>
                                  <a:cubicBezTo>
                                    <a:pt x="49390" y="88214"/>
                                    <a:pt x="43408" y="89535"/>
                                    <a:pt x="37338" y="89535"/>
                                  </a:cubicBezTo>
                                  <a:cubicBezTo>
                                    <a:pt x="29654" y="89535"/>
                                    <a:pt x="22949" y="87656"/>
                                    <a:pt x="17208" y="83845"/>
                                  </a:cubicBezTo>
                                  <a:cubicBezTo>
                                    <a:pt x="11506" y="80035"/>
                                    <a:pt x="7188" y="74600"/>
                                    <a:pt x="4293" y="67526"/>
                                  </a:cubicBezTo>
                                  <a:cubicBezTo>
                                    <a:pt x="1422" y="60465"/>
                                    <a:pt x="0" y="52768"/>
                                    <a:pt x="0" y="44450"/>
                                  </a:cubicBezTo>
                                  <a:cubicBezTo>
                                    <a:pt x="0" y="35446"/>
                                    <a:pt x="1574" y="27432"/>
                                    <a:pt x="4800" y="20434"/>
                                  </a:cubicBezTo>
                                  <a:cubicBezTo>
                                    <a:pt x="8026" y="13398"/>
                                    <a:pt x="12712" y="8065"/>
                                    <a:pt x="18910" y="4305"/>
                                  </a:cubicBezTo>
                                  <a:cubicBezTo>
                                    <a:pt x="23634" y="1410"/>
                                    <a:pt x="29514" y="0"/>
                                    <a:pt x="36550" y="0"/>
                                  </a:cubicBezTo>
                                  <a:close/>
                                </a:path>
                              </a:pathLst>
                            </a:custGeom>
                            <a:ln w="0" cap="flat">
                              <a:miter lim="100000"/>
                            </a:ln>
                          </wps:spPr>
                          <wps:style>
                            <a:lnRef idx="0">
                              <a:srgbClr val="000000">
                                <a:alpha val="0"/>
                              </a:srgbClr>
                            </a:lnRef>
                            <a:fillRef idx="1">
                              <a:srgbClr val="8A317E"/>
                            </a:fillRef>
                            <a:effectRef idx="0">
                              <a:scrgbClr r="0" g="0" b="0"/>
                            </a:effectRef>
                            <a:fontRef idx="none"/>
                          </wps:style>
                          <wps:bodyPr/>
                        </wps:wsp>
                        <wps:wsp>
                          <wps:cNvPr id="261" name="Shape 3709"/>
                          <wps:cNvSpPr/>
                          <wps:spPr>
                            <a:xfrm>
                              <a:off x="3699013" y="691920"/>
                              <a:ext cx="68834" cy="86627"/>
                            </a:xfrm>
                            <a:custGeom>
                              <a:avLst/>
                              <a:gdLst/>
                              <a:ahLst/>
                              <a:cxnLst/>
                              <a:rect l="0" t="0" r="0" b="0"/>
                              <a:pathLst>
                                <a:path w="68834" h="86627">
                                  <a:moveTo>
                                    <a:pt x="0" y="0"/>
                                  </a:moveTo>
                                  <a:lnTo>
                                    <a:pt x="17437" y="0"/>
                                  </a:lnTo>
                                  <a:lnTo>
                                    <a:pt x="34734" y="34277"/>
                                  </a:lnTo>
                                  <a:lnTo>
                                    <a:pt x="51727" y="0"/>
                                  </a:lnTo>
                                  <a:lnTo>
                                    <a:pt x="68834" y="0"/>
                                  </a:lnTo>
                                  <a:lnTo>
                                    <a:pt x="41783" y="50267"/>
                                  </a:lnTo>
                                  <a:lnTo>
                                    <a:pt x="41783" y="86627"/>
                                  </a:lnTo>
                                  <a:lnTo>
                                    <a:pt x="26962" y="86627"/>
                                  </a:lnTo>
                                  <a:lnTo>
                                    <a:pt x="26962" y="50165"/>
                                  </a:lnTo>
                                  <a:lnTo>
                                    <a:pt x="0" y="0"/>
                                  </a:lnTo>
                                  <a:close/>
                                </a:path>
                              </a:pathLst>
                            </a:custGeom>
                            <a:ln w="0" cap="flat">
                              <a:miter lim="100000"/>
                            </a:ln>
                          </wps:spPr>
                          <wps:style>
                            <a:lnRef idx="0">
                              <a:srgbClr val="000000">
                                <a:alpha val="0"/>
                              </a:srgbClr>
                            </a:lnRef>
                            <a:fillRef idx="1">
                              <a:srgbClr val="8A317E"/>
                            </a:fillRef>
                            <a:effectRef idx="0">
                              <a:scrgbClr r="0" g="0" b="0"/>
                            </a:effectRef>
                            <a:fontRef idx="none"/>
                          </wps:style>
                          <wps:bodyPr/>
                        </wps:wsp>
                      </wpg:grpSp>
                      <wpg:grpSp>
                        <wpg:cNvPr id="262" name="Group 745"/>
                        <wpg:cNvGrpSpPr>
                          <a:grpSpLocks noChangeAspect="1"/>
                        </wpg:cNvGrpSpPr>
                        <wpg:grpSpPr>
                          <a:xfrm>
                            <a:off x="-1" y="2"/>
                            <a:ext cx="863986" cy="864028"/>
                            <a:chOff x="0" y="0"/>
                            <a:chExt cx="2293048" cy="2293049"/>
                          </a:xfrm>
                        </wpg:grpSpPr>
                        <wps:wsp>
                          <wps:cNvPr id="263" name="Shape 41"/>
                          <wps:cNvSpPr/>
                          <wps:spPr>
                            <a:xfrm>
                              <a:off x="1096725" y="1424163"/>
                              <a:ext cx="19393" cy="25159"/>
                            </a:xfrm>
                            <a:custGeom>
                              <a:avLst/>
                              <a:gdLst/>
                              <a:ahLst/>
                              <a:cxnLst/>
                              <a:rect l="0" t="0" r="0" b="0"/>
                              <a:pathLst>
                                <a:path w="19393" h="25159">
                                  <a:moveTo>
                                    <a:pt x="9461" y="0"/>
                                  </a:moveTo>
                                  <a:cubicBezTo>
                                    <a:pt x="16167" y="0"/>
                                    <a:pt x="19393" y="6858"/>
                                    <a:pt x="19393" y="15532"/>
                                  </a:cubicBezTo>
                                  <a:cubicBezTo>
                                    <a:pt x="19393" y="18034"/>
                                    <a:pt x="19203" y="19329"/>
                                    <a:pt x="18631" y="20282"/>
                                  </a:cubicBezTo>
                                  <a:cubicBezTo>
                                    <a:pt x="17120" y="22758"/>
                                    <a:pt x="13906" y="25159"/>
                                    <a:pt x="9652" y="25159"/>
                                  </a:cubicBezTo>
                                  <a:cubicBezTo>
                                    <a:pt x="3963" y="25159"/>
                                    <a:pt x="0" y="20523"/>
                                    <a:pt x="0" y="12878"/>
                                  </a:cubicBezTo>
                                  <a:cubicBezTo>
                                    <a:pt x="0" y="5474"/>
                                    <a:pt x="3784" y="0"/>
                                    <a:pt x="9461" y="0"/>
                                  </a:cubicBezTo>
                                  <a:close/>
                                </a:path>
                              </a:pathLst>
                            </a:custGeom>
                            <a:ln w="0" cap="flat">
                              <a:miter lim="100000"/>
                            </a:ln>
                          </wps:spPr>
                          <wps:style>
                            <a:lnRef idx="0">
                              <a:srgbClr val="000000">
                                <a:alpha val="0"/>
                              </a:srgbClr>
                            </a:lnRef>
                            <a:fillRef idx="1">
                              <a:srgbClr val="8A317E"/>
                            </a:fillRef>
                            <a:effectRef idx="0">
                              <a:scrgbClr r="0" g="0" b="0"/>
                            </a:effectRef>
                            <a:fontRef idx="none"/>
                          </wps:style>
                          <wps:bodyPr/>
                        </wps:wsp>
                        <wps:wsp>
                          <wps:cNvPr id="264" name="Shape 42"/>
                          <wps:cNvSpPr/>
                          <wps:spPr>
                            <a:xfrm>
                              <a:off x="827319" y="742091"/>
                              <a:ext cx="200584" cy="810521"/>
                            </a:xfrm>
                            <a:custGeom>
                              <a:avLst/>
                              <a:gdLst/>
                              <a:ahLst/>
                              <a:cxnLst/>
                              <a:rect l="0" t="0" r="0" b="0"/>
                              <a:pathLst>
                                <a:path w="200584" h="810521">
                                  <a:moveTo>
                                    <a:pt x="0" y="0"/>
                                  </a:moveTo>
                                  <a:lnTo>
                                    <a:pt x="24117" y="6236"/>
                                  </a:lnTo>
                                  <a:cubicBezTo>
                                    <a:pt x="23926" y="133629"/>
                                    <a:pt x="23850" y="499834"/>
                                    <a:pt x="24587" y="508152"/>
                                  </a:cubicBezTo>
                                  <a:cubicBezTo>
                                    <a:pt x="25959" y="524180"/>
                                    <a:pt x="26073" y="549237"/>
                                    <a:pt x="36881" y="585483"/>
                                  </a:cubicBezTo>
                                  <a:cubicBezTo>
                                    <a:pt x="40398" y="597217"/>
                                    <a:pt x="45732" y="610121"/>
                                    <a:pt x="52298" y="623621"/>
                                  </a:cubicBezTo>
                                  <a:lnTo>
                                    <a:pt x="200584" y="623621"/>
                                  </a:lnTo>
                                  <a:lnTo>
                                    <a:pt x="200584" y="675396"/>
                                  </a:lnTo>
                                  <a:lnTo>
                                    <a:pt x="186029" y="682143"/>
                                  </a:lnTo>
                                  <a:lnTo>
                                    <a:pt x="189052" y="691236"/>
                                  </a:lnTo>
                                  <a:lnTo>
                                    <a:pt x="200584" y="685779"/>
                                  </a:lnTo>
                                  <a:lnTo>
                                    <a:pt x="200584" y="810521"/>
                                  </a:lnTo>
                                  <a:lnTo>
                                    <a:pt x="149763" y="780743"/>
                                  </a:lnTo>
                                  <a:cubicBezTo>
                                    <a:pt x="130635" y="767373"/>
                                    <a:pt x="112331" y="752008"/>
                                    <a:pt x="95770" y="734251"/>
                                  </a:cubicBezTo>
                                  <a:cubicBezTo>
                                    <a:pt x="92519" y="730771"/>
                                    <a:pt x="89319" y="727113"/>
                                    <a:pt x="86157" y="723405"/>
                                  </a:cubicBezTo>
                                  <a:cubicBezTo>
                                    <a:pt x="85280" y="722313"/>
                                    <a:pt x="84366" y="721233"/>
                                    <a:pt x="83477" y="720115"/>
                                  </a:cubicBezTo>
                                  <a:cubicBezTo>
                                    <a:pt x="81076" y="717207"/>
                                    <a:pt x="78663" y="714248"/>
                                    <a:pt x="76378" y="711238"/>
                                  </a:cubicBezTo>
                                  <a:cubicBezTo>
                                    <a:pt x="75552" y="710222"/>
                                    <a:pt x="74778" y="709219"/>
                                    <a:pt x="73990" y="708203"/>
                                  </a:cubicBezTo>
                                  <a:cubicBezTo>
                                    <a:pt x="70955" y="704202"/>
                                    <a:pt x="67996" y="700151"/>
                                    <a:pt x="65088" y="695998"/>
                                  </a:cubicBezTo>
                                  <a:cubicBezTo>
                                    <a:pt x="64732" y="695503"/>
                                    <a:pt x="64376" y="694982"/>
                                    <a:pt x="64046" y="694474"/>
                                  </a:cubicBezTo>
                                  <a:cubicBezTo>
                                    <a:pt x="61455" y="690753"/>
                                    <a:pt x="58953" y="686981"/>
                                    <a:pt x="56464" y="683184"/>
                                  </a:cubicBezTo>
                                  <a:cubicBezTo>
                                    <a:pt x="55778" y="682066"/>
                                    <a:pt x="55067" y="680961"/>
                                    <a:pt x="54368" y="679869"/>
                                  </a:cubicBezTo>
                                  <a:cubicBezTo>
                                    <a:pt x="52032" y="676173"/>
                                    <a:pt x="49746" y="672452"/>
                                    <a:pt x="47523" y="668706"/>
                                  </a:cubicBezTo>
                                  <a:cubicBezTo>
                                    <a:pt x="47104" y="668058"/>
                                    <a:pt x="46710" y="667410"/>
                                    <a:pt x="46329" y="666724"/>
                                  </a:cubicBezTo>
                                  <a:cubicBezTo>
                                    <a:pt x="43713" y="662216"/>
                                    <a:pt x="41148" y="657695"/>
                                    <a:pt x="38722" y="653148"/>
                                  </a:cubicBezTo>
                                  <a:cubicBezTo>
                                    <a:pt x="38379" y="652590"/>
                                    <a:pt x="38100" y="652018"/>
                                    <a:pt x="37820" y="651446"/>
                                  </a:cubicBezTo>
                                  <a:cubicBezTo>
                                    <a:pt x="35712" y="647484"/>
                                    <a:pt x="33668" y="643534"/>
                                    <a:pt x="31724" y="639597"/>
                                  </a:cubicBezTo>
                                  <a:cubicBezTo>
                                    <a:pt x="31267" y="638658"/>
                                    <a:pt x="30823" y="637730"/>
                                    <a:pt x="30378" y="636791"/>
                                  </a:cubicBezTo>
                                  <a:cubicBezTo>
                                    <a:pt x="28270" y="632447"/>
                                    <a:pt x="26250" y="628129"/>
                                    <a:pt x="24384" y="623850"/>
                                  </a:cubicBezTo>
                                  <a:cubicBezTo>
                                    <a:pt x="24320" y="623760"/>
                                    <a:pt x="24295" y="623697"/>
                                    <a:pt x="24269" y="623621"/>
                                  </a:cubicBezTo>
                                  <a:cubicBezTo>
                                    <a:pt x="16459" y="605777"/>
                                    <a:pt x="10592" y="588594"/>
                                    <a:pt x="7341" y="573418"/>
                                  </a:cubicBezTo>
                                  <a:cubicBezTo>
                                    <a:pt x="1295" y="545224"/>
                                    <a:pt x="0" y="523329"/>
                                    <a:pt x="0" y="502018"/>
                                  </a:cubicBezTo>
                                  <a:lnTo>
                                    <a:pt x="0" y="0"/>
                                  </a:lnTo>
                                  <a:close/>
                                </a:path>
                              </a:pathLst>
                            </a:custGeom>
                            <a:ln w="0" cap="flat">
                              <a:miter lim="100000"/>
                            </a:ln>
                          </wps:spPr>
                          <wps:style>
                            <a:lnRef idx="0">
                              <a:srgbClr val="000000">
                                <a:alpha val="0"/>
                              </a:srgbClr>
                            </a:lnRef>
                            <a:fillRef idx="1">
                              <a:srgbClr val="8A317E"/>
                            </a:fillRef>
                            <a:effectRef idx="0">
                              <a:scrgbClr r="0" g="0" b="0"/>
                            </a:effectRef>
                            <a:fontRef idx="none"/>
                          </wps:style>
                          <wps:bodyPr/>
                        </wps:wsp>
                        <wps:wsp>
                          <wps:cNvPr id="265" name="Shape 43"/>
                          <wps:cNvSpPr/>
                          <wps:spPr>
                            <a:xfrm>
                              <a:off x="1027903" y="1365712"/>
                              <a:ext cx="78639" cy="220760"/>
                            </a:xfrm>
                            <a:custGeom>
                              <a:avLst/>
                              <a:gdLst/>
                              <a:ahLst/>
                              <a:cxnLst/>
                              <a:rect l="0" t="0" r="0" b="0"/>
                              <a:pathLst>
                                <a:path w="78639" h="220760">
                                  <a:moveTo>
                                    <a:pt x="0" y="0"/>
                                  </a:moveTo>
                                  <a:lnTo>
                                    <a:pt x="78639" y="0"/>
                                  </a:lnTo>
                                  <a:lnTo>
                                    <a:pt x="78639" y="49461"/>
                                  </a:lnTo>
                                  <a:lnTo>
                                    <a:pt x="61364" y="56383"/>
                                  </a:lnTo>
                                  <a:cubicBezTo>
                                    <a:pt x="57223" y="60623"/>
                                    <a:pt x="54902" y="66377"/>
                                    <a:pt x="54902" y="72428"/>
                                  </a:cubicBezTo>
                                  <a:cubicBezTo>
                                    <a:pt x="54902" y="84556"/>
                                    <a:pt x="63626" y="92215"/>
                                    <a:pt x="74675" y="92215"/>
                                  </a:cubicBezTo>
                                  <a:lnTo>
                                    <a:pt x="78639" y="90710"/>
                                  </a:lnTo>
                                  <a:lnTo>
                                    <a:pt x="78639" y="101257"/>
                                  </a:lnTo>
                                  <a:lnTo>
                                    <a:pt x="67690" y="106045"/>
                                  </a:lnTo>
                                  <a:cubicBezTo>
                                    <a:pt x="63220" y="106375"/>
                                    <a:pt x="62572" y="106477"/>
                                    <a:pt x="60757" y="106299"/>
                                  </a:cubicBezTo>
                                  <a:lnTo>
                                    <a:pt x="60757" y="116281"/>
                                  </a:lnTo>
                                  <a:lnTo>
                                    <a:pt x="78639" y="113894"/>
                                  </a:lnTo>
                                  <a:lnTo>
                                    <a:pt x="78639" y="220760"/>
                                  </a:lnTo>
                                  <a:lnTo>
                                    <a:pt x="66447" y="216609"/>
                                  </a:lnTo>
                                  <a:cubicBezTo>
                                    <a:pt x="47713" y="209618"/>
                                    <a:pt x="27960" y="201432"/>
                                    <a:pt x="8109" y="191651"/>
                                  </a:cubicBezTo>
                                  <a:lnTo>
                                    <a:pt x="0" y="186900"/>
                                  </a:lnTo>
                                  <a:lnTo>
                                    <a:pt x="0" y="62159"/>
                                  </a:lnTo>
                                  <a:lnTo>
                                    <a:pt x="762" y="61798"/>
                                  </a:lnTo>
                                  <a:lnTo>
                                    <a:pt x="952" y="61798"/>
                                  </a:lnTo>
                                  <a:lnTo>
                                    <a:pt x="952" y="115392"/>
                                  </a:lnTo>
                                  <a:lnTo>
                                    <a:pt x="14554" y="115392"/>
                                  </a:lnTo>
                                  <a:lnTo>
                                    <a:pt x="14554" y="50457"/>
                                  </a:lnTo>
                                  <a:lnTo>
                                    <a:pt x="2845" y="50457"/>
                                  </a:lnTo>
                                  <a:lnTo>
                                    <a:pt x="0" y="51776"/>
                                  </a:lnTo>
                                  <a:lnTo>
                                    <a:pt x="0" y="0"/>
                                  </a:lnTo>
                                  <a:close/>
                                </a:path>
                              </a:pathLst>
                            </a:custGeom>
                            <a:ln w="0" cap="flat">
                              <a:miter lim="100000"/>
                            </a:ln>
                          </wps:spPr>
                          <wps:style>
                            <a:lnRef idx="0">
                              <a:srgbClr val="000000">
                                <a:alpha val="0"/>
                              </a:srgbClr>
                            </a:lnRef>
                            <a:fillRef idx="1">
                              <a:srgbClr val="8A317E"/>
                            </a:fillRef>
                            <a:effectRef idx="0">
                              <a:scrgbClr r="0" g="0" b="0"/>
                            </a:effectRef>
                            <a:fontRef idx="none"/>
                          </wps:style>
                          <wps:bodyPr/>
                        </wps:wsp>
                        <wps:wsp>
                          <wps:cNvPr id="266" name="Shape 44"/>
                          <wps:cNvSpPr/>
                          <wps:spPr>
                            <a:xfrm>
                              <a:off x="1106542" y="1452834"/>
                              <a:ext cx="9753" cy="14136"/>
                            </a:xfrm>
                            <a:custGeom>
                              <a:avLst/>
                              <a:gdLst/>
                              <a:ahLst/>
                              <a:cxnLst/>
                              <a:rect l="0" t="0" r="0" b="0"/>
                              <a:pathLst>
                                <a:path w="9753" h="14136">
                                  <a:moveTo>
                                    <a:pt x="9448" y="0"/>
                                  </a:moveTo>
                                  <a:lnTo>
                                    <a:pt x="9753" y="114"/>
                                  </a:lnTo>
                                  <a:cubicBezTo>
                                    <a:pt x="8711" y="5042"/>
                                    <a:pt x="6499" y="9465"/>
                                    <a:pt x="3065" y="12795"/>
                                  </a:cubicBezTo>
                                  <a:lnTo>
                                    <a:pt x="0" y="14136"/>
                                  </a:lnTo>
                                  <a:lnTo>
                                    <a:pt x="0" y="3588"/>
                                  </a:lnTo>
                                  <a:lnTo>
                                    <a:pt x="9448" y="0"/>
                                  </a:lnTo>
                                  <a:close/>
                                </a:path>
                              </a:pathLst>
                            </a:custGeom>
                            <a:ln w="0" cap="flat">
                              <a:miter lim="100000"/>
                            </a:ln>
                          </wps:spPr>
                          <wps:style>
                            <a:lnRef idx="0">
                              <a:srgbClr val="000000">
                                <a:alpha val="0"/>
                              </a:srgbClr>
                            </a:lnRef>
                            <a:fillRef idx="1">
                              <a:srgbClr val="8A317E"/>
                            </a:fillRef>
                            <a:effectRef idx="0">
                              <a:scrgbClr r="0" g="0" b="0"/>
                            </a:effectRef>
                            <a:fontRef idx="none"/>
                          </wps:style>
                          <wps:bodyPr/>
                        </wps:wsp>
                        <wps:wsp>
                          <wps:cNvPr id="267" name="Shape 45"/>
                          <wps:cNvSpPr/>
                          <wps:spPr>
                            <a:xfrm>
                              <a:off x="1178055" y="1426558"/>
                              <a:ext cx="6026" cy="13051"/>
                            </a:xfrm>
                            <a:custGeom>
                              <a:avLst/>
                              <a:gdLst/>
                              <a:ahLst/>
                              <a:cxnLst/>
                              <a:rect l="0" t="0" r="0" b="0"/>
                              <a:pathLst>
                                <a:path w="6026" h="13051">
                                  <a:moveTo>
                                    <a:pt x="1905" y="0"/>
                                  </a:moveTo>
                                  <a:lnTo>
                                    <a:pt x="6026" y="0"/>
                                  </a:lnTo>
                                  <a:lnTo>
                                    <a:pt x="6026" y="13051"/>
                                  </a:lnTo>
                                  <a:lnTo>
                                    <a:pt x="4013" y="12459"/>
                                  </a:lnTo>
                                  <a:cubicBezTo>
                                    <a:pt x="2489" y="12459"/>
                                    <a:pt x="1371" y="12535"/>
                                    <a:pt x="0" y="12700"/>
                                  </a:cubicBezTo>
                                  <a:lnTo>
                                    <a:pt x="1905" y="0"/>
                                  </a:lnTo>
                                  <a:close/>
                                </a:path>
                              </a:pathLst>
                            </a:custGeom>
                            <a:ln w="0" cap="flat">
                              <a:miter lim="100000"/>
                            </a:ln>
                          </wps:spPr>
                          <wps:style>
                            <a:lnRef idx="0">
                              <a:srgbClr val="000000">
                                <a:alpha val="0"/>
                              </a:srgbClr>
                            </a:lnRef>
                            <a:fillRef idx="1">
                              <a:srgbClr val="8A317E"/>
                            </a:fillRef>
                            <a:effectRef idx="0">
                              <a:scrgbClr r="0" g="0" b="0"/>
                            </a:effectRef>
                            <a:fontRef idx="none"/>
                          </wps:style>
                          <wps:bodyPr/>
                        </wps:wsp>
                        <wps:wsp>
                          <wps:cNvPr id="268" name="Shape 46"/>
                          <wps:cNvSpPr/>
                          <wps:spPr>
                            <a:xfrm>
                              <a:off x="1106542" y="1365712"/>
                              <a:ext cx="77539" cy="234391"/>
                            </a:xfrm>
                            <a:custGeom>
                              <a:avLst/>
                              <a:gdLst/>
                              <a:ahLst/>
                              <a:cxnLst/>
                              <a:rect l="0" t="0" r="0" b="0"/>
                              <a:pathLst>
                                <a:path w="77539" h="234391">
                                  <a:moveTo>
                                    <a:pt x="0" y="0"/>
                                  </a:moveTo>
                                  <a:lnTo>
                                    <a:pt x="77539" y="0"/>
                                  </a:lnTo>
                                  <a:lnTo>
                                    <a:pt x="77539" y="50368"/>
                                  </a:lnTo>
                                  <a:lnTo>
                                    <a:pt x="63474" y="50368"/>
                                  </a:lnTo>
                                  <a:lnTo>
                                    <a:pt x="59156" y="82918"/>
                                  </a:lnTo>
                                  <a:cubicBezTo>
                                    <a:pt x="61518" y="82652"/>
                                    <a:pt x="63957" y="82499"/>
                                    <a:pt x="67195" y="82499"/>
                                  </a:cubicBezTo>
                                  <a:lnTo>
                                    <a:pt x="77539" y="84878"/>
                                  </a:lnTo>
                                  <a:lnTo>
                                    <a:pt x="77539" y="104533"/>
                                  </a:lnTo>
                                  <a:lnTo>
                                    <a:pt x="71627" y="106375"/>
                                  </a:lnTo>
                                  <a:cubicBezTo>
                                    <a:pt x="66141" y="106375"/>
                                    <a:pt x="60947" y="104762"/>
                                    <a:pt x="58114" y="103391"/>
                                  </a:cubicBezTo>
                                  <a:lnTo>
                                    <a:pt x="55371" y="113017"/>
                                  </a:lnTo>
                                  <a:cubicBezTo>
                                    <a:pt x="58864" y="114719"/>
                                    <a:pt x="65277" y="116357"/>
                                    <a:pt x="72377" y="116357"/>
                                  </a:cubicBezTo>
                                  <a:lnTo>
                                    <a:pt x="77539" y="114632"/>
                                  </a:lnTo>
                                  <a:lnTo>
                                    <a:pt x="77539" y="221621"/>
                                  </a:lnTo>
                                  <a:lnTo>
                                    <a:pt x="40030" y="234391"/>
                                  </a:lnTo>
                                  <a:lnTo>
                                    <a:pt x="0" y="220760"/>
                                  </a:lnTo>
                                  <a:lnTo>
                                    <a:pt x="0" y="113894"/>
                                  </a:lnTo>
                                  <a:lnTo>
                                    <a:pt x="772" y="113791"/>
                                  </a:lnTo>
                                  <a:cubicBezTo>
                                    <a:pt x="16528" y="108147"/>
                                    <a:pt x="23736" y="93738"/>
                                    <a:pt x="23736" y="76822"/>
                                  </a:cubicBezTo>
                                  <a:cubicBezTo>
                                    <a:pt x="23736" y="61252"/>
                                    <a:pt x="15735" y="49416"/>
                                    <a:pt x="114" y="49416"/>
                                  </a:cubicBezTo>
                                  <a:lnTo>
                                    <a:pt x="0" y="49461"/>
                                  </a:lnTo>
                                  <a:lnTo>
                                    <a:pt x="0" y="0"/>
                                  </a:lnTo>
                                  <a:close/>
                                </a:path>
                              </a:pathLst>
                            </a:custGeom>
                            <a:ln w="0" cap="flat">
                              <a:miter lim="100000"/>
                            </a:ln>
                          </wps:spPr>
                          <wps:style>
                            <a:lnRef idx="0">
                              <a:srgbClr val="000000">
                                <a:alpha val="0"/>
                              </a:srgbClr>
                            </a:lnRef>
                            <a:fillRef idx="1">
                              <a:srgbClr val="8A317E"/>
                            </a:fillRef>
                            <a:effectRef idx="0">
                              <a:scrgbClr r="0" g="0" b="0"/>
                            </a:effectRef>
                            <a:fontRef idx="none"/>
                          </wps:style>
                          <wps:bodyPr/>
                        </wps:wsp>
                        <wps:wsp>
                          <wps:cNvPr id="269" name="Shape 47"/>
                          <wps:cNvSpPr/>
                          <wps:spPr>
                            <a:xfrm>
                              <a:off x="1184081" y="1450590"/>
                              <a:ext cx="8121" cy="19654"/>
                            </a:xfrm>
                            <a:custGeom>
                              <a:avLst/>
                              <a:gdLst/>
                              <a:ahLst/>
                              <a:cxnLst/>
                              <a:rect l="0" t="0" r="0" b="0"/>
                              <a:pathLst>
                                <a:path w="8121" h="19654">
                                  <a:moveTo>
                                    <a:pt x="0" y="0"/>
                                  </a:moveTo>
                                  <a:lnTo>
                                    <a:pt x="3427" y="788"/>
                                  </a:lnTo>
                                  <a:cubicBezTo>
                                    <a:pt x="6531" y="2860"/>
                                    <a:pt x="8121" y="5908"/>
                                    <a:pt x="8121" y="9813"/>
                                  </a:cubicBezTo>
                                  <a:cubicBezTo>
                                    <a:pt x="8121" y="13553"/>
                                    <a:pt x="6432" y="16474"/>
                                    <a:pt x="3834" y="18460"/>
                                  </a:cubicBezTo>
                                  <a:lnTo>
                                    <a:pt x="0" y="19654"/>
                                  </a:lnTo>
                                  <a:lnTo>
                                    <a:pt x="0" y="0"/>
                                  </a:lnTo>
                                  <a:close/>
                                </a:path>
                              </a:pathLst>
                            </a:custGeom>
                            <a:ln w="0" cap="flat">
                              <a:miter lim="100000"/>
                            </a:ln>
                          </wps:spPr>
                          <wps:style>
                            <a:lnRef idx="0">
                              <a:srgbClr val="000000">
                                <a:alpha val="0"/>
                              </a:srgbClr>
                            </a:lnRef>
                            <a:fillRef idx="1">
                              <a:srgbClr val="8A317E"/>
                            </a:fillRef>
                            <a:effectRef idx="0">
                              <a:scrgbClr r="0" g="0" b="0"/>
                            </a:effectRef>
                            <a:fontRef idx="none"/>
                          </wps:style>
                          <wps:bodyPr/>
                        </wps:wsp>
                        <wps:wsp>
                          <wps:cNvPr id="270" name="Shape 48"/>
                          <wps:cNvSpPr/>
                          <wps:spPr>
                            <a:xfrm>
                              <a:off x="1184081" y="1365712"/>
                              <a:ext cx="73634" cy="221621"/>
                            </a:xfrm>
                            <a:custGeom>
                              <a:avLst/>
                              <a:gdLst/>
                              <a:ahLst/>
                              <a:cxnLst/>
                              <a:rect l="0" t="0" r="0" b="0"/>
                              <a:pathLst>
                                <a:path w="73634" h="221621">
                                  <a:moveTo>
                                    <a:pt x="0" y="0"/>
                                  </a:moveTo>
                                  <a:lnTo>
                                    <a:pt x="73634" y="0"/>
                                  </a:lnTo>
                                  <a:lnTo>
                                    <a:pt x="73634" y="49748"/>
                                  </a:lnTo>
                                  <a:lnTo>
                                    <a:pt x="72536" y="49416"/>
                                  </a:lnTo>
                                  <a:cubicBezTo>
                                    <a:pt x="64891" y="49416"/>
                                    <a:pt x="57600" y="51664"/>
                                    <a:pt x="53930" y="53886"/>
                                  </a:cubicBezTo>
                                  <a:lnTo>
                                    <a:pt x="56852" y="62979"/>
                                  </a:lnTo>
                                  <a:cubicBezTo>
                                    <a:pt x="59582" y="61417"/>
                                    <a:pt x="64408" y="59461"/>
                                    <a:pt x="69335" y="59461"/>
                                  </a:cubicBezTo>
                                  <a:lnTo>
                                    <a:pt x="73634" y="60758"/>
                                  </a:lnTo>
                                  <a:lnTo>
                                    <a:pt x="73634" y="74624"/>
                                  </a:lnTo>
                                  <a:lnTo>
                                    <a:pt x="66504" y="76479"/>
                                  </a:lnTo>
                                  <a:lnTo>
                                    <a:pt x="61957" y="76479"/>
                                  </a:lnTo>
                                  <a:lnTo>
                                    <a:pt x="61957" y="85420"/>
                                  </a:lnTo>
                                  <a:lnTo>
                                    <a:pt x="66795" y="85420"/>
                                  </a:lnTo>
                                  <a:lnTo>
                                    <a:pt x="73634" y="87185"/>
                                  </a:lnTo>
                                  <a:lnTo>
                                    <a:pt x="73634" y="104695"/>
                                  </a:lnTo>
                                  <a:lnTo>
                                    <a:pt x="68587" y="106299"/>
                                  </a:lnTo>
                                  <a:cubicBezTo>
                                    <a:pt x="63112" y="106299"/>
                                    <a:pt x="57334" y="104318"/>
                                    <a:pt x="54692" y="102781"/>
                                  </a:cubicBezTo>
                                  <a:lnTo>
                                    <a:pt x="51530" y="112407"/>
                                  </a:lnTo>
                                  <a:cubicBezTo>
                                    <a:pt x="55187" y="114541"/>
                                    <a:pt x="61957" y="116357"/>
                                    <a:pt x="69514" y="116357"/>
                                  </a:cubicBezTo>
                                  <a:lnTo>
                                    <a:pt x="73634" y="115136"/>
                                  </a:lnTo>
                                  <a:lnTo>
                                    <a:pt x="73634" y="190750"/>
                                  </a:lnTo>
                                  <a:lnTo>
                                    <a:pt x="58207" y="198694"/>
                                  </a:lnTo>
                                  <a:cubicBezTo>
                                    <a:pt x="43398" y="205451"/>
                                    <a:pt x="28773" y="211366"/>
                                    <a:pt x="14721" y="216609"/>
                                  </a:cubicBezTo>
                                  <a:lnTo>
                                    <a:pt x="0" y="221621"/>
                                  </a:lnTo>
                                  <a:lnTo>
                                    <a:pt x="0" y="114632"/>
                                  </a:lnTo>
                                  <a:lnTo>
                                    <a:pt x="14813" y="109682"/>
                                  </a:lnTo>
                                  <a:cubicBezTo>
                                    <a:pt x="19541" y="105565"/>
                                    <a:pt x="22168" y="99892"/>
                                    <a:pt x="22168" y="93663"/>
                                  </a:cubicBezTo>
                                  <a:cubicBezTo>
                                    <a:pt x="22168" y="86658"/>
                                    <a:pt x="19238" y="81569"/>
                                    <a:pt x="14749" y="78231"/>
                                  </a:cubicBezTo>
                                  <a:lnTo>
                                    <a:pt x="0" y="73896"/>
                                  </a:lnTo>
                                  <a:lnTo>
                                    <a:pt x="0" y="60846"/>
                                  </a:lnTo>
                                  <a:lnTo>
                                    <a:pt x="20186" y="60846"/>
                                  </a:lnTo>
                                  <a:lnTo>
                                    <a:pt x="20186" y="50368"/>
                                  </a:lnTo>
                                  <a:lnTo>
                                    <a:pt x="0" y="50368"/>
                                  </a:lnTo>
                                  <a:lnTo>
                                    <a:pt x="0" y="0"/>
                                  </a:lnTo>
                                  <a:close/>
                                </a:path>
                              </a:pathLst>
                            </a:custGeom>
                            <a:ln w="0" cap="flat">
                              <a:miter lim="100000"/>
                            </a:ln>
                          </wps:spPr>
                          <wps:style>
                            <a:lnRef idx="0">
                              <a:srgbClr val="000000">
                                <a:alpha val="0"/>
                              </a:srgbClr>
                            </a:lnRef>
                            <a:fillRef idx="1">
                              <a:srgbClr val="8A317E"/>
                            </a:fillRef>
                            <a:effectRef idx="0">
                              <a:scrgbClr r="0" g="0" b="0"/>
                            </a:effectRef>
                            <a:fontRef idx="none"/>
                          </wps:style>
                          <wps:bodyPr/>
                        </wps:wsp>
                        <wps:wsp>
                          <wps:cNvPr id="271" name="Shape 49"/>
                          <wps:cNvSpPr/>
                          <wps:spPr>
                            <a:xfrm>
                              <a:off x="1257716" y="1452897"/>
                              <a:ext cx="7804" cy="17510"/>
                            </a:xfrm>
                            <a:custGeom>
                              <a:avLst/>
                              <a:gdLst/>
                              <a:ahLst/>
                              <a:cxnLst/>
                              <a:rect l="0" t="0" r="0" b="0"/>
                              <a:pathLst>
                                <a:path w="7804" h="17510">
                                  <a:moveTo>
                                    <a:pt x="0" y="0"/>
                                  </a:moveTo>
                                  <a:lnTo>
                                    <a:pt x="3350" y="864"/>
                                  </a:lnTo>
                                  <a:cubicBezTo>
                                    <a:pt x="6055" y="2636"/>
                                    <a:pt x="7804" y="5322"/>
                                    <a:pt x="7804" y="8980"/>
                                  </a:cubicBezTo>
                                  <a:cubicBezTo>
                                    <a:pt x="7804" y="11647"/>
                                    <a:pt x="6741" y="14181"/>
                                    <a:pt x="4603" y="16047"/>
                                  </a:cubicBezTo>
                                  <a:lnTo>
                                    <a:pt x="0" y="17510"/>
                                  </a:lnTo>
                                  <a:lnTo>
                                    <a:pt x="0" y="0"/>
                                  </a:lnTo>
                                  <a:close/>
                                </a:path>
                              </a:pathLst>
                            </a:custGeom>
                            <a:ln w="0" cap="flat">
                              <a:miter lim="100000"/>
                            </a:ln>
                          </wps:spPr>
                          <wps:style>
                            <a:lnRef idx="0">
                              <a:srgbClr val="000000">
                                <a:alpha val="0"/>
                              </a:srgbClr>
                            </a:lnRef>
                            <a:fillRef idx="1">
                              <a:srgbClr val="8A317E"/>
                            </a:fillRef>
                            <a:effectRef idx="0">
                              <a:scrgbClr r="0" g="0" b="0"/>
                            </a:effectRef>
                            <a:fontRef idx="none"/>
                          </wps:style>
                          <wps:bodyPr/>
                        </wps:wsp>
                        <wps:wsp>
                          <wps:cNvPr id="272" name="Shape 50"/>
                          <wps:cNvSpPr/>
                          <wps:spPr>
                            <a:xfrm>
                              <a:off x="1257716" y="1426470"/>
                              <a:ext cx="5620" cy="13865"/>
                            </a:xfrm>
                            <a:custGeom>
                              <a:avLst/>
                              <a:gdLst/>
                              <a:ahLst/>
                              <a:cxnLst/>
                              <a:rect l="0" t="0" r="0" b="0"/>
                              <a:pathLst>
                                <a:path w="5620" h="13865">
                                  <a:moveTo>
                                    <a:pt x="0" y="0"/>
                                  </a:moveTo>
                                  <a:lnTo>
                                    <a:pt x="3142" y="948"/>
                                  </a:lnTo>
                                  <a:cubicBezTo>
                                    <a:pt x="4794" y="2354"/>
                                    <a:pt x="5620" y="4329"/>
                                    <a:pt x="5620" y="6602"/>
                                  </a:cubicBezTo>
                                  <a:cubicBezTo>
                                    <a:pt x="5620" y="9746"/>
                                    <a:pt x="3823" y="12025"/>
                                    <a:pt x="1330" y="13519"/>
                                  </a:cubicBezTo>
                                  <a:lnTo>
                                    <a:pt x="0" y="13865"/>
                                  </a:lnTo>
                                  <a:lnTo>
                                    <a:pt x="0" y="0"/>
                                  </a:lnTo>
                                  <a:close/>
                                </a:path>
                              </a:pathLst>
                            </a:custGeom>
                            <a:ln w="0" cap="flat">
                              <a:miter lim="100000"/>
                            </a:ln>
                          </wps:spPr>
                          <wps:style>
                            <a:lnRef idx="0">
                              <a:srgbClr val="000000">
                                <a:alpha val="0"/>
                              </a:srgbClr>
                            </a:lnRef>
                            <a:fillRef idx="1">
                              <a:srgbClr val="8A317E"/>
                            </a:fillRef>
                            <a:effectRef idx="0">
                              <a:scrgbClr r="0" g="0" b="0"/>
                            </a:effectRef>
                            <a:fontRef idx="none"/>
                          </wps:style>
                          <wps:bodyPr/>
                        </wps:wsp>
                        <wps:wsp>
                          <wps:cNvPr id="273" name="Shape 51"/>
                          <wps:cNvSpPr/>
                          <wps:spPr>
                            <a:xfrm>
                              <a:off x="1257716" y="742091"/>
                              <a:ext cx="208083" cy="814371"/>
                            </a:xfrm>
                            <a:custGeom>
                              <a:avLst/>
                              <a:gdLst/>
                              <a:ahLst/>
                              <a:cxnLst/>
                              <a:rect l="0" t="0" r="0" b="0"/>
                              <a:pathLst>
                                <a:path w="208083" h="814371">
                                  <a:moveTo>
                                    <a:pt x="208083" y="0"/>
                                  </a:moveTo>
                                  <a:lnTo>
                                    <a:pt x="208083" y="502018"/>
                                  </a:lnTo>
                                  <a:cubicBezTo>
                                    <a:pt x="208083" y="523329"/>
                                    <a:pt x="206801" y="545224"/>
                                    <a:pt x="200768" y="573418"/>
                                  </a:cubicBezTo>
                                  <a:cubicBezTo>
                                    <a:pt x="196691" y="592328"/>
                                    <a:pt x="188588" y="614413"/>
                                    <a:pt x="177641" y="637006"/>
                                  </a:cubicBezTo>
                                  <a:cubicBezTo>
                                    <a:pt x="177247" y="637794"/>
                                    <a:pt x="176867" y="638594"/>
                                    <a:pt x="176473" y="639382"/>
                                  </a:cubicBezTo>
                                  <a:cubicBezTo>
                                    <a:pt x="174466" y="643458"/>
                                    <a:pt x="172383" y="647561"/>
                                    <a:pt x="170187" y="651675"/>
                                  </a:cubicBezTo>
                                  <a:cubicBezTo>
                                    <a:pt x="169945" y="652145"/>
                                    <a:pt x="169729" y="652602"/>
                                    <a:pt x="169450" y="653072"/>
                                  </a:cubicBezTo>
                                  <a:cubicBezTo>
                                    <a:pt x="166986" y="657644"/>
                                    <a:pt x="164421" y="662216"/>
                                    <a:pt x="161754" y="666801"/>
                                  </a:cubicBezTo>
                                  <a:cubicBezTo>
                                    <a:pt x="161411" y="667385"/>
                                    <a:pt x="161017" y="667957"/>
                                    <a:pt x="160713" y="668541"/>
                                  </a:cubicBezTo>
                                  <a:cubicBezTo>
                                    <a:pt x="158426" y="672376"/>
                                    <a:pt x="156102" y="676199"/>
                                    <a:pt x="153702" y="679971"/>
                                  </a:cubicBezTo>
                                  <a:cubicBezTo>
                                    <a:pt x="153016" y="681012"/>
                                    <a:pt x="152368" y="682066"/>
                                    <a:pt x="151670" y="683095"/>
                                  </a:cubicBezTo>
                                  <a:cubicBezTo>
                                    <a:pt x="149155" y="686994"/>
                                    <a:pt x="146590" y="690867"/>
                                    <a:pt x="143935" y="694677"/>
                                  </a:cubicBezTo>
                                  <a:cubicBezTo>
                                    <a:pt x="143669" y="695096"/>
                                    <a:pt x="143352" y="695528"/>
                                    <a:pt x="143059" y="695947"/>
                                  </a:cubicBezTo>
                                  <a:cubicBezTo>
                                    <a:pt x="140151" y="700126"/>
                                    <a:pt x="137141" y="704215"/>
                                    <a:pt x="134080" y="708241"/>
                                  </a:cubicBezTo>
                                  <a:cubicBezTo>
                                    <a:pt x="133356" y="709219"/>
                                    <a:pt x="132594" y="710197"/>
                                    <a:pt x="131858" y="711162"/>
                                  </a:cubicBezTo>
                                  <a:cubicBezTo>
                                    <a:pt x="129457" y="714223"/>
                                    <a:pt x="127032" y="717220"/>
                                    <a:pt x="124619" y="720179"/>
                                  </a:cubicBezTo>
                                  <a:cubicBezTo>
                                    <a:pt x="123730" y="721246"/>
                                    <a:pt x="122866" y="722313"/>
                                    <a:pt x="121952" y="723367"/>
                                  </a:cubicBezTo>
                                  <a:cubicBezTo>
                                    <a:pt x="118790" y="727101"/>
                                    <a:pt x="115602" y="730758"/>
                                    <a:pt x="112325" y="734251"/>
                                  </a:cubicBezTo>
                                  <a:cubicBezTo>
                                    <a:pt x="87499" y="760887"/>
                                    <a:pt x="58741" y="782139"/>
                                    <a:pt x="29164" y="799353"/>
                                  </a:cubicBezTo>
                                  <a:lnTo>
                                    <a:pt x="0" y="814371"/>
                                  </a:lnTo>
                                  <a:lnTo>
                                    <a:pt x="0" y="738757"/>
                                  </a:lnTo>
                                  <a:lnTo>
                                    <a:pt x="15240" y="734241"/>
                                  </a:lnTo>
                                  <a:cubicBezTo>
                                    <a:pt x="19714" y="730694"/>
                                    <a:pt x="22105" y="725792"/>
                                    <a:pt x="22105" y="720369"/>
                                  </a:cubicBezTo>
                                  <a:cubicBezTo>
                                    <a:pt x="22105" y="711530"/>
                                    <a:pt x="15475" y="705688"/>
                                    <a:pt x="7525" y="704037"/>
                                  </a:cubicBezTo>
                                  <a:lnTo>
                                    <a:pt x="7525" y="703872"/>
                                  </a:lnTo>
                                  <a:cubicBezTo>
                                    <a:pt x="15361" y="701230"/>
                                    <a:pt x="19780" y="695617"/>
                                    <a:pt x="19780" y="688924"/>
                                  </a:cubicBezTo>
                                  <a:cubicBezTo>
                                    <a:pt x="19780" y="684632"/>
                                    <a:pt x="17996" y="680660"/>
                                    <a:pt x="14494" y="677761"/>
                                  </a:cubicBezTo>
                                  <a:lnTo>
                                    <a:pt x="0" y="673369"/>
                                  </a:lnTo>
                                  <a:lnTo>
                                    <a:pt x="0" y="623621"/>
                                  </a:lnTo>
                                  <a:lnTo>
                                    <a:pt x="155810" y="623621"/>
                                  </a:lnTo>
                                  <a:cubicBezTo>
                                    <a:pt x="162414" y="610121"/>
                                    <a:pt x="167710" y="597217"/>
                                    <a:pt x="171215" y="585483"/>
                                  </a:cubicBezTo>
                                  <a:cubicBezTo>
                                    <a:pt x="182035" y="549237"/>
                                    <a:pt x="182163" y="524180"/>
                                    <a:pt x="183585" y="508152"/>
                                  </a:cubicBezTo>
                                  <a:cubicBezTo>
                                    <a:pt x="184283" y="499834"/>
                                    <a:pt x="184207" y="133629"/>
                                    <a:pt x="183979" y="6236"/>
                                  </a:cubicBezTo>
                                  <a:lnTo>
                                    <a:pt x="208083" y="0"/>
                                  </a:lnTo>
                                  <a:close/>
                                </a:path>
                              </a:pathLst>
                            </a:custGeom>
                            <a:ln w="0" cap="flat">
                              <a:miter lim="100000"/>
                            </a:ln>
                          </wps:spPr>
                          <wps:style>
                            <a:lnRef idx="0">
                              <a:srgbClr val="000000">
                                <a:alpha val="0"/>
                              </a:srgbClr>
                            </a:lnRef>
                            <a:fillRef idx="1">
                              <a:srgbClr val="8A317E"/>
                            </a:fillRef>
                            <a:effectRef idx="0">
                              <a:scrgbClr r="0" g="0" b="0"/>
                            </a:effectRef>
                            <a:fontRef idx="none"/>
                          </wps:style>
                          <wps:bodyPr/>
                        </wps:wsp>
                        <wps:wsp>
                          <wps:cNvPr id="274" name="Shape 52"/>
                          <wps:cNvSpPr/>
                          <wps:spPr>
                            <a:xfrm>
                              <a:off x="445253" y="518230"/>
                              <a:ext cx="1402538" cy="1285101"/>
                            </a:xfrm>
                            <a:custGeom>
                              <a:avLst/>
                              <a:gdLst/>
                              <a:ahLst/>
                              <a:cxnLst/>
                              <a:rect l="0" t="0" r="0" b="0"/>
                              <a:pathLst>
                                <a:path w="1402538" h="1285101">
                                  <a:moveTo>
                                    <a:pt x="467843" y="12830"/>
                                  </a:moveTo>
                                  <a:cubicBezTo>
                                    <a:pt x="496557" y="7896"/>
                                    <a:pt x="520395" y="15399"/>
                                    <a:pt x="538049" y="30798"/>
                                  </a:cubicBezTo>
                                  <a:cubicBezTo>
                                    <a:pt x="435445" y="72923"/>
                                    <a:pt x="453517" y="82448"/>
                                    <a:pt x="371501" y="145809"/>
                                  </a:cubicBezTo>
                                  <a:cubicBezTo>
                                    <a:pt x="291364" y="198425"/>
                                    <a:pt x="254509" y="203746"/>
                                    <a:pt x="232601" y="273710"/>
                                  </a:cubicBezTo>
                                  <a:cubicBezTo>
                                    <a:pt x="266382" y="238633"/>
                                    <a:pt x="288595" y="216434"/>
                                    <a:pt x="330733" y="199873"/>
                                  </a:cubicBezTo>
                                  <a:cubicBezTo>
                                    <a:pt x="341313" y="221983"/>
                                    <a:pt x="323482" y="265989"/>
                                    <a:pt x="265011" y="315506"/>
                                  </a:cubicBezTo>
                                  <a:cubicBezTo>
                                    <a:pt x="216484" y="362953"/>
                                    <a:pt x="207569" y="343141"/>
                                    <a:pt x="169202" y="391795"/>
                                  </a:cubicBezTo>
                                  <a:cubicBezTo>
                                    <a:pt x="140183" y="428625"/>
                                    <a:pt x="111785" y="464604"/>
                                    <a:pt x="123279" y="551980"/>
                                  </a:cubicBezTo>
                                  <a:cubicBezTo>
                                    <a:pt x="147942" y="489369"/>
                                    <a:pt x="165316" y="481241"/>
                                    <a:pt x="180708" y="413322"/>
                                  </a:cubicBezTo>
                                  <a:cubicBezTo>
                                    <a:pt x="196469" y="436969"/>
                                    <a:pt x="207277" y="470497"/>
                                    <a:pt x="199593" y="513296"/>
                                  </a:cubicBezTo>
                                  <a:cubicBezTo>
                                    <a:pt x="183134" y="604927"/>
                                    <a:pt x="145479" y="601752"/>
                                    <a:pt x="133414" y="694500"/>
                                  </a:cubicBezTo>
                                  <a:cubicBezTo>
                                    <a:pt x="126949" y="743915"/>
                                    <a:pt x="124955" y="810666"/>
                                    <a:pt x="170549" y="859422"/>
                                  </a:cubicBezTo>
                                  <a:cubicBezTo>
                                    <a:pt x="179350" y="814705"/>
                                    <a:pt x="175590" y="794906"/>
                                    <a:pt x="167957" y="753936"/>
                                  </a:cubicBezTo>
                                  <a:cubicBezTo>
                                    <a:pt x="160820" y="715747"/>
                                    <a:pt x="166484" y="684619"/>
                                    <a:pt x="178702" y="645681"/>
                                  </a:cubicBezTo>
                                  <a:cubicBezTo>
                                    <a:pt x="207975" y="671589"/>
                                    <a:pt x="218059" y="733578"/>
                                    <a:pt x="211734" y="793242"/>
                                  </a:cubicBezTo>
                                  <a:cubicBezTo>
                                    <a:pt x="205207" y="854735"/>
                                    <a:pt x="161277" y="901433"/>
                                    <a:pt x="228016" y="991807"/>
                                  </a:cubicBezTo>
                                  <a:cubicBezTo>
                                    <a:pt x="258420" y="1017143"/>
                                    <a:pt x="276123" y="1023061"/>
                                    <a:pt x="275310" y="1022198"/>
                                  </a:cubicBezTo>
                                  <a:cubicBezTo>
                                    <a:pt x="239446" y="979945"/>
                                    <a:pt x="192557" y="880364"/>
                                    <a:pt x="226619" y="828472"/>
                                  </a:cubicBezTo>
                                  <a:cubicBezTo>
                                    <a:pt x="240221" y="885609"/>
                                    <a:pt x="274713" y="918896"/>
                                    <a:pt x="310376" y="970064"/>
                                  </a:cubicBezTo>
                                  <a:cubicBezTo>
                                    <a:pt x="361099" y="1042696"/>
                                    <a:pt x="317754" y="1063536"/>
                                    <a:pt x="472783" y="1122185"/>
                                  </a:cubicBezTo>
                                  <a:cubicBezTo>
                                    <a:pt x="518605" y="1139533"/>
                                    <a:pt x="583933" y="1144854"/>
                                    <a:pt x="653694" y="1162088"/>
                                  </a:cubicBezTo>
                                  <a:cubicBezTo>
                                    <a:pt x="670928" y="1166356"/>
                                    <a:pt x="686816" y="1170648"/>
                                    <a:pt x="701243" y="1174839"/>
                                  </a:cubicBezTo>
                                  <a:cubicBezTo>
                                    <a:pt x="715708" y="1170648"/>
                                    <a:pt x="731596" y="1166356"/>
                                    <a:pt x="748856" y="1162088"/>
                                  </a:cubicBezTo>
                                  <a:cubicBezTo>
                                    <a:pt x="818604" y="1144854"/>
                                    <a:pt x="883920" y="1139533"/>
                                    <a:pt x="929754" y="1122185"/>
                                  </a:cubicBezTo>
                                  <a:cubicBezTo>
                                    <a:pt x="1084758" y="1063536"/>
                                    <a:pt x="1041438" y="1042696"/>
                                    <a:pt x="1092162" y="970064"/>
                                  </a:cubicBezTo>
                                  <a:cubicBezTo>
                                    <a:pt x="1127823" y="918896"/>
                                    <a:pt x="1162304" y="885609"/>
                                    <a:pt x="1175931" y="828472"/>
                                  </a:cubicBezTo>
                                  <a:cubicBezTo>
                                    <a:pt x="1209967" y="880364"/>
                                    <a:pt x="1163104" y="979945"/>
                                    <a:pt x="1127240" y="1022198"/>
                                  </a:cubicBezTo>
                                  <a:cubicBezTo>
                                    <a:pt x="1126401" y="1023061"/>
                                    <a:pt x="1144130" y="1017143"/>
                                    <a:pt x="1174521" y="991807"/>
                                  </a:cubicBezTo>
                                  <a:cubicBezTo>
                                    <a:pt x="1241234" y="901433"/>
                                    <a:pt x="1197305" y="854735"/>
                                    <a:pt x="1190790" y="793242"/>
                                  </a:cubicBezTo>
                                  <a:cubicBezTo>
                                    <a:pt x="1184478" y="733578"/>
                                    <a:pt x="1194575" y="671589"/>
                                    <a:pt x="1223835" y="645681"/>
                                  </a:cubicBezTo>
                                  <a:cubicBezTo>
                                    <a:pt x="1236040" y="684632"/>
                                    <a:pt x="1241692" y="715747"/>
                                    <a:pt x="1234580" y="753936"/>
                                  </a:cubicBezTo>
                                  <a:cubicBezTo>
                                    <a:pt x="1226947" y="794906"/>
                                    <a:pt x="1223163" y="814705"/>
                                    <a:pt x="1231976" y="859422"/>
                                  </a:cubicBezTo>
                                  <a:cubicBezTo>
                                    <a:pt x="1277582" y="810679"/>
                                    <a:pt x="1275550" y="743915"/>
                                    <a:pt x="1269137" y="694512"/>
                                  </a:cubicBezTo>
                                  <a:cubicBezTo>
                                    <a:pt x="1257033" y="601777"/>
                                    <a:pt x="1219378" y="604927"/>
                                    <a:pt x="1202957" y="513296"/>
                                  </a:cubicBezTo>
                                  <a:cubicBezTo>
                                    <a:pt x="1195222" y="470497"/>
                                    <a:pt x="1206081" y="436969"/>
                                    <a:pt x="1221842" y="413322"/>
                                  </a:cubicBezTo>
                                  <a:cubicBezTo>
                                    <a:pt x="1237209" y="481241"/>
                                    <a:pt x="1254557" y="489369"/>
                                    <a:pt x="1279258" y="551980"/>
                                  </a:cubicBezTo>
                                  <a:cubicBezTo>
                                    <a:pt x="1290752" y="464604"/>
                                    <a:pt x="1262355" y="428625"/>
                                    <a:pt x="1233322" y="391795"/>
                                  </a:cubicBezTo>
                                  <a:cubicBezTo>
                                    <a:pt x="1194981" y="343141"/>
                                    <a:pt x="1186066" y="362953"/>
                                    <a:pt x="1137514" y="315506"/>
                                  </a:cubicBezTo>
                                  <a:cubicBezTo>
                                    <a:pt x="1079056" y="265989"/>
                                    <a:pt x="1061212" y="221996"/>
                                    <a:pt x="1071791" y="199873"/>
                                  </a:cubicBezTo>
                                  <a:cubicBezTo>
                                    <a:pt x="1113955" y="216434"/>
                                    <a:pt x="1136155" y="238633"/>
                                    <a:pt x="1169912" y="273710"/>
                                  </a:cubicBezTo>
                                  <a:cubicBezTo>
                                    <a:pt x="1148042" y="203746"/>
                                    <a:pt x="1111149" y="198425"/>
                                    <a:pt x="1031050" y="145809"/>
                                  </a:cubicBezTo>
                                  <a:cubicBezTo>
                                    <a:pt x="949033" y="82448"/>
                                    <a:pt x="967054" y="72936"/>
                                    <a:pt x="864451" y="30798"/>
                                  </a:cubicBezTo>
                                  <a:cubicBezTo>
                                    <a:pt x="899782" y="0"/>
                                    <a:pt x="959841" y="788"/>
                                    <a:pt x="1034161" y="69495"/>
                                  </a:cubicBezTo>
                                  <a:cubicBezTo>
                                    <a:pt x="1085253" y="116726"/>
                                    <a:pt x="1108063" y="176581"/>
                                    <a:pt x="1141514" y="196634"/>
                                  </a:cubicBezTo>
                                  <a:cubicBezTo>
                                    <a:pt x="1128979" y="145872"/>
                                    <a:pt x="1131392" y="129223"/>
                                    <a:pt x="1101458" y="77622"/>
                                  </a:cubicBezTo>
                                  <a:cubicBezTo>
                                    <a:pt x="1132954" y="78499"/>
                                    <a:pt x="1203541" y="128435"/>
                                    <a:pt x="1215708" y="231039"/>
                                  </a:cubicBezTo>
                                  <a:cubicBezTo>
                                    <a:pt x="1227722" y="332461"/>
                                    <a:pt x="1265758" y="372923"/>
                                    <a:pt x="1265758" y="372923"/>
                                  </a:cubicBezTo>
                                  <a:cubicBezTo>
                                    <a:pt x="1265758" y="372923"/>
                                    <a:pt x="1275690" y="317919"/>
                                    <a:pt x="1260246" y="257785"/>
                                  </a:cubicBezTo>
                                  <a:cubicBezTo>
                                    <a:pt x="1291539" y="271120"/>
                                    <a:pt x="1316393" y="291338"/>
                                    <a:pt x="1326439" y="348234"/>
                                  </a:cubicBezTo>
                                  <a:cubicBezTo>
                                    <a:pt x="1339100" y="420192"/>
                                    <a:pt x="1321486" y="517766"/>
                                    <a:pt x="1308786" y="559727"/>
                                  </a:cubicBezTo>
                                  <a:cubicBezTo>
                                    <a:pt x="1293749" y="609346"/>
                                    <a:pt x="1294232" y="651104"/>
                                    <a:pt x="1301521" y="725653"/>
                                  </a:cubicBezTo>
                                  <a:cubicBezTo>
                                    <a:pt x="1314526" y="633476"/>
                                    <a:pt x="1348625" y="613677"/>
                                    <a:pt x="1354189" y="512267"/>
                                  </a:cubicBezTo>
                                  <a:cubicBezTo>
                                    <a:pt x="1402538" y="559740"/>
                                    <a:pt x="1376642" y="697713"/>
                                    <a:pt x="1330579" y="767449"/>
                                  </a:cubicBezTo>
                                  <a:cubicBezTo>
                                    <a:pt x="1281709" y="841375"/>
                                    <a:pt x="1252106" y="848385"/>
                                    <a:pt x="1221842" y="957390"/>
                                  </a:cubicBezTo>
                                  <a:cubicBezTo>
                                    <a:pt x="1268781" y="890816"/>
                                    <a:pt x="1304214" y="884822"/>
                                    <a:pt x="1340079" y="807860"/>
                                  </a:cubicBezTo>
                                  <a:cubicBezTo>
                                    <a:pt x="1368057" y="842797"/>
                                    <a:pt x="1343063" y="912952"/>
                                    <a:pt x="1269327" y="973608"/>
                                  </a:cubicBezTo>
                                  <a:cubicBezTo>
                                    <a:pt x="1206183" y="1034021"/>
                                    <a:pt x="1105192" y="1029513"/>
                                    <a:pt x="989064" y="1123582"/>
                                  </a:cubicBezTo>
                                  <a:cubicBezTo>
                                    <a:pt x="1083387" y="1068477"/>
                                    <a:pt x="1180579" y="1069327"/>
                                    <a:pt x="1232103" y="1036968"/>
                                  </a:cubicBezTo>
                                  <a:cubicBezTo>
                                    <a:pt x="1241996" y="1080656"/>
                                    <a:pt x="1182560" y="1117524"/>
                                    <a:pt x="1081925" y="1143686"/>
                                  </a:cubicBezTo>
                                  <a:cubicBezTo>
                                    <a:pt x="1042175" y="1154037"/>
                                    <a:pt x="981761" y="1154748"/>
                                    <a:pt x="947293" y="1155954"/>
                                  </a:cubicBezTo>
                                  <a:cubicBezTo>
                                    <a:pt x="883641" y="1158215"/>
                                    <a:pt x="849185" y="1170584"/>
                                    <a:pt x="806920" y="1177620"/>
                                  </a:cubicBezTo>
                                  <a:cubicBezTo>
                                    <a:pt x="790308" y="1180364"/>
                                    <a:pt x="771004" y="1184898"/>
                                    <a:pt x="750736" y="1190854"/>
                                  </a:cubicBezTo>
                                  <a:cubicBezTo>
                                    <a:pt x="767397" y="1196950"/>
                                    <a:pt x="780250" y="1202601"/>
                                    <a:pt x="788810" y="1207402"/>
                                  </a:cubicBezTo>
                                  <a:cubicBezTo>
                                    <a:pt x="819214" y="1224420"/>
                                    <a:pt x="817258" y="1224229"/>
                                    <a:pt x="876668" y="1264831"/>
                                  </a:cubicBezTo>
                                  <a:lnTo>
                                    <a:pt x="822605" y="1285101"/>
                                  </a:lnTo>
                                  <a:cubicBezTo>
                                    <a:pt x="822605" y="1285101"/>
                                    <a:pt x="793890" y="1250671"/>
                                    <a:pt x="739508" y="1224280"/>
                                  </a:cubicBezTo>
                                  <a:cubicBezTo>
                                    <a:pt x="727240" y="1218324"/>
                                    <a:pt x="714325" y="1212774"/>
                                    <a:pt x="701243" y="1207681"/>
                                  </a:cubicBezTo>
                                  <a:cubicBezTo>
                                    <a:pt x="688201" y="1212774"/>
                                    <a:pt x="675298" y="1218324"/>
                                    <a:pt x="663016" y="1224280"/>
                                  </a:cubicBezTo>
                                  <a:cubicBezTo>
                                    <a:pt x="608661" y="1250671"/>
                                    <a:pt x="579920" y="1285101"/>
                                    <a:pt x="579920" y="1285101"/>
                                  </a:cubicBezTo>
                                  <a:lnTo>
                                    <a:pt x="525869" y="1264831"/>
                                  </a:lnTo>
                                  <a:cubicBezTo>
                                    <a:pt x="585292" y="1224229"/>
                                    <a:pt x="583324" y="1224433"/>
                                    <a:pt x="613715" y="1207402"/>
                                  </a:cubicBezTo>
                                  <a:cubicBezTo>
                                    <a:pt x="622300" y="1202601"/>
                                    <a:pt x="635140" y="1196950"/>
                                    <a:pt x="651802" y="1190854"/>
                                  </a:cubicBezTo>
                                  <a:cubicBezTo>
                                    <a:pt x="631546" y="1184898"/>
                                    <a:pt x="612216" y="1180364"/>
                                    <a:pt x="595617" y="1177620"/>
                                  </a:cubicBezTo>
                                  <a:cubicBezTo>
                                    <a:pt x="553365" y="1170584"/>
                                    <a:pt x="518871" y="1158215"/>
                                    <a:pt x="455232" y="1155954"/>
                                  </a:cubicBezTo>
                                  <a:cubicBezTo>
                                    <a:pt x="420763" y="1154748"/>
                                    <a:pt x="360363" y="1154037"/>
                                    <a:pt x="320587" y="1143686"/>
                                  </a:cubicBezTo>
                                  <a:cubicBezTo>
                                    <a:pt x="219939" y="1117524"/>
                                    <a:pt x="160541" y="1080656"/>
                                    <a:pt x="170434" y="1036968"/>
                                  </a:cubicBezTo>
                                  <a:cubicBezTo>
                                    <a:pt x="221958" y="1069327"/>
                                    <a:pt x="319139" y="1068477"/>
                                    <a:pt x="413462" y="1123582"/>
                                  </a:cubicBezTo>
                                  <a:cubicBezTo>
                                    <a:pt x="297294" y="1029513"/>
                                    <a:pt x="196355" y="1034021"/>
                                    <a:pt x="133185" y="973608"/>
                                  </a:cubicBezTo>
                                  <a:cubicBezTo>
                                    <a:pt x="59449" y="912952"/>
                                    <a:pt x="34481" y="842797"/>
                                    <a:pt x="62459" y="807860"/>
                                  </a:cubicBezTo>
                                  <a:cubicBezTo>
                                    <a:pt x="98298" y="884822"/>
                                    <a:pt x="133744" y="890816"/>
                                    <a:pt x="180708" y="957390"/>
                                  </a:cubicBezTo>
                                  <a:cubicBezTo>
                                    <a:pt x="150432" y="848385"/>
                                    <a:pt x="120815" y="841375"/>
                                    <a:pt x="71946" y="767449"/>
                                  </a:cubicBezTo>
                                  <a:cubicBezTo>
                                    <a:pt x="25883" y="697687"/>
                                    <a:pt x="0" y="559727"/>
                                    <a:pt x="48336" y="512267"/>
                                  </a:cubicBezTo>
                                  <a:cubicBezTo>
                                    <a:pt x="53899" y="613651"/>
                                    <a:pt x="88011" y="633476"/>
                                    <a:pt x="100978" y="725653"/>
                                  </a:cubicBezTo>
                                  <a:cubicBezTo>
                                    <a:pt x="108280" y="651104"/>
                                    <a:pt x="108788" y="609346"/>
                                    <a:pt x="93726" y="559727"/>
                                  </a:cubicBezTo>
                                  <a:cubicBezTo>
                                    <a:pt x="81052" y="517766"/>
                                    <a:pt x="63424" y="420192"/>
                                    <a:pt x="76098" y="348234"/>
                                  </a:cubicBezTo>
                                  <a:cubicBezTo>
                                    <a:pt x="86119" y="291338"/>
                                    <a:pt x="110998" y="271120"/>
                                    <a:pt x="142291" y="257785"/>
                                  </a:cubicBezTo>
                                  <a:cubicBezTo>
                                    <a:pt x="126822" y="317919"/>
                                    <a:pt x="136779" y="372910"/>
                                    <a:pt x="136779" y="372910"/>
                                  </a:cubicBezTo>
                                  <a:cubicBezTo>
                                    <a:pt x="136779" y="372910"/>
                                    <a:pt x="174790" y="332461"/>
                                    <a:pt x="186830" y="231026"/>
                                  </a:cubicBezTo>
                                  <a:cubicBezTo>
                                    <a:pt x="199009" y="128435"/>
                                    <a:pt x="269570" y="78486"/>
                                    <a:pt x="301092" y="77622"/>
                                  </a:cubicBezTo>
                                  <a:cubicBezTo>
                                    <a:pt x="271158" y="129223"/>
                                    <a:pt x="273520" y="145872"/>
                                    <a:pt x="261036" y="196634"/>
                                  </a:cubicBezTo>
                                  <a:cubicBezTo>
                                    <a:pt x="294449" y="176581"/>
                                    <a:pt x="317259" y="116713"/>
                                    <a:pt x="368376" y="69482"/>
                                  </a:cubicBezTo>
                                  <a:cubicBezTo>
                                    <a:pt x="405537" y="35135"/>
                                    <a:pt x="439128" y="17764"/>
                                    <a:pt x="467843" y="12830"/>
                                  </a:cubicBezTo>
                                  <a:close/>
                                </a:path>
                              </a:pathLst>
                            </a:custGeom>
                            <a:ln w="0" cap="flat">
                              <a:miter lim="100000"/>
                            </a:ln>
                          </wps:spPr>
                          <wps:style>
                            <a:lnRef idx="0">
                              <a:srgbClr val="000000">
                                <a:alpha val="0"/>
                              </a:srgbClr>
                            </a:lnRef>
                            <a:fillRef idx="1">
                              <a:srgbClr val="8A317E"/>
                            </a:fillRef>
                            <a:effectRef idx="0">
                              <a:scrgbClr r="0" g="0" b="0"/>
                            </a:effectRef>
                            <a:fontRef idx="none"/>
                          </wps:style>
                          <wps:bodyPr/>
                        </wps:wsp>
                        <wps:wsp>
                          <wps:cNvPr id="275" name="Shape 53"/>
                          <wps:cNvSpPr/>
                          <wps:spPr>
                            <a:xfrm>
                              <a:off x="158040" y="913961"/>
                              <a:ext cx="125908" cy="96901"/>
                            </a:xfrm>
                            <a:custGeom>
                              <a:avLst/>
                              <a:gdLst/>
                              <a:ahLst/>
                              <a:cxnLst/>
                              <a:rect l="0" t="0" r="0" b="0"/>
                              <a:pathLst>
                                <a:path w="125908" h="96901">
                                  <a:moveTo>
                                    <a:pt x="14796" y="0"/>
                                  </a:moveTo>
                                  <a:lnTo>
                                    <a:pt x="125908" y="21971"/>
                                  </a:lnTo>
                                  <a:lnTo>
                                    <a:pt x="122238" y="40526"/>
                                  </a:lnTo>
                                  <a:lnTo>
                                    <a:pt x="40386" y="64503"/>
                                  </a:lnTo>
                                  <a:lnTo>
                                    <a:pt x="114592" y="79184"/>
                                  </a:lnTo>
                                  <a:lnTo>
                                    <a:pt x="111100" y="96901"/>
                                  </a:lnTo>
                                  <a:lnTo>
                                    <a:pt x="0" y="74917"/>
                                  </a:lnTo>
                                  <a:lnTo>
                                    <a:pt x="3759" y="55791"/>
                                  </a:lnTo>
                                  <a:lnTo>
                                    <a:pt x="83769" y="32029"/>
                                  </a:lnTo>
                                  <a:lnTo>
                                    <a:pt x="11328" y="17716"/>
                                  </a:lnTo>
                                  <a:lnTo>
                                    <a:pt x="14796" y="0"/>
                                  </a:lnTo>
                                  <a:close/>
                                </a:path>
                              </a:pathLst>
                            </a:custGeom>
                            <a:ln w="0" cap="flat">
                              <a:miter lim="100000"/>
                            </a:ln>
                          </wps:spPr>
                          <wps:style>
                            <a:lnRef idx="0">
                              <a:srgbClr val="000000">
                                <a:alpha val="0"/>
                              </a:srgbClr>
                            </a:lnRef>
                            <a:fillRef idx="1">
                              <a:srgbClr val="8A317E"/>
                            </a:fillRef>
                            <a:effectRef idx="0">
                              <a:scrgbClr r="0" g="0" b="0"/>
                            </a:effectRef>
                            <a:fontRef idx="none"/>
                          </wps:style>
                          <wps:bodyPr/>
                        </wps:wsp>
                        <wps:wsp>
                          <wps:cNvPr id="276" name="Shape 54"/>
                          <wps:cNvSpPr/>
                          <wps:spPr>
                            <a:xfrm>
                              <a:off x="146002" y="1006323"/>
                              <a:ext cx="69463" cy="96190"/>
                            </a:xfrm>
                            <a:custGeom>
                              <a:avLst/>
                              <a:gdLst/>
                              <a:ahLst/>
                              <a:cxnLst/>
                              <a:rect l="0" t="0" r="0" b="0"/>
                              <a:pathLst>
                                <a:path w="69463" h="96190">
                                  <a:moveTo>
                                    <a:pt x="8954" y="0"/>
                                  </a:moveTo>
                                  <a:lnTo>
                                    <a:pt x="69463" y="26483"/>
                                  </a:lnTo>
                                  <a:lnTo>
                                    <a:pt x="69463" y="46468"/>
                                  </a:lnTo>
                                  <a:lnTo>
                                    <a:pt x="50343" y="38545"/>
                                  </a:lnTo>
                                  <a:lnTo>
                                    <a:pt x="47917" y="64707"/>
                                  </a:lnTo>
                                  <a:lnTo>
                                    <a:pt x="69463" y="60052"/>
                                  </a:lnTo>
                                  <a:lnTo>
                                    <a:pt x="69463" y="79543"/>
                                  </a:lnTo>
                                  <a:lnTo>
                                    <a:pt x="0" y="96190"/>
                                  </a:lnTo>
                                  <a:lnTo>
                                    <a:pt x="1968" y="75108"/>
                                  </a:lnTo>
                                  <a:lnTo>
                                    <a:pt x="28347" y="69152"/>
                                  </a:lnTo>
                                  <a:lnTo>
                                    <a:pt x="31915" y="30836"/>
                                  </a:lnTo>
                                  <a:lnTo>
                                    <a:pt x="7036" y="20536"/>
                                  </a:lnTo>
                                  <a:lnTo>
                                    <a:pt x="8954" y="0"/>
                                  </a:lnTo>
                                  <a:close/>
                                </a:path>
                              </a:pathLst>
                            </a:custGeom>
                            <a:ln w="0" cap="flat">
                              <a:miter lim="100000"/>
                            </a:ln>
                          </wps:spPr>
                          <wps:style>
                            <a:lnRef idx="0">
                              <a:srgbClr val="000000">
                                <a:alpha val="0"/>
                              </a:srgbClr>
                            </a:lnRef>
                            <a:fillRef idx="1">
                              <a:srgbClr val="8A317E"/>
                            </a:fillRef>
                            <a:effectRef idx="0">
                              <a:scrgbClr r="0" g="0" b="0"/>
                            </a:effectRef>
                            <a:fontRef idx="none"/>
                          </wps:style>
                          <wps:bodyPr/>
                        </wps:wsp>
                        <wps:wsp>
                          <wps:cNvPr id="277" name="Shape 55"/>
                          <wps:cNvSpPr/>
                          <wps:spPr>
                            <a:xfrm>
                              <a:off x="215465" y="1032806"/>
                              <a:ext cx="48800" cy="53060"/>
                            </a:xfrm>
                            <a:custGeom>
                              <a:avLst/>
                              <a:gdLst/>
                              <a:ahLst/>
                              <a:cxnLst/>
                              <a:rect l="0" t="0" r="0" b="0"/>
                              <a:pathLst>
                                <a:path w="48800" h="53060">
                                  <a:moveTo>
                                    <a:pt x="0" y="0"/>
                                  </a:moveTo>
                                  <a:lnTo>
                                    <a:pt x="48800" y="21358"/>
                                  </a:lnTo>
                                  <a:lnTo>
                                    <a:pt x="46856" y="41830"/>
                                  </a:lnTo>
                                  <a:lnTo>
                                    <a:pt x="0" y="53060"/>
                                  </a:lnTo>
                                  <a:lnTo>
                                    <a:pt x="0" y="33569"/>
                                  </a:lnTo>
                                  <a:lnTo>
                                    <a:pt x="21546" y="28915"/>
                                  </a:lnTo>
                                  <a:lnTo>
                                    <a:pt x="0" y="19985"/>
                                  </a:lnTo>
                                  <a:lnTo>
                                    <a:pt x="0" y="0"/>
                                  </a:lnTo>
                                  <a:close/>
                                </a:path>
                              </a:pathLst>
                            </a:custGeom>
                            <a:ln w="0" cap="flat">
                              <a:miter lim="100000"/>
                            </a:ln>
                          </wps:spPr>
                          <wps:style>
                            <a:lnRef idx="0">
                              <a:srgbClr val="000000">
                                <a:alpha val="0"/>
                              </a:srgbClr>
                            </a:lnRef>
                            <a:fillRef idx="1">
                              <a:srgbClr val="8A317E"/>
                            </a:fillRef>
                            <a:effectRef idx="0">
                              <a:scrgbClr r="0" g="0" b="0"/>
                            </a:effectRef>
                            <a:fontRef idx="none"/>
                          </wps:style>
                          <wps:bodyPr/>
                        </wps:wsp>
                        <wps:wsp>
                          <wps:cNvPr id="278" name="Shape 56"/>
                          <wps:cNvSpPr/>
                          <wps:spPr>
                            <a:xfrm>
                              <a:off x="145750" y="1118905"/>
                              <a:ext cx="114059" cy="77584"/>
                            </a:xfrm>
                            <a:custGeom>
                              <a:avLst/>
                              <a:gdLst/>
                              <a:ahLst/>
                              <a:cxnLst/>
                              <a:rect l="0" t="0" r="0" b="0"/>
                              <a:pathLst>
                                <a:path w="114059" h="77584">
                                  <a:moveTo>
                                    <a:pt x="113259" y="0"/>
                                  </a:moveTo>
                                  <a:lnTo>
                                    <a:pt x="113462" y="18910"/>
                                  </a:lnTo>
                                  <a:lnTo>
                                    <a:pt x="38240" y="59118"/>
                                  </a:lnTo>
                                  <a:lnTo>
                                    <a:pt x="113906" y="58331"/>
                                  </a:lnTo>
                                  <a:lnTo>
                                    <a:pt x="114059" y="76391"/>
                                  </a:lnTo>
                                  <a:lnTo>
                                    <a:pt x="813" y="77584"/>
                                  </a:lnTo>
                                  <a:lnTo>
                                    <a:pt x="584" y="58090"/>
                                  </a:lnTo>
                                  <a:lnTo>
                                    <a:pt x="74054" y="18479"/>
                                  </a:lnTo>
                                  <a:lnTo>
                                    <a:pt x="165" y="19253"/>
                                  </a:lnTo>
                                  <a:lnTo>
                                    <a:pt x="0" y="1219"/>
                                  </a:lnTo>
                                  <a:lnTo>
                                    <a:pt x="113259" y="0"/>
                                  </a:lnTo>
                                  <a:close/>
                                </a:path>
                              </a:pathLst>
                            </a:custGeom>
                            <a:ln w="0" cap="flat">
                              <a:miter lim="100000"/>
                            </a:ln>
                          </wps:spPr>
                          <wps:style>
                            <a:lnRef idx="0">
                              <a:srgbClr val="000000">
                                <a:alpha val="0"/>
                              </a:srgbClr>
                            </a:lnRef>
                            <a:fillRef idx="1">
                              <a:srgbClr val="8A317E"/>
                            </a:fillRef>
                            <a:effectRef idx="0">
                              <a:scrgbClr r="0" g="0" b="0"/>
                            </a:effectRef>
                            <a:fontRef idx="none"/>
                          </wps:style>
                          <wps:bodyPr/>
                        </wps:wsp>
                        <wps:wsp>
                          <wps:cNvPr id="279" name="Shape 57"/>
                          <wps:cNvSpPr/>
                          <wps:spPr>
                            <a:xfrm>
                              <a:off x="147972" y="1212242"/>
                              <a:ext cx="118821" cy="61620"/>
                            </a:xfrm>
                            <a:custGeom>
                              <a:avLst/>
                              <a:gdLst/>
                              <a:ahLst/>
                              <a:cxnLst/>
                              <a:rect l="0" t="0" r="0" b="0"/>
                              <a:pathLst>
                                <a:path w="118821" h="61620">
                                  <a:moveTo>
                                    <a:pt x="34620" y="0"/>
                                  </a:moveTo>
                                  <a:lnTo>
                                    <a:pt x="38976" y="17983"/>
                                  </a:lnTo>
                                  <a:cubicBezTo>
                                    <a:pt x="32550" y="18859"/>
                                    <a:pt x="28042" y="20129"/>
                                    <a:pt x="25552" y="21806"/>
                                  </a:cubicBezTo>
                                  <a:cubicBezTo>
                                    <a:pt x="21704" y="24321"/>
                                    <a:pt x="20015" y="27711"/>
                                    <a:pt x="20460" y="31979"/>
                                  </a:cubicBezTo>
                                  <a:cubicBezTo>
                                    <a:pt x="20904" y="36297"/>
                                    <a:pt x="22670" y="39179"/>
                                    <a:pt x="25756" y="40665"/>
                                  </a:cubicBezTo>
                                  <a:cubicBezTo>
                                    <a:pt x="28829" y="42151"/>
                                    <a:pt x="34925" y="42418"/>
                                    <a:pt x="44069" y="41478"/>
                                  </a:cubicBezTo>
                                  <a:lnTo>
                                    <a:pt x="116827" y="33934"/>
                                  </a:lnTo>
                                  <a:lnTo>
                                    <a:pt x="118821" y="53213"/>
                                  </a:lnTo>
                                  <a:lnTo>
                                    <a:pt x="47523" y="60592"/>
                                  </a:lnTo>
                                  <a:cubicBezTo>
                                    <a:pt x="38176" y="61557"/>
                                    <a:pt x="30924" y="61620"/>
                                    <a:pt x="25768" y="60719"/>
                                  </a:cubicBezTo>
                                  <a:cubicBezTo>
                                    <a:pt x="19037" y="59550"/>
                                    <a:pt x="13411" y="56693"/>
                                    <a:pt x="8928" y="52184"/>
                                  </a:cubicBezTo>
                                  <a:cubicBezTo>
                                    <a:pt x="4458" y="47689"/>
                                    <a:pt x="1778" y="41402"/>
                                    <a:pt x="940" y="33338"/>
                                  </a:cubicBezTo>
                                  <a:cubicBezTo>
                                    <a:pt x="0" y="23901"/>
                                    <a:pt x="2337" y="16294"/>
                                    <a:pt x="8039" y="10566"/>
                                  </a:cubicBezTo>
                                  <a:cubicBezTo>
                                    <a:pt x="13716" y="4826"/>
                                    <a:pt x="22568" y="1308"/>
                                    <a:pt x="34620" y="0"/>
                                  </a:cubicBezTo>
                                  <a:close/>
                                </a:path>
                              </a:pathLst>
                            </a:custGeom>
                            <a:ln w="0" cap="flat">
                              <a:miter lim="100000"/>
                            </a:ln>
                          </wps:spPr>
                          <wps:style>
                            <a:lnRef idx="0">
                              <a:srgbClr val="000000">
                                <a:alpha val="0"/>
                              </a:srgbClr>
                            </a:lnRef>
                            <a:fillRef idx="1">
                              <a:srgbClr val="8A317E"/>
                            </a:fillRef>
                            <a:effectRef idx="0">
                              <a:scrgbClr r="0" g="0" b="0"/>
                            </a:effectRef>
                            <a:fontRef idx="none"/>
                          </wps:style>
                          <wps:bodyPr/>
                        </wps:wsp>
                        <wps:wsp>
                          <wps:cNvPr id="280" name="Shape 58"/>
                          <wps:cNvSpPr/>
                          <wps:spPr>
                            <a:xfrm>
                              <a:off x="157867" y="1282546"/>
                              <a:ext cx="114922" cy="37694"/>
                            </a:xfrm>
                            <a:custGeom>
                              <a:avLst/>
                              <a:gdLst/>
                              <a:ahLst/>
                              <a:cxnLst/>
                              <a:rect l="0" t="0" r="0" b="0"/>
                              <a:pathLst>
                                <a:path w="114922" h="37694">
                                  <a:moveTo>
                                    <a:pt x="111760" y="0"/>
                                  </a:moveTo>
                                  <a:lnTo>
                                    <a:pt x="114922" y="19202"/>
                                  </a:lnTo>
                                  <a:lnTo>
                                    <a:pt x="3188" y="37694"/>
                                  </a:lnTo>
                                  <a:lnTo>
                                    <a:pt x="0" y="18517"/>
                                  </a:lnTo>
                                  <a:lnTo>
                                    <a:pt x="111760" y="0"/>
                                  </a:lnTo>
                                  <a:close/>
                                </a:path>
                              </a:pathLst>
                            </a:custGeom>
                            <a:ln w="0" cap="flat">
                              <a:miter lim="100000"/>
                            </a:ln>
                          </wps:spPr>
                          <wps:style>
                            <a:lnRef idx="0">
                              <a:srgbClr val="000000">
                                <a:alpha val="0"/>
                              </a:srgbClr>
                            </a:lnRef>
                            <a:fillRef idx="1">
                              <a:srgbClr val="8A317E"/>
                            </a:fillRef>
                            <a:effectRef idx="0">
                              <a:scrgbClr r="0" g="0" b="0"/>
                            </a:effectRef>
                            <a:fontRef idx="none"/>
                          </wps:style>
                          <wps:bodyPr/>
                        </wps:wsp>
                        <wps:wsp>
                          <wps:cNvPr id="281" name="Shape 59"/>
                          <wps:cNvSpPr/>
                          <wps:spPr>
                            <a:xfrm>
                              <a:off x="164761" y="1317071"/>
                              <a:ext cx="128016" cy="100813"/>
                            </a:xfrm>
                            <a:custGeom>
                              <a:avLst/>
                              <a:gdLst/>
                              <a:ahLst/>
                              <a:cxnLst/>
                              <a:rect l="0" t="0" r="0" b="0"/>
                              <a:pathLst>
                                <a:path w="128016" h="100813">
                                  <a:moveTo>
                                    <a:pt x="110084" y="0"/>
                                  </a:moveTo>
                                  <a:lnTo>
                                    <a:pt x="114529" y="18390"/>
                                  </a:lnTo>
                                  <a:lnTo>
                                    <a:pt x="50241" y="74435"/>
                                  </a:lnTo>
                                  <a:lnTo>
                                    <a:pt x="123787" y="56705"/>
                                  </a:lnTo>
                                  <a:lnTo>
                                    <a:pt x="128016" y="74257"/>
                                  </a:lnTo>
                                  <a:lnTo>
                                    <a:pt x="17894" y="100813"/>
                                  </a:lnTo>
                                  <a:lnTo>
                                    <a:pt x="13335" y="81864"/>
                                  </a:lnTo>
                                  <a:lnTo>
                                    <a:pt x="76022" y="26797"/>
                                  </a:lnTo>
                                  <a:lnTo>
                                    <a:pt x="4242" y="44133"/>
                                  </a:lnTo>
                                  <a:lnTo>
                                    <a:pt x="0" y="26569"/>
                                  </a:lnTo>
                                  <a:lnTo>
                                    <a:pt x="110084" y="0"/>
                                  </a:lnTo>
                                  <a:close/>
                                </a:path>
                              </a:pathLst>
                            </a:custGeom>
                            <a:ln w="0" cap="flat">
                              <a:miter lim="100000"/>
                            </a:ln>
                          </wps:spPr>
                          <wps:style>
                            <a:lnRef idx="0">
                              <a:srgbClr val="000000">
                                <a:alpha val="0"/>
                              </a:srgbClr>
                            </a:lnRef>
                            <a:fillRef idx="1">
                              <a:srgbClr val="8A317E"/>
                            </a:fillRef>
                            <a:effectRef idx="0">
                              <a:scrgbClr r="0" g="0" b="0"/>
                            </a:effectRef>
                            <a:fontRef idx="none"/>
                          </wps:style>
                          <wps:bodyPr/>
                        </wps:wsp>
                        <wps:wsp>
                          <wps:cNvPr id="282" name="Shape 60"/>
                          <wps:cNvSpPr/>
                          <wps:spPr>
                            <a:xfrm>
                              <a:off x="200039" y="1416721"/>
                              <a:ext cx="118313" cy="104318"/>
                            </a:xfrm>
                            <a:custGeom>
                              <a:avLst/>
                              <a:gdLst/>
                              <a:ahLst/>
                              <a:cxnLst/>
                              <a:rect l="0" t="0" r="0" b="0"/>
                              <a:pathLst>
                                <a:path w="118313" h="104318">
                                  <a:moveTo>
                                    <a:pt x="74663" y="851"/>
                                  </a:moveTo>
                                  <a:cubicBezTo>
                                    <a:pt x="84709" y="1701"/>
                                    <a:pt x="93383" y="5105"/>
                                    <a:pt x="100762" y="11061"/>
                                  </a:cubicBezTo>
                                  <a:cubicBezTo>
                                    <a:pt x="106388" y="15596"/>
                                    <a:pt x="110744" y="22174"/>
                                    <a:pt x="113868" y="30848"/>
                                  </a:cubicBezTo>
                                  <a:cubicBezTo>
                                    <a:pt x="117932" y="42088"/>
                                    <a:pt x="118313" y="51867"/>
                                    <a:pt x="115049" y="60185"/>
                                  </a:cubicBezTo>
                                  <a:cubicBezTo>
                                    <a:pt x="111773" y="68516"/>
                                    <a:pt x="105563" y="75324"/>
                                    <a:pt x="96431" y="80683"/>
                                  </a:cubicBezTo>
                                  <a:lnTo>
                                    <a:pt x="85890" y="63957"/>
                                  </a:lnTo>
                                  <a:cubicBezTo>
                                    <a:pt x="90665" y="60795"/>
                                    <a:pt x="93929" y="56896"/>
                                    <a:pt x="95720" y="52286"/>
                                  </a:cubicBezTo>
                                  <a:cubicBezTo>
                                    <a:pt x="97460" y="47676"/>
                                    <a:pt x="97384" y="42735"/>
                                    <a:pt x="95466" y="37465"/>
                                  </a:cubicBezTo>
                                  <a:cubicBezTo>
                                    <a:pt x="92608" y="29476"/>
                                    <a:pt x="87338" y="24193"/>
                                    <a:pt x="79680" y="21628"/>
                                  </a:cubicBezTo>
                                  <a:cubicBezTo>
                                    <a:pt x="72022" y="19050"/>
                                    <a:pt x="62306" y="19875"/>
                                    <a:pt x="50584" y="24104"/>
                                  </a:cubicBezTo>
                                  <a:cubicBezTo>
                                    <a:pt x="37948" y="28664"/>
                                    <a:pt x="29337" y="34468"/>
                                    <a:pt x="24727" y="41529"/>
                                  </a:cubicBezTo>
                                  <a:cubicBezTo>
                                    <a:pt x="20142" y="48577"/>
                                    <a:pt x="19202" y="55969"/>
                                    <a:pt x="21984" y="63716"/>
                                  </a:cubicBezTo>
                                  <a:cubicBezTo>
                                    <a:pt x="23394" y="67551"/>
                                    <a:pt x="25641" y="71069"/>
                                    <a:pt x="28804" y="74295"/>
                                  </a:cubicBezTo>
                                  <a:cubicBezTo>
                                    <a:pt x="31941" y="77508"/>
                                    <a:pt x="35293" y="80048"/>
                                    <a:pt x="38798" y="81890"/>
                                  </a:cubicBezTo>
                                  <a:lnTo>
                                    <a:pt x="52337" y="77013"/>
                                  </a:lnTo>
                                  <a:lnTo>
                                    <a:pt x="44780" y="56083"/>
                                  </a:lnTo>
                                  <a:lnTo>
                                    <a:pt x="62725" y="49606"/>
                                  </a:lnTo>
                                  <a:lnTo>
                                    <a:pt x="76937" y="89014"/>
                                  </a:lnTo>
                                  <a:lnTo>
                                    <a:pt x="34468" y="104318"/>
                                  </a:lnTo>
                                  <a:cubicBezTo>
                                    <a:pt x="28740" y="102044"/>
                                    <a:pt x="22898" y="97879"/>
                                    <a:pt x="16967" y="91821"/>
                                  </a:cubicBezTo>
                                  <a:cubicBezTo>
                                    <a:pt x="11024" y="85750"/>
                                    <a:pt x="6706" y="78981"/>
                                    <a:pt x="4026" y="71526"/>
                                  </a:cubicBezTo>
                                  <a:cubicBezTo>
                                    <a:pt x="597" y="62039"/>
                                    <a:pt x="0" y="52934"/>
                                    <a:pt x="2146" y="44209"/>
                                  </a:cubicBezTo>
                                  <a:cubicBezTo>
                                    <a:pt x="4254" y="35483"/>
                                    <a:pt x="9042" y="27787"/>
                                    <a:pt x="16472" y="21120"/>
                                  </a:cubicBezTo>
                                  <a:cubicBezTo>
                                    <a:pt x="23889" y="14440"/>
                                    <a:pt x="32715" y="9258"/>
                                    <a:pt x="42939" y="5562"/>
                                  </a:cubicBezTo>
                                  <a:cubicBezTo>
                                    <a:pt x="54039" y="1575"/>
                                    <a:pt x="64618" y="0"/>
                                    <a:pt x="74663" y="851"/>
                                  </a:cubicBezTo>
                                  <a:close/>
                                </a:path>
                              </a:pathLst>
                            </a:custGeom>
                            <a:ln w="0" cap="flat">
                              <a:miter lim="100000"/>
                            </a:ln>
                          </wps:spPr>
                          <wps:style>
                            <a:lnRef idx="0">
                              <a:srgbClr val="000000">
                                <a:alpha val="0"/>
                              </a:srgbClr>
                            </a:lnRef>
                            <a:fillRef idx="1">
                              <a:srgbClr val="8A317E"/>
                            </a:fillRef>
                            <a:effectRef idx="0">
                              <a:scrgbClr r="0" g="0" b="0"/>
                            </a:effectRef>
                            <a:fontRef idx="none"/>
                          </wps:style>
                          <wps:bodyPr/>
                        </wps:wsp>
                        <wps:wsp>
                          <wps:cNvPr id="283" name="Shape 61"/>
                          <wps:cNvSpPr/>
                          <wps:spPr>
                            <a:xfrm>
                              <a:off x="257198" y="1532087"/>
                              <a:ext cx="125743" cy="110350"/>
                            </a:xfrm>
                            <a:custGeom>
                              <a:avLst/>
                              <a:gdLst/>
                              <a:ahLst/>
                              <a:cxnLst/>
                              <a:rect l="0" t="0" r="0" b="0"/>
                              <a:pathLst>
                                <a:path w="125743" h="110350">
                                  <a:moveTo>
                                    <a:pt x="89357" y="0"/>
                                  </a:moveTo>
                                  <a:lnTo>
                                    <a:pt x="98578" y="17107"/>
                                  </a:lnTo>
                                  <a:lnTo>
                                    <a:pt x="44552" y="46203"/>
                                  </a:lnTo>
                                  <a:cubicBezTo>
                                    <a:pt x="35992" y="50813"/>
                                    <a:pt x="30531" y="54013"/>
                                    <a:pt x="28245" y="55804"/>
                                  </a:cubicBezTo>
                                  <a:cubicBezTo>
                                    <a:pt x="24536" y="58738"/>
                                    <a:pt x="22225" y="62256"/>
                                    <a:pt x="21222" y="66332"/>
                                  </a:cubicBezTo>
                                  <a:cubicBezTo>
                                    <a:pt x="20231" y="70409"/>
                                    <a:pt x="21006" y="74854"/>
                                    <a:pt x="23609" y="79642"/>
                                  </a:cubicBezTo>
                                  <a:cubicBezTo>
                                    <a:pt x="26200" y="84481"/>
                                    <a:pt x="29350" y="87528"/>
                                    <a:pt x="33007" y="88748"/>
                                  </a:cubicBezTo>
                                  <a:cubicBezTo>
                                    <a:pt x="36678" y="89941"/>
                                    <a:pt x="40361" y="89891"/>
                                    <a:pt x="44044" y="88557"/>
                                  </a:cubicBezTo>
                                  <a:cubicBezTo>
                                    <a:pt x="47701" y="87211"/>
                                    <a:pt x="53467" y="84430"/>
                                    <a:pt x="61366" y="80188"/>
                                  </a:cubicBezTo>
                                  <a:lnTo>
                                    <a:pt x="116536" y="50470"/>
                                  </a:lnTo>
                                  <a:lnTo>
                                    <a:pt x="125743" y="67589"/>
                                  </a:lnTo>
                                  <a:lnTo>
                                    <a:pt x="73368" y="95796"/>
                                  </a:lnTo>
                                  <a:cubicBezTo>
                                    <a:pt x="61405" y="102235"/>
                                    <a:pt x="52693" y="106337"/>
                                    <a:pt x="47270" y="108077"/>
                                  </a:cubicBezTo>
                                  <a:cubicBezTo>
                                    <a:pt x="41821" y="109804"/>
                                    <a:pt x="36716" y="110350"/>
                                    <a:pt x="31979" y="109690"/>
                                  </a:cubicBezTo>
                                  <a:cubicBezTo>
                                    <a:pt x="27242" y="109029"/>
                                    <a:pt x="22746" y="107175"/>
                                    <a:pt x="18479" y="104089"/>
                                  </a:cubicBezTo>
                                  <a:cubicBezTo>
                                    <a:pt x="14237" y="101016"/>
                                    <a:pt x="10275" y="96139"/>
                                    <a:pt x="6655" y="89421"/>
                                  </a:cubicBezTo>
                                  <a:cubicBezTo>
                                    <a:pt x="2311" y="81318"/>
                                    <a:pt x="114" y="74600"/>
                                    <a:pt x="51" y="69240"/>
                                  </a:cubicBezTo>
                                  <a:cubicBezTo>
                                    <a:pt x="0" y="63856"/>
                                    <a:pt x="1067" y="59017"/>
                                    <a:pt x="3302" y="54699"/>
                                  </a:cubicBezTo>
                                  <a:cubicBezTo>
                                    <a:pt x="5486" y="50381"/>
                                    <a:pt x="8331" y="46787"/>
                                    <a:pt x="11735" y="43955"/>
                                  </a:cubicBezTo>
                                  <a:cubicBezTo>
                                    <a:pt x="16853" y="39751"/>
                                    <a:pt x="25007" y="34658"/>
                                    <a:pt x="36157" y="28651"/>
                                  </a:cubicBezTo>
                                  <a:lnTo>
                                    <a:pt x="89357" y="0"/>
                                  </a:lnTo>
                                  <a:close/>
                                </a:path>
                              </a:pathLst>
                            </a:custGeom>
                            <a:ln w="0" cap="flat">
                              <a:miter lim="100000"/>
                            </a:ln>
                          </wps:spPr>
                          <wps:style>
                            <a:lnRef idx="0">
                              <a:srgbClr val="000000">
                                <a:alpha val="0"/>
                              </a:srgbClr>
                            </a:lnRef>
                            <a:fillRef idx="1">
                              <a:srgbClr val="8A317E"/>
                            </a:fillRef>
                            <a:effectRef idx="0">
                              <a:scrgbClr r="0" g="0" b="0"/>
                            </a:effectRef>
                            <a:fontRef idx="none"/>
                          </wps:style>
                          <wps:bodyPr/>
                        </wps:wsp>
                        <wps:wsp>
                          <wps:cNvPr id="284" name="Shape 62"/>
                          <wps:cNvSpPr/>
                          <wps:spPr>
                            <a:xfrm>
                              <a:off x="297579" y="1613367"/>
                              <a:ext cx="136627" cy="126848"/>
                            </a:xfrm>
                            <a:custGeom>
                              <a:avLst/>
                              <a:gdLst/>
                              <a:ahLst/>
                              <a:cxnLst/>
                              <a:rect l="0" t="0" r="0" b="0"/>
                              <a:pathLst>
                                <a:path w="136627" h="126848">
                                  <a:moveTo>
                                    <a:pt x="93612" y="0"/>
                                  </a:moveTo>
                                  <a:lnTo>
                                    <a:pt x="104280" y="15621"/>
                                  </a:lnTo>
                                  <a:lnTo>
                                    <a:pt x="63932" y="90754"/>
                                  </a:lnTo>
                                  <a:lnTo>
                                    <a:pt x="126441" y="48197"/>
                                  </a:lnTo>
                                  <a:lnTo>
                                    <a:pt x="136627" y="63119"/>
                                  </a:lnTo>
                                  <a:lnTo>
                                    <a:pt x="43002" y="126848"/>
                                  </a:lnTo>
                                  <a:lnTo>
                                    <a:pt x="32017" y="110744"/>
                                  </a:lnTo>
                                  <a:lnTo>
                                    <a:pt x="71234" y="37084"/>
                                  </a:lnTo>
                                  <a:lnTo>
                                    <a:pt x="10173" y="78664"/>
                                  </a:lnTo>
                                  <a:lnTo>
                                    <a:pt x="0" y="63729"/>
                                  </a:lnTo>
                                  <a:lnTo>
                                    <a:pt x="93612" y="0"/>
                                  </a:lnTo>
                                  <a:close/>
                                </a:path>
                              </a:pathLst>
                            </a:custGeom>
                            <a:ln w="0" cap="flat">
                              <a:miter lim="100000"/>
                            </a:ln>
                          </wps:spPr>
                          <wps:style>
                            <a:lnRef idx="0">
                              <a:srgbClr val="000000">
                                <a:alpha val="0"/>
                              </a:srgbClr>
                            </a:lnRef>
                            <a:fillRef idx="1">
                              <a:srgbClr val="8A317E"/>
                            </a:fillRef>
                            <a:effectRef idx="0">
                              <a:scrgbClr r="0" g="0" b="0"/>
                            </a:effectRef>
                            <a:fontRef idx="none"/>
                          </wps:style>
                          <wps:bodyPr/>
                        </wps:wsp>
                        <wps:wsp>
                          <wps:cNvPr id="285" name="Shape 63"/>
                          <wps:cNvSpPr/>
                          <wps:spPr>
                            <a:xfrm>
                              <a:off x="356006" y="1689271"/>
                              <a:ext cx="100876" cy="85522"/>
                            </a:xfrm>
                            <a:custGeom>
                              <a:avLst/>
                              <a:gdLst/>
                              <a:ahLst/>
                              <a:cxnLst/>
                              <a:rect l="0" t="0" r="0" b="0"/>
                              <a:pathLst>
                                <a:path w="100876" h="85522">
                                  <a:moveTo>
                                    <a:pt x="88836" y="0"/>
                                  </a:moveTo>
                                  <a:lnTo>
                                    <a:pt x="100876" y="15240"/>
                                  </a:lnTo>
                                  <a:lnTo>
                                    <a:pt x="12040" y="85522"/>
                                  </a:lnTo>
                                  <a:lnTo>
                                    <a:pt x="0" y="70257"/>
                                  </a:lnTo>
                                  <a:lnTo>
                                    <a:pt x="88836" y="0"/>
                                  </a:lnTo>
                                  <a:close/>
                                </a:path>
                              </a:pathLst>
                            </a:custGeom>
                            <a:ln w="0" cap="flat">
                              <a:miter lim="100000"/>
                            </a:ln>
                          </wps:spPr>
                          <wps:style>
                            <a:lnRef idx="0">
                              <a:srgbClr val="000000">
                                <a:alpha val="0"/>
                              </a:srgbClr>
                            </a:lnRef>
                            <a:fillRef idx="1">
                              <a:srgbClr val="8A317E"/>
                            </a:fillRef>
                            <a:effectRef idx="0">
                              <a:scrgbClr r="0" g="0" b="0"/>
                            </a:effectRef>
                            <a:fontRef idx="none"/>
                          </wps:style>
                          <wps:bodyPr/>
                        </wps:wsp>
                        <wps:wsp>
                          <wps:cNvPr id="286" name="Shape 64"/>
                          <wps:cNvSpPr/>
                          <wps:spPr>
                            <a:xfrm>
                              <a:off x="398930" y="1709614"/>
                              <a:ext cx="120993" cy="116967"/>
                            </a:xfrm>
                            <a:custGeom>
                              <a:avLst/>
                              <a:gdLst/>
                              <a:ahLst/>
                              <a:cxnLst/>
                              <a:rect l="0" t="0" r="0" b="0"/>
                              <a:pathLst>
                                <a:path w="120993" h="116967">
                                  <a:moveTo>
                                    <a:pt x="60757" y="0"/>
                                  </a:moveTo>
                                  <a:lnTo>
                                    <a:pt x="74892" y="15608"/>
                                  </a:lnTo>
                                  <a:lnTo>
                                    <a:pt x="29223" y="89967"/>
                                  </a:lnTo>
                                  <a:lnTo>
                                    <a:pt x="107124" y="51092"/>
                                  </a:lnTo>
                                  <a:lnTo>
                                    <a:pt x="120993" y="66370"/>
                                  </a:lnTo>
                                  <a:lnTo>
                                    <a:pt x="13944" y="116967"/>
                                  </a:lnTo>
                                  <a:lnTo>
                                    <a:pt x="0" y="101600"/>
                                  </a:lnTo>
                                  <a:lnTo>
                                    <a:pt x="60757" y="0"/>
                                  </a:lnTo>
                                  <a:close/>
                                </a:path>
                              </a:pathLst>
                            </a:custGeom>
                            <a:ln w="0" cap="flat">
                              <a:miter lim="100000"/>
                            </a:ln>
                          </wps:spPr>
                          <wps:style>
                            <a:lnRef idx="0">
                              <a:srgbClr val="000000">
                                <a:alpha val="0"/>
                              </a:srgbClr>
                            </a:lnRef>
                            <a:fillRef idx="1">
                              <a:srgbClr val="8A317E"/>
                            </a:fillRef>
                            <a:effectRef idx="0">
                              <a:scrgbClr r="0" g="0" b="0"/>
                            </a:effectRef>
                            <a:fontRef idx="none"/>
                          </wps:style>
                          <wps:bodyPr/>
                        </wps:wsp>
                        <wps:wsp>
                          <wps:cNvPr id="287" name="Shape 65"/>
                          <wps:cNvSpPr/>
                          <wps:spPr>
                            <a:xfrm>
                              <a:off x="448020" y="1779633"/>
                              <a:ext cx="129019" cy="133058"/>
                            </a:xfrm>
                            <a:custGeom>
                              <a:avLst/>
                              <a:gdLst/>
                              <a:ahLst/>
                              <a:cxnLst/>
                              <a:rect l="0" t="0" r="0" b="0"/>
                              <a:pathLst>
                                <a:path w="129019" h="133058">
                                  <a:moveTo>
                                    <a:pt x="76187" y="0"/>
                                  </a:moveTo>
                                  <a:lnTo>
                                    <a:pt x="129019" y="48006"/>
                                  </a:lnTo>
                                  <a:lnTo>
                                    <a:pt x="116116" y="62192"/>
                                  </a:lnTo>
                                  <a:lnTo>
                                    <a:pt x="77686" y="27241"/>
                                  </a:lnTo>
                                  <a:lnTo>
                                    <a:pt x="60782" y="45822"/>
                                  </a:lnTo>
                                  <a:lnTo>
                                    <a:pt x="96558" y="78334"/>
                                  </a:lnTo>
                                  <a:lnTo>
                                    <a:pt x="83719" y="92469"/>
                                  </a:lnTo>
                                  <a:lnTo>
                                    <a:pt x="47955" y="59944"/>
                                  </a:lnTo>
                                  <a:lnTo>
                                    <a:pt x="27216" y="82740"/>
                                  </a:lnTo>
                                  <a:lnTo>
                                    <a:pt x="67005" y="118948"/>
                                  </a:lnTo>
                                  <a:lnTo>
                                    <a:pt x="54153" y="133058"/>
                                  </a:lnTo>
                                  <a:lnTo>
                                    <a:pt x="0" y="83795"/>
                                  </a:lnTo>
                                  <a:lnTo>
                                    <a:pt x="76187" y="0"/>
                                  </a:lnTo>
                                  <a:close/>
                                </a:path>
                              </a:pathLst>
                            </a:custGeom>
                            <a:ln w="0" cap="flat">
                              <a:miter lim="100000"/>
                            </a:ln>
                          </wps:spPr>
                          <wps:style>
                            <a:lnRef idx="0">
                              <a:srgbClr val="000000">
                                <a:alpha val="0"/>
                              </a:srgbClr>
                            </a:lnRef>
                            <a:fillRef idx="1">
                              <a:srgbClr val="8A317E"/>
                            </a:fillRef>
                            <a:effectRef idx="0">
                              <a:scrgbClr r="0" g="0" b="0"/>
                            </a:effectRef>
                            <a:fontRef idx="none"/>
                          </wps:style>
                          <wps:bodyPr/>
                        </wps:wsp>
                        <wps:wsp>
                          <wps:cNvPr id="288" name="Shape 66"/>
                          <wps:cNvSpPr/>
                          <wps:spPr>
                            <a:xfrm>
                              <a:off x="520226" y="1836532"/>
                              <a:ext cx="76384" cy="142545"/>
                            </a:xfrm>
                            <a:custGeom>
                              <a:avLst/>
                              <a:gdLst/>
                              <a:ahLst/>
                              <a:cxnLst/>
                              <a:rect l="0" t="0" r="0" b="0"/>
                              <a:pathLst>
                                <a:path w="76384" h="142545">
                                  <a:moveTo>
                                    <a:pt x="67450" y="0"/>
                                  </a:moveTo>
                                  <a:lnTo>
                                    <a:pt x="76384" y="6628"/>
                                  </a:lnTo>
                                  <a:lnTo>
                                    <a:pt x="76384" y="30488"/>
                                  </a:lnTo>
                                  <a:lnTo>
                                    <a:pt x="71641" y="26975"/>
                                  </a:lnTo>
                                  <a:lnTo>
                                    <a:pt x="54534" y="50076"/>
                                  </a:lnTo>
                                  <a:lnTo>
                                    <a:pt x="66066" y="58648"/>
                                  </a:lnTo>
                                  <a:lnTo>
                                    <a:pt x="76384" y="65075"/>
                                  </a:lnTo>
                                  <a:lnTo>
                                    <a:pt x="76384" y="83122"/>
                                  </a:lnTo>
                                  <a:lnTo>
                                    <a:pt x="72619" y="82614"/>
                                  </a:lnTo>
                                  <a:cubicBezTo>
                                    <a:pt x="74257" y="87414"/>
                                    <a:pt x="75184" y="92037"/>
                                    <a:pt x="75324" y="96444"/>
                                  </a:cubicBezTo>
                                  <a:cubicBezTo>
                                    <a:pt x="75464" y="100825"/>
                                    <a:pt x="74778" y="107937"/>
                                    <a:pt x="73279" y="117792"/>
                                  </a:cubicBezTo>
                                  <a:lnTo>
                                    <a:pt x="69545" y="142545"/>
                                  </a:lnTo>
                                  <a:lnTo>
                                    <a:pt x="50876" y="128689"/>
                                  </a:lnTo>
                                  <a:lnTo>
                                    <a:pt x="54267" y="100559"/>
                                  </a:lnTo>
                                  <a:cubicBezTo>
                                    <a:pt x="55487" y="90475"/>
                                    <a:pt x="56045" y="83998"/>
                                    <a:pt x="55931" y="81051"/>
                                  </a:cubicBezTo>
                                  <a:cubicBezTo>
                                    <a:pt x="55804" y="78118"/>
                                    <a:pt x="55194" y="75705"/>
                                    <a:pt x="54026" y="73800"/>
                                  </a:cubicBezTo>
                                  <a:cubicBezTo>
                                    <a:pt x="52896" y="71882"/>
                                    <a:pt x="50546" y="69609"/>
                                    <a:pt x="46939" y="66967"/>
                                  </a:cubicBezTo>
                                  <a:lnTo>
                                    <a:pt x="43777" y="64617"/>
                                  </a:lnTo>
                                  <a:lnTo>
                                    <a:pt x="15634" y="102578"/>
                                  </a:lnTo>
                                  <a:lnTo>
                                    <a:pt x="0" y="91008"/>
                                  </a:lnTo>
                                  <a:lnTo>
                                    <a:pt x="67450" y="0"/>
                                  </a:lnTo>
                                  <a:close/>
                                </a:path>
                              </a:pathLst>
                            </a:custGeom>
                            <a:ln w="0" cap="flat">
                              <a:miter lim="100000"/>
                            </a:ln>
                          </wps:spPr>
                          <wps:style>
                            <a:lnRef idx="0">
                              <a:srgbClr val="000000">
                                <a:alpha val="0"/>
                              </a:srgbClr>
                            </a:lnRef>
                            <a:fillRef idx="1">
                              <a:srgbClr val="8A317E"/>
                            </a:fillRef>
                            <a:effectRef idx="0">
                              <a:scrgbClr r="0" g="0" b="0"/>
                            </a:effectRef>
                            <a:fontRef idx="none"/>
                          </wps:style>
                          <wps:bodyPr/>
                        </wps:wsp>
                        <wps:wsp>
                          <wps:cNvPr id="289" name="Shape 67"/>
                          <wps:cNvSpPr/>
                          <wps:spPr>
                            <a:xfrm>
                              <a:off x="596610" y="1843159"/>
                              <a:ext cx="43504" cy="78894"/>
                            </a:xfrm>
                            <a:custGeom>
                              <a:avLst/>
                              <a:gdLst/>
                              <a:ahLst/>
                              <a:cxnLst/>
                              <a:rect l="0" t="0" r="0" b="0"/>
                              <a:pathLst>
                                <a:path w="43504" h="78894">
                                  <a:moveTo>
                                    <a:pt x="0" y="0"/>
                                  </a:moveTo>
                                  <a:lnTo>
                                    <a:pt x="23920" y="17744"/>
                                  </a:lnTo>
                                  <a:cubicBezTo>
                                    <a:pt x="32176" y="23865"/>
                                    <a:pt x="37611" y="29148"/>
                                    <a:pt x="40125" y="33530"/>
                                  </a:cubicBezTo>
                                  <a:cubicBezTo>
                                    <a:pt x="42678" y="37937"/>
                                    <a:pt x="43504" y="43080"/>
                                    <a:pt x="42678" y="48935"/>
                                  </a:cubicBezTo>
                                  <a:cubicBezTo>
                                    <a:pt x="41840" y="54777"/>
                                    <a:pt x="39389" y="60391"/>
                                    <a:pt x="35439" y="65775"/>
                                  </a:cubicBezTo>
                                  <a:cubicBezTo>
                                    <a:pt x="30346" y="72595"/>
                                    <a:pt x="24479" y="77002"/>
                                    <a:pt x="17761" y="78894"/>
                                  </a:cubicBezTo>
                                  <a:lnTo>
                                    <a:pt x="0" y="76495"/>
                                  </a:lnTo>
                                  <a:lnTo>
                                    <a:pt x="0" y="58448"/>
                                  </a:lnTo>
                                  <a:lnTo>
                                    <a:pt x="4566" y="61292"/>
                                  </a:lnTo>
                                  <a:cubicBezTo>
                                    <a:pt x="6991" y="61927"/>
                                    <a:pt x="9404" y="61711"/>
                                    <a:pt x="11792" y="60682"/>
                                  </a:cubicBezTo>
                                  <a:cubicBezTo>
                                    <a:pt x="14205" y="59641"/>
                                    <a:pt x="16427" y="57774"/>
                                    <a:pt x="18434" y="55018"/>
                                  </a:cubicBezTo>
                                  <a:cubicBezTo>
                                    <a:pt x="20720" y="51958"/>
                                    <a:pt x="21850" y="48973"/>
                                    <a:pt x="21850" y="46065"/>
                                  </a:cubicBezTo>
                                  <a:cubicBezTo>
                                    <a:pt x="21850" y="43169"/>
                                    <a:pt x="20783" y="40502"/>
                                    <a:pt x="18637" y="38127"/>
                                  </a:cubicBezTo>
                                  <a:cubicBezTo>
                                    <a:pt x="17507" y="36984"/>
                                    <a:pt x="13773" y="34076"/>
                                    <a:pt x="7448" y="29377"/>
                                  </a:cubicBezTo>
                                  <a:lnTo>
                                    <a:pt x="0" y="23861"/>
                                  </a:lnTo>
                                  <a:lnTo>
                                    <a:pt x="0" y="0"/>
                                  </a:lnTo>
                                  <a:close/>
                                </a:path>
                              </a:pathLst>
                            </a:custGeom>
                            <a:ln w="0" cap="flat">
                              <a:miter lim="100000"/>
                            </a:ln>
                          </wps:spPr>
                          <wps:style>
                            <a:lnRef idx="0">
                              <a:srgbClr val="000000">
                                <a:alpha val="0"/>
                              </a:srgbClr>
                            </a:lnRef>
                            <a:fillRef idx="1">
                              <a:srgbClr val="8A317E"/>
                            </a:fillRef>
                            <a:effectRef idx="0">
                              <a:scrgbClr r="0" g="0" b="0"/>
                            </a:effectRef>
                            <a:fontRef idx="none"/>
                          </wps:style>
                          <wps:bodyPr/>
                        </wps:wsp>
                        <wps:wsp>
                          <wps:cNvPr id="290" name="Shape 68"/>
                          <wps:cNvSpPr/>
                          <wps:spPr>
                            <a:xfrm>
                              <a:off x="612186" y="1899691"/>
                              <a:ext cx="100965" cy="115684"/>
                            </a:xfrm>
                            <a:custGeom>
                              <a:avLst/>
                              <a:gdLst/>
                              <a:ahLst/>
                              <a:cxnLst/>
                              <a:rect l="0" t="0" r="0" b="0"/>
                              <a:pathLst>
                                <a:path w="100965" h="115684">
                                  <a:moveTo>
                                    <a:pt x="61964" y="432"/>
                                  </a:moveTo>
                                  <a:cubicBezTo>
                                    <a:pt x="67831" y="851"/>
                                    <a:pt x="73902" y="2946"/>
                                    <a:pt x="80264" y="6731"/>
                                  </a:cubicBezTo>
                                  <a:cubicBezTo>
                                    <a:pt x="90653" y="12903"/>
                                    <a:pt x="96863" y="20231"/>
                                    <a:pt x="98920" y="28727"/>
                                  </a:cubicBezTo>
                                  <a:cubicBezTo>
                                    <a:pt x="100965" y="37199"/>
                                    <a:pt x="99467" y="46000"/>
                                    <a:pt x="94424" y="55080"/>
                                  </a:cubicBezTo>
                                  <a:lnTo>
                                    <a:pt x="77204" y="46000"/>
                                  </a:lnTo>
                                  <a:cubicBezTo>
                                    <a:pt x="79490" y="40564"/>
                                    <a:pt x="80074" y="36055"/>
                                    <a:pt x="79032" y="32474"/>
                                  </a:cubicBezTo>
                                  <a:cubicBezTo>
                                    <a:pt x="77991" y="28880"/>
                                    <a:pt x="75095" y="25692"/>
                                    <a:pt x="70396" y="22898"/>
                                  </a:cubicBezTo>
                                  <a:cubicBezTo>
                                    <a:pt x="65558" y="19990"/>
                                    <a:pt x="61075" y="18923"/>
                                    <a:pt x="56922" y="19634"/>
                                  </a:cubicBezTo>
                                  <a:cubicBezTo>
                                    <a:pt x="54280" y="20066"/>
                                    <a:pt x="52172" y="21577"/>
                                    <a:pt x="50674" y="24092"/>
                                  </a:cubicBezTo>
                                  <a:cubicBezTo>
                                    <a:pt x="49302" y="26391"/>
                                    <a:pt x="48946" y="28867"/>
                                    <a:pt x="49657" y="31483"/>
                                  </a:cubicBezTo>
                                  <a:cubicBezTo>
                                    <a:pt x="50533" y="34811"/>
                                    <a:pt x="54318" y="40018"/>
                                    <a:pt x="61113" y="47117"/>
                                  </a:cubicBezTo>
                                  <a:cubicBezTo>
                                    <a:pt x="67870" y="54216"/>
                                    <a:pt x="72505" y="60122"/>
                                    <a:pt x="74994" y="64859"/>
                                  </a:cubicBezTo>
                                  <a:cubicBezTo>
                                    <a:pt x="77445" y="69583"/>
                                    <a:pt x="78511" y="74689"/>
                                    <a:pt x="78219" y="80188"/>
                                  </a:cubicBezTo>
                                  <a:cubicBezTo>
                                    <a:pt x="77928" y="85674"/>
                                    <a:pt x="75972" y="91503"/>
                                    <a:pt x="72276" y="97650"/>
                                  </a:cubicBezTo>
                                  <a:cubicBezTo>
                                    <a:pt x="68974" y="103225"/>
                                    <a:pt x="64542" y="107671"/>
                                    <a:pt x="59017" y="110960"/>
                                  </a:cubicBezTo>
                                  <a:cubicBezTo>
                                    <a:pt x="53480" y="114262"/>
                                    <a:pt x="47613" y="115684"/>
                                    <a:pt x="41377" y="115164"/>
                                  </a:cubicBezTo>
                                  <a:cubicBezTo>
                                    <a:pt x="35141" y="114668"/>
                                    <a:pt x="28423" y="112281"/>
                                    <a:pt x="21260" y="108001"/>
                                  </a:cubicBezTo>
                                  <a:cubicBezTo>
                                    <a:pt x="10808" y="101778"/>
                                    <a:pt x="4458" y="94145"/>
                                    <a:pt x="2236" y="85128"/>
                                  </a:cubicBezTo>
                                  <a:cubicBezTo>
                                    <a:pt x="0" y="76111"/>
                                    <a:pt x="1613" y="65824"/>
                                    <a:pt x="6998" y="54305"/>
                                  </a:cubicBezTo>
                                  <a:lnTo>
                                    <a:pt x="24359" y="62103"/>
                                  </a:lnTo>
                                  <a:cubicBezTo>
                                    <a:pt x="21540" y="69101"/>
                                    <a:pt x="20727" y="75006"/>
                                    <a:pt x="21895" y="79794"/>
                                  </a:cubicBezTo>
                                  <a:cubicBezTo>
                                    <a:pt x="23102" y="84582"/>
                                    <a:pt x="26251" y="88481"/>
                                    <a:pt x="31306" y="91503"/>
                                  </a:cubicBezTo>
                                  <a:cubicBezTo>
                                    <a:pt x="36691" y="94717"/>
                                    <a:pt x="41529" y="95771"/>
                                    <a:pt x="45886" y="94729"/>
                                  </a:cubicBezTo>
                                  <a:cubicBezTo>
                                    <a:pt x="50178" y="93675"/>
                                    <a:pt x="53417" y="91351"/>
                                    <a:pt x="55563" y="87770"/>
                                  </a:cubicBezTo>
                                  <a:cubicBezTo>
                                    <a:pt x="56922" y="85471"/>
                                    <a:pt x="57531" y="83185"/>
                                    <a:pt x="57328" y="80886"/>
                                  </a:cubicBezTo>
                                  <a:cubicBezTo>
                                    <a:pt x="57125" y="78575"/>
                                    <a:pt x="55969" y="75984"/>
                                    <a:pt x="53835" y="73089"/>
                                  </a:cubicBezTo>
                                  <a:cubicBezTo>
                                    <a:pt x="52350" y="71133"/>
                                    <a:pt x="48730" y="67056"/>
                                    <a:pt x="42990" y="60871"/>
                                  </a:cubicBezTo>
                                  <a:cubicBezTo>
                                    <a:pt x="35599" y="52934"/>
                                    <a:pt x="31217" y="46000"/>
                                    <a:pt x="29871" y="40031"/>
                                  </a:cubicBezTo>
                                  <a:cubicBezTo>
                                    <a:pt x="27978" y="31648"/>
                                    <a:pt x="29312" y="23609"/>
                                    <a:pt x="33910" y="15913"/>
                                  </a:cubicBezTo>
                                  <a:cubicBezTo>
                                    <a:pt x="36868" y="10947"/>
                                    <a:pt x="40831" y="7023"/>
                                    <a:pt x="45771" y="4140"/>
                                  </a:cubicBezTo>
                                  <a:cubicBezTo>
                                    <a:pt x="50712" y="1244"/>
                                    <a:pt x="56135" y="0"/>
                                    <a:pt x="61964" y="432"/>
                                  </a:cubicBezTo>
                                  <a:close/>
                                </a:path>
                              </a:pathLst>
                            </a:custGeom>
                            <a:ln w="0" cap="flat">
                              <a:miter lim="100000"/>
                            </a:ln>
                          </wps:spPr>
                          <wps:style>
                            <a:lnRef idx="0">
                              <a:srgbClr val="000000">
                                <a:alpha val="0"/>
                              </a:srgbClr>
                            </a:lnRef>
                            <a:fillRef idx="1">
                              <a:srgbClr val="8A317E"/>
                            </a:fillRef>
                            <a:effectRef idx="0">
                              <a:scrgbClr r="0" g="0" b="0"/>
                            </a:effectRef>
                            <a:fontRef idx="none"/>
                          </wps:style>
                          <wps:bodyPr/>
                        </wps:wsp>
                        <wps:wsp>
                          <wps:cNvPr id="291" name="Shape 69"/>
                          <wps:cNvSpPr/>
                          <wps:spPr>
                            <a:xfrm>
                              <a:off x="685958" y="1933582"/>
                              <a:ext cx="68479" cy="109868"/>
                            </a:xfrm>
                            <a:custGeom>
                              <a:avLst/>
                              <a:gdLst/>
                              <a:ahLst/>
                              <a:cxnLst/>
                              <a:rect l="0" t="0" r="0" b="0"/>
                              <a:pathLst>
                                <a:path w="68479" h="109868">
                                  <a:moveTo>
                                    <a:pt x="51143" y="0"/>
                                  </a:moveTo>
                                  <a:lnTo>
                                    <a:pt x="68479" y="8789"/>
                                  </a:lnTo>
                                  <a:lnTo>
                                    <a:pt x="17349" y="109868"/>
                                  </a:lnTo>
                                  <a:lnTo>
                                    <a:pt x="0" y="101067"/>
                                  </a:lnTo>
                                  <a:lnTo>
                                    <a:pt x="51143" y="0"/>
                                  </a:lnTo>
                                  <a:close/>
                                </a:path>
                              </a:pathLst>
                            </a:custGeom>
                            <a:ln w="0" cap="flat">
                              <a:miter lim="100000"/>
                            </a:ln>
                          </wps:spPr>
                          <wps:style>
                            <a:lnRef idx="0">
                              <a:srgbClr val="000000">
                                <a:alpha val="0"/>
                              </a:srgbClr>
                            </a:lnRef>
                            <a:fillRef idx="1">
                              <a:srgbClr val="8A317E"/>
                            </a:fillRef>
                            <a:effectRef idx="0">
                              <a:scrgbClr r="0" g="0" b="0"/>
                            </a:effectRef>
                            <a:fontRef idx="none"/>
                          </wps:style>
                          <wps:bodyPr/>
                        </wps:wsp>
                        <wps:wsp>
                          <wps:cNvPr id="292" name="Shape 70"/>
                          <wps:cNvSpPr/>
                          <wps:spPr>
                            <a:xfrm>
                              <a:off x="743703" y="1946858"/>
                              <a:ext cx="88582" cy="123025"/>
                            </a:xfrm>
                            <a:custGeom>
                              <a:avLst/>
                              <a:gdLst/>
                              <a:ahLst/>
                              <a:cxnLst/>
                              <a:rect l="0" t="0" r="0" b="0"/>
                              <a:pathLst>
                                <a:path w="88582" h="123025">
                                  <a:moveTo>
                                    <a:pt x="18212" y="0"/>
                                  </a:moveTo>
                                  <a:lnTo>
                                    <a:pt x="88582" y="30048"/>
                                  </a:lnTo>
                                  <a:lnTo>
                                    <a:pt x="81052" y="47663"/>
                                  </a:lnTo>
                                  <a:lnTo>
                                    <a:pt x="54826" y="36474"/>
                                  </a:lnTo>
                                  <a:lnTo>
                                    <a:pt x="17856" y="123025"/>
                                  </a:lnTo>
                                  <a:lnTo>
                                    <a:pt x="0" y="115379"/>
                                  </a:lnTo>
                                  <a:lnTo>
                                    <a:pt x="36970" y="28842"/>
                                  </a:lnTo>
                                  <a:lnTo>
                                    <a:pt x="10693" y="17615"/>
                                  </a:lnTo>
                                  <a:lnTo>
                                    <a:pt x="18212" y="0"/>
                                  </a:lnTo>
                                  <a:close/>
                                </a:path>
                              </a:pathLst>
                            </a:custGeom>
                            <a:ln w="0" cap="flat">
                              <a:miter lim="100000"/>
                            </a:ln>
                          </wps:spPr>
                          <wps:style>
                            <a:lnRef idx="0">
                              <a:srgbClr val="000000">
                                <a:alpha val="0"/>
                              </a:srgbClr>
                            </a:lnRef>
                            <a:fillRef idx="1">
                              <a:srgbClr val="8A317E"/>
                            </a:fillRef>
                            <a:effectRef idx="0">
                              <a:scrgbClr r="0" g="0" b="0"/>
                            </a:effectRef>
                            <a:fontRef idx="none"/>
                          </wps:style>
                          <wps:bodyPr/>
                        </wps:wsp>
                        <wps:wsp>
                          <wps:cNvPr id="293" name="Shape 71"/>
                          <wps:cNvSpPr/>
                          <wps:spPr>
                            <a:xfrm>
                              <a:off x="829577" y="1976653"/>
                              <a:ext cx="86817" cy="124549"/>
                            </a:xfrm>
                            <a:custGeom>
                              <a:avLst/>
                              <a:gdLst/>
                              <a:ahLst/>
                              <a:cxnLst/>
                              <a:rect l="0" t="0" r="0" b="0"/>
                              <a:pathLst>
                                <a:path w="86817" h="124549">
                                  <a:moveTo>
                                    <a:pt x="1092" y="0"/>
                                  </a:moveTo>
                                  <a:lnTo>
                                    <a:pt x="22784" y="6960"/>
                                  </a:lnTo>
                                  <a:lnTo>
                                    <a:pt x="30632" y="56540"/>
                                  </a:lnTo>
                                  <a:lnTo>
                                    <a:pt x="65456" y="20688"/>
                                  </a:lnTo>
                                  <a:lnTo>
                                    <a:pt x="86817" y="27534"/>
                                  </a:lnTo>
                                  <a:lnTo>
                                    <a:pt x="33007" y="79299"/>
                                  </a:lnTo>
                                  <a:lnTo>
                                    <a:pt x="18428" y="124549"/>
                                  </a:lnTo>
                                  <a:lnTo>
                                    <a:pt x="0" y="118605"/>
                                  </a:lnTo>
                                  <a:lnTo>
                                    <a:pt x="14592" y="73228"/>
                                  </a:lnTo>
                                  <a:lnTo>
                                    <a:pt x="1092" y="0"/>
                                  </a:lnTo>
                                  <a:close/>
                                </a:path>
                              </a:pathLst>
                            </a:custGeom>
                            <a:ln w="0" cap="flat">
                              <a:miter lim="100000"/>
                            </a:ln>
                          </wps:spPr>
                          <wps:style>
                            <a:lnRef idx="0">
                              <a:srgbClr val="000000">
                                <a:alpha val="0"/>
                              </a:srgbClr>
                            </a:lnRef>
                            <a:fillRef idx="1">
                              <a:srgbClr val="8A317E"/>
                            </a:fillRef>
                            <a:effectRef idx="0">
                              <a:scrgbClr r="0" g="0" b="0"/>
                            </a:effectRef>
                            <a:fontRef idx="none"/>
                          </wps:style>
                          <wps:bodyPr/>
                        </wps:wsp>
                        <wps:wsp>
                          <wps:cNvPr id="294" name="Shape 72"/>
                          <wps:cNvSpPr/>
                          <wps:spPr>
                            <a:xfrm>
                              <a:off x="936978" y="2018801"/>
                              <a:ext cx="49192" cy="115069"/>
                            </a:xfrm>
                            <a:custGeom>
                              <a:avLst/>
                              <a:gdLst/>
                              <a:ahLst/>
                              <a:cxnLst/>
                              <a:rect l="0" t="0" r="0" b="0"/>
                              <a:pathLst>
                                <a:path w="49192" h="115069">
                                  <a:moveTo>
                                    <a:pt x="49192" y="0"/>
                                  </a:moveTo>
                                  <a:lnTo>
                                    <a:pt x="49192" y="19212"/>
                                  </a:lnTo>
                                  <a:lnTo>
                                    <a:pt x="44714" y="19435"/>
                                  </a:lnTo>
                                  <a:cubicBezTo>
                                    <a:pt x="41259" y="20483"/>
                                    <a:pt x="38055" y="22391"/>
                                    <a:pt x="35090" y="25153"/>
                                  </a:cubicBezTo>
                                  <a:cubicBezTo>
                                    <a:pt x="29146" y="30716"/>
                                    <a:pt x="25108" y="39911"/>
                                    <a:pt x="22898" y="52750"/>
                                  </a:cubicBezTo>
                                  <a:cubicBezTo>
                                    <a:pt x="20713" y="65399"/>
                                    <a:pt x="21565" y="75407"/>
                                    <a:pt x="25400" y="82773"/>
                                  </a:cubicBezTo>
                                  <a:cubicBezTo>
                                    <a:pt x="29248" y="90152"/>
                                    <a:pt x="35001" y="94483"/>
                                    <a:pt x="42646" y="95778"/>
                                  </a:cubicBezTo>
                                  <a:lnTo>
                                    <a:pt x="49192" y="95401"/>
                                  </a:lnTo>
                                  <a:lnTo>
                                    <a:pt x="49192" y="114774"/>
                                  </a:lnTo>
                                  <a:lnTo>
                                    <a:pt x="39408" y="115069"/>
                                  </a:lnTo>
                                  <a:cubicBezTo>
                                    <a:pt x="25273" y="112644"/>
                                    <a:pt x="14935" y="105671"/>
                                    <a:pt x="8344" y="94114"/>
                                  </a:cubicBezTo>
                                  <a:cubicBezTo>
                                    <a:pt x="1753" y="82545"/>
                                    <a:pt x="0" y="67901"/>
                                    <a:pt x="3022" y="50109"/>
                                  </a:cubicBezTo>
                                  <a:cubicBezTo>
                                    <a:pt x="4991" y="38755"/>
                                    <a:pt x="8051" y="29471"/>
                                    <a:pt x="12268" y="22245"/>
                                  </a:cubicBezTo>
                                  <a:cubicBezTo>
                                    <a:pt x="15380" y="16923"/>
                                    <a:pt x="19215" y="12326"/>
                                    <a:pt x="23711" y="8440"/>
                                  </a:cubicBezTo>
                                  <a:cubicBezTo>
                                    <a:pt x="28232" y="4566"/>
                                    <a:pt x="32880" y="1912"/>
                                    <a:pt x="37693" y="502"/>
                                  </a:cubicBezTo>
                                  <a:lnTo>
                                    <a:pt x="49192" y="0"/>
                                  </a:lnTo>
                                  <a:close/>
                                </a:path>
                              </a:pathLst>
                            </a:custGeom>
                            <a:ln w="0" cap="flat">
                              <a:miter lim="100000"/>
                            </a:ln>
                          </wps:spPr>
                          <wps:style>
                            <a:lnRef idx="0">
                              <a:srgbClr val="000000">
                                <a:alpha val="0"/>
                              </a:srgbClr>
                            </a:lnRef>
                            <a:fillRef idx="1">
                              <a:srgbClr val="8A317E"/>
                            </a:fillRef>
                            <a:effectRef idx="0">
                              <a:scrgbClr r="0" g="0" b="0"/>
                            </a:effectRef>
                            <a:fontRef idx="none"/>
                          </wps:style>
                          <wps:bodyPr/>
                        </wps:wsp>
                        <wps:wsp>
                          <wps:cNvPr id="295" name="Shape 73"/>
                          <wps:cNvSpPr/>
                          <wps:spPr>
                            <a:xfrm>
                              <a:off x="986170" y="2018376"/>
                              <a:ext cx="49081" cy="115198"/>
                            </a:xfrm>
                            <a:custGeom>
                              <a:avLst/>
                              <a:gdLst/>
                              <a:ahLst/>
                              <a:cxnLst/>
                              <a:rect l="0" t="0" r="0" b="0"/>
                              <a:pathLst>
                                <a:path w="49081" h="115198">
                                  <a:moveTo>
                                    <a:pt x="9723" y="0"/>
                                  </a:moveTo>
                                  <a:cubicBezTo>
                                    <a:pt x="23719" y="2401"/>
                                    <a:pt x="34019" y="9436"/>
                                    <a:pt x="40648" y="21070"/>
                                  </a:cubicBezTo>
                                  <a:cubicBezTo>
                                    <a:pt x="47328" y="32703"/>
                                    <a:pt x="49081" y="47625"/>
                                    <a:pt x="45944" y="65786"/>
                                  </a:cubicBezTo>
                                  <a:cubicBezTo>
                                    <a:pt x="42858" y="83807"/>
                                    <a:pt x="36292" y="97181"/>
                                    <a:pt x="26233" y="105956"/>
                                  </a:cubicBezTo>
                                  <a:cubicBezTo>
                                    <a:pt x="21186" y="110332"/>
                                    <a:pt x="15663" y="113316"/>
                                    <a:pt x="9663" y="114907"/>
                                  </a:cubicBezTo>
                                  <a:lnTo>
                                    <a:pt x="0" y="115198"/>
                                  </a:lnTo>
                                  <a:lnTo>
                                    <a:pt x="0" y="95826"/>
                                  </a:lnTo>
                                  <a:lnTo>
                                    <a:pt x="4288" y="95579"/>
                                  </a:lnTo>
                                  <a:cubicBezTo>
                                    <a:pt x="7695" y="94498"/>
                                    <a:pt x="10898" y="92545"/>
                                    <a:pt x="13901" y="89726"/>
                                  </a:cubicBezTo>
                                  <a:cubicBezTo>
                                    <a:pt x="19921" y="84087"/>
                                    <a:pt x="24011" y="74828"/>
                                    <a:pt x="26246" y="61875"/>
                                  </a:cubicBezTo>
                                  <a:cubicBezTo>
                                    <a:pt x="28443" y="49073"/>
                                    <a:pt x="27694" y="39129"/>
                                    <a:pt x="23999" y="32004"/>
                                  </a:cubicBezTo>
                                  <a:cubicBezTo>
                                    <a:pt x="20303" y="24892"/>
                                    <a:pt x="14524" y="20650"/>
                                    <a:pt x="6650" y="19304"/>
                                  </a:cubicBezTo>
                                  <a:lnTo>
                                    <a:pt x="0" y="19636"/>
                                  </a:lnTo>
                                  <a:lnTo>
                                    <a:pt x="0" y="425"/>
                                  </a:lnTo>
                                  <a:lnTo>
                                    <a:pt x="9723" y="0"/>
                                  </a:lnTo>
                                  <a:close/>
                                </a:path>
                              </a:pathLst>
                            </a:custGeom>
                            <a:ln w="0" cap="flat">
                              <a:miter lim="100000"/>
                            </a:ln>
                          </wps:spPr>
                          <wps:style>
                            <a:lnRef idx="0">
                              <a:srgbClr val="000000">
                                <a:alpha val="0"/>
                              </a:srgbClr>
                            </a:lnRef>
                            <a:fillRef idx="1">
                              <a:srgbClr val="8A317E"/>
                            </a:fillRef>
                            <a:effectRef idx="0">
                              <a:scrgbClr r="0" g="0" b="0"/>
                            </a:effectRef>
                            <a:fontRef idx="none"/>
                          </wps:style>
                          <wps:bodyPr/>
                        </wps:wsp>
                        <wps:wsp>
                          <wps:cNvPr id="296" name="Shape 74"/>
                          <wps:cNvSpPr/>
                          <wps:spPr>
                            <a:xfrm>
                              <a:off x="1043803" y="2028646"/>
                              <a:ext cx="73964" cy="114389"/>
                            </a:xfrm>
                            <a:custGeom>
                              <a:avLst/>
                              <a:gdLst/>
                              <a:ahLst/>
                              <a:cxnLst/>
                              <a:rect l="0" t="0" r="0" b="0"/>
                              <a:pathLst>
                                <a:path w="73964" h="114389">
                                  <a:moveTo>
                                    <a:pt x="8154" y="0"/>
                                  </a:moveTo>
                                  <a:lnTo>
                                    <a:pt x="73964" y="4763"/>
                                  </a:lnTo>
                                  <a:lnTo>
                                    <a:pt x="72593" y="23888"/>
                                  </a:lnTo>
                                  <a:lnTo>
                                    <a:pt x="26188" y="20536"/>
                                  </a:lnTo>
                                  <a:lnTo>
                                    <a:pt x="24232" y="47257"/>
                                  </a:lnTo>
                                  <a:lnTo>
                                    <a:pt x="64326" y="50152"/>
                                  </a:lnTo>
                                  <a:lnTo>
                                    <a:pt x="62941" y="69266"/>
                                  </a:lnTo>
                                  <a:lnTo>
                                    <a:pt x="22873" y="66370"/>
                                  </a:lnTo>
                                  <a:lnTo>
                                    <a:pt x="19380" y="114389"/>
                                  </a:lnTo>
                                  <a:lnTo>
                                    <a:pt x="0" y="112979"/>
                                  </a:lnTo>
                                  <a:lnTo>
                                    <a:pt x="8154" y="0"/>
                                  </a:lnTo>
                                  <a:close/>
                                </a:path>
                              </a:pathLst>
                            </a:custGeom>
                            <a:ln w="0" cap="flat">
                              <a:miter lim="100000"/>
                            </a:ln>
                          </wps:spPr>
                          <wps:style>
                            <a:lnRef idx="0">
                              <a:srgbClr val="000000">
                                <a:alpha val="0"/>
                              </a:srgbClr>
                            </a:lnRef>
                            <a:fillRef idx="1">
                              <a:srgbClr val="8A317E"/>
                            </a:fillRef>
                            <a:effectRef idx="0">
                              <a:scrgbClr r="0" g="0" b="0"/>
                            </a:effectRef>
                            <a:fontRef idx="none"/>
                          </wps:style>
                          <wps:bodyPr/>
                        </wps:wsp>
                        <wps:wsp>
                          <wps:cNvPr id="297" name="Shape 75"/>
                          <wps:cNvSpPr/>
                          <wps:spPr>
                            <a:xfrm>
                              <a:off x="1164937" y="2029055"/>
                              <a:ext cx="78727" cy="118364"/>
                            </a:xfrm>
                            <a:custGeom>
                              <a:avLst/>
                              <a:gdLst/>
                              <a:ahLst/>
                              <a:cxnLst/>
                              <a:rect l="0" t="0" r="0" b="0"/>
                              <a:pathLst>
                                <a:path w="78727" h="118364">
                                  <a:moveTo>
                                    <a:pt x="33820" y="724"/>
                                  </a:moveTo>
                                  <a:cubicBezTo>
                                    <a:pt x="45872" y="0"/>
                                    <a:pt x="55143" y="2565"/>
                                    <a:pt x="61646" y="8408"/>
                                  </a:cubicBezTo>
                                  <a:cubicBezTo>
                                    <a:pt x="68097" y="14262"/>
                                    <a:pt x="71780" y="22352"/>
                                    <a:pt x="72720" y="32741"/>
                                  </a:cubicBezTo>
                                  <a:lnTo>
                                    <a:pt x="53391" y="34912"/>
                                  </a:lnTo>
                                  <a:cubicBezTo>
                                    <a:pt x="52197" y="29147"/>
                                    <a:pt x="50178" y="25070"/>
                                    <a:pt x="47269" y="22695"/>
                                  </a:cubicBezTo>
                                  <a:cubicBezTo>
                                    <a:pt x="44399" y="20320"/>
                                    <a:pt x="40234" y="19304"/>
                                    <a:pt x="34760" y="19609"/>
                                  </a:cubicBezTo>
                                  <a:cubicBezTo>
                                    <a:pt x="29121" y="19939"/>
                                    <a:pt x="24803" y="21577"/>
                                    <a:pt x="21781" y="24511"/>
                                  </a:cubicBezTo>
                                  <a:cubicBezTo>
                                    <a:pt x="19824" y="26391"/>
                                    <a:pt x="18936" y="28778"/>
                                    <a:pt x="19126" y="31712"/>
                                  </a:cubicBezTo>
                                  <a:cubicBezTo>
                                    <a:pt x="19253" y="34379"/>
                                    <a:pt x="20371" y="36614"/>
                                    <a:pt x="22428" y="38405"/>
                                  </a:cubicBezTo>
                                  <a:cubicBezTo>
                                    <a:pt x="24994" y="40678"/>
                                    <a:pt x="31090" y="42825"/>
                                    <a:pt x="40704" y="44869"/>
                                  </a:cubicBezTo>
                                  <a:cubicBezTo>
                                    <a:pt x="50292" y="46939"/>
                                    <a:pt x="57429" y="49225"/>
                                    <a:pt x="62141" y="51765"/>
                                  </a:cubicBezTo>
                                  <a:cubicBezTo>
                                    <a:pt x="66828" y="54305"/>
                                    <a:pt x="70612" y="57925"/>
                                    <a:pt x="73431" y="62611"/>
                                  </a:cubicBezTo>
                                  <a:cubicBezTo>
                                    <a:pt x="76302" y="67310"/>
                                    <a:pt x="77915" y="73241"/>
                                    <a:pt x="78359" y="80378"/>
                                  </a:cubicBezTo>
                                  <a:cubicBezTo>
                                    <a:pt x="78727" y="86855"/>
                                    <a:pt x="77597" y="93015"/>
                                    <a:pt x="74867" y="98870"/>
                                  </a:cubicBezTo>
                                  <a:cubicBezTo>
                                    <a:pt x="72161" y="104686"/>
                                    <a:pt x="68072" y="109169"/>
                                    <a:pt x="62649" y="112243"/>
                                  </a:cubicBezTo>
                                  <a:cubicBezTo>
                                    <a:pt x="57239" y="115329"/>
                                    <a:pt x="50317" y="117132"/>
                                    <a:pt x="41987" y="117615"/>
                                  </a:cubicBezTo>
                                  <a:cubicBezTo>
                                    <a:pt x="29845" y="118364"/>
                                    <a:pt x="20307" y="115621"/>
                                    <a:pt x="13398" y="109410"/>
                                  </a:cubicBezTo>
                                  <a:cubicBezTo>
                                    <a:pt x="6477" y="103200"/>
                                    <a:pt x="2019" y="93802"/>
                                    <a:pt x="0" y="81242"/>
                                  </a:cubicBezTo>
                                  <a:lnTo>
                                    <a:pt x="18720" y="77927"/>
                                  </a:lnTo>
                                  <a:cubicBezTo>
                                    <a:pt x="20320" y="85331"/>
                                    <a:pt x="22961" y="90665"/>
                                    <a:pt x="26632" y="93955"/>
                                  </a:cubicBezTo>
                                  <a:cubicBezTo>
                                    <a:pt x="30328" y="97231"/>
                                    <a:pt x="35141" y="98692"/>
                                    <a:pt x="41021" y="98336"/>
                                  </a:cubicBezTo>
                                  <a:cubicBezTo>
                                    <a:pt x="47269" y="97980"/>
                                    <a:pt x="51892" y="96139"/>
                                    <a:pt x="54876" y="92837"/>
                                  </a:cubicBezTo>
                                  <a:cubicBezTo>
                                    <a:pt x="57848" y="89522"/>
                                    <a:pt x="59233" y="85789"/>
                                    <a:pt x="58979" y="81636"/>
                                  </a:cubicBezTo>
                                  <a:cubicBezTo>
                                    <a:pt x="58813" y="78943"/>
                                    <a:pt x="58001" y="76733"/>
                                    <a:pt x="56553" y="74930"/>
                                  </a:cubicBezTo>
                                  <a:cubicBezTo>
                                    <a:pt x="55080" y="73127"/>
                                    <a:pt x="52680" y="71641"/>
                                    <a:pt x="49264" y="70447"/>
                                  </a:cubicBezTo>
                                  <a:cubicBezTo>
                                    <a:pt x="46965" y="69647"/>
                                    <a:pt x="41669" y="68326"/>
                                    <a:pt x="33451" y="66446"/>
                                  </a:cubicBezTo>
                                  <a:cubicBezTo>
                                    <a:pt x="22873" y="64046"/>
                                    <a:pt x="15342" y="60744"/>
                                    <a:pt x="10871" y="56579"/>
                                  </a:cubicBezTo>
                                  <a:cubicBezTo>
                                    <a:pt x="4610" y="50736"/>
                                    <a:pt x="1206" y="43320"/>
                                    <a:pt x="660" y="34366"/>
                                  </a:cubicBezTo>
                                  <a:cubicBezTo>
                                    <a:pt x="305" y="28626"/>
                                    <a:pt x="1359" y="23139"/>
                                    <a:pt x="3848" y="17958"/>
                                  </a:cubicBezTo>
                                  <a:cubicBezTo>
                                    <a:pt x="6324" y="12789"/>
                                    <a:pt x="10096" y="8725"/>
                                    <a:pt x="15163" y="5791"/>
                                  </a:cubicBezTo>
                                  <a:cubicBezTo>
                                    <a:pt x="20231" y="2832"/>
                                    <a:pt x="26441" y="1156"/>
                                    <a:pt x="33820" y="724"/>
                                  </a:cubicBezTo>
                                  <a:close/>
                                </a:path>
                              </a:pathLst>
                            </a:custGeom>
                            <a:ln w="0" cap="flat">
                              <a:miter lim="100000"/>
                            </a:ln>
                          </wps:spPr>
                          <wps:style>
                            <a:lnRef idx="0">
                              <a:srgbClr val="000000">
                                <a:alpha val="0"/>
                              </a:srgbClr>
                            </a:lnRef>
                            <a:fillRef idx="1">
                              <a:srgbClr val="8A317E"/>
                            </a:fillRef>
                            <a:effectRef idx="0">
                              <a:scrgbClr r="0" g="0" b="0"/>
                            </a:effectRef>
                            <a:fontRef idx="none"/>
                          </wps:style>
                          <wps:bodyPr/>
                        </wps:wsp>
                        <wps:wsp>
                          <wps:cNvPr id="298" name="Shape 76"/>
                          <wps:cNvSpPr/>
                          <wps:spPr>
                            <a:xfrm>
                              <a:off x="1253103" y="2017537"/>
                              <a:ext cx="89141" cy="119761"/>
                            </a:xfrm>
                            <a:custGeom>
                              <a:avLst/>
                              <a:gdLst/>
                              <a:ahLst/>
                              <a:cxnLst/>
                              <a:rect l="0" t="0" r="0" b="0"/>
                              <a:pathLst>
                                <a:path w="89141" h="119761">
                                  <a:moveTo>
                                    <a:pt x="37897" y="1893"/>
                                  </a:moveTo>
                                  <a:cubicBezTo>
                                    <a:pt x="49517" y="0"/>
                                    <a:pt x="59627" y="2502"/>
                                    <a:pt x="68187" y="9411"/>
                                  </a:cubicBezTo>
                                  <a:cubicBezTo>
                                    <a:pt x="73292" y="13500"/>
                                    <a:pt x="77648" y="19850"/>
                                    <a:pt x="81280" y="28435"/>
                                  </a:cubicBezTo>
                                  <a:lnTo>
                                    <a:pt x="63132" y="36868"/>
                                  </a:lnTo>
                                  <a:cubicBezTo>
                                    <a:pt x="61087" y="31242"/>
                                    <a:pt x="58001" y="27051"/>
                                    <a:pt x="53873" y="24283"/>
                                  </a:cubicBezTo>
                                  <a:cubicBezTo>
                                    <a:pt x="49758" y="21489"/>
                                    <a:pt x="45161" y="20523"/>
                                    <a:pt x="40056" y="21349"/>
                                  </a:cubicBezTo>
                                  <a:cubicBezTo>
                                    <a:pt x="33033" y="22504"/>
                                    <a:pt x="27787" y="26403"/>
                                    <a:pt x="24371" y="33071"/>
                                  </a:cubicBezTo>
                                  <a:cubicBezTo>
                                    <a:pt x="20955" y="39738"/>
                                    <a:pt x="20333" y="49721"/>
                                    <a:pt x="22492" y="63055"/>
                                  </a:cubicBezTo>
                                  <a:cubicBezTo>
                                    <a:pt x="24778" y="77191"/>
                                    <a:pt x="28575" y="86894"/>
                                    <a:pt x="33871" y="92189"/>
                                  </a:cubicBezTo>
                                  <a:cubicBezTo>
                                    <a:pt x="39179" y="97485"/>
                                    <a:pt x="45288" y="99581"/>
                                    <a:pt x="52184" y="98438"/>
                                  </a:cubicBezTo>
                                  <a:cubicBezTo>
                                    <a:pt x="57302" y="97599"/>
                                    <a:pt x="61366" y="94996"/>
                                    <a:pt x="64414" y="90577"/>
                                  </a:cubicBezTo>
                                  <a:cubicBezTo>
                                    <a:pt x="67487" y="86170"/>
                                    <a:pt x="69126" y="79731"/>
                                    <a:pt x="69393" y="71285"/>
                                  </a:cubicBezTo>
                                  <a:lnTo>
                                    <a:pt x="89141" y="75222"/>
                                  </a:lnTo>
                                  <a:cubicBezTo>
                                    <a:pt x="88265" y="87884"/>
                                    <a:pt x="85001" y="97714"/>
                                    <a:pt x="79324" y="104711"/>
                                  </a:cubicBezTo>
                                  <a:cubicBezTo>
                                    <a:pt x="73634" y="111709"/>
                                    <a:pt x="65722" y="116040"/>
                                    <a:pt x="55525" y="117691"/>
                                  </a:cubicBezTo>
                                  <a:cubicBezTo>
                                    <a:pt x="42926" y="119761"/>
                                    <a:pt x="31724" y="116370"/>
                                    <a:pt x="21920" y="107556"/>
                                  </a:cubicBezTo>
                                  <a:cubicBezTo>
                                    <a:pt x="12167" y="98730"/>
                                    <a:pt x="5855" y="85522"/>
                                    <a:pt x="2984" y="67932"/>
                                  </a:cubicBezTo>
                                  <a:cubicBezTo>
                                    <a:pt x="0" y="49327"/>
                                    <a:pt x="1715" y="34214"/>
                                    <a:pt x="8192" y="22593"/>
                                  </a:cubicBezTo>
                                  <a:cubicBezTo>
                                    <a:pt x="14668" y="10960"/>
                                    <a:pt x="24574" y="4077"/>
                                    <a:pt x="37897" y="1893"/>
                                  </a:cubicBezTo>
                                  <a:close/>
                                </a:path>
                              </a:pathLst>
                            </a:custGeom>
                            <a:ln w="0" cap="flat">
                              <a:miter lim="100000"/>
                            </a:ln>
                          </wps:spPr>
                          <wps:style>
                            <a:lnRef idx="0">
                              <a:srgbClr val="000000">
                                <a:alpha val="0"/>
                              </a:srgbClr>
                            </a:lnRef>
                            <a:fillRef idx="1">
                              <a:srgbClr val="8A317E"/>
                            </a:fillRef>
                            <a:effectRef idx="0">
                              <a:scrgbClr r="0" g="0" b="0"/>
                            </a:effectRef>
                            <a:fontRef idx="none"/>
                          </wps:style>
                          <wps:bodyPr/>
                        </wps:wsp>
                        <wps:wsp>
                          <wps:cNvPr id="299" name="Shape 77"/>
                          <wps:cNvSpPr/>
                          <wps:spPr>
                            <a:xfrm>
                              <a:off x="1341986" y="2006952"/>
                              <a:ext cx="45148" cy="114681"/>
                            </a:xfrm>
                            <a:custGeom>
                              <a:avLst/>
                              <a:gdLst/>
                              <a:ahLst/>
                              <a:cxnLst/>
                              <a:rect l="0" t="0" r="0" b="0"/>
                              <a:pathLst>
                                <a:path w="45148" h="114681">
                                  <a:moveTo>
                                    <a:pt x="18885" y="0"/>
                                  </a:moveTo>
                                  <a:lnTo>
                                    <a:pt x="45148" y="110172"/>
                                  </a:lnTo>
                                  <a:lnTo>
                                    <a:pt x="26226" y="114681"/>
                                  </a:lnTo>
                                  <a:lnTo>
                                    <a:pt x="0" y="4509"/>
                                  </a:lnTo>
                                  <a:lnTo>
                                    <a:pt x="18885" y="0"/>
                                  </a:lnTo>
                                  <a:close/>
                                </a:path>
                              </a:pathLst>
                            </a:custGeom>
                            <a:ln w="0" cap="flat">
                              <a:miter lim="100000"/>
                            </a:ln>
                          </wps:spPr>
                          <wps:style>
                            <a:lnRef idx="0">
                              <a:srgbClr val="000000">
                                <a:alpha val="0"/>
                              </a:srgbClr>
                            </a:lnRef>
                            <a:fillRef idx="1">
                              <a:srgbClr val="8A317E"/>
                            </a:fillRef>
                            <a:effectRef idx="0">
                              <a:scrgbClr r="0" g="0" b="0"/>
                            </a:effectRef>
                            <a:fontRef idx="none"/>
                          </wps:style>
                          <wps:bodyPr/>
                        </wps:wsp>
                        <wps:wsp>
                          <wps:cNvPr id="300" name="Shape 78"/>
                          <wps:cNvSpPr/>
                          <wps:spPr>
                            <a:xfrm>
                              <a:off x="1375903" y="1982447"/>
                              <a:ext cx="103632" cy="129375"/>
                            </a:xfrm>
                            <a:custGeom>
                              <a:avLst/>
                              <a:gdLst/>
                              <a:ahLst/>
                              <a:cxnLst/>
                              <a:rect l="0" t="0" r="0" b="0"/>
                              <a:pathLst>
                                <a:path w="103632" h="129375">
                                  <a:moveTo>
                                    <a:pt x="68161" y="0"/>
                                  </a:moveTo>
                                  <a:lnTo>
                                    <a:pt x="73838" y="18288"/>
                                  </a:lnTo>
                                  <a:lnTo>
                                    <a:pt x="24244" y="33770"/>
                                  </a:lnTo>
                                  <a:lnTo>
                                    <a:pt x="31750" y="57722"/>
                                  </a:lnTo>
                                  <a:lnTo>
                                    <a:pt x="77877" y="43333"/>
                                  </a:lnTo>
                                  <a:lnTo>
                                    <a:pt x="83566" y="61532"/>
                                  </a:lnTo>
                                  <a:lnTo>
                                    <a:pt x="37414" y="75933"/>
                                  </a:lnTo>
                                  <a:lnTo>
                                    <a:pt x="46596" y="105385"/>
                                  </a:lnTo>
                                  <a:lnTo>
                                    <a:pt x="97955" y="89370"/>
                                  </a:lnTo>
                                  <a:lnTo>
                                    <a:pt x="103632" y="107569"/>
                                  </a:lnTo>
                                  <a:lnTo>
                                    <a:pt x="33731" y="129375"/>
                                  </a:lnTo>
                                  <a:lnTo>
                                    <a:pt x="0" y="21260"/>
                                  </a:lnTo>
                                  <a:lnTo>
                                    <a:pt x="68161" y="0"/>
                                  </a:lnTo>
                                  <a:close/>
                                </a:path>
                              </a:pathLst>
                            </a:custGeom>
                            <a:ln w="0" cap="flat">
                              <a:miter lim="100000"/>
                            </a:ln>
                          </wps:spPr>
                          <wps:style>
                            <a:lnRef idx="0">
                              <a:srgbClr val="000000">
                                <a:alpha val="0"/>
                              </a:srgbClr>
                            </a:lnRef>
                            <a:fillRef idx="1">
                              <a:srgbClr val="8A317E"/>
                            </a:fillRef>
                            <a:effectRef idx="0">
                              <a:scrgbClr r="0" g="0" b="0"/>
                            </a:effectRef>
                            <a:fontRef idx="none"/>
                          </wps:style>
                          <wps:bodyPr/>
                        </wps:wsp>
                        <wps:wsp>
                          <wps:cNvPr id="301" name="Shape 79"/>
                          <wps:cNvSpPr/>
                          <wps:spPr>
                            <a:xfrm>
                              <a:off x="1457211" y="1947771"/>
                              <a:ext cx="114694" cy="134138"/>
                            </a:xfrm>
                            <a:custGeom>
                              <a:avLst/>
                              <a:gdLst/>
                              <a:ahLst/>
                              <a:cxnLst/>
                              <a:rect l="0" t="0" r="0" b="0"/>
                              <a:pathLst>
                                <a:path w="114694" h="134138">
                                  <a:moveTo>
                                    <a:pt x="70231" y="0"/>
                                  </a:moveTo>
                                  <a:lnTo>
                                    <a:pt x="114694" y="104166"/>
                                  </a:lnTo>
                                  <a:lnTo>
                                    <a:pt x="96710" y="111824"/>
                                  </a:lnTo>
                                  <a:lnTo>
                                    <a:pt x="32030" y="59106"/>
                                  </a:lnTo>
                                  <a:lnTo>
                                    <a:pt x="61037" y="127051"/>
                                  </a:lnTo>
                                  <a:lnTo>
                                    <a:pt x="44412" y="134138"/>
                                  </a:lnTo>
                                  <a:lnTo>
                                    <a:pt x="0" y="29934"/>
                                  </a:lnTo>
                                  <a:lnTo>
                                    <a:pt x="17387" y="22530"/>
                                  </a:lnTo>
                                  <a:lnTo>
                                    <a:pt x="83274" y="76645"/>
                                  </a:lnTo>
                                  <a:lnTo>
                                    <a:pt x="53632" y="7061"/>
                                  </a:lnTo>
                                  <a:lnTo>
                                    <a:pt x="70231" y="0"/>
                                  </a:lnTo>
                                  <a:close/>
                                </a:path>
                              </a:pathLst>
                            </a:custGeom>
                            <a:ln w="0" cap="flat">
                              <a:miter lim="100000"/>
                            </a:ln>
                          </wps:spPr>
                          <wps:style>
                            <a:lnRef idx="0">
                              <a:srgbClr val="000000">
                                <a:alpha val="0"/>
                              </a:srgbClr>
                            </a:lnRef>
                            <a:fillRef idx="1">
                              <a:srgbClr val="8A317E"/>
                            </a:fillRef>
                            <a:effectRef idx="0">
                              <a:scrgbClr r="0" g="0" b="0"/>
                            </a:effectRef>
                            <a:fontRef idx="none"/>
                          </wps:style>
                          <wps:bodyPr/>
                        </wps:wsp>
                        <wps:wsp>
                          <wps:cNvPr id="302" name="Shape 80"/>
                          <wps:cNvSpPr/>
                          <wps:spPr>
                            <a:xfrm>
                              <a:off x="1554120" y="1913265"/>
                              <a:ext cx="99911" cy="114011"/>
                            </a:xfrm>
                            <a:custGeom>
                              <a:avLst/>
                              <a:gdLst/>
                              <a:ahLst/>
                              <a:cxnLst/>
                              <a:rect l="0" t="0" r="0" b="0"/>
                              <a:pathLst>
                                <a:path w="99911" h="114011">
                                  <a:moveTo>
                                    <a:pt x="38585" y="530"/>
                                  </a:moveTo>
                                  <a:cubicBezTo>
                                    <a:pt x="43764" y="0"/>
                                    <a:pt x="48958" y="632"/>
                                    <a:pt x="54165" y="2423"/>
                                  </a:cubicBezTo>
                                  <a:cubicBezTo>
                                    <a:pt x="60337" y="4544"/>
                                    <a:pt x="66560" y="9014"/>
                                    <a:pt x="72885" y="15872"/>
                                  </a:cubicBezTo>
                                  <a:lnTo>
                                    <a:pt x="58700" y="29956"/>
                                  </a:lnTo>
                                  <a:cubicBezTo>
                                    <a:pt x="54864" y="25384"/>
                                    <a:pt x="50533" y="22476"/>
                                    <a:pt x="45732" y="21257"/>
                                  </a:cubicBezTo>
                                  <a:cubicBezTo>
                                    <a:pt x="40932" y="20038"/>
                                    <a:pt x="36246" y="20685"/>
                                    <a:pt x="31724" y="23200"/>
                                  </a:cubicBezTo>
                                  <a:cubicBezTo>
                                    <a:pt x="25502" y="26642"/>
                                    <a:pt x="21895" y="32090"/>
                                    <a:pt x="20955" y="39545"/>
                                  </a:cubicBezTo>
                                  <a:cubicBezTo>
                                    <a:pt x="19951" y="46961"/>
                                    <a:pt x="22771" y="56563"/>
                                    <a:pt x="29349" y="68361"/>
                                  </a:cubicBezTo>
                                  <a:cubicBezTo>
                                    <a:pt x="36296" y="80883"/>
                                    <a:pt x="43167" y="88745"/>
                                    <a:pt x="49936" y="91932"/>
                                  </a:cubicBezTo>
                                  <a:cubicBezTo>
                                    <a:pt x="56705" y="95107"/>
                                    <a:pt x="63157" y="94993"/>
                                    <a:pt x="69304" y="91602"/>
                                  </a:cubicBezTo>
                                  <a:cubicBezTo>
                                    <a:pt x="73799" y="89088"/>
                                    <a:pt x="76746" y="85227"/>
                                    <a:pt x="78130" y="80071"/>
                                  </a:cubicBezTo>
                                  <a:cubicBezTo>
                                    <a:pt x="79515" y="74864"/>
                                    <a:pt x="78892" y="68272"/>
                                    <a:pt x="76276" y="60233"/>
                                  </a:cubicBezTo>
                                  <a:lnTo>
                                    <a:pt x="96164" y="57236"/>
                                  </a:lnTo>
                                  <a:cubicBezTo>
                                    <a:pt x="99631" y="69428"/>
                                    <a:pt x="99911" y="79791"/>
                                    <a:pt x="96951" y="88288"/>
                                  </a:cubicBezTo>
                                  <a:cubicBezTo>
                                    <a:pt x="93993" y="96796"/>
                                    <a:pt x="87985" y="103578"/>
                                    <a:pt x="78956" y="108582"/>
                                  </a:cubicBezTo>
                                  <a:cubicBezTo>
                                    <a:pt x="73374" y="111687"/>
                                    <a:pt x="67656" y="113395"/>
                                    <a:pt x="61810" y="113703"/>
                                  </a:cubicBezTo>
                                  <a:cubicBezTo>
                                    <a:pt x="55965" y="114011"/>
                                    <a:pt x="49993" y="112919"/>
                                    <a:pt x="43904" y="110423"/>
                                  </a:cubicBezTo>
                                  <a:cubicBezTo>
                                    <a:pt x="31724" y="105445"/>
                                    <a:pt x="21310" y="95158"/>
                                    <a:pt x="12662" y="79588"/>
                                  </a:cubicBezTo>
                                  <a:cubicBezTo>
                                    <a:pt x="3492" y="63091"/>
                                    <a:pt x="0" y="48295"/>
                                    <a:pt x="2171" y="35163"/>
                                  </a:cubicBezTo>
                                  <a:cubicBezTo>
                                    <a:pt x="4331" y="22019"/>
                                    <a:pt x="11328" y="12176"/>
                                    <a:pt x="23101" y="5611"/>
                                  </a:cubicBezTo>
                                  <a:cubicBezTo>
                                    <a:pt x="28244" y="2753"/>
                                    <a:pt x="33407" y="1060"/>
                                    <a:pt x="38585" y="530"/>
                                  </a:cubicBezTo>
                                  <a:close/>
                                </a:path>
                              </a:pathLst>
                            </a:custGeom>
                            <a:ln w="0" cap="flat">
                              <a:miter lim="100000"/>
                            </a:ln>
                          </wps:spPr>
                          <wps:style>
                            <a:lnRef idx="0">
                              <a:srgbClr val="000000">
                                <a:alpha val="0"/>
                              </a:srgbClr>
                            </a:lnRef>
                            <a:fillRef idx="1">
                              <a:srgbClr val="8A317E"/>
                            </a:fillRef>
                            <a:effectRef idx="0">
                              <a:scrgbClr r="0" g="0" b="0"/>
                            </a:effectRef>
                            <a:fontRef idx="none"/>
                          </wps:style>
                          <wps:bodyPr/>
                        </wps:wsp>
                        <wps:wsp>
                          <wps:cNvPr id="303" name="Shape 81"/>
                          <wps:cNvSpPr/>
                          <wps:spPr>
                            <a:xfrm>
                              <a:off x="1622235" y="1854309"/>
                              <a:ext cx="124752" cy="133757"/>
                            </a:xfrm>
                            <a:custGeom>
                              <a:avLst/>
                              <a:gdLst/>
                              <a:ahLst/>
                              <a:cxnLst/>
                              <a:rect l="0" t="0" r="0" b="0"/>
                              <a:pathLst>
                                <a:path w="124752" h="133757">
                                  <a:moveTo>
                                    <a:pt x="58662" y="0"/>
                                  </a:moveTo>
                                  <a:lnTo>
                                    <a:pt x="69609" y="15735"/>
                                  </a:lnTo>
                                  <a:lnTo>
                                    <a:pt x="26912" y="45365"/>
                                  </a:lnTo>
                                  <a:lnTo>
                                    <a:pt x="41237" y="65989"/>
                                  </a:lnTo>
                                  <a:lnTo>
                                    <a:pt x="80937" y="38430"/>
                                  </a:lnTo>
                                  <a:lnTo>
                                    <a:pt x="91834" y="54102"/>
                                  </a:lnTo>
                                  <a:lnTo>
                                    <a:pt x="52108" y="81661"/>
                                  </a:lnTo>
                                  <a:lnTo>
                                    <a:pt x="69698" y="106998"/>
                                  </a:lnTo>
                                  <a:lnTo>
                                    <a:pt x="113894" y="76302"/>
                                  </a:lnTo>
                                  <a:lnTo>
                                    <a:pt x="124752" y="91986"/>
                                  </a:lnTo>
                                  <a:lnTo>
                                    <a:pt x="64618" y="133757"/>
                                  </a:lnTo>
                                  <a:lnTo>
                                    <a:pt x="0" y="40717"/>
                                  </a:lnTo>
                                  <a:lnTo>
                                    <a:pt x="58662" y="0"/>
                                  </a:lnTo>
                                  <a:close/>
                                </a:path>
                              </a:pathLst>
                            </a:custGeom>
                            <a:ln w="0" cap="flat">
                              <a:miter lim="100000"/>
                            </a:ln>
                          </wps:spPr>
                          <wps:style>
                            <a:lnRef idx="0">
                              <a:srgbClr val="000000">
                                <a:alpha val="0"/>
                              </a:srgbClr>
                            </a:lnRef>
                            <a:fillRef idx="1">
                              <a:srgbClr val="8A317E"/>
                            </a:fillRef>
                            <a:effectRef idx="0">
                              <a:scrgbClr r="0" g="0" b="0"/>
                            </a:effectRef>
                            <a:fontRef idx="none"/>
                          </wps:style>
                          <wps:bodyPr/>
                        </wps:wsp>
                        <wps:wsp>
                          <wps:cNvPr id="304" name="Shape 82"/>
                          <wps:cNvSpPr/>
                          <wps:spPr>
                            <a:xfrm>
                              <a:off x="1734033" y="1791293"/>
                              <a:ext cx="27472" cy="53671"/>
                            </a:xfrm>
                            <a:custGeom>
                              <a:avLst/>
                              <a:gdLst/>
                              <a:ahLst/>
                              <a:cxnLst/>
                              <a:rect l="0" t="0" r="0" b="0"/>
                              <a:pathLst>
                                <a:path w="27472" h="53671">
                                  <a:moveTo>
                                    <a:pt x="27472" y="0"/>
                                  </a:moveTo>
                                  <a:lnTo>
                                    <a:pt x="27472" y="15328"/>
                                  </a:lnTo>
                                  <a:lnTo>
                                    <a:pt x="20689" y="17866"/>
                                  </a:lnTo>
                                  <a:cubicBezTo>
                                    <a:pt x="18530" y="19859"/>
                                    <a:pt x="17425" y="22069"/>
                                    <a:pt x="17387" y="24457"/>
                                  </a:cubicBezTo>
                                  <a:cubicBezTo>
                                    <a:pt x="17336" y="26857"/>
                                    <a:pt x="18085" y="28889"/>
                                    <a:pt x="19609" y="30540"/>
                                  </a:cubicBezTo>
                                  <a:lnTo>
                                    <a:pt x="27472" y="34048"/>
                                  </a:lnTo>
                                  <a:lnTo>
                                    <a:pt x="27472" y="53671"/>
                                  </a:lnTo>
                                  <a:lnTo>
                                    <a:pt x="16714" y="50238"/>
                                  </a:lnTo>
                                  <a:cubicBezTo>
                                    <a:pt x="12662" y="48333"/>
                                    <a:pt x="9373" y="46009"/>
                                    <a:pt x="6884" y="43291"/>
                                  </a:cubicBezTo>
                                  <a:cubicBezTo>
                                    <a:pt x="2248" y="38262"/>
                                    <a:pt x="0" y="32394"/>
                                    <a:pt x="165" y="25740"/>
                                  </a:cubicBezTo>
                                  <a:cubicBezTo>
                                    <a:pt x="369" y="19084"/>
                                    <a:pt x="3632" y="12824"/>
                                    <a:pt x="9970" y="6969"/>
                                  </a:cubicBezTo>
                                  <a:lnTo>
                                    <a:pt x="27472" y="0"/>
                                  </a:lnTo>
                                  <a:close/>
                                </a:path>
                              </a:pathLst>
                            </a:custGeom>
                            <a:ln w="0" cap="flat">
                              <a:miter lim="100000"/>
                            </a:ln>
                          </wps:spPr>
                          <wps:style>
                            <a:lnRef idx="0">
                              <a:srgbClr val="000000">
                                <a:alpha val="0"/>
                              </a:srgbClr>
                            </a:lnRef>
                            <a:fillRef idx="1">
                              <a:srgbClr val="8A317E"/>
                            </a:fillRef>
                            <a:effectRef idx="0">
                              <a:scrgbClr r="0" g="0" b="0"/>
                            </a:effectRef>
                            <a:fontRef idx="none"/>
                          </wps:style>
                          <wps:bodyPr/>
                        </wps:wsp>
                        <wps:wsp>
                          <wps:cNvPr id="305" name="Shape 83"/>
                          <wps:cNvSpPr/>
                          <wps:spPr>
                            <a:xfrm>
                              <a:off x="1761505" y="1790540"/>
                              <a:ext cx="35553" cy="106743"/>
                            </a:xfrm>
                            <a:custGeom>
                              <a:avLst/>
                              <a:gdLst/>
                              <a:ahLst/>
                              <a:cxnLst/>
                              <a:rect l="0" t="0" r="0" b="0"/>
                              <a:pathLst>
                                <a:path w="35553" h="106743">
                                  <a:moveTo>
                                    <a:pt x="1891" y="0"/>
                                  </a:moveTo>
                                  <a:cubicBezTo>
                                    <a:pt x="8736" y="483"/>
                                    <a:pt x="14591" y="3365"/>
                                    <a:pt x="19480" y="8661"/>
                                  </a:cubicBezTo>
                                  <a:cubicBezTo>
                                    <a:pt x="22605" y="12014"/>
                                    <a:pt x="24700" y="16002"/>
                                    <a:pt x="25792" y="20612"/>
                                  </a:cubicBezTo>
                                  <a:cubicBezTo>
                                    <a:pt x="26897" y="25209"/>
                                    <a:pt x="26643" y="31814"/>
                                    <a:pt x="24979" y="40411"/>
                                  </a:cubicBezTo>
                                  <a:lnTo>
                                    <a:pt x="35553" y="43140"/>
                                  </a:lnTo>
                                  <a:lnTo>
                                    <a:pt x="35553" y="62757"/>
                                  </a:lnTo>
                                  <a:lnTo>
                                    <a:pt x="20039" y="59271"/>
                                  </a:lnTo>
                                  <a:cubicBezTo>
                                    <a:pt x="18655" y="64008"/>
                                    <a:pt x="18362" y="68415"/>
                                    <a:pt x="19252" y="72441"/>
                                  </a:cubicBezTo>
                                  <a:cubicBezTo>
                                    <a:pt x="20128" y="76467"/>
                                    <a:pt x="21804" y="79858"/>
                                    <a:pt x="24319" y="82563"/>
                                  </a:cubicBezTo>
                                  <a:cubicBezTo>
                                    <a:pt x="27494" y="86004"/>
                                    <a:pt x="31076" y="87935"/>
                                    <a:pt x="34999" y="88341"/>
                                  </a:cubicBezTo>
                                  <a:lnTo>
                                    <a:pt x="35553" y="88142"/>
                                  </a:lnTo>
                                  <a:lnTo>
                                    <a:pt x="35553" y="106352"/>
                                  </a:lnTo>
                                  <a:lnTo>
                                    <a:pt x="30491" y="106743"/>
                                  </a:lnTo>
                                  <a:cubicBezTo>
                                    <a:pt x="22909" y="105423"/>
                                    <a:pt x="16407" y="101841"/>
                                    <a:pt x="10984" y="95974"/>
                                  </a:cubicBezTo>
                                  <a:cubicBezTo>
                                    <a:pt x="6031" y="90640"/>
                                    <a:pt x="2958" y="84607"/>
                                    <a:pt x="1739" y="77838"/>
                                  </a:cubicBezTo>
                                  <a:cubicBezTo>
                                    <a:pt x="481" y="71095"/>
                                    <a:pt x="1103" y="63690"/>
                                    <a:pt x="3567" y="55563"/>
                                  </a:cubicBezTo>
                                  <a:lnTo>
                                    <a:pt x="0" y="54424"/>
                                  </a:lnTo>
                                  <a:lnTo>
                                    <a:pt x="0" y="34801"/>
                                  </a:lnTo>
                                  <a:lnTo>
                                    <a:pt x="1815" y="35611"/>
                                  </a:lnTo>
                                  <a:lnTo>
                                    <a:pt x="9346" y="37059"/>
                                  </a:lnTo>
                                  <a:lnTo>
                                    <a:pt x="9993" y="30391"/>
                                  </a:lnTo>
                                  <a:cubicBezTo>
                                    <a:pt x="10400" y="25438"/>
                                    <a:pt x="9498" y="21730"/>
                                    <a:pt x="7263" y="19317"/>
                                  </a:cubicBezTo>
                                  <a:cubicBezTo>
                                    <a:pt x="5383" y="17272"/>
                                    <a:pt x="3097" y="16154"/>
                                    <a:pt x="481" y="15900"/>
                                  </a:cubicBezTo>
                                  <a:lnTo>
                                    <a:pt x="0" y="16080"/>
                                  </a:lnTo>
                                  <a:lnTo>
                                    <a:pt x="0" y="753"/>
                                  </a:lnTo>
                                  <a:lnTo>
                                    <a:pt x="1891" y="0"/>
                                  </a:lnTo>
                                  <a:close/>
                                </a:path>
                              </a:pathLst>
                            </a:custGeom>
                            <a:ln w="0" cap="flat">
                              <a:miter lim="100000"/>
                            </a:ln>
                          </wps:spPr>
                          <wps:style>
                            <a:lnRef idx="0">
                              <a:srgbClr val="000000">
                                <a:alpha val="0"/>
                              </a:srgbClr>
                            </a:lnRef>
                            <a:fillRef idx="1">
                              <a:srgbClr val="8A317E"/>
                            </a:fillRef>
                            <a:effectRef idx="0">
                              <a:scrgbClr r="0" g="0" b="0"/>
                            </a:effectRef>
                            <a:fontRef idx="none"/>
                          </wps:style>
                          <wps:bodyPr/>
                        </wps:wsp>
                        <wps:wsp>
                          <wps:cNvPr id="306" name="Shape 84"/>
                          <wps:cNvSpPr/>
                          <wps:spPr>
                            <a:xfrm>
                              <a:off x="1797058" y="1816829"/>
                              <a:ext cx="55683" cy="80064"/>
                            </a:xfrm>
                            <a:custGeom>
                              <a:avLst/>
                              <a:gdLst/>
                              <a:ahLst/>
                              <a:cxnLst/>
                              <a:rect l="0" t="0" r="0" b="0"/>
                              <a:pathLst>
                                <a:path w="55683" h="80064">
                                  <a:moveTo>
                                    <a:pt x="22891" y="0"/>
                                  </a:moveTo>
                                  <a:cubicBezTo>
                                    <a:pt x="26396" y="6248"/>
                                    <a:pt x="28771" y="10973"/>
                                    <a:pt x="30054" y="14174"/>
                                  </a:cubicBezTo>
                                  <a:cubicBezTo>
                                    <a:pt x="31349" y="17374"/>
                                    <a:pt x="32213" y="20231"/>
                                    <a:pt x="32658" y="22759"/>
                                  </a:cubicBezTo>
                                  <a:cubicBezTo>
                                    <a:pt x="35680" y="23038"/>
                                    <a:pt x="39337" y="23051"/>
                                    <a:pt x="43554" y="22822"/>
                                  </a:cubicBezTo>
                                  <a:cubicBezTo>
                                    <a:pt x="47796" y="22606"/>
                                    <a:pt x="50793" y="22289"/>
                                    <a:pt x="52482" y="21870"/>
                                  </a:cubicBezTo>
                                  <a:lnTo>
                                    <a:pt x="55683" y="41770"/>
                                  </a:lnTo>
                                  <a:cubicBezTo>
                                    <a:pt x="49536" y="43180"/>
                                    <a:pt x="42716" y="43561"/>
                                    <a:pt x="35299" y="42952"/>
                                  </a:cubicBezTo>
                                  <a:cubicBezTo>
                                    <a:pt x="35223" y="48616"/>
                                    <a:pt x="34258" y="53658"/>
                                    <a:pt x="32378" y="58077"/>
                                  </a:cubicBezTo>
                                  <a:cubicBezTo>
                                    <a:pt x="30498" y="62459"/>
                                    <a:pt x="27323" y="66726"/>
                                    <a:pt x="22891" y="70815"/>
                                  </a:cubicBezTo>
                                  <a:cubicBezTo>
                                    <a:pt x="18490" y="74892"/>
                                    <a:pt x="13963" y="77737"/>
                                    <a:pt x="9305" y="79345"/>
                                  </a:cubicBezTo>
                                  <a:lnTo>
                                    <a:pt x="0" y="80064"/>
                                  </a:lnTo>
                                  <a:lnTo>
                                    <a:pt x="0" y="61853"/>
                                  </a:lnTo>
                                  <a:lnTo>
                                    <a:pt x="10140" y="58204"/>
                                  </a:lnTo>
                                  <a:cubicBezTo>
                                    <a:pt x="12261" y="56236"/>
                                    <a:pt x="13849" y="53873"/>
                                    <a:pt x="14903" y="51054"/>
                                  </a:cubicBezTo>
                                  <a:cubicBezTo>
                                    <a:pt x="15944" y="48273"/>
                                    <a:pt x="16579" y="44679"/>
                                    <a:pt x="16808" y="40246"/>
                                  </a:cubicBezTo>
                                  <a:lnTo>
                                    <a:pt x="0" y="36469"/>
                                  </a:lnTo>
                                  <a:lnTo>
                                    <a:pt x="0" y="16852"/>
                                  </a:lnTo>
                                  <a:lnTo>
                                    <a:pt x="13340" y="20295"/>
                                  </a:lnTo>
                                  <a:cubicBezTo>
                                    <a:pt x="12287" y="16802"/>
                                    <a:pt x="10356" y="12726"/>
                                    <a:pt x="7600" y="8052"/>
                                  </a:cubicBezTo>
                                  <a:lnTo>
                                    <a:pt x="22891" y="0"/>
                                  </a:lnTo>
                                  <a:close/>
                                </a:path>
                              </a:pathLst>
                            </a:custGeom>
                            <a:ln w="0" cap="flat">
                              <a:miter lim="100000"/>
                            </a:ln>
                          </wps:spPr>
                          <wps:style>
                            <a:lnRef idx="0">
                              <a:srgbClr val="000000">
                                <a:alpha val="0"/>
                              </a:srgbClr>
                            </a:lnRef>
                            <a:fillRef idx="1">
                              <a:srgbClr val="8A317E"/>
                            </a:fillRef>
                            <a:effectRef idx="0">
                              <a:scrgbClr r="0" g="0" b="0"/>
                            </a:effectRef>
                            <a:fontRef idx="none"/>
                          </wps:style>
                          <wps:bodyPr/>
                        </wps:wsp>
                        <wps:wsp>
                          <wps:cNvPr id="307" name="Shape 85"/>
                          <wps:cNvSpPr/>
                          <wps:spPr>
                            <a:xfrm>
                              <a:off x="1806602" y="1679836"/>
                              <a:ext cx="117958" cy="109004"/>
                            </a:xfrm>
                            <a:custGeom>
                              <a:avLst/>
                              <a:gdLst/>
                              <a:ahLst/>
                              <a:cxnLst/>
                              <a:rect l="0" t="0" r="0" b="0"/>
                              <a:pathLst>
                                <a:path w="117958" h="109004">
                                  <a:moveTo>
                                    <a:pt x="48629" y="0"/>
                                  </a:moveTo>
                                  <a:lnTo>
                                    <a:pt x="63424" y="12192"/>
                                  </a:lnTo>
                                  <a:lnTo>
                                    <a:pt x="45301" y="34189"/>
                                  </a:lnTo>
                                  <a:lnTo>
                                    <a:pt x="117958" y="94006"/>
                                  </a:lnTo>
                                  <a:lnTo>
                                    <a:pt x="105588" y="109004"/>
                                  </a:lnTo>
                                  <a:lnTo>
                                    <a:pt x="32919" y="49187"/>
                                  </a:lnTo>
                                  <a:lnTo>
                                    <a:pt x="14770" y="71247"/>
                                  </a:lnTo>
                                  <a:lnTo>
                                    <a:pt x="0" y="59068"/>
                                  </a:lnTo>
                                  <a:lnTo>
                                    <a:pt x="48629" y="0"/>
                                  </a:lnTo>
                                  <a:close/>
                                </a:path>
                              </a:pathLst>
                            </a:custGeom>
                            <a:ln w="0" cap="flat">
                              <a:miter lim="100000"/>
                            </a:ln>
                          </wps:spPr>
                          <wps:style>
                            <a:lnRef idx="0">
                              <a:srgbClr val="000000">
                                <a:alpha val="0"/>
                              </a:srgbClr>
                            </a:lnRef>
                            <a:fillRef idx="1">
                              <a:srgbClr val="8A317E"/>
                            </a:fillRef>
                            <a:effectRef idx="0">
                              <a:scrgbClr r="0" g="0" b="0"/>
                            </a:effectRef>
                            <a:fontRef idx="none"/>
                          </wps:style>
                          <wps:bodyPr/>
                        </wps:wsp>
                        <wps:wsp>
                          <wps:cNvPr id="308" name="Shape 86"/>
                          <wps:cNvSpPr/>
                          <wps:spPr>
                            <a:xfrm>
                              <a:off x="1860087" y="1614025"/>
                              <a:ext cx="134824" cy="122695"/>
                            </a:xfrm>
                            <a:custGeom>
                              <a:avLst/>
                              <a:gdLst/>
                              <a:ahLst/>
                              <a:cxnLst/>
                              <a:rect l="0" t="0" r="0" b="0"/>
                              <a:pathLst>
                                <a:path w="134824" h="122695">
                                  <a:moveTo>
                                    <a:pt x="40107" y="0"/>
                                  </a:moveTo>
                                  <a:lnTo>
                                    <a:pt x="55944" y="10770"/>
                                  </a:lnTo>
                                  <a:lnTo>
                                    <a:pt x="26759" y="53747"/>
                                  </a:lnTo>
                                  <a:lnTo>
                                    <a:pt x="47523" y="67856"/>
                                  </a:lnTo>
                                  <a:lnTo>
                                    <a:pt x="74702" y="27864"/>
                                  </a:lnTo>
                                  <a:lnTo>
                                    <a:pt x="90488" y="38583"/>
                                  </a:lnTo>
                                  <a:lnTo>
                                    <a:pt x="63297" y="78562"/>
                                  </a:lnTo>
                                  <a:lnTo>
                                    <a:pt x="88850" y="95898"/>
                                  </a:lnTo>
                                  <a:lnTo>
                                    <a:pt x="119050" y="51397"/>
                                  </a:lnTo>
                                  <a:lnTo>
                                    <a:pt x="134824" y="62103"/>
                                  </a:lnTo>
                                  <a:lnTo>
                                    <a:pt x="93726" y="122695"/>
                                  </a:lnTo>
                                  <a:lnTo>
                                    <a:pt x="0" y="59055"/>
                                  </a:lnTo>
                                  <a:lnTo>
                                    <a:pt x="40107" y="0"/>
                                  </a:lnTo>
                                  <a:close/>
                                </a:path>
                              </a:pathLst>
                            </a:custGeom>
                            <a:ln w="0" cap="flat">
                              <a:miter lim="100000"/>
                            </a:ln>
                          </wps:spPr>
                          <wps:style>
                            <a:lnRef idx="0">
                              <a:srgbClr val="000000">
                                <a:alpha val="0"/>
                              </a:srgbClr>
                            </a:lnRef>
                            <a:fillRef idx="1">
                              <a:srgbClr val="8A317E"/>
                            </a:fillRef>
                            <a:effectRef idx="0">
                              <a:scrgbClr r="0" g="0" b="0"/>
                            </a:effectRef>
                            <a:fontRef idx="none"/>
                          </wps:style>
                          <wps:bodyPr/>
                        </wps:wsp>
                        <wps:wsp>
                          <wps:cNvPr id="309" name="Shape 87"/>
                          <wps:cNvSpPr/>
                          <wps:spPr>
                            <a:xfrm>
                              <a:off x="1918585" y="1543759"/>
                              <a:ext cx="115798" cy="100431"/>
                            </a:xfrm>
                            <a:custGeom>
                              <a:avLst/>
                              <a:gdLst/>
                              <a:ahLst/>
                              <a:cxnLst/>
                              <a:rect l="0" t="0" r="0" b="0"/>
                              <a:pathLst>
                                <a:path w="115798" h="100431">
                                  <a:moveTo>
                                    <a:pt x="31445" y="1562"/>
                                  </a:moveTo>
                                  <a:cubicBezTo>
                                    <a:pt x="37795" y="0"/>
                                    <a:pt x="45479" y="419"/>
                                    <a:pt x="54470" y="2806"/>
                                  </a:cubicBezTo>
                                  <a:lnTo>
                                    <a:pt x="50102" y="22301"/>
                                  </a:lnTo>
                                  <a:cubicBezTo>
                                    <a:pt x="44400" y="20510"/>
                                    <a:pt x="39180" y="20396"/>
                                    <a:pt x="34468" y="21958"/>
                                  </a:cubicBezTo>
                                  <a:cubicBezTo>
                                    <a:pt x="29769" y="23520"/>
                                    <a:pt x="26188" y="26568"/>
                                    <a:pt x="23711" y="31128"/>
                                  </a:cubicBezTo>
                                  <a:cubicBezTo>
                                    <a:pt x="20345" y="37414"/>
                                    <a:pt x="20206" y="43916"/>
                                    <a:pt x="23419" y="50698"/>
                                  </a:cubicBezTo>
                                  <a:cubicBezTo>
                                    <a:pt x="26607" y="57467"/>
                                    <a:pt x="34125" y="64058"/>
                                    <a:pt x="46000" y="70485"/>
                                  </a:cubicBezTo>
                                  <a:cubicBezTo>
                                    <a:pt x="58624" y="77292"/>
                                    <a:pt x="68618" y="80226"/>
                                    <a:pt x="76047" y="79261"/>
                                  </a:cubicBezTo>
                                  <a:cubicBezTo>
                                    <a:pt x="83465" y="78295"/>
                                    <a:pt x="88862" y="74727"/>
                                    <a:pt x="92190" y="68554"/>
                                  </a:cubicBezTo>
                                  <a:cubicBezTo>
                                    <a:pt x="94628" y="64033"/>
                                    <a:pt x="95047" y="59194"/>
                                    <a:pt x="93408" y="54064"/>
                                  </a:cubicBezTo>
                                  <a:cubicBezTo>
                                    <a:pt x="91796" y="48984"/>
                                    <a:pt x="87732" y="43739"/>
                                    <a:pt x="81191" y="38354"/>
                                  </a:cubicBezTo>
                                  <a:lnTo>
                                    <a:pt x="96330" y="25133"/>
                                  </a:lnTo>
                                  <a:cubicBezTo>
                                    <a:pt x="105829" y="33553"/>
                                    <a:pt x="111620" y="42139"/>
                                    <a:pt x="113729" y="50902"/>
                                  </a:cubicBezTo>
                                  <a:cubicBezTo>
                                    <a:pt x="115798" y="59690"/>
                                    <a:pt x="114364" y="68605"/>
                                    <a:pt x="109487" y="77698"/>
                                  </a:cubicBezTo>
                                  <a:cubicBezTo>
                                    <a:pt x="103404" y="88925"/>
                                    <a:pt x="93879" y="95745"/>
                                    <a:pt x="80925" y="98107"/>
                                  </a:cubicBezTo>
                                  <a:cubicBezTo>
                                    <a:pt x="67970" y="100431"/>
                                    <a:pt x="53670" y="97384"/>
                                    <a:pt x="37973" y="88912"/>
                                  </a:cubicBezTo>
                                  <a:cubicBezTo>
                                    <a:pt x="21399" y="79946"/>
                                    <a:pt x="10490" y="69329"/>
                                    <a:pt x="5245" y="57112"/>
                                  </a:cubicBezTo>
                                  <a:cubicBezTo>
                                    <a:pt x="0" y="44869"/>
                                    <a:pt x="559" y="32817"/>
                                    <a:pt x="6998" y="20968"/>
                                  </a:cubicBezTo>
                                  <a:cubicBezTo>
                                    <a:pt x="12611" y="10579"/>
                                    <a:pt x="20739" y="4127"/>
                                    <a:pt x="31445" y="1562"/>
                                  </a:cubicBezTo>
                                  <a:close/>
                                </a:path>
                              </a:pathLst>
                            </a:custGeom>
                            <a:ln w="0" cap="flat">
                              <a:miter lim="100000"/>
                            </a:ln>
                          </wps:spPr>
                          <wps:style>
                            <a:lnRef idx="0">
                              <a:srgbClr val="000000">
                                <a:alpha val="0"/>
                              </a:srgbClr>
                            </a:lnRef>
                            <a:fillRef idx="1">
                              <a:srgbClr val="8A317E"/>
                            </a:fillRef>
                            <a:effectRef idx="0">
                              <a:scrgbClr r="0" g="0" b="0"/>
                            </a:effectRef>
                            <a:fontRef idx="none"/>
                          </wps:style>
                          <wps:bodyPr/>
                        </wps:wsp>
                        <wps:wsp>
                          <wps:cNvPr id="310" name="Shape 88"/>
                          <wps:cNvSpPr/>
                          <wps:spPr>
                            <a:xfrm>
                              <a:off x="1950724" y="1449432"/>
                              <a:ext cx="134036" cy="114300"/>
                            </a:xfrm>
                            <a:custGeom>
                              <a:avLst/>
                              <a:gdLst/>
                              <a:ahLst/>
                              <a:cxnLst/>
                              <a:rect l="0" t="0" r="0" b="0"/>
                              <a:pathLst>
                                <a:path w="134036" h="114300">
                                  <a:moveTo>
                                    <a:pt x="29312" y="0"/>
                                  </a:moveTo>
                                  <a:lnTo>
                                    <a:pt x="134036" y="43142"/>
                                  </a:lnTo>
                                  <a:lnTo>
                                    <a:pt x="126645" y="61087"/>
                                  </a:lnTo>
                                  <a:lnTo>
                                    <a:pt x="80849" y="42266"/>
                                  </a:lnTo>
                                  <a:lnTo>
                                    <a:pt x="66345" y="77470"/>
                                  </a:lnTo>
                                  <a:lnTo>
                                    <a:pt x="112141" y="96317"/>
                                  </a:lnTo>
                                  <a:lnTo>
                                    <a:pt x="104763" y="114300"/>
                                  </a:lnTo>
                                  <a:lnTo>
                                    <a:pt x="0" y="71171"/>
                                  </a:lnTo>
                                  <a:lnTo>
                                    <a:pt x="7404" y="53213"/>
                                  </a:lnTo>
                                  <a:lnTo>
                                    <a:pt x="48629" y="70180"/>
                                  </a:lnTo>
                                  <a:lnTo>
                                    <a:pt x="63132" y="34963"/>
                                  </a:lnTo>
                                  <a:lnTo>
                                    <a:pt x="21908" y="17996"/>
                                  </a:lnTo>
                                  <a:lnTo>
                                    <a:pt x="29312" y="0"/>
                                  </a:lnTo>
                                  <a:close/>
                                </a:path>
                              </a:pathLst>
                            </a:custGeom>
                            <a:ln w="0" cap="flat">
                              <a:miter lim="100000"/>
                            </a:ln>
                          </wps:spPr>
                          <wps:style>
                            <a:lnRef idx="0">
                              <a:srgbClr val="000000">
                                <a:alpha val="0"/>
                              </a:srgbClr>
                            </a:lnRef>
                            <a:fillRef idx="1">
                              <a:srgbClr val="8A317E"/>
                            </a:fillRef>
                            <a:effectRef idx="0">
                              <a:scrgbClr r="0" g="0" b="0"/>
                            </a:effectRef>
                            <a:fontRef idx="none"/>
                          </wps:style>
                          <wps:bodyPr/>
                        </wps:wsp>
                        <wps:wsp>
                          <wps:cNvPr id="311" name="Shape 89"/>
                          <wps:cNvSpPr/>
                          <wps:spPr>
                            <a:xfrm>
                              <a:off x="1985173" y="1361458"/>
                              <a:ext cx="130213" cy="105207"/>
                            </a:xfrm>
                            <a:custGeom>
                              <a:avLst/>
                              <a:gdLst/>
                              <a:ahLst/>
                              <a:cxnLst/>
                              <a:rect l="0" t="0" r="0" b="0"/>
                              <a:pathLst>
                                <a:path w="130213" h="105207">
                                  <a:moveTo>
                                    <a:pt x="21551" y="0"/>
                                  </a:moveTo>
                                  <a:lnTo>
                                    <a:pt x="130213" y="31915"/>
                                  </a:lnTo>
                                  <a:lnTo>
                                    <a:pt x="124714" y="50622"/>
                                  </a:lnTo>
                                  <a:lnTo>
                                    <a:pt x="42913" y="67056"/>
                                  </a:lnTo>
                                  <a:lnTo>
                                    <a:pt x="113779" y="87871"/>
                                  </a:lnTo>
                                  <a:lnTo>
                                    <a:pt x="108686" y="105207"/>
                                  </a:lnTo>
                                  <a:lnTo>
                                    <a:pt x="0" y="73279"/>
                                  </a:lnTo>
                                  <a:lnTo>
                                    <a:pt x="5359" y="55156"/>
                                  </a:lnTo>
                                  <a:lnTo>
                                    <a:pt x="89027" y="38633"/>
                                  </a:lnTo>
                                  <a:lnTo>
                                    <a:pt x="16446" y="17335"/>
                                  </a:lnTo>
                                  <a:lnTo>
                                    <a:pt x="21551" y="0"/>
                                  </a:lnTo>
                                  <a:close/>
                                </a:path>
                              </a:pathLst>
                            </a:custGeom>
                            <a:ln w="0" cap="flat">
                              <a:miter lim="100000"/>
                            </a:ln>
                          </wps:spPr>
                          <wps:style>
                            <a:lnRef idx="0">
                              <a:srgbClr val="000000">
                                <a:alpha val="0"/>
                              </a:srgbClr>
                            </a:lnRef>
                            <a:fillRef idx="1">
                              <a:srgbClr val="8A317E"/>
                            </a:fillRef>
                            <a:effectRef idx="0">
                              <a:scrgbClr r="0" g="0" b="0"/>
                            </a:effectRef>
                            <a:fontRef idx="none"/>
                          </wps:style>
                          <wps:bodyPr/>
                        </wps:wsp>
                        <wps:wsp>
                          <wps:cNvPr id="312" name="Shape 90"/>
                          <wps:cNvSpPr/>
                          <wps:spPr>
                            <a:xfrm>
                              <a:off x="2014814" y="1267101"/>
                              <a:ext cx="59036" cy="93572"/>
                            </a:xfrm>
                            <a:custGeom>
                              <a:avLst/>
                              <a:gdLst/>
                              <a:ahLst/>
                              <a:cxnLst/>
                              <a:rect l="0" t="0" r="0" b="0"/>
                              <a:pathLst>
                                <a:path w="59036" h="93572">
                                  <a:moveTo>
                                    <a:pt x="42666" y="0"/>
                                  </a:moveTo>
                                  <a:lnTo>
                                    <a:pt x="59036" y="794"/>
                                  </a:lnTo>
                                  <a:lnTo>
                                    <a:pt x="59036" y="21180"/>
                                  </a:lnTo>
                                  <a:lnTo>
                                    <a:pt x="33490" y="22906"/>
                                  </a:lnTo>
                                  <a:cubicBezTo>
                                    <a:pt x="26353" y="26513"/>
                                    <a:pt x="22060" y="32291"/>
                                    <a:pt x="20663" y="40153"/>
                                  </a:cubicBezTo>
                                  <a:cubicBezTo>
                                    <a:pt x="19228" y="48065"/>
                                    <a:pt x="21272" y="54986"/>
                                    <a:pt x="26771" y="60943"/>
                                  </a:cubicBezTo>
                                  <a:cubicBezTo>
                                    <a:pt x="32283" y="66912"/>
                                    <a:pt x="41428" y="71052"/>
                                    <a:pt x="54242" y="73351"/>
                                  </a:cubicBezTo>
                                  <a:lnTo>
                                    <a:pt x="59036" y="72990"/>
                                  </a:lnTo>
                                  <a:lnTo>
                                    <a:pt x="59036" y="93572"/>
                                  </a:lnTo>
                                  <a:lnTo>
                                    <a:pt x="51460" y="93213"/>
                                  </a:lnTo>
                                  <a:cubicBezTo>
                                    <a:pt x="40119" y="91169"/>
                                    <a:pt x="30823" y="88006"/>
                                    <a:pt x="23647" y="83726"/>
                                  </a:cubicBezTo>
                                  <a:cubicBezTo>
                                    <a:pt x="18364" y="80564"/>
                                    <a:pt x="13792" y="76716"/>
                                    <a:pt x="9969" y="72157"/>
                                  </a:cubicBezTo>
                                  <a:cubicBezTo>
                                    <a:pt x="6096" y="67635"/>
                                    <a:pt x="3505" y="62962"/>
                                    <a:pt x="2133" y="58110"/>
                                  </a:cubicBezTo>
                                  <a:cubicBezTo>
                                    <a:pt x="241" y="51684"/>
                                    <a:pt x="0" y="44623"/>
                                    <a:pt x="1371" y="36889"/>
                                  </a:cubicBezTo>
                                  <a:cubicBezTo>
                                    <a:pt x="3886" y="22944"/>
                                    <a:pt x="10998" y="12683"/>
                                    <a:pt x="22720" y="6142"/>
                                  </a:cubicBezTo>
                                  <a:cubicBezTo>
                                    <a:pt x="28563" y="2872"/>
                                    <a:pt x="35210" y="824"/>
                                    <a:pt x="42666" y="0"/>
                                  </a:cubicBezTo>
                                  <a:close/>
                                </a:path>
                              </a:pathLst>
                            </a:custGeom>
                            <a:ln w="0" cap="flat">
                              <a:miter lim="100000"/>
                            </a:ln>
                          </wps:spPr>
                          <wps:style>
                            <a:lnRef idx="0">
                              <a:srgbClr val="000000">
                                <a:alpha val="0"/>
                              </a:srgbClr>
                            </a:lnRef>
                            <a:fillRef idx="1">
                              <a:srgbClr val="8A317E"/>
                            </a:fillRef>
                            <a:effectRef idx="0">
                              <a:scrgbClr r="0" g="0" b="0"/>
                            </a:effectRef>
                            <a:fontRef idx="none"/>
                          </wps:style>
                          <wps:bodyPr/>
                        </wps:wsp>
                        <wps:wsp>
                          <wps:cNvPr id="313" name="Shape 91"/>
                          <wps:cNvSpPr/>
                          <wps:spPr>
                            <a:xfrm>
                              <a:off x="2073849" y="1267895"/>
                              <a:ext cx="60179" cy="93570"/>
                            </a:xfrm>
                            <a:custGeom>
                              <a:avLst/>
                              <a:gdLst/>
                              <a:ahLst/>
                              <a:cxnLst/>
                              <a:rect l="0" t="0" r="0" b="0"/>
                              <a:pathLst>
                                <a:path w="60179" h="93570">
                                  <a:moveTo>
                                    <a:pt x="0" y="0"/>
                                  </a:moveTo>
                                  <a:lnTo>
                                    <a:pt x="8413" y="408"/>
                                  </a:lnTo>
                                  <a:cubicBezTo>
                                    <a:pt x="26409" y="3659"/>
                                    <a:pt x="39745" y="10352"/>
                                    <a:pt x="48419" y="20474"/>
                                  </a:cubicBezTo>
                                  <a:cubicBezTo>
                                    <a:pt x="57080" y="30634"/>
                                    <a:pt x="60179" y="42661"/>
                                    <a:pt x="57690" y="56567"/>
                                  </a:cubicBezTo>
                                  <a:cubicBezTo>
                                    <a:pt x="55137" y="70677"/>
                                    <a:pt x="48051" y="80964"/>
                                    <a:pt x="36430" y="87454"/>
                                  </a:cubicBezTo>
                                  <a:cubicBezTo>
                                    <a:pt x="30632" y="90711"/>
                                    <a:pt x="24070" y="92746"/>
                                    <a:pt x="16737" y="93570"/>
                                  </a:cubicBezTo>
                                  <a:lnTo>
                                    <a:pt x="0" y="92778"/>
                                  </a:lnTo>
                                  <a:lnTo>
                                    <a:pt x="0" y="72196"/>
                                  </a:lnTo>
                                  <a:lnTo>
                                    <a:pt x="25229" y="70296"/>
                                  </a:lnTo>
                                  <a:cubicBezTo>
                                    <a:pt x="32671" y="66511"/>
                                    <a:pt x="37065" y="60809"/>
                                    <a:pt x="38411" y="53189"/>
                                  </a:cubicBezTo>
                                  <a:cubicBezTo>
                                    <a:pt x="39783" y="45569"/>
                                    <a:pt x="37687" y="38724"/>
                                    <a:pt x="32100" y="32666"/>
                                  </a:cubicBezTo>
                                  <a:cubicBezTo>
                                    <a:pt x="26536" y="26633"/>
                                    <a:pt x="17253" y="22430"/>
                                    <a:pt x="4349" y="20093"/>
                                  </a:cubicBezTo>
                                  <a:lnTo>
                                    <a:pt x="0" y="20387"/>
                                  </a:lnTo>
                                  <a:lnTo>
                                    <a:pt x="0" y="0"/>
                                  </a:lnTo>
                                  <a:close/>
                                </a:path>
                              </a:pathLst>
                            </a:custGeom>
                            <a:ln w="0" cap="flat">
                              <a:miter lim="100000"/>
                            </a:ln>
                          </wps:spPr>
                          <wps:style>
                            <a:lnRef idx="0">
                              <a:srgbClr val="000000">
                                <a:alpha val="0"/>
                              </a:srgbClr>
                            </a:lnRef>
                            <a:fillRef idx="1">
                              <a:srgbClr val="8A317E"/>
                            </a:fillRef>
                            <a:effectRef idx="0">
                              <a:scrgbClr r="0" g="0" b="0"/>
                            </a:effectRef>
                            <a:fontRef idx="none"/>
                          </wps:style>
                          <wps:bodyPr/>
                        </wps:wsp>
                        <wps:wsp>
                          <wps:cNvPr id="314" name="Shape 92"/>
                          <wps:cNvSpPr/>
                          <wps:spPr>
                            <a:xfrm>
                              <a:off x="2027971" y="1186830"/>
                              <a:ext cx="117360" cy="69062"/>
                            </a:xfrm>
                            <a:custGeom>
                              <a:avLst/>
                              <a:gdLst/>
                              <a:ahLst/>
                              <a:cxnLst/>
                              <a:rect l="0" t="0" r="0" b="0"/>
                              <a:pathLst>
                                <a:path w="117360" h="69062">
                                  <a:moveTo>
                                    <a:pt x="98348" y="0"/>
                                  </a:moveTo>
                                  <a:lnTo>
                                    <a:pt x="117360" y="1498"/>
                                  </a:lnTo>
                                  <a:lnTo>
                                    <a:pt x="112001" y="69062"/>
                                  </a:lnTo>
                                  <a:lnTo>
                                    <a:pt x="0" y="60160"/>
                                  </a:lnTo>
                                  <a:lnTo>
                                    <a:pt x="1549" y="40780"/>
                                  </a:lnTo>
                                  <a:lnTo>
                                    <a:pt x="94526" y="48183"/>
                                  </a:lnTo>
                                  <a:lnTo>
                                    <a:pt x="98348" y="0"/>
                                  </a:lnTo>
                                  <a:close/>
                                </a:path>
                              </a:pathLst>
                            </a:custGeom>
                            <a:ln w="0" cap="flat">
                              <a:miter lim="100000"/>
                            </a:ln>
                          </wps:spPr>
                          <wps:style>
                            <a:lnRef idx="0">
                              <a:srgbClr val="000000">
                                <a:alpha val="0"/>
                              </a:srgbClr>
                            </a:lnRef>
                            <a:fillRef idx="1">
                              <a:srgbClr val="8A317E"/>
                            </a:fillRef>
                            <a:effectRef idx="0">
                              <a:scrgbClr r="0" g="0" b="0"/>
                            </a:effectRef>
                            <a:fontRef idx="none"/>
                          </wps:style>
                          <wps:bodyPr/>
                        </wps:wsp>
                        <wps:wsp>
                          <wps:cNvPr id="315" name="Shape 93"/>
                          <wps:cNvSpPr/>
                          <wps:spPr>
                            <a:xfrm>
                              <a:off x="2029900" y="1079388"/>
                              <a:ext cx="58851" cy="93144"/>
                            </a:xfrm>
                            <a:custGeom>
                              <a:avLst/>
                              <a:gdLst/>
                              <a:ahLst/>
                              <a:cxnLst/>
                              <a:rect l="0" t="0" r="0" b="0"/>
                              <a:pathLst>
                                <a:path w="58851" h="93144">
                                  <a:moveTo>
                                    <a:pt x="58039" y="0"/>
                                  </a:moveTo>
                                  <a:lnTo>
                                    <a:pt x="58851" y="88"/>
                                  </a:lnTo>
                                  <a:lnTo>
                                    <a:pt x="58851" y="20174"/>
                                  </a:lnTo>
                                  <a:lnTo>
                                    <a:pt x="57912" y="20091"/>
                                  </a:lnTo>
                                  <a:cubicBezTo>
                                    <a:pt x="44958" y="20358"/>
                                    <a:pt x="35306" y="22974"/>
                                    <a:pt x="29032" y="27953"/>
                                  </a:cubicBezTo>
                                  <a:cubicBezTo>
                                    <a:pt x="22745" y="32906"/>
                                    <a:pt x="19672" y="39408"/>
                                    <a:pt x="19838" y="47409"/>
                                  </a:cubicBezTo>
                                  <a:cubicBezTo>
                                    <a:pt x="20003" y="55423"/>
                                    <a:pt x="23355" y="61811"/>
                                    <a:pt x="29934" y="66586"/>
                                  </a:cubicBezTo>
                                  <a:cubicBezTo>
                                    <a:pt x="33210" y="68967"/>
                                    <a:pt x="37293" y="70723"/>
                                    <a:pt x="42187" y="71850"/>
                                  </a:cubicBezTo>
                                  <a:lnTo>
                                    <a:pt x="58851" y="73303"/>
                                  </a:lnTo>
                                  <a:lnTo>
                                    <a:pt x="58851" y="93144"/>
                                  </a:lnTo>
                                  <a:lnTo>
                                    <a:pt x="31356" y="89535"/>
                                  </a:lnTo>
                                  <a:cubicBezTo>
                                    <a:pt x="25552" y="87465"/>
                                    <a:pt x="20307" y="84594"/>
                                    <a:pt x="15646" y="80886"/>
                                  </a:cubicBezTo>
                                  <a:cubicBezTo>
                                    <a:pt x="10960" y="77216"/>
                                    <a:pt x="7493" y="73114"/>
                                    <a:pt x="5181" y="68656"/>
                                  </a:cubicBezTo>
                                  <a:cubicBezTo>
                                    <a:pt x="2095" y="62712"/>
                                    <a:pt x="444" y="55854"/>
                                    <a:pt x="267" y="48006"/>
                                  </a:cubicBezTo>
                                  <a:cubicBezTo>
                                    <a:pt x="0" y="33833"/>
                                    <a:pt x="4952" y="22377"/>
                                    <a:pt x="15125" y="13640"/>
                                  </a:cubicBezTo>
                                  <a:cubicBezTo>
                                    <a:pt x="25298" y="4915"/>
                                    <a:pt x="39586" y="368"/>
                                    <a:pt x="58039" y="0"/>
                                  </a:cubicBezTo>
                                  <a:close/>
                                </a:path>
                              </a:pathLst>
                            </a:custGeom>
                            <a:ln w="0" cap="flat">
                              <a:miter lim="100000"/>
                            </a:ln>
                          </wps:spPr>
                          <wps:style>
                            <a:lnRef idx="0">
                              <a:srgbClr val="000000">
                                <a:alpha val="0"/>
                              </a:srgbClr>
                            </a:lnRef>
                            <a:fillRef idx="1">
                              <a:srgbClr val="8A317E"/>
                            </a:fillRef>
                            <a:effectRef idx="0">
                              <a:scrgbClr r="0" g="0" b="0"/>
                            </a:effectRef>
                            <a:fontRef idx="none"/>
                          </wps:style>
                          <wps:bodyPr/>
                        </wps:wsp>
                        <wps:wsp>
                          <wps:cNvPr id="316" name="Shape 94"/>
                          <wps:cNvSpPr/>
                          <wps:spPr>
                            <a:xfrm>
                              <a:off x="2088752" y="1079476"/>
                              <a:ext cx="58813" cy="93269"/>
                            </a:xfrm>
                            <a:custGeom>
                              <a:avLst/>
                              <a:gdLst/>
                              <a:ahLst/>
                              <a:cxnLst/>
                              <a:rect l="0" t="0" r="0" b="0"/>
                              <a:pathLst>
                                <a:path w="58813" h="93269">
                                  <a:moveTo>
                                    <a:pt x="0" y="0"/>
                                  </a:moveTo>
                                  <a:lnTo>
                                    <a:pt x="23695" y="2571"/>
                                  </a:lnTo>
                                  <a:cubicBezTo>
                                    <a:pt x="30893" y="4538"/>
                                    <a:pt x="37116" y="7583"/>
                                    <a:pt x="42355" y="11698"/>
                                  </a:cubicBezTo>
                                  <a:cubicBezTo>
                                    <a:pt x="52845" y="19940"/>
                                    <a:pt x="58255" y="31129"/>
                                    <a:pt x="58522" y="45276"/>
                                  </a:cubicBezTo>
                                  <a:cubicBezTo>
                                    <a:pt x="58813" y="59576"/>
                                    <a:pt x="53925" y="71057"/>
                                    <a:pt x="43828" y="79731"/>
                                  </a:cubicBezTo>
                                  <a:cubicBezTo>
                                    <a:pt x="33706" y="88380"/>
                                    <a:pt x="19685" y="92901"/>
                                    <a:pt x="1625" y="93269"/>
                                  </a:cubicBezTo>
                                  <a:lnTo>
                                    <a:pt x="0" y="93056"/>
                                  </a:lnTo>
                                  <a:lnTo>
                                    <a:pt x="0" y="73214"/>
                                  </a:lnTo>
                                  <a:lnTo>
                                    <a:pt x="457" y="73254"/>
                                  </a:lnTo>
                                  <a:cubicBezTo>
                                    <a:pt x="13271" y="72988"/>
                                    <a:pt x="22949" y="70282"/>
                                    <a:pt x="29452" y="65114"/>
                                  </a:cubicBezTo>
                                  <a:cubicBezTo>
                                    <a:pt x="35979" y="59945"/>
                                    <a:pt x="39154" y="53480"/>
                                    <a:pt x="39015" y="45733"/>
                                  </a:cubicBezTo>
                                  <a:cubicBezTo>
                                    <a:pt x="38836" y="37973"/>
                                    <a:pt x="35420" y="31687"/>
                                    <a:pt x="28740" y="26861"/>
                                  </a:cubicBezTo>
                                  <a:cubicBezTo>
                                    <a:pt x="25426" y="24442"/>
                                    <a:pt x="21292" y="22661"/>
                                    <a:pt x="16343" y="21518"/>
                                  </a:cubicBezTo>
                                  <a:lnTo>
                                    <a:pt x="0" y="20086"/>
                                  </a:lnTo>
                                  <a:lnTo>
                                    <a:pt x="0" y="0"/>
                                  </a:lnTo>
                                  <a:close/>
                                </a:path>
                              </a:pathLst>
                            </a:custGeom>
                            <a:ln w="0" cap="flat">
                              <a:miter lim="100000"/>
                            </a:ln>
                          </wps:spPr>
                          <wps:style>
                            <a:lnRef idx="0">
                              <a:srgbClr val="000000">
                                <a:alpha val="0"/>
                              </a:srgbClr>
                            </a:lnRef>
                            <a:fillRef idx="1">
                              <a:srgbClr val="8A317E"/>
                            </a:fillRef>
                            <a:effectRef idx="0">
                              <a:scrgbClr r="0" g="0" b="0"/>
                            </a:effectRef>
                            <a:fontRef idx="none"/>
                          </wps:style>
                          <wps:bodyPr/>
                        </wps:wsp>
                        <wps:wsp>
                          <wps:cNvPr id="317" name="Shape 95"/>
                          <wps:cNvSpPr/>
                          <wps:spPr>
                            <a:xfrm>
                              <a:off x="2020765" y="971631"/>
                              <a:ext cx="118846" cy="96291"/>
                            </a:xfrm>
                            <a:custGeom>
                              <a:avLst/>
                              <a:gdLst/>
                              <a:ahLst/>
                              <a:cxnLst/>
                              <a:rect l="0" t="0" r="0" b="0"/>
                              <a:pathLst>
                                <a:path w="118846" h="96291">
                                  <a:moveTo>
                                    <a:pt x="94653" y="0"/>
                                  </a:moveTo>
                                  <a:cubicBezTo>
                                    <a:pt x="99809" y="3416"/>
                                    <a:pt x="104635" y="8725"/>
                                    <a:pt x="109144" y="15900"/>
                                  </a:cubicBezTo>
                                  <a:cubicBezTo>
                                    <a:pt x="113690" y="23101"/>
                                    <a:pt x="116459" y="30619"/>
                                    <a:pt x="117539" y="38481"/>
                                  </a:cubicBezTo>
                                  <a:cubicBezTo>
                                    <a:pt x="118846" y="48451"/>
                                    <a:pt x="117563" y="57493"/>
                                    <a:pt x="113626" y="65583"/>
                                  </a:cubicBezTo>
                                  <a:cubicBezTo>
                                    <a:pt x="109703" y="73635"/>
                                    <a:pt x="103391" y="80175"/>
                                    <a:pt x="94742" y="85141"/>
                                  </a:cubicBezTo>
                                  <a:cubicBezTo>
                                    <a:pt x="86068" y="90081"/>
                                    <a:pt x="76365" y="93294"/>
                                    <a:pt x="65583" y="94742"/>
                                  </a:cubicBezTo>
                                  <a:cubicBezTo>
                                    <a:pt x="53886" y="96291"/>
                                    <a:pt x="43218" y="95618"/>
                                    <a:pt x="33591" y="92659"/>
                                  </a:cubicBezTo>
                                  <a:cubicBezTo>
                                    <a:pt x="23952" y="89726"/>
                                    <a:pt x="16154" y="84556"/>
                                    <a:pt x="10210" y="77152"/>
                                  </a:cubicBezTo>
                                  <a:cubicBezTo>
                                    <a:pt x="5690" y="71552"/>
                                    <a:pt x="2794" y="64186"/>
                                    <a:pt x="1588" y="55080"/>
                                  </a:cubicBezTo>
                                  <a:cubicBezTo>
                                    <a:pt x="0" y="43231"/>
                                    <a:pt x="1676" y="33591"/>
                                    <a:pt x="6617" y="26149"/>
                                  </a:cubicBezTo>
                                  <a:cubicBezTo>
                                    <a:pt x="11582" y="18681"/>
                                    <a:pt x="19088" y="13335"/>
                                    <a:pt x="29146" y="10046"/>
                                  </a:cubicBezTo>
                                  <a:lnTo>
                                    <a:pt x="35902" y="28613"/>
                                  </a:lnTo>
                                  <a:cubicBezTo>
                                    <a:pt x="30569" y="30696"/>
                                    <a:pt x="26556" y="33820"/>
                                    <a:pt x="23888" y="37935"/>
                                  </a:cubicBezTo>
                                  <a:cubicBezTo>
                                    <a:pt x="21171" y="42075"/>
                                    <a:pt x="20193" y="46927"/>
                                    <a:pt x="20942" y="52476"/>
                                  </a:cubicBezTo>
                                  <a:cubicBezTo>
                                    <a:pt x="22060" y="60909"/>
                                    <a:pt x="26111" y="67183"/>
                                    <a:pt x="33045" y="71285"/>
                                  </a:cubicBezTo>
                                  <a:cubicBezTo>
                                    <a:pt x="39980" y="75425"/>
                                    <a:pt x="49644" y="76670"/>
                                    <a:pt x="62001" y="75006"/>
                                  </a:cubicBezTo>
                                  <a:cubicBezTo>
                                    <a:pt x="75311" y="73228"/>
                                    <a:pt x="84988" y="69355"/>
                                    <a:pt x="90983" y="63449"/>
                                  </a:cubicBezTo>
                                  <a:cubicBezTo>
                                    <a:pt x="96951" y="57505"/>
                                    <a:pt x="99402" y="50470"/>
                                    <a:pt x="98310" y="42304"/>
                                  </a:cubicBezTo>
                                  <a:cubicBezTo>
                                    <a:pt x="97790" y="38278"/>
                                    <a:pt x="96304" y="34353"/>
                                    <a:pt x="93878" y="30543"/>
                                  </a:cubicBezTo>
                                  <a:cubicBezTo>
                                    <a:pt x="91478" y="26746"/>
                                    <a:pt x="88760" y="23558"/>
                                    <a:pt x="85712" y="20993"/>
                                  </a:cubicBezTo>
                                  <a:lnTo>
                                    <a:pt x="71488" y="22923"/>
                                  </a:lnTo>
                                  <a:lnTo>
                                    <a:pt x="74422" y="44983"/>
                                  </a:lnTo>
                                  <a:lnTo>
                                    <a:pt x="55525" y="47523"/>
                                  </a:lnTo>
                                  <a:lnTo>
                                    <a:pt x="49923" y="5981"/>
                                  </a:lnTo>
                                  <a:lnTo>
                                    <a:pt x="94653" y="0"/>
                                  </a:lnTo>
                                  <a:close/>
                                </a:path>
                              </a:pathLst>
                            </a:custGeom>
                            <a:ln w="0" cap="flat">
                              <a:miter lim="100000"/>
                            </a:ln>
                          </wps:spPr>
                          <wps:style>
                            <a:lnRef idx="0">
                              <a:srgbClr val="000000">
                                <a:alpha val="0"/>
                              </a:srgbClr>
                            </a:lnRef>
                            <a:fillRef idx="1">
                              <a:srgbClr val="8A317E"/>
                            </a:fillRef>
                            <a:effectRef idx="0">
                              <a:scrgbClr r="0" g="0" b="0"/>
                            </a:effectRef>
                            <a:fontRef idx="none"/>
                          </wps:style>
                          <wps:bodyPr/>
                        </wps:wsp>
                        <wps:wsp>
                          <wps:cNvPr id="318" name="Shape 96"/>
                          <wps:cNvSpPr/>
                          <wps:spPr>
                            <a:xfrm>
                              <a:off x="1996830" y="893955"/>
                              <a:ext cx="122999" cy="87503"/>
                            </a:xfrm>
                            <a:custGeom>
                              <a:avLst/>
                              <a:gdLst/>
                              <a:ahLst/>
                              <a:cxnLst/>
                              <a:rect l="0" t="0" r="0" b="0"/>
                              <a:pathLst>
                                <a:path w="122999" h="87503">
                                  <a:moveTo>
                                    <a:pt x="0" y="0"/>
                                  </a:moveTo>
                                  <a:lnTo>
                                    <a:pt x="72251" y="18885"/>
                                  </a:lnTo>
                                  <a:lnTo>
                                    <a:pt x="118414" y="7671"/>
                                  </a:lnTo>
                                  <a:lnTo>
                                    <a:pt x="122999" y="26492"/>
                                  </a:lnTo>
                                  <a:lnTo>
                                    <a:pt x="76683" y="37744"/>
                                  </a:lnTo>
                                  <a:lnTo>
                                    <a:pt x="21272" y="87503"/>
                                  </a:lnTo>
                                  <a:lnTo>
                                    <a:pt x="15901" y="65354"/>
                                  </a:lnTo>
                                  <a:lnTo>
                                    <a:pt x="54077" y="32766"/>
                                  </a:lnTo>
                                  <a:lnTo>
                                    <a:pt x="5308" y="21768"/>
                                  </a:lnTo>
                                  <a:lnTo>
                                    <a:pt x="0" y="0"/>
                                  </a:lnTo>
                                  <a:close/>
                                </a:path>
                              </a:pathLst>
                            </a:custGeom>
                            <a:ln w="0" cap="flat">
                              <a:miter lim="100000"/>
                            </a:ln>
                          </wps:spPr>
                          <wps:style>
                            <a:lnRef idx="0">
                              <a:srgbClr val="000000">
                                <a:alpha val="0"/>
                              </a:srgbClr>
                            </a:lnRef>
                            <a:fillRef idx="1">
                              <a:srgbClr val="8A317E"/>
                            </a:fillRef>
                            <a:effectRef idx="0">
                              <a:scrgbClr r="0" g="0" b="0"/>
                            </a:effectRef>
                            <a:fontRef idx="none"/>
                          </wps:style>
                          <wps:bodyPr/>
                        </wps:wsp>
                        <wps:wsp>
                          <wps:cNvPr id="319" name="Shape 873"/>
                          <wps:cNvSpPr/>
                          <wps:spPr>
                            <a:xfrm>
                              <a:off x="902026" y="1345014"/>
                              <a:ext cx="52489" cy="15278"/>
                            </a:xfrm>
                            <a:custGeom>
                              <a:avLst/>
                              <a:gdLst/>
                              <a:ahLst/>
                              <a:cxnLst/>
                              <a:rect l="0" t="0" r="0" b="0"/>
                              <a:pathLst>
                                <a:path w="52489" h="15278">
                                  <a:moveTo>
                                    <a:pt x="0" y="0"/>
                                  </a:moveTo>
                                  <a:lnTo>
                                    <a:pt x="52489" y="0"/>
                                  </a:lnTo>
                                  <a:lnTo>
                                    <a:pt x="52489" y="15278"/>
                                  </a:lnTo>
                                  <a:lnTo>
                                    <a:pt x="0" y="15278"/>
                                  </a:lnTo>
                                  <a:lnTo>
                                    <a:pt x="0" y="0"/>
                                  </a:lnTo>
                                </a:path>
                              </a:pathLst>
                            </a:custGeom>
                            <a:ln w="0" cap="flat">
                              <a:miter lim="100000"/>
                            </a:ln>
                          </wps:spPr>
                          <wps:style>
                            <a:lnRef idx="0">
                              <a:srgbClr val="000000">
                                <a:alpha val="0"/>
                              </a:srgbClr>
                            </a:lnRef>
                            <a:fillRef idx="1">
                              <a:srgbClr val="8A317E"/>
                            </a:fillRef>
                            <a:effectRef idx="0">
                              <a:scrgbClr r="0" g="0" b="0"/>
                            </a:effectRef>
                            <a:fontRef idx="none"/>
                          </wps:style>
                          <wps:bodyPr/>
                        </wps:wsp>
                        <wps:wsp>
                          <wps:cNvPr id="320" name="Shape 874"/>
                          <wps:cNvSpPr/>
                          <wps:spPr>
                            <a:xfrm>
                              <a:off x="1337140" y="1345014"/>
                              <a:ext cx="52463" cy="15278"/>
                            </a:xfrm>
                            <a:custGeom>
                              <a:avLst/>
                              <a:gdLst/>
                              <a:ahLst/>
                              <a:cxnLst/>
                              <a:rect l="0" t="0" r="0" b="0"/>
                              <a:pathLst>
                                <a:path w="52463" h="15278">
                                  <a:moveTo>
                                    <a:pt x="0" y="0"/>
                                  </a:moveTo>
                                  <a:lnTo>
                                    <a:pt x="52463" y="0"/>
                                  </a:lnTo>
                                  <a:lnTo>
                                    <a:pt x="52463" y="15278"/>
                                  </a:lnTo>
                                  <a:lnTo>
                                    <a:pt x="0" y="15278"/>
                                  </a:lnTo>
                                  <a:lnTo>
                                    <a:pt x="0" y="0"/>
                                  </a:lnTo>
                                </a:path>
                              </a:pathLst>
                            </a:custGeom>
                            <a:ln w="0" cap="flat">
                              <a:miter lim="100000"/>
                            </a:ln>
                          </wps:spPr>
                          <wps:style>
                            <a:lnRef idx="0">
                              <a:srgbClr val="000000">
                                <a:alpha val="0"/>
                              </a:srgbClr>
                            </a:lnRef>
                            <a:fillRef idx="1">
                              <a:srgbClr val="8A317E"/>
                            </a:fillRef>
                            <a:effectRef idx="0">
                              <a:scrgbClr r="0" g="0" b="0"/>
                            </a:effectRef>
                            <a:fontRef idx="none"/>
                          </wps:style>
                          <wps:bodyPr/>
                        </wps:wsp>
                        <wps:wsp>
                          <wps:cNvPr id="321" name="Shape 875"/>
                          <wps:cNvSpPr/>
                          <wps:spPr>
                            <a:xfrm>
                              <a:off x="1029762" y="1345014"/>
                              <a:ext cx="52477" cy="15278"/>
                            </a:xfrm>
                            <a:custGeom>
                              <a:avLst/>
                              <a:gdLst/>
                              <a:ahLst/>
                              <a:cxnLst/>
                              <a:rect l="0" t="0" r="0" b="0"/>
                              <a:pathLst>
                                <a:path w="52477" h="15278">
                                  <a:moveTo>
                                    <a:pt x="0" y="0"/>
                                  </a:moveTo>
                                  <a:lnTo>
                                    <a:pt x="52477" y="0"/>
                                  </a:lnTo>
                                  <a:lnTo>
                                    <a:pt x="52477" y="15278"/>
                                  </a:lnTo>
                                  <a:lnTo>
                                    <a:pt x="0" y="15278"/>
                                  </a:lnTo>
                                  <a:lnTo>
                                    <a:pt x="0" y="0"/>
                                  </a:lnTo>
                                </a:path>
                              </a:pathLst>
                            </a:custGeom>
                            <a:ln w="0" cap="flat">
                              <a:miter lim="100000"/>
                            </a:ln>
                          </wps:spPr>
                          <wps:style>
                            <a:lnRef idx="0">
                              <a:srgbClr val="000000">
                                <a:alpha val="0"/>
                              </a:srgbClr>
                            </a:lnRef>
                            <a:fillRef idx="1">
                              <a:srgbClr val="8A317E"/>
                            </a:fillRef>
                            <a:effectRef idx="0">
                              <a:scrgbClr r="0" g="0" b="0"/>
                            </a:effectRef>
                            <a:fontRef idx="none"/>
                          </wps:style>
                          <wps:bodyPr/>
                        </wps:wsp>
                        <wps:wsp>
                          <wps:cNvPr id="322" name="Shape 876"/>
                          <wps:cNvSpPr/>
                          <wps:spPr>
                            <a:xfrm>
                              <a:off x="1212769" y="1345014"/>
                              <a:ext cx="52477" cy="15278"/>
                            </a:xfrm>
                            <a:custGeom>
                              <a:avLst/>
                              <a:gdLst/>
                              <a:ahLst/>
                              <a:cxnLst/>
                              <a:rect l="0" t="0" r="0" b="0"/>
                              <a:pathLst>
                                <a:path w="52477" h="15278">
                                  <a:moveTo>
                                    <a:pt x="0" y="0"/>
                                  </a:moveTo>
                                  <a:lnTo>
                                    <a:pt x="52477" y="0"/>
                                  </a:lnTo>
                                  <a:lnTo>
                                    <a:pt x="52477" y="15278"/>
                                  </a:lnTo>
                                  <a:lnTo>
                                    <a:pt x="0" y="15278"/>
                                  </a:lnTo>
                                  <a:lnTo>
                                    <a:pt x="0" y="0"/>
                                  </a:lnTo>
                                </a:path>
                              </a:pathLst>
                            </a:custGeom>
                            <a:ln w="0" cap="flat">
                              <a:miter lim="100000"/>
                            </a:ln>
                          </wps:spPr>
                          <wps:style>
                            <a:lnRef idx="0">
                              <a:srgbClr val="000000">
                                <a:alpha val="0"/>
                              </a:srgbClr>
                            </a:lnRef>
                            <a:fillRef idx="1">
                              <a:srgbClr val="8A317E"/>
                            </a:fillRef>
                            <a:effectRef idx="0">
                              <a:scrgbClr r="0" g="0" b="0"/>
                            </a:effectRef>
                            <a:fontRef idx="none"/>
                          </wps:style>
                          <wps:bodyPr/>
                        </wps:wsp>
                        <wps:wsp>
                          <wps:cNvPr id="323" name="Shape 101"/>
                          <wps:cNvSpPr/>
                          <wps:spPr>
                            <a:xfrm>
                              <a:off x="902026" y="1211257"/>
                              <a:ext cx="487579" cy="130658"/>
                            </a:xfrm>
                            <a:custGeom>
                              <a:avLst/>
                              <a:gdLst/>
                              <a:ahLst/>
                              <a:cxnLst/>
                              <a:rect l="0" t="0" r="0" b="0"/>
                              <a:pathLst>
                                <a:path w="487579" h="130658">
                                  <a:moveTo>
                                    <a:pt x="2095" y="0"/>
                                  </a:moveTo>
                                  <a:lnTo>
                                    <a:pt x="50406" y="0"/>
                                  </a:lnTo>
                                  <a:lnTo>
                                    <a:pt x="50406" y="10541"/>
                                  </a:lnTo>
                                  <a:lnTo>
                                    <a:pt x="52489" y="10541"/>
                                  </a:lnTo>
                                  <a:lnTo>
                                    <a:pt x="52489" y="0"/>
                                  </a:lnTo>
                                  <a:lnTo>
                                    <a:pt x="127736" y="0"/>
                                  </a:lnTo>
                                  <a:lnTo>
                                    <a:pt x="127736" y="10541"/>
                                  </a:lnTo>
                                  <a:lnTo>
                                    <a:pt x="129807" y="10541"/>
                                  </a:lnTo>
                                  <a:lnTo>
                                    <a:pt x="129807" y="0"/>
                                  </a:lnTo>
                                  <a:lnTo>
                                    <a:pt x="178130" y="0"/>
                                  </a:lnTo>
                                  <a:lnTo>
                                    <a:pt x="178130" y="10541"/>
                                  </a:lnTo>
                                  <a:lnTo>
                                    <a:pt x="180213" y="10541"/>
                                  </a:lnTo>
                                  <a:lnTo>
                                    <a:pt x="180213" y="0"/>
                                  </a:lnTo>
                                  <a:lnTo>
                                    <a:pt x="310744" y="0"/>
                                  </a:lnTo>
                                  <a:lnTo>
                                    <a:pt x="310744" y="10541"/>
                                  </a:lnTo>
                                  <a:lnTo>
                                    <a:pt x="312813" y="10541"/>
                                  </a:lnTo>
                                  <a:lnTo>
                                    <a:pt x="312813" y="0"/>
                                  </a:lnTo>
                                  <a:lnTo>
                                    <a:pt x="361150" y="0"/>
                                  </a:lnTo>
                                  <a:lnTo>
                                    <a:pt x="361150" y="10541"/>
                                  </a:lnTo>
                                  <a:lnTo>
                                    <a:pt x="363220" y="10541"/>
                                  </a:lnTo>
                                  <a:lnTo>
                                    <a:pt x="363220" y="0"/>
                                  </a:lnTo>
                                  <a:lnTo>
                                    <a:pt x="435115" y="0"/>
                                  </a:lnTo>
                                  <a:lnTo>
                                    <a:pt x="435115" y="10541"/>
                                  </a:lnTo>
                                  <a:lnTo>
                                    <a:pt x="437159" y="10541"/>
                                  </a:lnTo>
                                  <a:lnTo>
                                    <a:pt x="437159" y="0"/>
                                  </a:lnTo>
                                  <a:lnTo>
                                    <a:pt x="485508" y="0"/>
                                  </a:lnTo>
                                  <a:lnTo>
                                    <a:pt x="485508" y="10541"/>
                                  </a:lnTo>
                                  <a:lnTo>
                                    <a:pt x="487579" y="10541"/>
                                  </a:lnTo>
                                  <a:lnTo>
                                    <a:pt x="487579" y="130658"/>
                                  </a:lnTo>
                                  <a:lnTo>
                                    <a:pt x="435115" y="130658"/>
                                  </a:lnTo>
                                  <a:lnTo>
                                    <a:pt x="435115" y="21692"/>
                                  </a:lnTo>
                                  <a:lnTo>
                                    <a:pt x="363220" y="21692"/>
                                  </a:lnTo>
                                  <a:lnTo>
                                    <a:pt x="363220" y="130658"/>
                                  </a:lnTo>
                                  <a:lnTo>
                                    <a:pt x="310744" y="130658"/>
                                  </a:lnTo>
                                  <a:lnTo>
                                    <a:pt x="310744" y="21692"/>
                                  </a:lnTo>
                                  <a:lnTo>
                                    <a:pt x="180213" y="21692"/>
                                  </a:lnTo>
                                  <a:lnTo>
                                    <a:pt x="180213" y="130658"/>
                                  </a:lnTo>
                                  <a:lnTo>
                                    <a:pt x="127736" y="130658"/>
                                  </a:lnTo>
                                  <a:lnTo>
                                    <a:pt x="127736" y="21692"/>
                                  </a:lnTo>
                                  <a:lnTo>
                                    <a:pt x="52489" y="21692"/>
                                  </a:lnTo>
                                  <a:lnTo>
                                    <a:pt x="52489" y="130658"/>
                                  </a:lnTo>
                                  <a:lnTo>
                                    <a:pt x="0" y="130658"/>
                                  </a:lnTo>
                                  <a:lnTo>
                                    <a:pt x="0" y="10541"/>
                                  </a:lnTo>
                                  <a:lnTo>
                                    <a:pt x="2095" y="10541"/>
                                  </a:lnTo>
                                  <a:lnTo>
                                    <a:pt x="2095" y="0"/>
                                  </a:lnTo>
                                  <a:close/>
                                </a:path>
                              </a:pathLst>
                            </a:custGeom>
                            <a:ln w="0" cap="flat">
                              <a:miter lim="100000"/>
                            </a:ln>
                          </wps:spPr>
                          <wps:style>
                            <a:lnRef idx="0">
                              <a:srgbClr val="000000">
                                <a:alpha val="0"/>
                              </a:srgbClr>
                            </a:lnRef>
                            <a:fillRef idx="1">
                              <a:srgbClr val="8A317E"/>
                            </a:fillRef>
                            <a:effectRef idx="0">
                              <a:scrgbClr r="0" g="0" b="0"/>
                            </a:effectRef>
                            <a:fontRef idx="none"/>
                          </wps:style>
                          <wps:bodyPr/>
                        </wps:wsp>
                        <wps:wsp>
                          <wps:cNvPr id="324" name="Shape 102"/>
                          <wps:cNvSpPr/>
                          <wps:spPr>
                            <a:xfrm>
                              <a:off x="1067196" y="1160575"/>
                              <a:ext cx="3632" cy="1880"/>
                            </a:xfrm>
                            <a:custGeom>
                              <a:avLst/>
                              <a:gdLst/>
                              <a:ahLst/>
                              <a:cxnLst/>
                              <a:rect l="0" t="0" r="0" b="0"/>
                              <a:pathLst>
                                <a:path w="3632" h="1880">
                                  <a:moveTo>
                                    <a:pt x="1739" y="114"/>
                                  </a:moveTo>
                                  <a:cubicBezTo>
                                    <a:pt x="1892" y="127"/>
                                    <a:pt x="2044" y="165"/>
                                    <a:pt x="2171" y="229"/>
                                  </a:cubicBezTo>
                                  <a:cubicBezTo>
                                    <a:pt x="2463" y="330"/>
                                    <a:pt x="2743" y="330"/>
                                    <a:pt x="2984" y="254"/>
                                  </a:cubicBezTo>
                                  <a:cubicBezTo>
                                    <a:pt x="3124" y="229"/>
                                    <a:pt x="3239" y="178"/>
                                    <a:pt x="3353" y="178"/>
                                  </a:cubicBezTo>
                                  <a:cubicBezTo>
                                    <a:pt x="3428" y="178"/>
                                    <a:pt x="3518" y="241"/>
                                    <a:pt x="3581" y="318"/>
                                  </a:cubicBezTo>
                                  <a:cubicBezTo>
                                    <a:pt x="3632" y="381"/>
                                    <a:pt x="3619" y="521"/>
                                    <a:pt x="3556" y="572"/>
                                  </a:cubicBezTo>
                                  <a:cubicBezTo>
                                    <a:pt x="3466" y="660"/>
                                    <a:pt x="3353" y="762"/>
                                    <a:pt x="3225" y="800"/>
                                  </a:cubicBezTo>
                                  <a:cubicBezTo>
                                    <a:pt x="2921" y="940"/>
                                    <a:pt x="2654" y="1080"/>
                                    <a:pt x="2591" y="1283"/>
                                  </a:cubicBezTo>
                                  <a:cubicBezTo>
                                    <a:pt x="2095" y="1448"/>
                                    <a:pt x="1676" y="1613"/>
                                    <a:pt x="1270" y="1727"/>
                                  </a:cubicBezTo>
                                  <a:cubicBezTo>
                                    <a:pt x="1015" y="1803"/>
                                    <a:pt x="685" y="1855"/>
                                    <a:pt x="394" y="1880"/>
                                  </a:cubicBezTo>
                                  <a:cubicBezTo>
                                    <a:pt x="152" y="1880"/>
                                    <a:pt x="0" y="1677"/>
                                    <a:pt x="114" y="1435"/>
                                  </a:cubicBezTo>
                                  <a:cubicBezTo>
                                    <a:pt x="152" y="1296"/>
                                    <a:pt x="215" y="1169"/>
                                    <a:pt x="291" y="1054"/>
                                  </a:cubicBezTo>
                                  <a:cubicBezTo>
                                    <a:pt x="394" y="889"/>
                                    <a:pt x="520" y="750"/>
                                    <a:pt x="622" y="584"/>
                                  </a:cubicBezTo>
                                  <a:cubicBezTo>
                                    <a:pt x="876" y="114"/>
                                    <a:pt x="1270" y="0"/>
                                    <a:pt x="1739" y="114"/>
                                  </a:cubicBezTo>
                                  <a:close/>
                                </a:path>
                              </a:pathLst>
                            </a:custGeom>
                            <a:ln w="0" cap="flat">
                              <a:miter lim="100000"/>
                            </a:ln>
                          </wps:spPr>
                          <wps:style>
                            <a:lnRef idx="0">
                              <a:srgbClr val="000000">
                                <a:alpha val="0"/>
                              </a:srgbClr>
                            </a:lnRef>
                            <a:fillRef idx="1">
                              <a:srgbClr val="8A317E"/>
                            </a:fillRef>
                            <a:effectRef idx="0">
                              <a:scrgbClr r="0" g="0" b="0"/>
                            </a:effectRef>
                            <a:fontRef idx="none"/>
                          </wps:style>
                          <wps:bodyPr/>
                        </wps:wsp>
                        <wps:wsp>
                          <wps:cNvPr id="325" name="Shape 103"/>
                          <wps:cNvSpPr/>
                          <wps:spPr>
                            <a:xfrm>
                              <a:off x="1066715" y="1163599"/>
                              <a:ext cx="902" cy="1283"/>
                            </a:xfrm>
                            <a:custGeom>
                              <a:avLst/>
                              <a:gdLst/>
                              <a:ahLst/>
                              <a:cxnLst/>
                              <a:rect l="0" t="0" r="0" b="0"/>
                              <a:pathLst>
                                <a:path w="902" h="1283">
                                  <a:moveTo>
                                    <a:pt x="699" y="38"/>
                                  </a:moveTo>
                                  <a:cubicBezTo>
                                    <a:pt x="839" y="64"/>
                                    <a:pt x="902" y="216"/>
                                    <a:pt x="877" y="356"/>
                                  </a:cubicBezTo>
                                  <a:cubicBezTo>
                                    <a:pt x="839" y="546"/>
                                    <a:pt x="813" y="711"/>
                                    <a:pt x="699" y="876"/>
                                  </a:cubicBezTo>
                                  <a:cubicBezTo>
                                    <a:pt x="584" y="1156"/>
                                    <a:pt x="369" y="1283"/>
                                    <a:pt x="216" y="1219"/>
                                  </a:cubicBezTo>
                                  <a:cubicBezTo>
                                    <a:pt x="89" y="1143"/>
                                    <a:pt x="0" y="876"/>
                                    <a:pt x="13" y="635"/>
                                  </a:cubicBezTo>
                                  <a:cubicBezTo>
                                    <a:pt x="13" y="407"/>
                                    <a:pt x="89" y="191"/>
                                    <a:pt x="318" y="64"/>
                                  </a:cubicBezTo>
                                  <a:cubicBezTo>
                                    <a:pt x="419" y="0"/>
                                    <a:pt x="584" y="0"/>
                                    <a:pt x="699" y="38"/>
                                  </a:cubicBezTo>
                                  <a:close/>
                                </a:path>
                              </a:pathLst>
                            </a:custGeom>
                            <a:ln w="0" cap="flat">
                              <a:miter lim="100000"/>
                            </a:ln>
                          </wps:spPr>
                          <wps:style>
                            <a:lnRef idx="0">
                              <a:srgbClr val="000000">
                                <a:alpha val="0"/>
                              </a:srgbClr>
                            </a:lnRef>
                            <a:fillRef idx="1">
                              <a:srgbClr val="8A317E"/>
                            </a:fillRef>
                            <a:effectRef idx="0">
                              <a:scrgbClr r="0" g="0" b="0"/>
                            </a:effectRef>
                            <a:fontRef idx="none"/>
                          </wps:style>
                          <wps:bodyPr/>
                        </wps:wsp>
                        <wps:wsp>
                          <wps:cNvPr id="326" name="Shape 104"/>
                          <wps:cNvSpPr/>
                          <wps:spPr>
                            <a:xfrm>
                              <a:off x="1067737" y="1156561"/>
                              <a:ext cx="3797" cy="2222"/>
                            </a:xfrm>
                            <a:custGeom>
                              <a:avLst/>
                              <a:gdLst/>
                              <a:ahLst/>
                              <a:cxnLst/>
                              <a:rect l="0" t="0" r="0" b="0"/>
                              <a:pathLst>
                                <a:path w="3797" h="2222">
                                  <a:moveTo>
                                    <a:pt x="3035" y="76"/>
                                  </a:moveTo>
                                  <a:cubicBezTo>
                                    <a:pt x="3239" y="0"/>
                                    <a:pt x="3480" y="25"/>
                                    <a:pt x="3620" y="241"/>
                                  </a:cubicBezTo>
                                  <a:cubicBezTo>
                                    <a:pt x="3759" y="406"/>
                                    <a:pt x="3797" y="648"/>
                                    <a:pt x="3696" y="889"/>
                                  </a:cubicBezTo>
                                  <a:cubicBezTo>
                                    <a:pt x="3582" y="1117"/>
                                    <a:pt x="3442" y="1295"/>
                                    <a:pt x="3214" y="1410"/>
                                  </a:cubicBezTo>
                                  <a:cubicBezTo>
                                    <a:pt x="2617" y="1638"/>
                                    <a:pt x="2019" y="1905"/>
                                    <a:pt x="1448" y="2134"/>
                                  </a:cubicBezTo>
                                  <a:cubicBezTo>
                                    <a:pt x="1360" y="2172"/>
                                    <a:pt x="1219" y="2184"/>
                                    <a:pt x="1143" y="2222"/>
                                  </a:cubicBezTo>
                                  <a:cubicBezTo>
                                    <a:pt x="826" y="2222"/>
                                    <a:pt x="648" y="2057"/>
                                    <a:pt x="432" y="1867"/>
                                  </a:cubicBezTo>
                                  <a:cubicBezTo>
                                    <a:pt x="0" y="1384"/>
                                    <a:pt x="39" y="1054"/>
                                    <a:pt x="648" y="774"/>
                                  </a:cubicBezTo>
                                  <a:cubicBezTo>
                                    <a:pt x="788" y="673"/>
                                    <a:pt x="1054" y="622"/>
                                    <a:pt x="1219" y="635"/>
                                  </a:cubicBezTo>
                                  <a:cubicBezTo>
                                    <a:pt x="1588" y="648"/>
                                    <a:pt x="1943" y="546"/>
                                    <a:pt x="2248" y="381"/>
                                  </a:cubicBezTo>
                                  <a:cubicBezTo>
                                    <a:pt x="2490" y="267"/>
                                    <a:pt x="2769" y="152"/>
                                    <a:pt x="3035" y="76"/>
                                  </a:cubicBezTo>
                                  <a:close/>
                                </a:path>
                              </a:pathLst>
                            </a:custGeom>
                            <a:ln w="0" cap="flat">
                              <a:miter lim="100000"/>
                            </a:ln>
                          </wps:spPr>
                          <wps:style>
                            <a:lnRef idx="0">
                              <a:srgbClr val="000000">
                                <a:alpha val="0"/>
                              </a:srgbClr>
                            </a:lnRef>
                            <a:fillRef idx="1">
                              <a:srgbClr val="8A317E"/>
                            </a:fillRef>
                            <a:effectRef idx="0">
                              <a:scrgbClr r="0" g="0" b="0"/>
                            </a:effectRef>
                            <a:fontRef idx="none"/>
                          </wps:style>
                          <wps:bodyPr/>
                        </wps:wsp>
                        <wps:wsp>
                          <wps:cNvPr id="327" name="Shape 105"/>
                          <wps:cNvSpPr/>
                          <wps:spPr>
                            <a:xfrm>
                              <a:off x="1071604" y="1166066"/>
                              <a:ext cx="2311" cy="2502"/>
                            </a:xfrm>
                            <a:custGeom>
                              <a:avLst/>
                              <a:gdLst/>
                              <a:ahLst/>
                              <a:cxnLst/>
                              <a:rect l="0" t="0" r="0" b="0"/>
                              <a:pathLst>
                                <a:path w="2311" h="2502">
                                  <a:moveTo>
                                    <a:pt x="1791" y="140"/>
                                  </a:moveTo>
                                  <a:cubicBezTo>
                                    <a:pt x="2070" y="0"/>
                                    <a:pt x="2311" y="241"/>
                                    <a:pt x="2286" y="673"/>
                                  </a:cubicBezTo>
                                  <a:cubicBezTo>
                                    <a:pt x="2286" y="736"/>
                                    <a:pt x="2260" y="914"/>
                                    <a:pt x="2172" y="1029"/>
                                  </a:cubicBezTo>
                                  <a:cubicBezTo>
                                    <a:pt x="1880" y="1460"/>
                                    <a:pt x="1613" y="1867"/>
                                    <a:pt x="1308" y="2260"/>
                                  </a:cubicBezTo>
                                  <a:cubicBezTo>
                                    <a:pt x="1156" y="2489"/>
                                    <a:pt x="1016" y="2502"/>
                                    <a:pt x="774" y="2337"/>
                                  </a:cubicBezTo>
                                  <a:cubicBezTo>
                                    <a:pt x="571" y="2184"/>
                                    <a:pt x="368" y="1994"/>
                                    <a:pt x="215" y="1791"/>
                                  </a:cubicBezTo>
                                  <a:cubicBezTo>
                                    <a:pt x="0" y="1473"/>
                                    <a:pt x="64" y="1257"/>
                                    <a:pt x="330" y="990"/>
                                  </a:cubicBezTo>
                                  <a:cubicBezTo>
                                    <a:pt x="762" y="584"/>
                                    <a:pt x="1283" y="406"/>
                                    <a:pt x="1791" y="140"/>
                                  </a:cubicBezTo>
                                  <a:close/>
                                </a:path>
                              </a:pathLst>
                            </a:custGeom>
                            <a:ln w="0" cap="flat">
                              <a:miter lim="100000"/>
                            </a:ln>
                          </wps:spPr>
                          <wps:style>
                            <a:lnRef idx="0">
                              <a:srgbClr val="000000">
                                <a:alpha val="0"/>
                              </a:srgbClr>
                            </a:lnRef>
                            <a:fillRef idx="1">
                              <a:srgbClr val="8A317E"/>
                            </a:fillRef>
                            <a:effectRef idx="0">
                              <a:scrgbClr r="0" g="0" b="0"/>
                            </a:effectRef>
                            <a:fontRef idx="none"/>
                          </wps:style>
                          <wps:bodyPr/>
                        </wps:wsp>
                        <wps:wsp>
                          <wps:cNvPr id="328" name="Shape 106"/>
                          <wps:cNvSpPr/>
                          <wps:spPr>
                            <a:xfrm>
                              <a:off x="1075242" y="1165455"/>
                              <a:ext cx="3010" cy="3327"/>
                            </a:xfrm>
                            <a:custGeom>
                              <a:avLst/>
                              <a:gdLst/>
                              <a:ahLst/>
                              <a:cxnLst/>
                              <a:rect l="0" t="0" r="0" b="0"/>
                              <a:pathLst>
                                <a:path w="3010" h="3327">
                                  <a:moveTo>
                                    <a:pt x="1613" y="0"/>
                                  </a:moveTo>
                                  <a:cubicBezTo>
                                    <a:pt x="2121" y="305"/>
                                    <a:pt x="2413" y="749"/>
                                    <a:pt x="2667" y="1308"/>
                                  </a:cubicBezTo>
                                  <a:cubicBezTo>
                                    <a:pt x="2718" y="1448"/>
                                    <a:pt x="2769" y="1613"/>
                                    <a:pt x="2807" y="1765"/>
                                  </a:cubicBezTo>
                                  <a:cubicBezTo>
                                    <a:pt x="3010" y="2527"/>
                                    <a:pt x="2604" y="3175"/>
                                    <a:pt x="1804" y="3239"/>
                                  </a:cubicBezTo>
                                  <a:cubicBezTo>
                                    <a:pt x="1346" y="3302"/>
                                    <a:pt x="864" y="3327"/>
                                    <a:pt x="394" y="3111"/>
                                  </a:cubicBezTo>
                                  <a:cubicBezTo>
                                    <a:pt x="38" y="2946"/>
                                    <a:pt x="0" y="2718"/>
                                    <a:pt x="254" y="2375"/>
                                  </a:cubicBezTo>
                                  <a:cubicBezTo>
                                    <a:pt x="305" y="2337"/>
                                    <a:pt x="356" y="2235"/>
                                    <a:pt x="407" y="2172"/>
                                  </a:cubicBezTo>
                                  <a:cubicBezTo>
                                    <a:pt x="674" y="1931"/>
                                    <a:pt x="788" y="1638"/>
                                    <a:pt x="775" y="1295"/>
                                  </a:cubicBezTo>
                                  <a:cubicBezTo>
                                    <a:pt x="775" y="775"/>
                                    <a:pt x="953" y="343"/>
                                    <a:pt x="1384" y="64"/>
                                  </a:cubicBezTo>
                                  <a:cubicBezTo>
                                    <a:pt x="1448" y="26"/>
                                    <a:pt x="1537" y="26"/>
                                    <a:pt x="1613" y="0"/>
                                  </a:cubicBezTo>
                                  <a:close/>
                                </a:path>
                              </a:pathLst>
                            </a:custGeom>
                            <a:ln w="0" cap="flat">
                              <a:miter lim="100000"/>
                            </a:ln>
                          </wps:spPr>
                          <wps:style>
                            <a:lnRef idx="0">
                              <a:srgbClr val="000000">
                                <a:alpha val="0"/>
                              </a:srgbClr>
                            </a:lnRef>
                            <a:fillRef idx="1">
                              <a:srgbClr val="8A317E"/>
                            </a:fillRef>
                            <a:effectRef idx="0">
                              <a:scrgbClr r="0" g="0" b="0"/>
                            </a:effectRef>
                            <a:fontRef idx="none"/>
                          </wps:style>
                          <wps:bodyPr/>
                        </wps:wsp>
                        <wps:wsp>
                          <wps:cNvPr id="329" name="Shape 107"/>
                          <wps:cNvSpPr/>
                          <wps:spPr>
                            <a:xfrm>
                              <a:off x="1068643" y="1171644"/>
                              <a:ext cx="3505" cy="1829"/>
                            </a:xfrm>
                            <a:custGeom>
                              <a:avLst/>
                              <a:gdLst/>
                              <a:ahLst/>
                              <a:cxnLst/>
                              <a:rect l="0" t="0" r="0" b="0"/>
                              <a:pathLst>
                                <a:path w="3505" h="1829">
                                  <a:moveTo>
                                    <a:pt x="2222" y="38"/>
                                  </a:moveTo>
                                  <a:cubicBezTo>
                                    <a:pt x="2553" y="51"/>
                                    <a:pt x="2934" y="38"/>
                                    <a:pt x="3213" y="267"/>
                                  </a:cubicBezTo>
                                  <a:cubicBezTo>
                                    <a:pt x="3340" y="394"/>
                                    <a:pt x="3505" y="470"/>
                                    <a:pt x="3505" y="660"/>
                                  </a:cubicBezTo>
                                  <a:cubicBezTo>
                                    <a:pt x="3467" y="889"/>
                                    <a:pt x="3289" y="1003"/>
                                    <a:pt x="3124" y="1092"/>
                                  </a:cubicBezTo>
                                  <a:cubicBezTo>
                                    <a:pt x="2857" y="1156"/>
                                    <a:pt x="2642" y="1232"/>
                                    <a:pt x="2362" y="1295"/>
                                  </a:cubicBezTo>
                                  <a:cubicBezTo>
                                    <a:pt x="1994" y="1384"/>
                                    <a:pt x="1663" y="1473"/>
                                    <a:pt x="1333" y="1663"/>
                                  </a:cubicBezTo>
                                  <a:cubicBezTo>
                                    <a:pt x="1092" y="1803"/>
                                    <a:pt x="774" y="1791"/>
                                    <a:pt x="482" y="1829"/>
                                  </a:cubicBezTo>
                                  <a:cubicBezTo>
                                    <a:pt x="394" y="1829"/>
                                    <a:pt x="241" y="1753"/>
                                    <a:pt x="203" y="1663"/>
                                  </a:cubicBezTo>
                                  <a:cubicBezTo>
                                    <a:pt x="0" y="1333"/>
                                    <a:pt x="0" y="1003"/>
                                    <a:pt x="165" y="648"/>
                                  </a:cubicBezTo>
                                  <a:cubicBezTo>
                                    <a:pt x="203" y="558"/>
                                    <a:pt x="267" y="495"/>
                                    <a:pt x="356" y="457"/>
                                  </a:cubicBezTo>
                                  <a:cubicBezTo>
                                    <a:pt x="927" y="178"/>
                                    <a:pt x="1536" y="0"/>
                                    <a:pt x="2222" y="38"/>
                                  </a:cubicBezTo>
                                  <a:close/>
                                </a:path>
                              </a:pathLst>
                            </a:custGeom>
                            <a:ln w="0" cap="flat">
                              <a:miter lim="100000"/>
                            </a:ln>
                          </wps:spPr>
                          <wps:style>
                            <a:lnRef idx="0">
                              <a:srgbClr val="000000">
                                <a:alpha val="0"/>
                              </a:srgbClr>
                            </a:lnRef>
                            <a:fillRef idx="1">
                              <a:srgbClr val="8A317E"/>
                            </a:fillRef>
                            <a:effectRef idx="0">
                              <a:scrgbClr r="0" g="0" b="0"/>
                            </a:effectRef>
                            <a:fontRef idx="none"/>
                          </wps:style>
                          <wps:bodyPr/>
                        </wps:wsp>
                        <wps:wsp>
                          <wps:cNvPr id="330" name="Shape 108"/>
                          <wps:cNvSpPr/>
                          <wps:spPr>
                            <a:xfrm>
                              <a:off x="1013116" y="1164538"/>
                              <a:ext cx="11024" cy="8839"/>
                            </a:xfrm>
                            <a:custGeom>
                              <a:avLst/>
                              <a:gdLst/>
                              <a:ahLst/>
                              <a:cxnLst/>
                              <a:rect l="0" t="0" r="0" b="0"/>
                              <a:pathLst>
                                <a:path w="11024" h="8839">
                                  <a:moveTo>
                                    <a:pt x="2629" y="114"/>
                                  </a:moveTo>
                                  <a:cubicBezTo>
                                    <a:pt x="2870" y="25"/>
                                    <a:pt x="3111" y="0"/>
                                    <a:pt x="3315" y="140"/>
                                  </a:cubicBezTo>
                                  <a:cubicBezTo>
                                    <a:pt x="3582" y="317"/>
                                    <a:pt x="3849" y="317"/>
                                    <a:pt x="4128" y="343"/>
                                  </a:cubicBezTo>
                                  <a:cubicBezTo>
                                    <a:pt x="4483" y="394"/>
                                    <a:pt x="4788" y="445"/>
                                    <a:pt x="5118" y="546"/>
                                  </a:cubicBezTo>
                                  <a:cubicBezTo>
                                    <a:pt x="5335" y="610"/>
                                    <a:pt x="5398" y="813"/>
                                    <a:pt x="5321" y="1003"/>
                                  </a:cubicBezTo>
                                  <a:cubicBezTo>
                                    <a:pt x="5118" y="1321"/>
                                    <a:pt x="4915" y="1651"/>
                                    <a:pt x="4699" y="1981"/>
                                  </a:cubicBezTo>
                                  <a:cubicBezTo>
                                    <a:pt x="4636" y="2057"/>
                                    <a:pt x="4547" y="2121"/>
                                    <a:pt x="4483" y="2121"/>
                                  </a:cubicBezTo>
                                  <a:cubicBezTo>
                                    <a:pt x="3937" y="2235"/>
                                    <a:pt x="3531" y="2591"/>
                                    <a:pt x="3175" y="2946"/>
                                  </a:cubicBezTo>
                                  <a:cubicBezTo>
                                    <a:pt x="2870" y="3213"/>
                                    <a:pt x="2591" y="3480"/>
                                    <a:pt x="2349" y="3721"/>
                                  </a:cubicBezTo>
                                  <a:cubicBezTo>
                                    <a:pt x="2096" y="3975"/>
                                    <a:pt x="2096" y="4242"/>
                                    <a:pt x="2349" y="4407"/>
                                  </a:cubicBezTo>
                                  <a:cubicBezTo>
                                    <a:pt x="3035" y="4915"/>
                                    <a:pt x="3721" y="5435"/>
                                    <a:pt x="4636" y="5372"/>
                                  </a:cubicBezTo>
                                  <a:cubicBezTo>
                                    <a:pt x="4915" y="5347"/>
                                    <a:pt x="5118" y="5372"/>
                                    <a:pt x="5359" y="5372"/>
                                  </a:cubicBezTo>
                                  <a:lnTo>
                                    <a:pt x="5359" y="5296"/>
                                  </a:lnTo>
                                  <a:cubicBezTo>
                                    <a:pt x="5741" y="5296"/>
                                    <a:pt x="6121" y="5321"/>
                                    <a:pt x="6503" y="5296"/>
                                  </a:cubicBezTo>
                                  <a:cubicBezTo>
                                    <a:pt x="6604" y="5296"/>
                                    <a:pt x="6706" y="5321"/>
                                    <a:pt x="6769" y="5283"/>
                                  </a:cubicBezTo>
                                  <a:cubicBezTo>
                                    <a:pt x="7734" y="4915"/>
                                    <a:pt x="8738" y="4991"/>
                                    <a:pt x="9729" y="4826"/>
                                  </a:cubicBezTo>
                                  <a:cubicBezTo>
                                    <a:pt x="9957" y="4775"/>
                                    <a:pt x="10211" y="4800"/>
                                    <a:pt x="10427" y="4826"/>
                                  </a:cubicBezTo>
                                  <a:cubicBezTo>
                                    <a:pt x="10732" y="4826"/>
                                    <a:pt x="10846" y="4991"/>
                                    <a:pt x="10973" y="5245"/>
                                  </a:cubicBezTo>
                                  <a:cubicBezTo>
                                    <a:pt x="11024" y="5474"/>
                                    <a:pt x="11011" y="5702"/>
                                    <a:pt x="10935" y="5931"/>
                                  </a:cubicBezTo>
                                  <a:cubicBezTo>
                                    <a:pt x="10808" y="6350"/>
                                    <a:pt x="10579" y="6731"/>
                                    <a:pt x="10287" y="7036"/>
                                  </a:cubicBezTo>
                                  <a:cubicBezTo>
                                    <a:pt x="9932" y="7455"/>
                                    <a:pt x="9475" y="7848"/>
                                    <a:pt x="9030" y="8191"/>
                                  </a:cubicBezTo>
                                  <a:cubicBezTo>
                                    <a:pt x="8560" y="8572"/>
                                    <a:pt x="7989" y="8725"/>
                                    <a:pt x="7354" y="8598"/>
                                  </a:cubicBezTo>
                                  <a:cubicBezTo>
                                    <a:pt x="6528" y="8407"/>
                                    <a:pt x="5665" y="8509"/>
                                    <a:pt x="4814" y="8509"/>
                                  </a:cubicBezTo>
                                  <a:cubicBezTo>
                                    <a:pt x="4597" y="8509"/>
                                    <a:pt x="4420" y="8623"/>
                                    <a:pt x="4191" y="8674"/>
                                  </a:cubicBezTo>
                                  <a:cubicBezTo>
                                    <a:pt x="3505" y="8839"/>
                                    <a:pt x="2769" y="8318"/>
                                    <a:pt x="2756" y="7594"/>
                                  </a:cubicBezTo>
                                  <a:cubicBezTo>
                                    <a:pt x="2756" y="7061"/>
                                    <a:pt x="2591" y="6591"/>
                                    <a:pt x="2299" y="6121"/>
                                  </a:cubicBezTo>
                                  <a:cubicBezTo>
                                    <a:pt x="2070" y="5778"/>
                                    <a:pt x="1893" y="5372"/>
                                    <a:pt x="1778" y="4953"/>
                                  </a:cubicBezTo>
                                  <a:cubicBezTo>
                                    <a:pt x="1613" y="4407"/>
                                    <a:pt x="1257" y="4051"/>
                                    <a:pt x="839" y="3734"/>
                                  </a:cubicBezTo>
                                  <a:cubicBezTo>
                                    <a:pt x="724" y="3658"/>
                                    <a:pt x="546" y="3581"/>
                                    <a:pt x="432" y="3480"/>
                                  </a:cubicBezTo>
                                  <a:cubicBezTo>
                                    <a:pt x="77" y="3162"/>
                                    <a:pt x="0" y="2832"/>
                                    <a:pt x="204" y="2375"/>
                                  </a:cubicBezTo>
                                  <a:cubicBezTo>
                                    <a:pt x="394" y="1930"/>
                                    <a:pt x="584" y="1460"/>
                                    <a:pt x="762" y="1003"/>
                                  </a:cubicBezTo>
                                  <a:cubicBezTo>
                                    <a:pt x="851" y="813"/>
                                    <a:pt x="966" y="686"/>
                                    <a:pt x="1156" y="610"/>
                                  </a:cubicBezTo>
                                  <a:cubicBezTo>
                                    <a:pt x="1651" y="470"/>
                                    <a:pt x="2134" y="279"/>
                                    <a:pt x="2629" y="114"/>
                                  </a:cubicBezTo>
                                  <a:close/>
                                </a:path>
                              </a:pathLst>
                            </a:custGeom>
                            <a:ln w="0" cap="flat">
                              <a:miter lim="100000"/>
                            </a:ln>
                          </wps:spPr>
                          <wps:style>
                            <a:lnRef idx="0">
                              <a:srgbClr val="000000">
                                <a:alpha val="0"/>
                              </a:srgbClr>
                            </a:lnRef>
                            <a:fillRef idx="1">
                              <a:srgbClr val="8A317E"/>
                            </a:fillRef>
                            <a:effectRef idx="0">
                              <a:scrgbClr r="0" g="0" b="0"/>
                            </a:effectRef>
                            <a:fontRef idx="none"/>
                          </wps:style>
                          <wps:bodyPr/>
                        </wps:wsp>
                        <wps:wsp>
                          <wps:cNvPr id="331" name="Shape 109"/>
                          <wps:cNvSpPr/>
                          <wps:spPr>
                            <a:xfrm>
                              <a:off x="1073717" y="1169746"/>
                              <a:ext cx="4369" cy="2540"/>
                            </a:xfrm>
                            <a:custGeom>
                              <a:avLst/>
                              <a:gdLst/>
                              <a:ahLst/>
                              <a:cxnLst/>
                              <a:rect l="0" t="0" r="0" b="0"/>
                              <a:pathLst>
                                <a:path w="4369" h="2540">
                                  <a:moveTo>
                                    <a:pt x="2680" y="267"/>
                                  </a:moveTo>
                                  <a:cubicBezTo>
                                    <a:pt x="3111" y="0"/>
                                    <a:pt x="3505" y="89"/>
                                    <a:pt x="3835" y="495"/>
                                  </a:cubicBezTo>
                                  <a:cubicBezTo>
                                    <a:pt x="4001" y="762"/>
                                    <a:pt x="4128" y="1041"/>
                                    <a:pt x="4293" y="1308"/>
                                  </a:cubicBezTo>
                                  <a:cubicBezTo>
                                    <a:pt x="4369" y="1511"/>
                                    <a:pt x="4356" y="1663"/>
                                    <a:pt x="4153" y="1816"/>
                                  </a:cubicBezTo>
                                  <a:cubicBezTo>
                                    <a:pt x="3810" y="2121"/>
                                    <a:pt x="3658" y="2159"/>
                                    <a:pt x="2959" y="2121"/>
                                  </a:cubicBezTo>
                                  <a:cubicBezTo>
                                    <a:pt x="2731" y="2159"/>
                                    <a:pt x="2515" y="2197"/>
                                    <a:pt x="2286" y="2248"/>
                                  </a:cubicBezTo>
                                  <a:cubicBezTo>
                                    <a:pt x="1816" y="2324"/>
                                    <a:pt x="1333" y="2438"/>
                                    <a:pt x="864" y="2502"/>
                                  </a:cubicBezTo>
                                  <a:cubicBezTo>
                                    <a:pt x="750" y="2540"/>
                                    <a:pt x="635" y="2540"/>
                                    <a:pt x="533" y="2527"/>
                                  </a:cubicBezTo>
                                  <a:cubicBezTo>
                                    <a:pt x="153" y="2464"/>
                                    <a:pt x="0" y="2159"/>
                                    <a:pt x="178" y="1854"/>
                                  </a:cubicBezTo>
                                  <a:cubicBezTo>
                                    <a:pt x="483" y="1308"/>
                                    <a:pt x="864" y="889"/>
                                    <a:pt x="1524" y="749"/>
                                  </a:cubicBezTo>
                                  <a:cubicBezTo>
                                    <a:pt x="1930" y="648"/>
                                    <a:pt x="2311" y="495"/>
                                    <a:pt x="2680" y="267"/>
                                  </a:cubicBezTo>
                                  <a:close/>
                                </a:path>
                              </a:pathLst>
                            </a:custGeom>
                            <a:ln w="0" cap="flat">
                              <a:miter lim="100000"/>
                            </a:ln>
                          </wps:spPr>
                          <wps:style>
                            <a:lnRef idx="0">
                              <a:srgbClr val="000000">
                                <a:alpha val="0"/>
                              </a:srgbClr>
                            </a:lnRef>
                            <a:fillRef idx="1">
                              <a:srgbClr val="8A317E"/>
                            </a:fillRef>
                            <a:effectRef idx="0">
                              <a:scrgbClr r="0" g="0" b="0"/>
                            </a:effectRef>
                            <a:fontRef idx="none"/>
                          </wps:style>
                          <wps:bodyPr/>
                        </wps:wsp>
                        <wps:wsp>
                          <wps:cNvPr id="332" name="Shape 110"/>
                          <wps:cNvSpPr/>
                          <wps:spPr>
                            <a:xfrm>
                              <a:off x="968073" y="1158292"/>
                              <a:ext cx="5067" cy="2286"/>
                            </a:xfrm>
                            <a:custGeom>
                              <a:avLst/>
                              <a:gdLst/>
                              <a:ahLst/>
                              <a:cxnLst/>
                              <a:rect l="0" t="0" r="0" b="0"/>
                              <a:pathLst>
                                <a:path w="5067" h="2286">
                                  <a:moveTo>
                                    <a:pt x="3365" y="64"/>
                                  </a:moveTo>
                                  <a:cubicBezTo>
                                    <a:pt x="3822" y="64"/>
                                    <a:pt x="4280" y="0"/>
                                    <a:pt x="4711" y="152"/>
                                  </a:cubicBezTo>
                                  <a:cubicBezTo>
                                    <a:pt x="5004" y="241"/>
                                    <a:pt x="5067" y="317"/>
                                    <a:pt x="5067" y="597"/>
                                  </a:cubicBezTo>
                                  <a:cubicBezTo>
                                    <a:pt x="5067" y="724"/>
                                    <a:pt x="5067" y="851"/>
                                    <a:pt x="5054" y="965"/>
                                  </a:cubicBezTo>
                                  <a:cubicBezTo>
                                    <a:pt x="5042" y="1244"/>
                                    <a:pt x="4940" y="1359"/>
                                    <a:pt x="4622" y="1359"/>
                                  </a:cubicBezTo>
                                  <a:cubicBezTo>
                                    <a:pt x="4280" y="1359"/>
                                    <a:pt x="4001" y="1498"/>
                                    <a:pt x="3733" y="1676"/>
                                  </a:cubicBezTo>
                                  <a:cubicBezTo>
                                    <a:pt x="3035" y="2070"/>
                                    <a:pt x="3035" y="2070"/>
                                    <a:pt x="2273" y="2044"/>
                                  </a:cubicBezTo>
                                  <a:cubicBezTo>
                                    <a:pt x="1867" y="2032"/>
                                    <a:pt x="1486" y="2044"/>
                                    <a:pt x="1105" y="2172"/>
                                  </a:cubicBezTo>
                                  <a:cubicBezTo>
                                    <a:pt x="838" y="2286"/>
                                    <a:pt x="647" y="2172"/>
                                    <a:pt x="482" y="1981"/>
                                  </a:cubicBezTo>
                                  <a:cubicBezTo>
                                    <a:pt x="0" y="1321"/>
                                    <a:pt x="76" y="1041"/>
                                    <a:pt x="838" y="787"/>
                                  </a:cubicBezTo>
                                  <a:cubicBezTo>
                                    <a:pt x="1029" y="724"/>
                                    <a:pt x="1257" y="698"/>
                                    <a:pt x="1473" y="698"/>
                                  </a:cubicBezTo>
                                  <a:cubicBezTo>
                                    <a:pt x="1956" y="698"/>
                                    <a:pt x="2438" y="584"/>
                                    <a:pt x="2806" y="267"/>
                                  </a:cubicBezTo>
                                  <a:cubicBezTo>
                                    <a:pt x="2959" y="114"/>
                                    <a:pt x="3162" y="64"/>
                                    <a:pt x="3365" y="64"/>
                                  </a:cubicBezTo>
                                  <a:close/>
                                </a:path>
                              </a:pathLst>
                            </a:custGeom>
                            <a:ln w="0" cap="flat">
                              <a:miter lim="100000"/>
                            </a:ln>
                          </wps:spPr>
                          <wps:style>
                            <a:lnRef idx="0">
                              <a:srgbClr val="000000">
                                <a:alpha val="0"/>
                              </a:srgbClr>
                            </a:lnRef>
                            <a:fillRef idx="1">
                              <a:srgbClr val="8A317E"/>
                            </a:fillRef>
                            <a:effectRef idx="0">
                              <a:scrgbClr r="0" g="0" b="0"/>
                            </a:effectRef>
                            <a:fontRef idx="none"/>
                          </wps:style>
                          <wps:bodyPr/>
                        </wps:wsp>
                        <wps:wsp>
                          <wps:cNvPr id="333" name="Shape 111"/>
                          <wps:cNvSpPr/>
                          <wps:spPr>
                            <a:xfrm>
                              <a:off x="964835" y="1158104"/>
                              <a:ext cx="8077" cy="10821"/>
                            </a:xfrm>
                            <a:custGeom>
                              <a:avLst/>
                              <a:gdLst/>
                              <a:ahLst/>
                              <a:cxnLst/>
                              <a:rect l="0" t="0" r="0" b="0"/>
                              <a:pathLst>
                                <a:path w="8077" h="10821">
                                  <a:moveTo>
                                    <a:pt x="1029" y="305"/>
                                  </a:moveTo>
                                  <a:cubicBezTo>
                                    <a:pt x="1333" y="534"/>
                                    <a:pt x="1562" y="876"/>
                                    <a:pt x="1651" y="1232"/>
                                  </a:cubicBezTo>
                                  <a:cubicBezTo>
                                    <a:pt x="1943" y="2375"/>
                                    <a:pt x="2146" y="3556"/>
                                    <a:pt x="2362" y="4699"/>
                                  </a:cubicBezTo>
                                  <a:cubicBezTo>
                                    <a:pt x="2413" y="5118"/>
                                    <a:pt x="2362" y="5537"/>
                                    <a:pt x="2375" y="5931"/>
                                  </a:cubicBezTo>
                                  <a:cubicBezTo>
                                    <a:pt x="2375" y="6198"/>
                                    <a:pt x="2387" y="6464"/>
                                    <a:pt x="2413" y="6706"/>
                                  </a:cubicBezTo>
                                  <a:cubicBezTo>
                                    <a:pt x="2477" y="7125"/>
                                    <a:pt x="2629" y="7468"/>
                                    <a:pt x="2972" y="7760"/>
                                  </a:cubicBezTo>
                                  <a:cubicBezTo>
                                    <a:pt x="3251" y="8027"/>
                                    <a:pt x="3518" y="8331"/>
                                    <a:pt x="3797" y="8624"/>
                                  </a:cubicBezTo>
                                  <a:cubicBezTo>
                                    <a:pt x="3988" y="8789"/>
                                    <a:pt x="4140" y="8941"/>
                                    <a:pt x="4369" y="9055"/>
                                  </a:cubicBezTo>
                                  <a:cubicBezTo>
                                    <a:pt x="5029" y="9360"/>
                                    <a:pt x="5067" y="9347"/>
                                    <a:pt x="5766" y="9055"/>
                                  </a:cubicBezTo>
                                  <a:cubicBezTo>
                                    <a:pt x="5994" y="8941"/>
                                    <a:pt x="6210" y="8852"/>
                                    <a:pt x="6414" y="8725"/>
                                  </a:cubicBezTo>
                                  <a:cubicBezTo>
                                    <a:pt x="6744" y="8547"/>
                                    <a:pt x="7100" y="8535"/>
                                    <a:pt x="7442" y="8598"/>
                                  </a:cubicBezTo>
                                  <a:cubicBezTo>
                                    <a:pt x="7595" y="8624"/>
                                    <a:pt x="7772" y="8725"/>
                                    <a:pt x="7862" y="8827"/>
                                  </a:cubicBezTo>
                                  <a:cubicBezTo>
                                    <a:pt x="8077" y="9055"/>
                                    <a:pt x="8039" y="9271"/>
                                    <a:pt x="7798" y="9436"/>
                                  </a:cubicBezTo>
                                  <a:cubicBezTo>
                                    <a:pt x="7683" y="9525"/>
                                    <a:pt x="7557" y="9614"/>
                                    <a:pt x="7430" y="9690"/>
                                  </a:cubicBezTo>
                                  <a:cubicBezTo>
                                    <a:pt x="6972" y="9919"/>
                                    <a:pt x="6490" y="10160"/>
                                    <a:pt x="5969" y="10363"/>
                                  </a:cubicBezTo>
                                  <a:cubicBezTo>
                                    <a:pt x="5690" y="10490"/>
                                    <a:pt x="5321" y="10541"/>
                                    <a:pt x="5004" y="10592"/>
                                  </a:cubicBezTo>
                                  <a:cubicBezTo>
                                    <a:pt x="4267" y="10681"/>
                                    <a:pt x="3543" y="10732"/>
                                    <a:pt x="2819" y="10808"/>
                                  </a:cubicBezTo>
                                  <a:cubicBezTo>
                                    <a:pt x="2705" y="10821"/>
                                    <a:pt x="2578" y="10821"/>
                                    <a:pt x="2553" y="10821"/>
                                  </a:cubicBezTo>
                                  <a:lnTo>
                                    <a:pt x="1575" y="10821"/>
                                  </a:lnTo>
                                  <a:cubicBezTo>
                                    <a:pt x="965" y="10808"/>
                                    <a:pt x="406" y="10452"/>
                                    <a:pt x="419" y="9690"/>
                                  </a:cubicBezTo>
                                  <a:cubicBezTo>
                                    <a:pt x="470" y="8700"/>
                                    <a:pt x="546" y="7734"/>
                                    <a:pt x="660" y="6757"/>
                                  </a:cubicBezTo>
                                  <a:cubicBezTo>
                                    <a:pt x="774" y="5614"/>
                                    <a:pt x="750" y="4509"/>
                                    <a:pt x="381" y="3391"/>
                                  </a:cubicBezTo>
                                  <a:cubicBezTo>
                                    <a:pt x="64" y="2527"/>
                                    <a:pt x="0" y="1626"/>
                                    <a:pt x="114" y="711"/>
                                  </a:cubicBezTo>
                                  <a:cubicBezTo>
                                    <a:pt x="140" y="216"/>
                                    <a:pt x="622" y="0"/>
                                    <a:pt x="1029" y="305"/>
                                  </a:cubicBezTo>
                                  <a:close/>
                                </a:path>
                              </a:pathLst>
                            </a:custGeom>
                            <a:ln w="0" cap="flat">
                              <a:miter lim="100000"/>
                            </a:ln>
                          </wps:spPr>
                          <wps:style>
                            <a:lnRef idx="0">
                              <a:srgbClr val="000000">
                                <a:alpha val="0"/>
                              </a:srgbClr>
                            </a:lnRef>
                            <a:fillRef idx="1">
                              <a:srgbClr val="8A317E"/>
                            </a:fillRef>
                            <a:effectRef idx="0">
                              <a:scrgbClr r="0" g="0" b="0"/>
                            </a:effectRef>
                            <a:fontRef idx="none"/>
                          </wps:style>
                          <wps:bodyPr/>
                        </wps:wsp>
                        <wps:wsp>
                          <wps:cNvPr id="334" name="Shape 112"/>
                          <wps:cNvSpPr/>
                          <wps:spPr>
                            <a:xfrm>
                              <a:off x="969862" y="1162663"/>
                              <a:ext cx="3505" cy="2197"/>
                            </a:xfrm>
                            <a:custGeom>
                              <a:avLst/>
                              <a:gdLst/>
                              <a:ahLst/>
                              <a:cxnLst/>
                              <a:rect l="0" t="0" r="0" b="0"/>
                              <a:pathLst>
                                <a:path w="3505" h="2197">
                                  <a:moveTo>
                                    <a:pt x="2083" y="89"/>
                                  </a:moveTo>
                                  <a:cubicBezTo>
                                    <a:pt x="2362" y="0"/>
                                    <a:pt x="2654" y="0"/>
                                    <a:pt x="2921" y="127"/>
                                  </a:cubicBezTo>
                                  <a:cubicBezTo>
                                    <a:pt x="3187" y="241"/>
                                    <a:pt x="3340" y="406"/>
                                    <a:pt x="3404" y="711"/>
                                  </a:cubicBezTo>
                                  <a:cubicBezTo>
                                    <a:pt x="3416" y="914"/>
                                    <a:pt x="3454" y="1130"/>
                                    <a:pt x="3467" y="1346"/>
                                  </a:cubicBezTo>
                                  <a:cubicBezTo>
                                    <a:pt x="3505" y="1651"/>
                                    <a:pt x="3429" y="1791"/>
                                    <a:pt x="3175" y="1905"/>
                                  </a:cubicBezTo>
                                  <a:cubicBezTo>
                                    <a:pt x="2845" y="2057"/>
                                    <a:pt x="2489" y="2197"/>
                                    <a:pt x="2121" y="2184"/>
                                  </a:cubicBezTo>
                                  <a:cubicBezTo>
                                    <a:pt x="1956" y="2159"/>
                                    <a:pt x="1804" y="2184"/>
                                    <a:pt x="1651" y="2184"/>
                                  </a:cubicBezTo>
                                  <a:lnTo>
                                    <a:pt x="1651" y="2197"/>
                                  </a:lnTo>
                                  <a:lnTo>
                                    <a:pt x="939" y="2197"/>
                                  </a:lnTo>
                                  <a:cubicBezTo>
                                    <a:pt x="292" y="2146"/>
                                    <a:pt x="0" y="1473"/>
                                    <a:pt x="356" y="1003"/>
                                  </a:cubicBezTo>
                                  <a:cubicBezTo>
                                    <a:pt x="495" y="813"/>
                                    <a:pt x="712" y="660"/>
                                    <a:pt x="901" y="558"/>
                                  </a:cubicBezTo>
                                  <a:cubicBezTo>
                                    <a:pt x="1295" y="368"/>
                                    <a:pt x="1689" y="228"/>
                                    <a:pt x="2083" y="89"/>
                                  </a:cubicBezTo>
                                  <a:close/>
                                </a:path>
                              </a:pathLst>
                            </a:custGeom>
                            <a:ln w="0" cap="flat">
                              <a:miter lim="100000"/>
                            </a:ln>
                          </wps:spPr>
                          <wps:style>
                            <a:lnRef idx="0">
                              <a:srgbClr val="000000">
                                <a:alpha val="0"/>
                              </a:srgbClr>
                            </a:lnRef>
                            <a:fillRef idx="1">
                              <a:srgbClr val="8A317E"/>
                            </a:fillRef>
                            <a:effectRef idx="0">
                              <a:scrgbClr r="0" g="0" b="0"/>
                            </a:effectRef>
                            <a:fontRef idx="none"/>
                          </wps:style>
                          <wps:bodyPr/>
                        </wps:wsp>
                        <wps:wsp>
                          <wps:cNvPr id="335" name="Shape 113"/>
                          <wps:cNvSpPr/>
                          <wps:spPr>
                            <a:xfrm>
                              <a:off x="975820" y="1148713"/>
                              <a:ext cx="8699" cy="17412"/>
                            </a:xfrm>
                            <a:custGeom>
                              <a:avLst/>
                              <a:gdLst/>
                              <a:ahLst/>
                              <a:cxnLst/>
                              <a:rect l="0" t="0" r="0" b="0"/>
                              <a:pathLst>
                                <a:path w="8699" h="17412">
                                  <a:moveTo>
                                    <a:pt x="1791" y="13"/>
                                  </a:moveTo>
                                  <a:cubicBezTo>
                                    <a:pt x="2273" y="165"/>
                                    <a:pt x="2768" y="114"/>
                                    <a:pt x="3251" y="140"/>
                                  </a:cubicBezTo>
                                  <a:cubicBezTo>
                                    <a:pt x="3416" y="140"/>
                                    <a:pt x="3556" y="203"/>
                                    <a:pt x="3683" y="267"/>
                                  </a:cubicBezTo>
                                  <a:cubicBezTo>
                                    <a:pt x="4648" y="597"/>
                                    <a:pt x="5651" y="622"/>
                                    <a:pt x="6603" y="343"/>
                                  </a:cubicBezTo>
                                  <a:cubicBezTo>
                                    <a:pt x="6959" y="241"/>
                                    <a:pt x="7315" y="292"/>
                                    <a:pt x="7620" y="533"/>
                                  </a:cubicBezTo>
                                  <a:cubicBezTo>
                                    <a:pt x="8141" y="927"/>
                                    <a:pt x="8458" y="1410"/>
                                    <a:pt x="8420" y="2121"/>
                                  </a:cubicBezTo>
                                  <a:cubicBezTo>
                                    <a:pt x="8407" y="2896"/>
                                    <a:pt x="8420" y="3670"/>
                                    <a:pt x="8648" y="4432"/>
                                  </a:cubicBezTo>
                                  <a:cubicBezTo>
                                    <a:pt x="8699" y="4597"/>
                                    <a:pt x="8661" y="4775"/>
                                    <a:pt x="8585" y="4915"/>
                                  </a:cubicBezTo>
                                  <a:cubicBezTo>
                                    <a:pt x="8306" y="5664"/>
                                    <a:pt x="8255" y="6439"/>
                                    <a:pt x="8255" y="7226"/>
                                  </a:cubicBezTo>
                                  <a:lnTo>
                                    <a:pt x="8255" y="10363"/>
                                  </a:lnTo>
                                  <a:cubicBezTo>
                                    <a:pt x="8255" y="11481"/>
                                    <a:pt x="8293" y="12611"/>
                                    <a:pt x="8255" y="13729"/>
                                  </a:cubicBezTo>
                                  <a:cubicBezTo>
                                    <a:pt x="8229" y="14732"/>
                                    <a:pt x="8141" y="15761"/>
                                    <a:pt x="8077" y="16776"/>
                                  </a:cubicBezTo>
                                  <a:cubicBezTo>
                                    <a:pt x="8013" y="17247"/>
                                    <a:pt x="7848" y="17412"/>
                                    <a:pt x="7365" y="17412"/>
                                  </a:cubicBezTo>
                                  <a:cubicBezTo>
                                    <a:pt x="6807" y="17412"/>
                                    <a:pt x="6261" y="17373"/>
                                    <a:pt x="5664" y="17335"/>
                                  </a:cubicBezTo>
                                  <a:cubicBezTo>
                                    <a:pt x="5270" y="17285"/>
                                    <a:pt x="5042" y="16967"/>
                                    <a:pt x="5067" y="16599"/>
                                  </a:cubicBezTo>
                                  <a:cubicBezTo>
                                    <a:pt x="5067" y="16485"/>
                                    <a:pt x="5105" y="16408"/>
                                    <a:pt x="5143" y="16307"/>
                                  </a:cubicBezTo>
                                  <a:cubicBezTo>
                                    <a:pt x="5232" y="15989"/>
                                    <a:pt x="5207" y="15684"/>
                                    <a:pt x="4952" y="15443"/>
                                  </a:cubicBezTo>
                                  <a:cubicBezTo>
                                    <a:pt x="4749" y="15253"/>
                                    <a:pt x="4749" y="15037"/>
                                    <a:pt x="4826" y="14795"/>
                                  </a:cubicBezTo>
                                  <a:cubicBezTo>
                                    <a:pt x="4838" y="14732"/>
                                    <a:pt x="4838" y="14706"/>
                                    <a:pt x="4889" y="14656"/>
                                  </a:cubicBezTo>
                                  <a:cubicBezTo>
                                    <a:pt x="5435" y="13627"/>
                                    <a:pt x="5664" y="12446"/>
                                    <a:pt x="6172" y="11417"/>
                                  </a:cubicBezTo>
                                  <a:cubicBezTo>
                                    <a:pt x="6464" y="10846"/>
                                    <a:pt x="6693" y="10249"/>
                                    <a:pt x="6947" y="9639"/>
                                  </a:cubicBezTo>
                                  <a:cubicBezTo>
                                    <a:pt x="6985" y="9487"/>
                                    <a:pt x="7073" y="9334"/>
                                    <a:pt x="7073" y="9169"/>
                                  </a:cubicBezTo>
                                  <a:cubicBezTo>
                                    <a:pt x="7035" y="8204"/>
                                    <a:pt x="7035" y="7226"/>
                                    <a:pt x="6426" y="6401"/>
                                  </a:cubicBezTo>
                                  <a:cubicBezTo>
                                    <a:pt x="6286" y="6210"/>
                                    <a:pt x="6096" y="6033"/>
                                    <a:pt x="5931" y="5880"/>
                                  </a:cubicBezTo>
                                  <a:cubicBezTo>
                                    <a:pt x="5486" y="5486"/>
                                    <a:pt x="4991" y="5423"/>
                                    <a:pt x="4470" y="5626"/>
                                  </a:cubicBezTo>
                                  <a:cubicBezTo>
                                    <a:pt x="4152" y="5753"/>
                                    <a:pt x="3835" y="5829"/>
                                    <a:pt x="3505" y="5855"/>
                                  </a:cubicBezTo>
                                  <a:cubicBezTo>
                                    <a:pt x="2959" y="5880"/>
                                    <a:pt x="2400" y="5905"/>
                                    <a:pt x="1867" y="5905"/>
                                  </a:cubicBezTo>
                                  <a:cubicBezTo>
                                    <a:pt x="1739" y="5905"/>
                                    <a:pt x="1612" y="5905"/>
                                    <a:pt x="1511" y="5855"/>
                                  </a:cubicBezTo>
                                  <a:cubicBezTo>
                                    <a:pt x="1371" y="5829"/>
                                    <a:pt x="1257" y="5690"/>
                                    <a:pt x="1295" y="5524"/>
                                  </a:cubicBezTo>
                                  <a:cubicBezTo>
                                    <a:pt x="1422" y="5181"/>
                                    <a:pt x="1473" y="4838"/>
                                    <a:pt x="1854" y="4661"/>
                                  </a:cubicBezTo>
                                  <a:cubicBezTo>
                                    <a:pt x="2019" y="4547"/>
                                    <a:pt x="2184" y="4470"/>
                                    <a:pt x="2362" y="4508"/>
                                  </a:cubicBezTo>
                                  <a:cubicBezTo>
                                    <a:pt x="2997" y="4597"/>
                                    <a:pt x="3556" y="4356"/>
                                    <a:pt x="4102" y="4204"/>
                                  </a:cubicBezTo>
                                  <a:cubicBezTo>
                                    <a:pt x="4711" y="4064"/>
                                    <a:pt x="4889" y="3658"/>
                                    <a:pt x="4749" y="3061"/>
                                  </a:cubicBezTo>
                                  <a:cubicBezTo>
                                    <a:pt x="4673" y="2794"/>
                                    <a:pt x="4559" y="2553"/>
                                    <a:pt x="4343" y="2375"/>
                                  </a:cubicBezTo>
                                  <a:cubicBezTo>
                                    <a:pt x="3975" y="2057"/>
                                    <a:pt x="3569" y="1714"/>
                                    <a:pt x="3010" y="1676"/>
                                  </a:cubicBezTo>
                                  <a:cubicBezTo>
                                    <a:pt x="2400" y="1588"/>
                                    <a:pt x="1854" y="1473"/>
                                    <a:pt x="1257" y="1473"/>
                                  </a:cubicBezTo>
                                  <a:cubicBezTo>
                                    <a:pt x="749" y="1498"/>
                                    <a:pt x="444" y="1117"/>
                                    <a:pt x="102" y="826"/>
                                  </a:cubicBezTo>
                                  <a:cubicBezTo>
                                    <a:pt x="0" y="749"/>
                                    <a:pt x="25" y="597"/>
                                    <a:pt x="152" y="521"/>
                                  </a:cubicBezTo>
                                  <a:cubicBezTo>
                                    <a:pt x="355" y="279"/>
                                    <a:pt x="597" y="114"/>
                                    <a:pt x="939" y="127"/>
                                  </a:cubicBezTo>
                                  <a:cubicBezTo>
                                    <a:pt x="1117" y="140"/>
                                    <a:pt x="1295" y="64"/>
                                    <a:pt x="1498" y="51"/>
                                  </a:cubicBezTo>
                                  <a:cubicBezTo>
                                    <a:pt x="1574" y="25"/>
                                    <a:pt x="1689" y="0"/>
                                    <a:pt x="1791" y="13"/>
                                  </a:cubicBezTo>
                                  <a:close/>
                                </a:path>
                              </a:pathLst>
                            </a:custGeom>
                            <a:ln w="0" cap="flat">
                              <a:miter lim="100000"/>
                            </a:ln>
                          </wps:spPr>
                          <wps:style>
                            <a:lnRef idx="0">
                              <a:srgbClr val="000000">
                                <a:alpha val="0"/>
                              </a:srgbClr>
                            </a:lnRef>
                            <a:fillRef idx="1">
                              <a:srgbClr val="8A317E"/>
                            </a:fillRef>
                            <a:effectRef idx="0">
                              <a:scrgbClr r="0" g="0" b="0"/>
                            </a:effectRef>
                            <a:fontRef idx="none"/>
                          </wps:style>
                          <wps:bodyPr/>
                        </wps:wsp>
                        <wps:wsp>
                          <wps:cNvPr id="336" name="Shape 114"/>
                          <wps:cNvSpPr/>
                          <wps:spPr>
                            <a:xfrm>
                              <a:off x="964580" y="1169997"/>
                              <a:ext cx="9080" cy="4178"/>
                            </a:xfrm>
                            <a:custGeom>
                              <a:avLst/>
                              <a:gdLst/>
                              <a:ahLst/>
                              <a:cxnLst/>
                              <a:rect l="0" t="0" r="0" b="0"/>
                              <a:pathLst>
                                <a:path w="9080" h="4178">
                                  <a:moveTo>
                                    <a:pt x="533" y="153"/>
                                  </a:moveTo>
                                  <a:cubicBezTo>
                                    <a:pt x="1130" y="89"/>
                                    <a:pt x="1727" y="0"/>
                                    <a:pt x="2260" y="203"/>
                                  </a:cubicBezTo>
                                  <a:cubicBezTo>
                                    <a:pt x="2438" y="241"/>
                                    <a:pt x="2603" y="279"/>
                                    <a:pt x="2743" y="279"/>
                                  </a:cubicBezTo>
                                  <a:cubicBezTo>
                                    <a:pt x="2997" y="305"/>
                                    <a:pt x="3213" y="318"/>
                                    <a:pt x="3454" y="318"/>
                                  </a:cubicBezTo>
                                  <a:cubicBezTo>
                                    <a:pt x="3937" y="343"/>
                                    <a:pt x="4394" y="369"/>
                                    <a:pt x="4838" y="648"/>
                                  </a:cubicBezTo>
                                  <a:cubicBezTo>
                                    <a:pt x="5042" y="775"/>
                                    <a:pt x="5270" y="788"/>
                                    <a:pt x="5499" y="699"/>
                                  </a:cubicBezTo>
                                  <a:cubicBezTo>
                                    <a:pt x="5766" y="584"/>
                                    <a:pt x="5982" y="508"/>
                                    <a:pt x="6235" y="419"/>
                                  </a:cubicBezTo>
                                  <a:cubicBezTo>
                                    <a:pt x="6388" y="369"/>
                                    <a:pt x="6540" y="279"/>
                                    <a:pt x="6705" y="279"/>
                                  </a:cubicBezTo>
                                  <a:cubicBezTo>
                                    <a:pt x="7035" y="241"/>
                                    <a:pt x="7239" y="432"/>
                                    <a:pt x="7289" y="775"/>
                                  </a:cubicBezTo>
                                  <a:cubicBezTo>
                                    <a:pt x="7315" y="876"/>
                                    <a:pt x="7327" y="953"/>
                                    <a:pt x="7315" y="1054"/>
                                  </a:cubicBezTo>
                                  <a:cubicBezTo>
                                    <a:pt x="7277" y="1537"/>
                                    <a:pt x="7518" y="1867"/>
                                    <a:pt x="7848" y="2134"/>
                                  </a:cubicBezTo>
                                  <a:cubicBezTo>
                                    <a:pt x="8026" y="2286"/>
                                    <a:pt x="8204" y="2413"/>
                                    <a:pt x="8344" y="2540"/>
                                  </a:cubicBezTo>
                                  <a:cubicBezTo>
                                    <a:pt x="8560" y="2731"/>
                                    <a:pt x="8788" y="2921"/>
                                    <a:pt x="8992" y="3137"/>
                                  </a:cubicBezTo>
                                  <a:cubicBezTo>
                                    <a:pt x="9030" y="3213"/>
                                    <a:pt x="9030" y="3340"/>
                                    <a:pt x="9080" y="3480"/>
                                  </a:cubicBezTo>
                                  <a:cubicBezTo>
                                    <a:pt x="8750" y="3683"/>
                                    <a:pt x="8420" y="3747"/>
                                    <a:pt x="8077" y="3861"/>
                                  </a:cubicBezTo>
                                  <a:cubicBezTo>
                                    <a:pt x="7975" y="3861"/>
                                    <a:pt x="7886" y="3861"/>
                                    <a:pt x="7772" y="3886"/>
                                  </a:cubicBezTo>
                                  <a:cubicBezTo>
                                    <a:pt x="7099" y="4026"/>
                                    <a:pt x="6464" y="4178"/>
                                    <a:pt x="5740" y="4128"/>
                                  </a:cubicBezTo>
                                  <a:cubicBezTo>
                                    <a:pt x="5067" y="4051"/>
                                    <a:pt x="4381" y="4115"/>
                                    <a:pt x="3695" y="4115"/>
                                  </a:cubicBezTo>
                                  <a:cubicBezTo>
                                    <a:pt x="3530" y="4115"/>
                                    <a:pt x="3327" y="4064"/>
                                    <a:pt x="3200" y="4013"/>
                                  </a:cubicBezTo>
                                  <a:cubicBezTo>
                                    <a:pt x="2477" y="3721"/>
                                    <a:pt x="1701" y="3632"/>
                                    <a:pt x="889" y="3632"/>
                                  </a:cubicBezTo>
                                  <a:cubicBezTo>
                                    <a:pt x="826" y="3632"/>
                                    <a:pt x="736" y="3645"/>
                                    <a:pt x="673" y="3645"/>
                                  </a:cubicBezTo>
                                  <a:cubicBezTo>
                                    <a:pt x="241" y="3632"/>
                                    <a:pt x="25" y="3429"/>
                                    <a:pt x="0" y="2997"/>
                                  </a:cubicBezTo>
                                  <a:cubicBezTo>
                                    <a:pt x="0" y="2794"/>
                                    <a:pt x="38" y="2578"/>
                                    <a:pt x="114" y="2388"/>
                                  </a:cubicBezTo>
                                  <a:cubicBezTo>
                                    <a:pt x="203" y="2020"/>
                                    <a:pt x="330" y="1638"/>
                                    <a:pt x="419" y="1270"/>
                                  </a:cubicBezTo>
                                  <a:cubicBezTo>
                                    <a:pt x="495" y="927"/>
                                    <a:pt x="495" y="572"/>
                                    <a:pt x="533" y="153"/>
                                  </a:cubicBezTo>
                                  <a:close/>
                                </a:path>
                              </a:pathLst>
                            </a:custGeom>
                            <a:ln w="0" cap="flat">
                              <a:miter lim="100000"/>
                            </a:ln>
                          </wps:spPr>
                          <wps:style>
                            <a:lnRef idx="0">
                              <a:srgbClr val="000000">
                                <a:alpha val="0"/>
                              </a:srgbClr>
                            </a:lnRef>
                            <a:fillRef idx="1">
                              <a:srgbClr val="8A317E"/>
                            </a:fillRef>
                            <a:effectRef idx="0">
                              <a:scrgbClr r="0" g="0" b="0"/>
                            </a:effectRef>
                            <a:fontRef idx="none"/>
                          </wps:style>
                          <wps:bodyPr/>
                        </wps:wsp>
                        <wps:wsp>
                          <wps:cNvPr id="337" name="Shape 115"/>
                          <wps:cNvSpPr/>
                          <wps:spPr>
                            <a:xfrm>
                              <a:off x="976313" y="1156325"/>
                              <a:ext cx="4699" cy="6667"/>
                            </a:xfrm>
                            <a:custGeom>
                              <a:avLst/>
                              <a:gdLst/>
                              <a:ahLst/>
                              <a:cxnLst/>
                              <a:rect l="0" t="0" r="0" b="0"/>
                              <a:pathLst>
                                <a:path w="4699" h="6667">
                                  <a:moveTo>
                                    <a:pt x="3480" y="127"/>
                                  </a:moveTo>
                                  <a:cubicBezTo>
                                    <a:pt x="3924" y="0"/>
                                    <a:pt x="4394" y="229"/>
                                    <a:pt x="4610" y="648"/>
                                  </a:cubicBezTo>
                                  <a:cubicBezTo>
                                    <a:pt x="4699" y="813"/>
                                    <a:pt x="4699" y="1016"/>
                                    <a:pt x="4610" y="1181"/>
                                  </a:cubicBezTo>
                                  <a:cubicBezTo>
                                    <a:pt x="4457" y="1537"/>
                                    <a:pt x="4305" y="1892"/>
                                    <a:pt x="4102" y="2235"/>
                                  </a:cubicBezTo>
                                  <a:cubicBezTo>
                                    <a:pt x="3975" y="2502"/>
                                    <a:pt x="3810" y="2743"/>
                                    <a:pt x="3607" y="2997"/>
                                  </a:cubicBezTo>
                                  <a:cubicBezTo>
                                    <a:pt x="3340" y="3454"/>
                                    <a:pt x="3136" y="3924"/>
                                    <a:pt x="3073" y="4445"/>
                                  </a:cubicBezTo>
                                  <a:cubicBezTo>
                                    <a:pt x="3010" y="5029"/>
                                    <a:pt x="2692" y="5524"/>
                                    <a:pt x="2324" y="5969"/>
                                  </a:cubicBezTo>
                                  <a:cubicBezTo>
                                    <a:pt x="2298" y="6033"/>
                                    <a:pt x="2260" y="6083"/>
                                    <a:pt x="2197" y="6134"/>
                                  </a:cubicBezTo>
                                  <a:cubicBezTo>
                                    <a:pt x="2019" y="6261"/>
                                    <a:pt x="826" y="6667"/>
                                    <a:pt x="584" y="6667"/>
                                  </a:cubicBezTo>
                                  <a:cubicBezTo>
                                    <a:pt x="520" y="6667"/>
                                    <a:pt x="432" y="6655"/>
                                    <a:pt x="343" y="6642"/>
                                  </a:cubicBezTo>
                                  <a:cubicBezTo>
                                    <a:pt x="126" y="6591"/>
                                    <a:pt x="0" y="6401"/>
                                    <a:pt x="76" y="6223"/>
                                  </a:cubicBezTo>
                                  <a:cubicBezTo>
                                    <a:pt x="215" y="5601"/>
                                    <a:pt x="470" y="5029"/>
                                    <a:pt x="1067" y="4750"/>
                                  </a:cubicBezTo>
                                  <a:cubicBezTo>
                                    <a:pt x="1321" y="4623"/>
                                    <a:pt x="1524" y="4470"/>
                                    <a:pt x="1701" y="4292"/>
                                  </a:cubicBezTo>
                                  <a:cubicBezTo>
                                    <a:pt x="2019" y="4001"/>
                                    <a:pt x="1994" y="3696"/>
                                    <a:pt x="1651" y="3467"/>
                                  </a:cubicBezTo>
                                  <a:cubicBezTo>
                                    <a:pt x="1244" y="3213"/>
                                    <a:pt x="977" y="2845"/>
                                    <a:pt x="685" y="2515"/>
                                  </a:cubicBezTo>
                                  <a:cubicBezTo>
                                    <a:pt x="406" y="2210"/>
                                    <a:pt x="406" y="2044"/>
                                    <a:pt x="609" y="1676"/>
                                  </a:cubicBezTo>
                                  <a:cubicBezTo>
                                    <a:pt x="787" y="1333"/>
                                    <a:pt x="1067" y="1092"/>
                                    <a:pt x="1422" y="889"/>
                                  </a:cubicBezTo>
                                  <a:cubicBezTo>
                                    <a:pt x="1651" y="762"/>
                                    <a:pt x="1854" y="648"/>
                                    <a:pt x="2146" y="546"/>
                                  </a:cubicBezTo>
                                  <a:cubicBezTo>
                                    <a:pt x="2553" y="394"/>
                                    <a:pt x="3022" y="254"/>
                                    <a:pt x="3480" y="127"/>
                                  </a:cubicBezTo>
                                  <a:close/>
                                </a:path>
                              </a:pathLst>
                            </a:custGeom>
                            <a:ln w="0" cap="flat">
                              <a:miter lim="100000"/>
                            </a:ln>
                          </wps:spPr>
                          <wps:style>
                            <a:lnRef idx="0">
                              <a:srgbClr val="000000">
                                <a:alpha val="0"/>
                              </a:srgbClr>
                            </a:lnRef>
                            <a:fillRef idx="1">
                              <a:srgbClr val="8A317E"/>
                            </a:fillRef>
                            <a:effectRef idx="0">
                              <a:scrgbClr r="0" g="0" b="0"/>
                            </a:effectRef>
                            <a:fontRef idx="none"/>
                          </wps:style>
                          <wps:bodyPr/>
                        </wps:wsp>
                        <wps:wsp>
                          <wps:cNvPr id="338" name="Shape 116"/>
                          <wps:cNvSpPr/>
                          <wps:spPr>
                            <a:xfrm>
                              <a:off x="973323" y="1169286"/>
                              <a:ext cx="5055" cy="3950"/>
                            </a:xfrm>
                            <a:custGeom>
                              <a:avLst/>
                              <a:gdLst/>
                              <a:ahLst/>
                              <a:cxnLst/>
                              <a:rect l="0" t="0" r="0" b="0"/>
                              <a:pathLst>
                                <a:path w="5055" h="3950">
                                  <a:moveTo>
                                    <a:pt x="4025" y="51"/>
                                  </a:moveTo>
                                  <a:cubicBezTo>
                                    <a:pt x="4242" y="0"/>
                                    <a:pt x="4445" y="0"/>
                                    <a:pt x="4673" y="76"/>
                                  </a:cubicBezTo>
                                  <a:cubicBezTo>
                                    <a:pt x="4902" y="178"/>
                                    <a:pt x="5055" y="381"/>
                                    <a:pt x="4978" y="622"/>
                                  </a:cubicBezTo>
                                  <a:cubicBezTo>
                                    <a:pt x="4800" y="1346"/>
                                    <a:pt x="4673" y="2083"/>
                                    <a:pt x="4318" y="2731"/>
                                  </a:cubicBezTo>
                                  <a:cubicBezTo>
                                    <a:pt x="3987" y="3289"/>
                                    <a:pt x="3569" y="3696"/>
                                    <a:pt x="2895" y="3797"/>
                                  </a:cubicBezTo>
                                  <a:cubicBezTo>
                                    <a:pt x="2654" y="3848"/>
                                    <a:pt x="2324" y="3925"/>
                                    <a:pt x="2045" y="3937"/>
                                  </a:cubicBezTo>
                                  <a:cubicBezTo>
                                    <a:pt x="1854" y="3950"/>
                                    <a:pt x="1715" y="3747"/>
                                    <a:pt x="1765" y="3556"/>
                                  </a:cubicBezTo>
                                  <a:cubicBezTo>
                                    <a:pt x="1803" y="3353"/>
                                    <a:pt x="1867" y="3150"/>
                                    <a:pt x="1956" y="2959"/>
                                  </a:cubicBezTo>
                                  <a:cubicBezTo>
                                    <a:pt x="2045" y="2756"/>
                                    <a:pt x="2171" y="2566"/>
                                    <a:pt x="2248" y="2362"/>
                                  </a:cubicBezTo>
                                  <a:cubicBezTo>
                                    <a:pt x="2413" y="1968"/>
                                    <a:pt x="2045" y="1359"/>
                                    <a:pt x="1550" y="1448"/>
                                  </a:cubicBezTo>
                                  <a:cubicBezTo>
                                    <a:pt x="1422" y="1486"/>
                                    <a:pt x="1232" y="1422"/>
                                    <a:pt x="1067" y="1486"/>
                                  </a:cubicBezTo>
                                  <a:cubicBezTo>
                                    <a:pt x="647" y="1550"/>
                                    <a:pt x="394" y="1359"/>
                                    <a:pt x="178" y="1041"/>
                                  </a:cubicBezTo>
                                  <a:cubicBezTo>
                                    <a:pt x="140" y="953"/>
                                    <a:pt x="76" y="864"/>
                                    <a:pt x="0" y="724"/>
                                  </a:cubicBezTo>
                                  <a:cubicBezTo>
                                    <a:pt x="394" y="445"/>
                                    <a:pt x="774" y="279"/>
                                    <a:pt x="1232" y="292"/>
                                  </a:cubicBezTo>
                                  <a:cubicBezTo>
                                    <a:pt x="1676" y="330"/>
                                    <a:pt x="2083" y="292"/>
                                    <a:pt x="2489" y="165"/>
                                  </a:cubicBezTo>
                                  <a:cubicBezTo>
                                    <a:pt x="2654" y="114"/>
                                    <a:pt x="2794" y="76"/>
                                    <a:pt x="2908" y="114"/>
                                  </a:cubicBezTo>
                                  <a:cubicBezTo>
                                    <a:pt x="3315" y="267"/>
                                    <a:pt x="3670" y="140"/>
                                    <a:pt x="4025" y="51"/>
                                  </a:cubicBezTo>
                                  <a:close/>
                                </a:path>
                              </a:pathLst>
                            </a:custGeom>
                            <a:ln w="0" cap="flat">
                              <a:miter lim="100000"/>
                            </a:ln>
                          </wps:spPr>
                          <wps:style>
                            <a:lnRef idx="0">
                              <a:srgbClr val="000000">
                                <a:alpha val="0"/>
                              </a:srgbClr>
                            </a:lnRef>
                            <a:fillRef idx="1">
                              <a:srgbClr val="8A317E"/>
                            </a:fillRef>
                            <a:effectRef idx="0">
                              <a:scrgbClr r="0" g="0" b="0"/>
                            </a:effectRef>
                            <a:fontRef idx="none"/>
                          </wps:style>
                          <wps:bodyPr/>
                        </wps:wsp>
                        <wps:wsp>
                          <wps:cNvPr id="339" name="Shape 117"/>
                          <wps:cNvSpPr/>
                          <wps:spPr>
                            <a:xfrm>
                              <a:off x="976301" y="1165123"/>
                              <a:ext cx="2057" cy="1219"/>
                            </a:xfrm>
                            <a:custGeom>
                              <a:avLst/>
                              <a:gdLst/>
                              <a:ahLst/>
                              <a:cxnLst/>
                              <a:rect l="0" t="0" r="0" b="0"/>
                              <a:pathLst>
                                <a:path w="2057" h="1219">
                                  <a:moveTo>
                                    <a:pt x="1829" y="406"/>
                                  </a:moveTo>
                                  <a:cubicBezTo>
                                    <a:pt x="2057" y="597"/>
                                    <a:pt x="2032" y="851"/>
                                    <a:pt x="1765" y="1029"/>
                                  </a:cubicBezTo>
                                  <a:cubicBezTo>
                                    <a:pt x="1676" y="1079"/>
                                    <a:pt x="1549" y="1143"/>
                                    <a:pt x="1460" y="1156"/>
                                  </a:cubicBezTo>
                                  <a:cubicBezTo>
                                    <a:pt x="1219" y="1181"/>
                                    <a:pt x="1015" y="1181"/>
                                    <a:pt x="939" y="1194"/>
                                  </a:cubicBezTo>
                                  <a:cubicBezTo>
                                    <a:pt x="597" y="1219"/>
                                    <a:pt x="330" y="1219"/>
                                    <a:pt x="152" y="1041"/>
                                  </a:cubicBezTo>
                                  <a:cubicBezTo>
                                    <a:pt x="12" y="927"/>
                                    <a:pt x="0" y="736"/>
                                    <a:pt x="102" y="597"/>
                                  </a:cubicBezTo>
                                  <a:cubicBezTo>
                                    <a:pt x="482" y="127"/>
                                    <a:pt x="1371" y="0"/>
                                    <a:pt x="1829" y="406"/>
                                  </a:cubicBezTo>
                                  <a:close/>
                                </a:path>
                              </a:pathLst>
                            </a:custGeom>
                            <a:ln w="0" cap="flat">
                              <a:miter lim="100000"/>
                            </a:ln>
                          </wps:spPr>
                          <wps:style>
                            <a:lnRef idx="0">
                              <a:srgbClr val="000000">
                                <a:alpha val="0"/>
                              </a:srgbClr>
                            </a:lnRef>
                            <a:fillRef idx="1">
                              <a:srgbClr val="8A317E"/>
                            </a:fillRef>
                            <a:effectRef idx="0">
                              <a:scrgbClr r="0" g="0" b="0"/>
                            </a:effectRef>
                            <a:fontRef idx="none"/>
                          </wps:style>
                          <wps:bodyPr/>
                        </wps:wsp>
                        <wps:wsp>
                          <wps:cNvPr id="340" name="Shape 118"/>
                          <wps:cNvSpPr/>
                          <wps:spPr>
                            <a:xfrm>
                              <a:off x="1068170" y="1167859"/>
                              <a:ext cx="2501" cy="2260"/>
                            </a:xfrm>
                            <a:custGeom>
                              <a:avLst/>
                              <a:gdLst/>
                              <a:ahLst/>
                              <a:cxnLst/>
                              <a:rect l="0" t="0" r="0" b="0"/>
                              <a:pathLst>
                                <a:path w="2501" h="2260">
                                  <a:moveTo>
                                    <a:pt x="800" y="0"/>
                                  </a:moveTo>
                                  <a:cubicBezTo>
                                    <a:pt x="927" y="38"/>
                                    <a:pt x="1117" y="38"/>
                                    <a:pt x="1219" y="140"/>
                                  </a:cubicBezTo>
                                  <a:cubicBezTo>
                                    <a:pt x="1612" y="444"/>
                                    <a:pt x="1994" y="813"/>
                                    <a:pt x="2374" y="1168"/>
                                  </a:cubicBezTo>
                                  <a:cubicBezTo>
                                    <a:pt x="2501" y="1270"/>
                                    <a:pt x="2463" y="1422"/>
                                    <a:pt x="2387" y="1562"/>
                                  </a:cubicBezTo>
                                  <a:cubicBezTo>
                                    <a:pt x="2121" y="1968"/>
                                    <a:pt x="1689" y="2172"/>
                                    <a:pt x="1206" y="2222"/>
                                  </a:cubicBezTo>
                                  <a:cubicBezTo>
                                    <a:pt x="952" y="2260"/>
                                    <a:pt x="736" y="2108"/>
                                    <a:pt x="647" y="1892"/>
                                  </a:cubicBezTo>
                                  <a:cubicBezTo>
                                    <a:pt x="419" y="1460"/>
                                    <a:pt x="267" y="1041"/>
                                    <a:pt x="63" y="609"/>
                                  </a:cubicBezTo>
                                  <a:cubicBezTo>
                                    <a:pt x="0" y="406"/>
                                    <a:pt x="178" y="127"/>
                                    <a:pt x="419" y="51"/>
                                  </a:cubicBezTo>
                                  <a:cubicBezTo>
                                    <a:pt x="520" y="12"/>
                                    <a:pt x="647" y="12"/>
                                    <a:pt x="800" y="0"/>
                                  </a:cubicBezTo>
                                  <a:close/>
                                </a:path>
                              </a:pathLst>
                            </a:custGeom>
                            <a:ln w="0" cap="flat">
                              <a:miter lim="100000"/>
                            </a:ln>
                          </wps:spPr>
                          <wps:style>
                            <a:lnRef idx="0">
                              <a:srgbClr val="000000">
                                <a:alpha val="0"/>
                              </a:srgbClr>
                            </a:lnRef>
                            <a:fillRef idx="1">
                              <a:srgbClr val="8A317E"/>
                            </a:fillRef>
                            <a:effectRef idx="0">
                              <a:scrgbClr r="0" g="0" b="0"/>
                            </a:effectRef>
                            <a:fontRef idx="none"/>
                          </wps:style>
                          <wps:bodyPr/>
                        </wps:wsp>
                        <wps:wsp>
                          <wps:cNvPr id="341" name="Shape 119"/>
                          <wps:cNvSpPr/>
                          <wps:spPr>
                            <a:xfrm>
                              <a:off x="1271396" y="1161323"/>
                              <a:ext cx="4191" cy="2819"/>
                            </a:xfrm>
                            <a:custGeom>
                              <a:avLst/>
                              <a:gdLst/>
                              <a:ahLst/>
                              <a:cxnLst/>
                              <a:rect l="0" t="0" r="0" b="0"/>
                              <a:pathLst>
                                <a:path w="4191" h="2819">
                                  <a:moveTo>
                                    <a:pt x="4013" y="343"/>
                                  </a:moveTo>
                                  <a:cubicBezTo>
                                    <a:pt x="4039" y="368"/>
                                    <a:pt x="4076" y="419"/>
                                    <a:pt x="4191" y="483"/>
                                  </a:cubicBezTo>
                                  <a:cubicBezTo>
                                    <a:pt x="3963" y="1244"/>
                                    <a:pt x="3658" y="1918"/>
                                    <a:pt x="3073" y="2451"/>
                                  </a:cubicBezTo>
                                  <a:cubicBezTo>
                                    <a:pt x="2972" y="2527"/>
                                    <a:pt x="2819" y="2591"/>
                                    <a:pt x="2705" y="2603"/>
                                  </a:cubicBezTo>
                                  <a:cubicBezTo>
                                    <a:pt x="2286" y="2692"/>
                                    <a:pt x="1867" y="2743"/>
                                    <a:pt x="1422" y="2781"/>
                                  </a:cubicBezTo>
                                  <a:cubicBezTo>
                                    <a:pt x="1219" y="2807"/>
                                    <a:pt x="1003" y="2819"/>
                                    <a:pt x="788" y="2807"/>
                                  </a:cubicBezTo>
                                  <a:cubicBezTo>
                                    <a:pt x="648" y="2768"/>
                                    <a:pt x="483" y="2718"/>
                                    <a:pt x="330" y="2629"/>
                                  </a:cubicBezTo>
                                  <a:cubicBezTo>
                                    <a:pt x="38" y="2400"/>
                                    <a:pt x="0" y="2083"/>
                                    <a:pt x="292" y="1841"/>
                                  </a:cubicBezTo>
                                  <a:cubicBezTo>
                                    <a:pt x="724" y="1524"/>
                                    <a:pt x="1105" y="1181"/>
                                    <a:pt x="1639" y="1105"/>
                                  </a:cubicBezTo>
                                  <a:cubicBezTo>
                                    <a:pt x="1804" y="1054"/>
                                    <a:pt x="1943" y="1016"/>
                                    <a:pt x="2070" y="991"/>
                                  </a:cubicBezTo>
                                  <a:cubicBezTo>
                                    <a:pt x="2337" y="927"/>
                                    <a:pt x="2527" y="813"/>
                                    <a:pt x="2743" y="597"/>
                                  </a:cubicBezTo>
                                  <a:cubicBezTo>
                                    <a:pt x="3213" y="25"/>
                                    <a:pt x="3328" y="0"/>
                                    <a:pt x="4013" y="343"/>
                                  </a:cubicBezTo>
                                  <a:close/>
                                </a:path>
                              </a:pathLst>
                            </a:custGeom>
                            <a:ln w="0" cap="flat">
                              <a:miter lim="100000"/>
                            </a:ln>
                          </wps:spPr>
                          <wps:style>
                            <a:lnRef idx="0">
                              <a:srgbClr val="000000">
                                <a:alpha val="0"/>
                              </a:srgbClr>
                            </a:lnRef>
                            <a:fillRef idx="1">
                              <a:srgbClr val="8A317E"/>
                            </a:fillRef>
                            <a:effectRef idx="0">
                              <a:scrgbClr r="0" g="0" b="0"/>
                            </a:effectRef>
                            <a:fontRef idx="none"/>
                          </wps:style>
                          <wps:bodyPr/>
                        </wps:wsp>
                        <wps:wsp>
                          <wps:cNvPr id="342" name="Shape 120"/>
                          <wps:cNvSpPr/>
                          <wps:spPr>
                            <a:xfrm>
                              <a:off x="1272047" y="1156704"/>
                              <a:ext cx="6465" cy="3569"/>
                            </a:xfrm>
                            <a:custGeom>
                              <a:avLst/>
                              <a:gdLst/>
                              <a:ahLst/>
                              <a:cxnLst/>
                              <a:rect l="0" t="0" r="0" b="0"/>
                              <a:pathLst>
                                <a:path w="6465" h="3569">
                                  <a:moveTo>
                                    <a:pt x="5614" y="51"/>
                                  </a:moveTo>
                                  <a:cubicBezTo>
                                    <a:pt x="5893" y="0"/>
                                    <a:pt x="6185" y="89"/>
                                    <a:pt x="6312" y="305"/>
                                  </a:cubicBezTo>
                                  <a:cubicBezTo>
                                    <a:pt x="6465" y="571"/>
                                    <a:pt x="6465" y="927"/>
                                    <a:pt x="6223" y="1143"/>
                                  </a:cubicBezTo>
                                  <a:cubicBezTo>
                                    <a:pt x="6147" y="1244"/>
                                    <a:pt x="6033" y="1295"/>
                                    <a:pt x="5931" y="1372"/>
                                  </a:cubicBezTo>
                                  <a:cubicBezTo>
                                    <a:pt x="5449" y="1588"/>
                                    <a:pt x="4953" y="1829"/>
                                    <a:pt x="4394" y="1854"/>
                                  </a:cubicBezTo>
                                  <a:cubicBezTo>
                                    <a:pt x="3810" y="1892"/>
                                    <a:pt x="3302" y="2134"/>
                                    <a:pt x="2807" y="2438"/>
                                  </a:cubicBezTo>
                                  <a:cubicBezTo>
                                    <a:pt x="2274" y="2743"/>
                                    <a:pt x="1753" y="3086"/>
                                    <a:pt x="1219" y="3378"/>
                                  </a:cubicBezTo>
                                  <a:cubicBezTo>
                                    <a:pt x="1118" y="3454"/>
                                    <a:pt x="978" y="3505"/>
                                    <a:pt x="826" y="3569"/>
                                  </a:cubicBezTo>
                                  <a:cubicBezTo>
                                    <a:pt x="724" y="3492"/>
                                    <a:pt x="584" y="3429"/>
                                    <a:pt x="572" y="3340"/>
                                  </a:cubicBezTo>
                                  <a:cubicBezTo>
                                    <a:pt x="419" y="3175"/>
                                    <a:pt x="330" y="2972"/>
                                    <a:pt x="229" y="2781"/>
                                  </a:cubicBezTo>
                                  <a:cubicBezTo>
                                    <a:pt x="0" y="2299"/>
                                    <a:pt x="26" y="2210"/>
                                    <a:pt x="407" y="1791"/>
                                  </a:cubicBezTo>
                                  <a:cubicBezTo>
                                    <a:pt x="864" y="1295"/>
                                    <a:pt x="1422" y="953"/>
                                    <a:pt x="2096" y="775"/>
                                  </a:cubicBezTo>
                                  <a:cubicBezTo>
                                    <a:pt x="2616" y="648"/>
                                    <a:pt x="3175" y="546"/>
                                    <a:pt x="3696" y="495"/>
                                  </a:cubicBezTo>
                                  <a:cubicBezTo>
                                    <a:pt x="4217" y="432"/>
                                    <a:pt x="4687" y="432"/>
                                    <a:pt x="5144" y="203"/>
                                  </a:cubicBezTo>
                                  <a:cubicBezTo>
                                    <a:pt x="5309" y="127"/>
                                    <a:pt x="5449" y="89"/>
                                    <a:pt x="5614" y="51"/>
                                  </a:cubicBezTo>
                                  <a:close/>
                                </a:path>
                              </a:pathLst>
                            </a:custGeom>
                            <a:ln w="0" cap="flat">
                              <a:miter lim="100000"/>
                            </a:ln>
                          </wps:spPr>
                          <wps:style>
                            <a:lnRef idx="0">
                              <a:srgbClr val="000000">
                                <a:alpha val="0"/>
                              </a:srgbClr>
                            </a:lnRef>
                            <a:fillRef idx="1">
                              <a:srgbClr val="8A317E"/>
                            </a:fillRef>
                            <a:effectRef idx="0">
                              <a:scrgbClr r="0" g="0" b="0"/>
                            </a:effectRef>
                            <a:fontRef idx="none"/>
                          </wps:style>
                          <wps:bodyPr/>
                        </wps:wsp>
                        <wps:wsp>
                          <wps:cNvPr id="343" name="Shape 121"/>
                          <wps:cNvSpPr/>
                          <wps:spPr>
                            <a:xfrm>
                              <a:off x="1271242" y="1170355"/>
                              <a:ext cx="4966" cy="2159"/>
                            </a:xfrm>
                            <a:custGeom>
                              <a:avLst/>
                              <a:gdLst/>
                              <a:ahLst/>
                              <a:cxnLst/>
                              <a:rect l="0" t="0" r="0" b="0"/>
                              <a:pathLst>
                                <a:path w="4966" h="2159">
                                  <a:moveTo>
                                    <a:pt x="3670" y="12"/>
                                  </a:moveTo>
                                  <a:cubicBezTo>
                                    <a:pt x="3924" y="0"/>
                                    <a:pt x="4178" y="38"/>
                                    <a:pt x="4419" y="102"/>
                                  </a:cubicBezTo>
                                  <a:cubicBezTo>
                                    <a:pt x="4635" y="165"/>
                                    <a:pt x="4876" y="279"/>
                                    <a:pt x="4966" y="558"/>
                                  </a:cubicBezTo>
                                  <a:cubicBezTo>
                                    <a:pt x="4876" y="1016"/>
                                    <a:pt x="4597" y="1308"/>
                                    <a:pt x="4165" y="1435"/>
                                  </a:cubicBezTo>
                                  <a:cubicBezTo>
                                    <a:pt x="3086" y="1714"/>
                                    <a:pt x="1994" y="1994"/>
                                    <a:pt x="876" y="2108"/>
                                  </a:cubicBezTo>
                                  <a:cubicBezTo>
                                    <a:pt x="609" y="2159"/>
                                    <a:pt x="279" y="2121"/>
                                    <a:pt x="126" y="1829"/>
                                  </a:cubicBezTo>
                                  <a:cubicBezTo>
                                    <a:pt x="0" y="1549"/>
                                    <a:pt x="152" y="1308"/>
                                    <a:pt x="305" y="1092"/>
                                  </a:cubicBezTo>
                                  <a:cubicBezTo>
                                    <a:pt x="609" y="724"/>
                                    <a:pt x="939" y="444"/>
                                    <a:pt x="1447" y="457"/>
                                  </a:cubicBezTo>
                                  <a:cubicBezTo>
                                    <a:pt x="1943" y="495"/>
                                    <a:pt x="2387" y="381"/>
                                    <a:pt x="2845" y="216"/>
                                  </a:cubicBezTo>
                                  <a:cubicBezTo>
                                    <a:pt x="3124" y="140"/>
                                    <a:pt x="3365" y="38"/>
                                    <a:pt x="3670" y="12"/>
                                  </a:cubicBezTo>
                                  <a:close/>
                                </a:path>
                              </a:pathLst>
                            </a:custGeom>
                            <a:ln w="0" cap="flat">
                              <a:miter lim="100000"/>
                            </a:ln>
                          </wps:spPr>
                          <wps:style>
                            <a:lnRef idx="0">
                              <a:srgbClr val="000000">
                                <a:alpha val="0"/>
                              </a:srgbClr>
                            </a:lnRef>
                            <a:fillRef idx="1">
                              <a:srgbClr val="8A317E"/>
                            </a:fillRef>
                            <a:effectRef idx="0">
                              <a:scrgbClr r="0" g="0" b="0"/>
                            </a:effectRef>
                            <a:fontRef idx="none"/>
                          </wps:style>
                          <wps:bodyPr/>
                        </wps:wsp>
                        <wps:wsp>
                          <wps:cNvPr id="344" name="Shape 122"/>
                          <wps:cNvSpPr/>
                          <wps:spPr>
                            <a:xfrm>
                              <a:off x="1079277" y="1167064"/>
                              <a:ext cx="1702" cy="3073"/>
                            </a:xfrm>
                            <a:custGeom>
                              <a:avLst/>
                              <a:gdLst/>
                              <a:ahLst/>
                              <a:cxnLst/>
                              <a:rect l="0" t="0" r="0" b="0"/>
                              <a:pathLst>
                                <a:path w="1702" h="3073">
                                  <a:moveTo>
                                    <a:pt x="915" y="140"/>
                                  </a:moveTo>
                                  <a:cubicBezTo>
                                    <a:pt x="1257" y="343"/>
                                    <a:pt x="1486" y="648"/>
                                    <a:pt x="1664" y="978"/>
                                  </a:cubicBezTo>
                                  <a:cubicBezTo>
                                    <a:pt x="1702" y="1079"/>
                                    <a:pt x="1702" y="1219"/>
                                    <a:pt x="1702" y="1346"/>
                                  </a:cubicBezTo>
                                  <a:cubicBezTo>
                                    <a:pt x="1575" y="1892"/>
                                    <a:pt x="1283" y="2400"/>
                                    <a:pt x="889" y="2845"/>
                                  </a:cubicBezTo>
                                  <a:cubicBezTo>
                                    <a:pt x="674" y="3073"/>
                                    <a:pt x="419" y="3048"/>
                                    <a:pt x="267" y="2756"/>
                                  </a:cubicBezTo>
                                  <a:cubicBezTo>
                                    <a:pt x="127" y="2527"/>
                                    <a:pt x="64" y="2299"/>
                                    <a:pt x="0" y="2095"/>
                                  </a:cubicBezTo>
                                  <a:cubicBezTo>
                                    <a:pt x="77" y="1448"/>
                                    <a:pt x="127" y="838"/>
                                    <a:pt x="394" y="279"/>
                                  </a:cubicBezTo>
                                  <a:cubicBezTo>
                                    <a:pt x="508" y="63"/>
                                    <a:pt x="674" y="0"/>
                                    <a:pt x="915" y="140"/>
                                  </a:cubicBezTo>
                                  <a:close/>
                                </a:path>
                              </a:pathLst>
                            </a:custGeom>
                            <a:ln w="0" cap="flat">
                              <a:miter lim="100000"/>
                            </a:ln>
                          </wps:spPr>
                          <wps:style>
                            <a:lnRef idx="0">
                              <a:srgbClr val="000000">
                                <a:alpha val="0"/>
                              </a:srgbClr>
                            </a:lnRef>
                            <a:fillRef idx="1">
                              <a:srgbClr val="8A317E"/>
                            </a:fillRef>
                            <a:effectRef idx="0">
                              <a:scrgbClr r="0" g="0" b="0"/>
                            </a:effectRef>
                            <a:fontRef idx="none"/>
                          </wps:style>
                          <wps:bodyPr/>
                        </wps:wsp>
                        <wps:wsp>
                          <wps:cNvPr id="345" name="Shape 123"/>
                          <wps:cNvSpPr/>
                          <wps:spPr>
                            <a:xfrm>
                              <a:off x="1312007" y="1154283"/>
                              <a:ext cx="3493" cy="1334"/>
                            </a:xfrm>
                            <a:custGeom>
                              <a:avLst/>
                              <a:gdLst/>
                              <a:ahLst/>
                              <a:cxnLst/>
                              <a:rect l="0" t="0" r="0" b="0"/>
                              <a:pathLst>
                                <a:path w="3493" h="1334">
                                  <a:moveTo>
                                    <a:pt x="2515" y="216"/>
                                  </a:moveTo>
                                  <a:cubicBezTo>
                                    <a:pt x="3111" y="0"/>
                                    <a:pt x="3493" y="521"/>
                                    <a:pt x="3378" y="965"/>
                                  </a:cubicBezTo>
                                  <a:cubicBezTo>
                                    <a:pt x="3353" y="1169"/>
                                    <a:pt x="3201" y="1334"/>
                                    <a:pt x="2984" y="1321"/>
                                  </a:cubicBezTo>
                                  <a:cubicBezTo>
                                    <a:pt x="2883" y="1321"/>
                                    <a:pt x="2819" y="1295"/>
                                    <a:pt x="2743" y="1270"/>
                                  </a:cubicBezTo>
                                  <a:cubicBezTo>
                                    <a:pt x="1892" y="1169"/>
                                    <a:pt x="1067" y="1092"/>
                                    <a:pt x="229" y="1219"/>
                                  </a:cubicBezTo>
                                  <a:cubicBezTo>
                                    <a:pt x="178" y="1244"/>
                                    <a:pt x="102" y="1194"/>
                                    <a:pt x="0" y="1169"/>
                                  </a:cubicBezTo>
                                  <a:cubicBezTo>
                                    <a:pt x="64" y="1092"/>
                                    <a:pt x="102" y="1016"/>
                                    <a:pt x="153" y="1003"/>
                                  </a:cubicBezTo>
                                  <a:cubicBezTo>
                                    <a:pt x="953" y="736"/>
                                    <a:pt x="1727" y="483"/>
                                    <a:pt x="2515" y="216"/>
                                  </a:cubicBezTo>
                                  <a:close/>
                                </a:path>
                              </a:pathLst>
                            </a:custGeom>
                            <a:ln w="0" cap="flat">
                              <a:miter lim="100000"/>
                            </a:ln>
                          </wps:spPr>
                          <wps:style>
                            <a:lnRef idx="0">
                              <a:srgbClr val="000000">
                                <a:alpha val="0"/>
                              </a:srgbClr>
                            </a:lnRef>
                            <a:fillRef idx="1">
                              <a:srgbClr val="8A317E"/>
                            </a:fillRef>
                            <a:effectRef idx="0">
                              <a:scrgbClr r="0" g="0" b="0"/>
                            </a:effectRef>
                            <a:fontRef idx="none"/>
                          </wps:style>
                          <wps:bodyPr/>
                        </wps:wsp>
                        <wps:wsp>
                          <wps:cNvPr id="346" name="Shape 124"/>
                          <wps:cNvSpPr/>
                          <wps:spPr>
                            <a:xfrm>
                              <a:off x="896038" y="1116945"/>
                              <a:ext cx="77961" cy="91173"/>
                            </a:xfrm>
                            <a:custGeom>
                              <a:avLst/>
                              <a:gdLst/>
                              <a:ahLst/>
                              <a:cxnLst/>
                              <a:rect l="0" t="0" r="0" b="0"/>
                              <a:pathLst>
                                <a:path w="77961" h="91173">
                                  <a:moveTo>
                                    <a:pt x="8713" y="0"/>
                                  </a:moveTo>
                                  <a:lnTo>
                                    <a:pt x="77961" y="0"/>
                                  </a:lnTo>
                                  <a:lnTo>
                                    <a:pt x="77961" y="29985"/>
                                  </a:lnTo>
                                  <a:lnTo>
                                    <a:pt x="77419" y="29985"/>
                                  </a:lnTo>
                                  <a:cubicBezTo>
                                    <a:pt x="77204" y="29959"/>
                                    <a:pt x="77026" y="29985"/>
                                    <a:pt x="76784" y="30035"/>
                                  </a:cubicBezTo>
                                  <a:cubicBezTo>
                                    <a:pt x="76226" y="30163"/>
                                    <a:pt x="75692" y="30493"/>
                                    <a:pt x="75159" y="30734"/>
                                  </a:cubicBezTo>
                                  <a:cubicBezTo>
                                    <a:pt x="74981" y="30823"/>
                                    <a:pt x="74791" y="30924"/>
                                    <a:pt x="74638" y="31064"/>
                                  </a:cubicBezTo>
                                  <a:cubicBezTo>
                                    <a:pt x="74397" y="31318"/>
                                    <a:pt x="74117" y="31407"/>
                                    <a:pt x="73800" y="31356"/>
                                  </a:cubicBezTo>
                                  <a:cubicBezTo>
                                    <a:pt x="73584" y="31318"/>
                                    <a:pt x="73343" y="31318"/>
                                    <a:pt x="73114" y="31471"/>
                                  </a:cubicBezTo>
                                  <a:cubicBezTo>
                                    <a:pt x="72898" y="31610"/>
                                    <a:pt x="72682" y="31585"/>
                                    <a:pt x="72416" y="31585"/>
                                  </a:cubicBezTo>
                                  <a:cubicBezTo>
                                    <a:pt x="72199" y="31585"/>
                                    <a:pt x="71946" y="31572"/>
                                    <a:pt x="71730" y="31661"/>
                                  </a:cubicBezTo>
                                  <a:cubicBezTo>
                                    <a:pt x="71514" y="31712"/>
                                    <a:pt x="71310" y="31839"/>
                                    <a:pt x="71069" y="31877"/>
                                  </a:cubicBezTo>
                                  <a:cubicBezTo>
                                    <a:pt x="70765" y="31940"/>
                                    <a:pt x="70638" y="32195"/>
                                    <a:pt x="70663" y="32525"/>
                                  </a:cubicBezTo>
                                  <a:cubicBezTo>
                                    <a:pt x="70739" y="32829"/>
                                    <a:pt x="70866" y="33032"/>
                                    <a:pt x="71184" y="33032"/>
                                  </a:cubicBezTo>
                                  <a:cubicBezTo>
                                    <a:pt x="71451" y="33032"/>
                                    <a:pt x="71755" y="33032"/>
                                    <a:pt x="72034" y="32957"/>
                                  </a:cubicBezTo>
                                  <a:cubicBezTo>
                                    <a:pt x="72390" y="32893"/>
                                    <a:pt x="72746" y="32829"/>
                                    <a:pt x="73102" y="32931"/>
                                  </a:cubicBezTo>
                                  <a:cubicBezTo>
                                    <a:pt x="73343" y="32994"/>
                                    <a:pt x="73584" y="32982"/>
                                    <a:pt x="73800" y="32867"/>
                                  </a:cubicBezTo>
                                  <a:cubicBezTo>
                                    <a:pt x="74117" y="32690"/>
                                    <a:pt x="74499" y="32702"/>
                                    <a:pt x="74841" y="32664"/>
                                  </a:cubicBezTo>
                                  <a:cubicBezTo>
                                    <a:pt x="75261" y="32614"/>
                                    <a:pt x="75502" y="32867"/>
                                    <a:pt x="75412" y="33300"/>
                                  </a:cubicBezTo>
                                  <a:cubicBezTo>
                                    <a:pt x="75374" y="33553"/>
                                    <a:pt x="75400" y="33731"/>
                                    <a:pt x="75565" y="33909"/>
                                  </a:cubicBezTo>
                                  <a:cubicBezTo>
                                    <a:pt x="75616" y="34011"/>
                                    <a:pt x="75718" y="34087"/>
                                    <a:pt x="75781" y="34201"/>
                                  </a:cubicBezTo>
                                  <a:cubicBezTo>
                                    <a:pt x="75908" y="34430"/>
                                    <a:pt x="75895" y="34646"/>
                                    <a:pt x="75743" y="34849"/>
                                  </a:cubicBezTo>
                                  <a:cubicBezTo>
                                    <a:pt x="75476" y="35166"/>
                                    <a:pt x="75121" y="35319"/>
                                    <a:pt x="74714" y="35217"/>
                                  </a:cubicBezTo>
                                  <a:cubicBezTo>
                                    <a:pt x="74384" y="35179"/>
                                    <a:pt x="74067" y="35103"/>
                                    <a:pt x="73723" y="35039"/>
                                  </a:cubicBezTo>
                                  <a:cubicBezTo>
                                    <a:pt x="73305" y="34950"/>
                                    <a:pt x="72937" y="35103"/>
                                    <a:pt x="72772" y="35458"/>
                                  </a:cubicBezTo>
                                  <a:cubicBezTo>
                                    <a:pt x="72606" y="35763"/>
                                    <a:pt x="72517" y="36093"/>
                                    <a:pt x="72416" y="36411"/>
                                  </a:cubicBezTo>
                                  <a:cubicBezTo>
                                    <a:pt x="72365" y="36640"/>
                                    <a:pt x="72517" y="36830"/>
                                    <a:pt x="72733" y="36868"/>
                                  </a:cubicBezTo>
                                  <a:cubicBezTo>
                                    <a:pt x="73114" y="36919"/>
                                    <a:pt x="73495" y="36982"/>
                                    <a:pt x="73864" y="36995"/>
                                  </a:cubicBezTo>
                                  <a:cubicBezTo>
                                    <a:pt x="74562" y="37033"/>
                                    <a:pt x="75324" y="37046"/>
                                    <a:pt x="76022" y="37084"/>
                                  </a:cubicBezTo>
                                  <a:cubicBezTo>
                                    <a:pt x="76238" y="37097"/>
                                    <a:pt x="76480" y="37097"/>
                                    <a:pt x="76709" y="37173"/>
                                  </a:cubicBezTo>
                                  <a:cubicBezTo>
                                    <a:pt x="77013" y="37224"/>
                                    <a:pt x="77140" y="37440"/>
                                    <a:pt x="77204" y="37719"/>
                                  </a:cubicBezTo>
                                  <a:cubicBezTo>
                                    <a:pt x="77280" y="38036"/>
                                    <a:pt x="77127" y="38290"/>
                                    <a:pt x="76860" y="38443"/>
                                  </a:cubicBezTo>
                                  <a:cubicBezTo>
                                    <a:pt x="76619" y="38583"/>
                                    <a:pt x="76315" y="38633"/>
                                    <a:pt x="76188" y="38824"/>
                                  </a:cubicBezTo>
                                  <a:cubicBezTo>
                                    <a:pt x="75908" y="39167"/>
                                    <a:pt x="75578" y="39167"/>
                                    <a:pt x="75247" y="39116"/>
                                  </a:cubicBezTo>
                                  <a:cubicBezTo>
                                    <a:pt x="74930" y="39065"/>
                                    <a:pt x="74638" y="39078"/>
                                    <a:pt x="74320" y="39167"/>
                                  </a:cubicBezTo>
                                  <a:cubicBezTo>
                                    <a:pt x="74079" y="39230"/>
                                    <a:pt x="73813" y="39230"/>
                                    <a:pt x="73546" y="39281"/>
                                  </a:cubicBezTo>
                                  <a:cubicBezTo>
                                    <a:pt x="73381" y="39307"/>
                                    <a:pt x="73140" y="39307"/>
                                    <a:pt x="72975" y="39357"/>
                                  </a:cubicBezTo>
                                  <a:cubicBezTo>
                                    <a:pt x="71996" y="39573"/>
                                    <a:pt x="70980" y="39637"/>
                                    <a:pt x="69939" y="39573"/>
                                  </a:cubicBezTo>
                                  <a:cubicBezTo>
                                    <a:pt x="69685" y="39560"/>
                                    <a:pt x="69469" y="39510"/>
                                    <a:pt x="69215" y="39446"/>
                                  </a:cubicBezTo>
                                  <a:cubicBezTo>
                                    <a:pt x="68923" y="39357"/>
                                    <a:pt x="68682" y="39141"/>
                                    <a:pt x="68656" y="38798"/>
                                  </a:cubicBezTo>
                                  <a:cubicBezTo>
                                    <a:pt x="68580" y="38227"/>
                                    <a:pt x="68364" y="37706"/>
                                    <a:pt x="67920" y="37312"/>
                                  </a:cubicBezTo>
                                  <a:cubicBezTo>
                                    <a:pt x="67831" y="37224"/>
                                    <a:pt x="67818" y="37097"/>
                                    <a:pt x="67755" y="36995"/>
                                  </a:cubicBezTo>
                                  <a:cubicBezTo>
                                    <a:pt x="67488" y="36588"/>
                                    <a:pt x="67145" y="36258"/>
                                    <a:pt x="66790" y="35954"/>
                                  </a:cubicBezTo>
                                  <a:cubicBezTo>
                                    <a:pt x="66561" y="35763"/>
                                    <a:pt x="66256" y="35585"/>
                                    <a:pt x="65939" y="35674"/>
                                  </a:cubicBezTo>
                                  <a:cubicBezTo>
                                    <a:pt x="65316" y="35877"/>
                                    <a:pt x="64757" y="36195"/>
                                    <a:pt x="64542" y="36868"/>
                                  </a:cubicBezTo>
                                  <a:cubicBezTo>
                                    <a:pt x="64465" y="37084"/>
                                    <a:pt x="64415" y="37287"/>
                                    <a:pt x="64313" y="37478"/>
                                  </a:cubicBezTo>
                                  <a:cubicBezTo>
                                    <a:pt x="64135" y="37859"/>
                                    <a:pt x="64148" y="37998"/>
                                    <a:pt x="64465" y="38290"/>
                                  </a:cubicBezTo>
                                  <a:cubicBezTo>
                                    <a:pt x="64580" y="38354"/>
                                    <a:pt x="64669" y="38430"/>
                                    <a:pt x="64783" y="38506"/>
                                  </a:cubicBezTo>
                                  <a:cubicBezTo>
                                    <a:pt x="64999" y="38646"/>
                                    <a:pt x="65151" y="38836"/>
                                    <a:pt x="65228" y="39116"/>
                                  </a:cubicBezTo>
                                  <a:cubicBezTo>
                                    <a:pt x="65329" y="39497"/>
                                    <a:pt x="65469" y="39891"/>
                                    <a:pt x="65596" y="40259"/>
                                  </a:cubicBezTo>
                                  <a:cubicBezTo>
                                    <a:pt x="65722" y="40602"/>
                                    <a:pt x="65722" y="40945"/>
                                    <a:pt x="65583" y="41300"/>
                                  </a:cubicBezTo>
                                  <a:cubicBezTo>
                                    <a:pt x="65507" y="41465"/>
                                    <a:pt x="65507" y="41669"/>
                                    <a:pt x="65507" y="41859"/>
                                  </a:cubicBezTo>
                                  <a:cubicBezTo>
                                    <a:pt x="65570" y="42723"/>
                                    <a:pt x="65811" y="43536"/>
                                    <a:pt x="66104" y="44348"/>
                                  </a:cubicBezTo>
                                  <a:cubicBezTo>
                                    <a:pt x="66611" y="45720"/>
                                    <a:pt x="66828" y="47142"/>
                                    <a:pt x="66523" y="48603"/>
                                  </a:cubicBezTo>
                                  <a:cubicBezTo>
                                    <a:pt x="66370" y="49365"/>
                                    <a:pt x="66294" y="50140"/>
                                    <a:pt x="66422" y="50927"/>
                                  </a:cubicBezTo>
                                  <a:cubicBezTo>
                                    <a:pt x="66573" y="51765"/>
                                    <a:pt x="66573" y="52629"/>
                                    <a:pt x="66446" y="53492"/>
                                  </a:cubicBezTo>
                                  <a:cubicBezTo>
                                    <a:pt x="66319" y="54242"/>
                                    <a:pt x="66155" y="54991"/>
                                    <a:pt x="66028" y="55753"/>
                                  </a:cubicBezTo>
                                  <a:cubicBezTo>
                                    <a:pt x="65799" y="57023"/>
                                    <a:pt x="65761" y="56756"/>
                                    <a:pt x="66573" y="57620"/>
                                  </a:cubicBezTo>
                                  <a:cubicBezTo>
                                    <a:pt x="67234" y="58293"/>
                                    <a:pt x="68009" y="58547"/>
                                    <a:pt x="68923" y="58382"/>
                                  </a:cubicBezTo>
                                  <a:cubicBezTo>
                                    <a:pt x="69266" y="58306"/>
                                    <a:pt x="69609" y="58229"/>
                                    <a:pt x="69901" y="58039"/>
                                  </a:cubicBezTo>
                                  <a:cubicBezTo>
                                    <a:pt x="70345" y="57810"/>
                                    <a:pt x="70765" y="57747"/>
                                    <a:pt x="71184" y="58039"/>
                                  </a:cubicBezTo>
                                  <a:cubicBezTo>
                                    <a:pt x="71895" y="58522"/>
                                    <a:pt x="72720" y="58775"/>
                                    <a:pt x="73520" y="58953"/>
                                  </a:cubicBezTo>
                                  <a:cubicBezTo>
                                    <a:pt x="74016" y="59055"/>
                                    <a:pt x="74499" y="59055"/>
                                    <a:pt x="74981" y="58890"/>
                                  </a:cubicBezTo>
                                  <a:cubicBezTo>
                                    <a:pt x="75768" y="58661"/>
                                    <a:pt x="76594" y="58648"/>
                                    <a:pt x="77394" y="58661"/>
                                  </a:cubicBezTo>
                                  <a:lnTo>
                                    <a:pt x="77961" y="58613"/>
                                  </a:lnTo>
                                  <a:lnTo>
                                    <a:pt x="77961" y="91173"/>
                                  </a:lnTo>
                                  <a:lnTo>
                                    <a:pt x="0" y="91173"/>
                                  </a:lnTo>
                                  <a:lnTo>
                                    <a:pt x="0" y="18237"/>
                                  </a:lnTo>
                                  <a:lnTo>
                                    <a:pt x="8713" y="18237"/>
                                  </a:lnTo>
                                  <a:lnTo>
                                    <a:pt x="8713" y="0"/>
                                  </a:lnTo>
                                  <a:close/>
                                </a:path>
                              </a:pathLst>
                            </a:custGeom>
                            <a:ln w="0" cap="flat">
                              <a:miter lim="100000"/>
                            </a:ln>
                          </wps:spPr>
                          <wps:style>
                            <a:lnRef idx="0">
                              <a:srgbClr val="000000">
                                <a:alpha val="0"/>
                              </a:srgbClr>
                            </a:lnRef>
                            <a:fillRef idx="1">
                              <a:srgbClr val="8A317E"/>
                            </a:fillRef>
                            <a:effectRef idx="0">
                              <a:scrgbClr r="0" g="0" b="0"/>
                            </a:effectRef>
                            <a:fontRef idx="none"/>
                          </wps:style>
                          <wps:bodyPr/>
                        </wps:wsp>
                        <wps:wsp>
                          <wps:cNvPr id="347" name="Shape 125"/>
                          <wps:cNvSpPr/>
                          <wps:spPr>
                            <a:xfrm>
                              <a:off x="973999" y="1116945"/>
                              <a:ext cx="41404" cy="91173"/>
                            </a:xfrm>
                            <a:custGeom>
                              <a:avLst/>
                              <a:gdLst/>
                              <a:ahLst/>
                              <a:cxnLst/>
                              <a:rect l="0" t="0" r="0" b="0"/>
                              <a:pathLst>
                                <a:path w="41404" h="91173">
                                  <a:moveTo>
                                    <a:pt x="0" y="0"/>
                                  </a:moveTo>
                                  <a:lnTo>
                                    <a:pt x="41404" y="0"/>
                                  </a:lnTo>
                                  <a:lnTo>
                                    <a:pt x="41404" y="37733"/>
                                  </a:lnTo>
                                  <a:lnTo>
                                    <a:pt x="39921" y="38278"/>
                                  </a:lnTo>
                                  <a:cubicBezTo>
                                    <a:pt x="39426" y="38710"/>
                                    <a:pt x="39070" y="39294"/>
                                    <a:pt x="38739" y="39865"/>
                                  </a:cubicBezTo>
                                  <a:cubicBezTo>
                                    <a:pt x="38650" y="39980"/>
                                    <a:pt x="38650" y="40157"/>
                                    <a:pt x="38739" y="40272"/>
                                  </a:cubicBezTo>
                                  <a:cubicBezTo>
                                    <a:pt x="39120" y="40830"/>
                                    <a:pt x="39577" y="41313"/>
                                    <a:pt x="40238" y="41567"/>
                                  </a:cubicBezTo>
                                  <a:cubicBezTo>
                                    <a:pt x="40492" y="41669"/>
                                    <a:pt x="40759" y="41669"/>
                                    <a:pt x="41051" y="41478"/>
                                  </a:cubicBezTo>
                                  <a:lnTo>
                                    <a:pt x="41404" y="41218"/>
                                  </a:lnTo>
                                  <a:lnTo>
                                    <a:pt x="41404" y="43959"/>
                                  </a:lnTo>
                                  <a:lnTo>
                                    <a:pt x="39679" y="43967"/>
                                  </a:lnTo>
                                  <a:cubicBezTo>
                                    <a:pt x="39514" y="43967"/>
                                    <a:pt x="39400" y="43967"/>
                                    <a:pt x="39235" y="43967"/>
                                  </a:cubicBezTo>
                                  <a:cubicBezTo>
                                    <a:pt x="38905" y="44005"/>
                                    <a:pt x="38702" y="44323"/>
                                    <a:pt x="38777" y="44628"/>
                                  </a:cubicBezTo>
                                  <a:cubicBezTo>
                                    <a:pt x="38790" y="44780"/>
                                    <a:pt x="38879" y="44907"/>
                                    <a:pt x="38943" y="45034"/>
                                  </a:cubicBezTo>
                                  <a:cubicBezTo>
                                    <a:pt x="39006" y="45199"/>
                                    <a:pt x="39120" y="45377"/>
                                    <a:pt x="39184" y="45529"/>
                                  </a:cubicBezTo>
                                  <a:cubicBezTo>
                                    <a:pt x="39362" y="46050"/>
                                    <a:pt x="39260" y="46266"/>
                                    <a:pt x="38790" y="46546"/>
                                  </a:cubicBezTo>
                                  <a:cubicBezTo>
                                    <a:pt x="38498" y="46723"/>
                                    <a:pt x="38257" y="46927"/>
                                    <a:pt x="38041" y="47193"/>
                                  </a:cubicBezTo>
                                  <a:cubicBezTo>
                                    <a:pt x="37926" y="47346"/>
                                    <a:pt x="37774" y="47460"/>
                                    <a:pt x="37647" y="47587"/>
                                  </a:cubicBezTo>
                                  <a:cubicBezTo>
                                    <a:pt x="37330" y="47854"/>
                                    <a:pt x="37025" y="48120"/>
                                    <a:pt x="36746" y="48387"/>
                                  </a:cubicBezTo>
                                  <a:cubicBezTo>
                                    <a:pt x="36644" y="48476"/>
                                    <a:pt x="36555" y="48565"/>
                                    <a:pt x="36492" y="48628"/>
                                  </a:cubicBezTo>
                                  <a:cubicBezTo>
                                    <a:pt x="36301" y="48742"/>
                                    <a:pt x="36110" y="48768"/>
                                    <a:pt x="35945" y="48628"/>
                                  </a:cubicBezTo>
                                  <a:cubicBezTo>
                                    <a:pt x="35806" y="48539"/>
                                    <a:pt x="35666" y="48451"/>
                                    <a:pt x="35564" y="48323"/>
                                  </a:cubicBezTo>
                                  <a:cubicBezTo>
                                    <a:pt x="35260" y="48031"/>
                                    <a:pt x="35221" y="47689"/>
                                    <a:pt x="35475" y="47346"/>
                                  </a:cubicBezTo>
                                  <a:cubicBezTo>
                                    <a:pt x="35640" y="47092"/>
                                    <a:pt x="35844" y="46863"/>
                                    <a:pt x="36060" y="46622"/>
                                  </a:cubicBezTo>
                                  <a:cubicBezTo>
                                    <a:pt x="36657" y="45898"/>
                                    <a:pt x="37202" y="45136"/>
                                    <a:pt x="37495" y="44196"/>
                                  </a:cubicBezTo>
                                  <a:cubicBezTo>
                                    <a:pt x="37673" y="43739"/>
                                    <a:pt x="37634" y="43332"/>
                                    <a:pt x="37444" y="42888"/>
                                  </a:cubicBezTo>
                                  <a:cubicBezTo>
                                    <a:pt x="37355" y="42659"/>
                                    <a:pt x="37266" y="42443"/>
                                    <a:pt x="37101" y="42266"/>
                                  </a:cubicBezTo>
                                  <a:cubicBezTo>
                                    <a:pt x="36771" y="41859"/>
                                    <a:pt x="36377" y="41440"/>
                                    <a:pt x="36060" y="41021"/>
                                  </a:cubicBezTo>
                                  <a:cubicBezTo>
                                    <a:pt x="35806" y="40729"/>
                                    <a:pt x="35564" y="40437"/>
                                    <a:pt x="35336" y="40132"/>
                                  </a:cubicBezTo>
                                  <a:cubicBezTo>
                                    <a:pt x="35018" y="39624"/>
                                    <a:pt x="35044" y="39497"/>
                                    <a:pt x="35399" y="39052"/>
                                  </a:cubicBezTo>
                                  <a:cubicBezTo>
                                    <a:pt x="35489" y="38951"/>
                                    <a:pt x="35564" y="38875"/>
                                    <a:pt x="35654" y="38798"/>
                                  </a:cubicBezTo>
                                  <a:cubicBezTo>
                                    <a:pt x="35933" y="38557"/>
                                    <a:pt x="36174" y="38303"/>
                                    <a:pt x="36454" y="38062"/>
                                  </a:cubicBezTo>
                                  <a:cubicBezTo>
                                    <a:pt x="36822" y="37744"/>
                                    <a:pt x="37114" y="37402"/>
                                    <a:pt x="37190" y="36830"/>
                                  </a:cubicBezTo>
                                  <a:cubicBezTo>
                                    <a:pt x="37241" y="36347"/>
                                    <a:pt x="37482" y="35877"/>
                                    <a:pt x="38003" y="35661"/>
                                  </a:cubicBezTo>
                                  <a:cubicBezTo>
                                    <a:pt x="38181" y="35560"/>
                                    <a:pt x="38358" y="35408"/>
                                    <a:pt x="38536" y="35319"/>
                                  </a:cubicBezTo>
                                  <a:cubicBezTo>
                                    <a:pt x="38777" y="35166"/>
                                    <a:pt x="38905" y="34963"/>
                                    <a:pt x="38981" y="34696"/>
                                  </a:cubicBezTo>
                                  <a:cubicBezTo>
                                    <a:pt x="39108" y="34239"/>
                                    <a:pt x="39349" y="33807"/>
                                    <a:pt x="39756" y="33528"/>
                                  </a:cubicBezTo>
                                  <a:cubicBezTo>
                                    <a:pt x="39921" y="33426"/>
                                    <a:pt x="39997" y="33261"/>
                                    <a:pt x="40073" y="33058"/>
                                  </a:cubicBezTo>
                                  <a:cubicBezTo>
                                    <a:pt x="40136" y="32829"/>
                                    <a:pt x="40238" y="32614"/>
                                    <a:pt x="40276" y="32398"/>
                                  </a:cubicBezTo>
                                  <a:cubicBezTo>
                                    <a:pt x="40657" y="31064"/>
                                    <a:pt x="40327" y="30543"/>
                                    <a:pt x="39146" y="30048"/>
                                  </a:cubicBezTo>
                                  <a:cubicBezTo>
                                    <a:pt x="38981" y="29985"/>
                                    <a:pt x="38829" y="29985"/>
                                    <a:pt x="38650" y="29959"/>
                                  </a:cubicBezTo>
                                  <a:cubicBezTo>
                                    <a:pt x="38485" y="29959"/>
                                    <a:pt x="38333" y="30023"/>
                                    <a:pt x="38143" y="29985"/>
                                  </a:cubicBezTo>
                                  <a:cubicBezTo>
                                    <a:pt x="37838" y="29947"/>
                                    <a:pt x="37609" y="30048"/>
                                    <a:pt x="37355" y="30213"/>
                                  </a:cubicBezTo>
                                  <a:cubicBezTo>
                                    <a:pt x="37216" y="30315"/>
                                    <a:pt x="37025" y="30416"/>
                                    <a:pt x="36834" y="30442"/>
                                  </a:cubicBezTo>
                                  <a:cubicBezTo>
                                    <a:pt x="36492" y="30493"/>
                                    <a:pt x="36339" y="30721"/>
                                    <a:pt x="36149" y="30975"/>
                                  </a:cubicBezTo>
                                  <a:cubicBezTo>
                                    <a:pt x="35971" y="31280"/>
                                    <a:pt x="35768" y="31547"/>
                                    <a:pt x="35564" y="31775"/>
                                  </a:cubicBezTo>
                                  <a:cubicBezTo>
                                    <a:pt x="34904" y="32410"/>
                                    <a:pt x="34218" y="33032"/>
                                    <a:pt x="33558" y="33630"/>
                                  </a:cubicBezTo>
                                  <a:cubicBezTo>
                                    <a:pt x="32974" y="34176"/>
                                    <a:pt x="32376" y="34722"/>
                                    <a:pt x="31805" y="35280"/>
                                  </a:cubicBezTo>
                                  <a:cubicBezTo>
                                    <a:pt x="31653" y="35408"/>
                                    <a:pt x="31551" y="35560"/>
                                    <a:pt x="31462" y="35751"/>
                                  </a:cubicBezTo>
                                  <a:cubicBezTo>
                                    <a:pt x="31348" y="36093"/>
                                    <a:pt x="31069" y="36385"/>
                                    <a:pt x="30828" y="36678"/>
                                  </a:cubicBezTo>
                                  <a:cubicBezTo>
                                    <a:pt x="30332" y="37249"/>
                                    <a:pt x="29773" y="37757"/>
                                    <a:pt x="29177" y="38278"/>
                                  </a:cubicBezTo>
                                  <a:cubicBezTo>
                                    <a:pt x="28300" y="39014"/>
                                    <a:pt x="28427" y="38938"/>
                                    <a:pt x="28415" y="39891"/>
                                  </a:cubicBezTo>
                                  <a:cubicBezTo>
                                    <a:pt x="28415" y="40081"/>
                                    <a:pt x="28401" y="40272"/>
                                    <a:pt x="28427" y="40462"/>
                                  </a:cubicBezTo>
                                  <a:cubicBezTo>
                                    <a:pt x="28516" y="41453"/>
                                    <a:pt x="28935" y="42278"/>
                                    <a:pt x="29837" y="42799"/>
                                  </a:cubicBezTo>
                                  <a:cubicBezTo>
                                    <a:pt x="30256" y="43028"/>
                                    <a:pt x="30713" y="43269"/>
                                    <a:pt x="31234" y="43332"/>
                                  </a:cubicBezTo>
                                  <a:cubicBezTo>
                                    <a:pt x="31475" y="43332"/>
                                    <a:pt x="31691" y="43447"/>
                                    <a:pt x="31869" y="43624"/>
                                  </a:cubicBezTo>
                                  <a:cubicBezTo>
                                    <a:pt x="32148" y="43929"/>
                                    <a:pt x="32211" y="44247"/>
                                    <a:pt x="31945" y="44602"/>
                                  </a:cubicBezTo>
                                  <a:cubicBezTo>
                                    <a:pt x="31818" y="44767"/>
                                    <a:pt x="31678" y="44920"/>
                                    <a:pt x="31500" y="45047"/>
                                  </a:cubicBezTo>
                                  <a:cubicBezTo>
                                    <a:pt x="31132" y="45326"/>
                                    <a:pt x="30764" y="45555"/>
                                    <a:pt x="30396" y="45834"/>
                                  </a:cubicBezTo>
                                  <a:cubicBezTo>
                                    <a:pt x="30192" y="45961"/>
                                    <a:pt x="30002" y="46113"/>
                                    <a:pt x="30014" y="46381"/>
                                  </a:cubicBezTo>
                                  <a:cubicBezTo>
                                    <a:pt x="30014" y="46901"/>
                                    <a:pt x="29887" y="47358"/>
                                    <a:pt x="29773" y="47854"/>
                                  </a:cubicBezTo>
                                  <a:cubicBezTo>
                                    <a:pt x="29684" y="48133"/>
                                    <a:pt x="29684" y="48412"/>
                                    <a:pt x="29837" y="48679"/>
                                  </a:cubicBezTo>
                                  <a:cubicBezTo>
                                    <a:pt x="29938" y="48832"/>
                                    <a:pt x="30014" y="48984"/>
                                    <a:pt x="30078" y="49123"/>
                                  </a:cubicBezTo>
                                  <a:cubicBezTo>
                                    <a:pt x="30269" y="49568"/>
                                    <a:pt x="30611" y="49860"/>
                                    <a:pt x="31069" y="50012"/>
                                  </a:cubicBezTo>
                                  <a:cubicBezTo>
                                    <a:pt x="31564" y="50152"/>
                                    <a:pt x="32046" y="50305"/>
                                    <a:pt x="32618" y="50483"/>
                                  </a:cubicBezTo>
                                  <a:cubicBezTo>
                                    <a:pt x="32656" y="50597"/>
                                    <a:pt x="32707" y="50736"/>
                                    <a:pt x="32758" y="50889"/>
                                  </a:cubicBezTo>
                                  <a:cubicBezTo>
                                    <a:pt x="32783" y="51054"/>
                                    <a:pt x="32770" y="51245"/>
                                    <a:pt x="32872" y="51397"/>
                                  </a:cubicBezTo>
                                  <a:cubicBezTo>
                                    <a:pt x="33037" y="51765"/>
                                    <a:pt x="32923" y="52108"/>
                                    <a:pt x="32707" y="52451"/>
                                  </a:cubicBezTo>
                                  <a:cubicBezTo>
                                    <a:pt x="32211" y="53251"/>
                                    <a:pt x="31729" y="54089"/>
                                    <a:pt x="31221" y="54876"/>
                                  </a:cubicBezTo>
                                  <a:cubicBezTo>
                                    <a:pt x="31094" y="55092"/>
                                    <a:pt x="30980" y="55296"/>
                                    <a:pt x="30954" y="55537"/>
                                  </a:cubicBezTo>
                                  <a:cubicBezTo>
                                    <a:pt x="30942" y="55867"/>
                                    <a:pt x="30802" y="56121"/>
                                    <a:pt x="30573" y="56350"/>
                                  </a:cubicBezTo>
                                  <a:cubicBezTo>
                                    <a:pt x="30332" y="56642"/>
                                    <a:pt x="30078" y="56909"/>
                                    <a:pt x="29837" y="57201"/>
                                  </a:cubicBezTo>
                                  <a:cubicBezTo>
                                    <a:pt x="29557" y="57531"/>
                                    <a:pt x="29380" y="57886"/>
                                    <a:pt x="29633" y="58318"/>
                                  </a:cubicBezTo>
                                  <a:cubicBezTo>
                                    <a:pt x="29735" y="58547"/>
                                    <a:pt x="29710" y="58738"/>
                                    <a:pt x="29633" y="58941"/>
                                  </a:cubicBezTo>
                                  <a:cubicBezTo>
                                    <a:pt x="29608" y="59055"/>
                                    <a:pt x="29545" y="59169"/>
                                    <a:pt x="29532" y="59284"/>
                                  </a:cubicBezTo>
                                  <a:cubicBezTo>
                                    <a:pt x="29456" y="59665"/>
                                    <a:pt x="29621" y="59893"/>
                                    <a:pt x="29976" y="59957"/>
                                  </a:cubicBezTo>
                                  <a:cubicBezTo>
                                    <a:pt x="30434" y="59995"/>
                                    <a:pt x="30904" y="60008"/>
                                    <a:pt x="31348" y="60058"/>
                                  </a:cubicBezTo>
                                  <a:cubicBezTo>
                                    <a:pt x="31767" y="60084"/>
                                    <a:pt x="32046" y="59918"/>
                                    <a:pt x="32224" y="59499"/>
                                  </a:cubicBezTo>
                                  <a:cubicBezTo>
                                    <a:pt x="32376" y="59017"/>
                                    <a:pt x="32707" y="58712"/>
                                    <a:pt x="33151" y="58458"/>
                                  </a:cubicBezTo>
                                  <a:cubicBezTo>
                                    <a:pt x="33558" y="58229"/>
                                    <a:pt x="33951" y="58014"/>
                                    <a:pt x="34294" y="57772"/>
                                  </a:cubicBezTo>
                                  <a:cubicBezTo>
                                    <a:pt x="34866" y="57353"/>
                                    <a:pt x="35234" y="56820"/>
                                    <a:pt x="35120" y="56045"/>
                                  </a:cubicBezTo>
                                  <a:cubicBezTo>
                                    <a:pt x="35095" y="55931"/>
                                    <a:pt x="35095" y="55778"/>
                                    <a:pt x="35095" y="55651"/>
                                  </a:cubicBezTo>
                                  <a:cubicBezTo>
                                    <a:pt x="35095" y="55359"/>
                                    <a:pt x="35183" y="55194"/>
                                    <a:pt x="35361" y="54991"/>
                                  </a:cubicBezTo>
                                  <a:cubicBezTo>
                                    <a:pt x="35806" y="54572"/>
                                    <a:pt x="36212" y="54102"/>
                                    <a:pt x="36631" y="53658"/>
                                  </a:cubicBezTo>
                                  <a:cubicBezTo>
                                    <a:pt x="36860" y="53416"/>
                                    <a:pt x="37101" y="53200"/>
                                    <a:pt x="37355" y="52984"/>
                                  </a:cubicBezTo>
                                  <a:cubicBezTo>
                                    <a:pt x="37799" y="52616"/>
                                    <a:pt x="38358" y="52743"/>
                                    <a:pt x="38612" y="53251"/>
                                  </a:cubicBezTo>
                                  <a:cubicBezTo>
                                    <a:pt x="38739" y="53454"/>
                                    <a:pt x="38777" y="53696"/>
                                    <a:pt x="38867" y="53924"/>
                                  </a:cubicBezTo>
                                  <a:cubicBezTo>
                                    <a:pt x="38981" y="54292"/>
                                    <a:pt x="39070" y="54699"/>
                                    <a:pt x="39235" y="55067"/>
                                  </a:cubicBezTo>
                                  <a:cubicBezTo>
                                    <a:pt x="39387" y="55308"/>
                                    <a:pt x="39426" y="55537"/>
                                    <a:pt x="39311" y="55804"/>
                                  </a:cubicBezTo>
                                  <a:cubicBezTo>
                                    <a:pt x="39158" y="56172"/>
                                    <a:pt x="39146" y="56553"/>
                                    <a:pt x="39158" y="56934"/>
                                  </a:cubicBezTo>
                                  <a:cubicBezTo>
                                    <a:pt x="39171" y="57239"/>
                                    <a:pt x="39273" y="57531"/>
                                    <a:pt x="39501" y="57772"/>
                                  </a:cubicBezTo>
                                  <a:cubicBezTo>
                                    <a:pt x="39705" y="57950"/>
                                    <a:pt x="39921" y="58153"/>
                                    <a:pt x="40149" y="58331"/>
                                  </a:cubicBezTo>
                                  <a:cubicBezTo>
                                    <a:pt x="40479" y="58585"/>
                                    <a:pt x="40898" y="58572"/>
                                    <a:pt x="41178" y="58293"/>
                                  </a:cubicBezTo>
                                  <a:lnTo>
                                    <a:pt x="41404" y="57987"/>
                                  </a:lnTo>
                                  <a:lnTo>
                                    <a:pt x="41404" y="91173"/>
                                  </a:lnTo>
                                  <a:lnTo>
                                    <a:pt x="0" y="91173"/>
                                  </a:lnTo>
                                  <a:lnTo>
                                    <a:pt x="0" y="58613"/>
                                  </a:lnTo>
                                  <a:lnTo>
                                    <a:pt x="1833" y="58458"/>
                                  </a:lnTo>
                                  <a:cubicBezTo>
                                    <a:pt x="2303" y="58344"/>
                                    <a:pt x="2811" y="58229"/>
                                    <a:pt x="3294" y="58331"/>
                                  </a:cubicBezTo>
                                  <a:cubicBezTo>
                                    <a:pt x="3548" y="58382"/>
                                    <a:pt x="3814" y="58306"/>
                                    <a:pt x="4069" y="58217"/>
                                  </a:cubicBezTo>
                                  <a:cubicBezTo>
                                    <a:pt x="4411" y="58064"/>
                                    <a:pt x="4754" y="58014"/>
                                    <a:pt x="5097" y="58014"/>
                                  </a:cubicBezTo>
                                  <a:cubicBezTo>
                                    <a:pt x="5452" y="58014"/>
                                    <a:pt x="5770" y="58039"/>
                                    <a:pt x="6113" y="58014"/>
                                  </a:cubicBezTo>
                                  <a:cubicBezTo>
                                    <a:pt x="6291" y="58014"/>
                                    <a:pt x="6494" y="58014"/>
                                    <a:pt x="6659" y="57976"/>
                                  </a:cubicBezTo>
                                  <a:cubicBezTo>
                                    <a:pt x="7079" y="57886"/>
                                    <a:pt x="7383" y="57658"/>
                                    <a:pt x="7485" y="57239"/>
                                  </a:cubicBezTo>
                                  <a:cubicBezTo>
                                    <a:pt x="7548" y="56998"/>
                                    <a:pt x="7561" y="56756"/>
                                    <a:pt x="7599" y="56490"/>
                                  </a:cubicBezTo>
                                  <a:cubicBezTo>
                                    <a:pt x="7662" y="56071"/>
                                    <a:pt x="7523" y="55791"/>
                                    <a:pt x="7129" y="55626"/>
                                  </a:cubicBezTo>
                                  <a:cubicBezTo>
                                    <a:pt x="7002" y="55550"/>
                                    <a:pt x="6824" y="55499"/>
                                    <a:pt x="6659" y="55448"/>
                                  </a:cubicBezTo>
                                  <a:cubicBezTo>
                                    <a:pt x="6418" y="55359"/>
                                    <a:pt x="6164" y="55296"/>
                                    <a:pt x="5923" y="55194"/>
                                  </a:cubicBezTo>
                                  <a:cubicBezTo>
                                    <a:pt x="5745" y="55105"/>
                                    <a:pt x="5669" y="54927"/>
                                    <a:pt x="5719" y="54711"/>
                                  </a:cubicBezTo>
                                  <a:cubicBezTo>
                                    <a:pt x="5745" y="54610"/>
                                    <a:pt x="5770" y="54483"/>
                                    <a:pt x="5834" y="54407"/>
                                  </a:cubicBezTo>
                                  <a:cubicBezTo>
                                    <a:pt x="6291" y="53734"/>
                                    <a:pt x="6431" y="53010"/>
                                    <a:pt x="6379" y="52210"/>
                                  </a:cubicBezTo>
                                  <a:cubicBezTo>
                                    <a:pt x="6379" y="52159"/>
                                    <a:pt x="6379" y="52095"/>
                                    <a:pt x="6418" y="52019"/>
                                  </a:cubicBezTo>
                                  <a:cubicBezTo>
                                    <a:pt x="6532" y="51397"/>
                                    <a:pt x="6773" y="51155"/>
                                    <a:pt x="7421" y="51117"/>
                                  </a:cubicBezTo>
                                  <a:cubicBezTo>
                                    <a:pt x="7599" y="51092"/>
                                    <a:pt x="7802" y="51117"/>
                                    <a:pt x="7967" y="51092"/>
                                  </a:cubicBezTo>
                                  <a:cubicBezTo>
                                    <a:pt x="8120" y="51092"/>
                                    <a:pt x="8272" y="51092"/>
                                    <a:pt x="8374" y="51016"/>
                                  </a:cubicBezTo>
                                  <a:cubicBezTo>
                                    <a:pt x="8653" y="50889"/>
                                    <a:pt x="8856" y="50889"/>
                                    <a:pt x="9136" y="51003"/>
                                  </a:cubicBezTo>
                                  <a:cubicBezTo>
                                    <a:pt x="9263" y="51067"/>
                                    <a:pt x="9466" y="51067"/>
                                    <a:pt x="9631" y="51092"/>
                                  </a:cubicBezTo>
                                  <a:cubicBezTo>
                                    <a:pt x="10151" y="51206"/>
                                    <a:pt x="10304" y="51333"/>
                                    <a:pt x="10330" y="51892"/>
                                  </a:cubicBezTo>
                                  <a:lnTo>
                                    <a:pt x="10330" y="52476"/>
                                  </a:lnTo>
                                  <a:cubicBezTo>
                                    <a:pt x="10330" y="53277"/>
                                    <a:pt x="10342" y="54051"/>
                                    <a:pt x="10330" y="54826"/>
                                  </a:cubicBezTo>
                                  <a:cubicBezTo>
                                    <a:pt x="10316" y="55791"/>
                                    <a:pt x="10406" y="56731"/>
                                    <a:pt x="10571" y="57671"/>
                                  </a:cubicBezTo>
                                  <a:cubicBezTo>
                                    <a:pt x="10685" y="58293"/>
                                    <a:pt x="10710" y="58915"/>
                                    <a:pt x="10698" y="59525"/>
                                  </a:cubicBezTo>
                                  <a:cubicBezTo>
                                    <a:pt x="10698" y="60261"/>
                                    <a:pt x="10457" y="60935"/>
                                    <a:pt x="9948" y="61481"/>
                                  </a:cubicBezTo>
                                  <a:cubicBezTo>
                                    <a:pt x="9631" y="61798"/>
                                    <a:pt x="9224" y="61823"/>
                                    <a:pt x="8844" y="61582"/>
                                  </a:cubicBezTo>
                                  <a:cubicBezTo>
                                    <a:pt x="8386" y="61290"/>
                                    <a:pt x="7967" y="60935"/>
                                    <a:pt x="7548" y="60617"/>
                                  </a:cubicBezTo>
                                  <a:cubicBezTo>
                                    <a:pt x="7332" y="60452"/>
                                    <a:pt x="7103" y="60312"/>
                                    <a:pt x="6837" y="60287"/>
                                  </a:cubicBezTo>
                                  <a:cubicBezTo>
                                    <a:pt x="6151" y="60198"/>
                                    <a:pt x="5567" y="59957"/>
                                    <a:pt x="5173" y="59334"/>
                                  </a:cubicBezTo>
                                  <a:cubicBezTo>
                                    <a:pt x="4996" y="59055"/>
                                    <a:pt x="4652" y="58991"/>
                                    <a:pt x="4360" y="59169"/>
                                  </a:cubicBezTo>
                                  <a:cubicBezTo>
                                    <a:pt x="4157" y="59284"/>
                                    <a:pt x="3966" y="59461"/>
                                    <a:pt x="3801" y="59627"/>
                                  </a:cubicBezTo>
                                  <a:cubicBezTo>
                                    <a:pt x="3497" y="59957"/>
                                    <a:pt x="3497" y="60096"/>
                                    <a:pt x="3739" y="60503"/>
                                  </a:cubicBezTo>
                                  <a:cubicBezTo>
                                    <a:pt x="3801" y="60680"/>
                                    <a:pt x="3966" y="60871"/>
                                    <a:pt x="3966" y="61074"/>
                                  </a:cubicBezTo>
                                  <a:cubicBezTo>
                                    <a:pt x="4005" y="61557"/>
                                    <a:pt x="4284" y="61735"/>
                                    <a:pt x="4716" y="61785"/>
                                  </a:cubicBezTo>
                                  <a:cubicBezTo>
                                    <a:pt x="4792" y="61798"/>
                                    <a:pt x="4907" y="61823"/>
                                    <a:pt x="4996" y="61823"/>
                                  </a:cubicBezTo>
                                  <a:cubicBezTo>
                                    <a:pt x="5237" y="61836"/>
                                    <a:pt x="5428" y="61925"/>
                                    <a:pt x="5631" y="62078"/>
                                  </a:cubicBezTo>
                                  <a:cubicBezTo>
                                    <a:pt x="6011" y="62382"/>
                                    <a:pt x="6418" y="62636"/>
                                    <a:pt x="6824" y="62865"/>
                                  </a:cubicBezTo>
                                  <a:cubicBezTo>
                                    <a:pt x="7548" y="63271"/>
                                    <a:pt x="8323" y="63474"/>
                                    <a:pt x="9136" y="63564"/>
                                  </a:cubicBezTo>
                                  <a:cubicBezTo>
                                    <a:pt x="9403" y="63589"/>
                                    <a:pt x="9631" y="63513"/>
                                    <a:pt x="9834" y="63335"/>
                                  </a:cubicBezTo>
                                  <a:cubicBezTo>
                                    <a:pt x="10190" y="63068"/>
                                    <a:pt x="10558" y="62865"/>
                                    <a:pt x="10875" y="62586"/>
                                  </a:cubicBezTo>
                                  <a:cubicBezTo>
                                    <a:pt x="11206" y="62331"/>
                                    <a:pt x="11485" y="62027"/>
                                    <a:pt x="11701" y="61671"/>
                                  </a:cubicBezTo>
                                  <a:cubicBezTo>
                                    <a:pt x="11981" y="61112"/>
                                    <a:pt x="12234" y="60528"/>
                                    <a:pt x="12399" y="59906"/>
                                  </a:cubicBezTo>
                                  <a:cubicBezTo>
                                    <a:pt x="12514" y="59474"/>
                                    <a:pt x="12691" y="59093"/>
                                    <a:pt x="12806" y="58674"/>
                                  </a:cubicBezTo>
                                  <a:cubicBezTo>
                                    <a:pt x="12870" y="58547"/>
                                    <a:pt x="12933" y="58344"/>
                                    <a:pt x="12895" y="58217"/>
                                  </a:cubicBezTo>
                                  <a:cubicBezTo>
                                    <a:pt x="12870" y="57633"/>
                                    <a:pt x="12819" y="57061"/>
                                    <a:pt x="12729" y="56490"/>
                                  </a:cubicBezTo>
                                  <a:cubicBezTo>
                                    <a:pt x="12590" y="55435"/>
                                    <a:pt x="12691" y="54356"/>
                                    <a:pt x="12691" y="53302"/>
                                  </a:cubicBezTo>
                                  <a:cubicBezTo>
                                    <a:pt x="12691" y="53137"/>
                                    <a:pt x="12729" y="52959"/>
                                    <a:pt x="12768" y="52806"/>
                                  </a:cubicBezTo>
                                  <a:cubicBezTo>
                                    <a:pt x="12946" y="52159"/>
                                    <a:pt x="13009" y="51511"/>
                                    <a:pt x="13035" y="50825"/>
                                  </a:cubicBezTo>
                                  <a:cubicBezTo>
                                    <a:pt x="13047" y="49949"/>
                                    <a:pt x="13073" y="49073"/>
                                    <a:pt x="12958" y="48209"/>
                                  </a:cubicBezTo>
                                  <a:cubicBezTo>
                                    <a:pt x="12870" y="47739"/>
                                    <a:pt x="12933" y="47308"/>
                                    <a:pt x="13085" y="46863"/>
                                  </a:cubicBezTo>
                                  <a:cubicBezTo>
                                    <a:pt x="13264" y="46456"/>
                                    <a:pt x="13339" y="46000"/>
                                    <a:pt x="13429" y="45555"/>
                                  </a:cubicBezTo>
                                  <a:cubicBezTo>
                                    <a:pt x="13797" y="43993"/>
                                    <a:pt x="13708" y="42443"/>
                                    <a:pt x="13161" y="40945"/>
                                  </a:cubicBezTo>
                                  <a:cubicBezTo>
                                    <a:pt x="13073" y="40691"/>
                                    <a:pt x="13035" y="40424"/>
                                    <a:pt x="13009" y="40170"/>
                                  </a:cubicBezTo>
                                  <a:cubicBezTo>
                                    <a:pt x="12958" y="39535"/>
                                    <a:pt x="13187" y="38938"/>
                                    <a:pt x="13467" y="38392"/>
                                  </a:cubicBezTo>
                                  <a:cubicBezTo>
                                    <a:pt x="13797" y="37719"/>
                                    <a:pt x="13809" y="37033"/>
                                    <a:pt x="13708" y="36309"/>
                                  </a:cubicBezTo>
                                  <a:cubicBezTo>
                                    <a:pt x="13657" y="35826"/>
                                    <a:pt x="13619" y="35370"/>
                                    <a:pt x="13568" y="34899"/>
                                  </a:cubicBezTo>
                                  <a:cubicBezTo>
                                    <a:pt x="13695" y="34328"/>
                                    <a:pt x="13695" y="33769"/>
                                    <a:pt x="13429" y="33210"/>
                                  </a:cubicBezTo>
                                  <a:cubicBezTo>
                                    <a:pt x="13339" y="33032"/>
                                    <a:pt x="13365" y="32753"/>
                                    <a:pt x="13326" y="32525"/>
                                  </a:cubicBezTo>
                                  <a:cubicBezTo>
                                    <a:pt x="13302" y="32360"/>
                                    <a:pt x="13288" y="32195"/>
                                    <a:pt x="13264" y="32029"/>
                                  </a:cubicBezTo>
                                  <a:cubicBezTo>
                                    <a:pt x="13212" y="31826"/>
                                    <a:pt x="13111" y="31661"/>
                                    <a:pt x="12946" y="31585"/>
                                  </a:cubicBezTo>
                                  <a:cubicBezTo>
                                    <a:pt x="12628" y="31483"/>
                                    <a:pt x="12425" y="31331"/>
                                    <a:pt x="12387" y="30988"/>
                                  </a:cubicBezTo>
                                  <a:cubicBezTo>
                                    <a:pt x="12349" y="30874"/>
                                    <a:pt x="12234" y="30747"/>
                                    <a:pt x="12133" y="30645"/>
                                  </a:cubicBezTo>
                                  <a:cubicBezTo>
                                    <a:pt x="11866" y="30315"/>
                                    <a:pt x="11498" y="30150"/>
                                    <a:pt x="11104" y="30035"/>
                                  </a:cubicBezTo>
                                  <a:cubicBezTo>
                                    <a:pt x="10901" y="29985"/>
                                    <a:pt x="10698" y="30023"/>
                                    <a:pt x="10482" y="29947"/>
                                  </a:cubicBezTo>
                                  <a:cubicBezTo>
                                    <a:pt x="10316" y="29857"/>
                                    <a:pt x="10151" y="29680"/>
                                    <a:pt x="9961" y="29604"/>
                                  </a:cubicBezTo>
                                  <a:cubicBezTo>
                                    <a:pt x="9783" y="29540"/>
                                    <a:pt x="9618" y="29527"/>
                                    <a:pt x="9403" y="29502"/>
                                  </a:cubicBezTo>
                                  <a:cubicBezTo>
                                    <a:pt x="9072" y="29464"/>
                                    <a:pt x="8742" y="29464"/>
                                    <a:pt x="8386" y="29464"/>
                                  </a:cubicBezTo>
                                  <a:cubicBezTo>
                                    <a:pt x="8044" y="29464"/>
                                    <a:pt x="7662" y="29527"/>
                                    <a:pt x="7396" y="29718"/>
                                  </a:cubicBezTo>
                                  <a:cubicBezTo>
                                    <a:pt x="7053" y="29947"/>
                                    <a:pt x="6659" y="30035"/>
                                    <a:pt x="6291" y="29959"/>
                                  </a:cubicBezTo>
                                  <a:cubicBezTo>
                                    <a:pt x="5923" y="29883"/>
                                    <a:pt x="5617" y="29921"/>
                                    <a:pt x="5338" y="30099"/>
                                  </a:cubicBezTo>
                                  <a:cubicBezTo>
                                    <a:pt x="4856" y="30442"/>
                                    <a:pt x="4310" y="30455"/>
                                    <a:pt x="3763" y="30416"/>
                                  </a:cubicBezTo>
                                  <a:cubicBezTo>
                                    <a:pt x="3522" y="30416"/>
                                    <a:pt x="3294" y="30442"/>
                                    <a:pt x="3065" y="30455"/>
                                  </a:cubicBezTo>
                                  <a:cubicBezTo>
                                    <a:pt x="2633" y="30455"/>
                                    <a:pt x="2201" y="30442"/>
                                    <a:pt x="1782" y="30442"/>
                                  </a:cubicBezTo>
                                  <a:cubicBezTo>
                                    <a:pt x="1567" y="30416"/>
                                    <a:pt x="1350" y="30366"/>
                                    <a:pt x="1185" y="30226"/>
                                  </a:cubicBezTo>
                                  <a:cubicBezTo>
                                    <a:pt x="894" y="29997"/>
                                    <a:pt x="588" y="29921"/>
                                    <a:pt x="258" y="29985"/>
                                  </a:cubicBezTo>
                                  <a:lnTo>
                                    <a:pt x="0" y="29985"/>
                                  </a:lnTo>
                                  <a:lnTo>
                                    <a:pt x="0" y="0"/>
                                  </a:lnTo>
                                  <a:close/>
                                </a:path>
                              </a:pathLst>
                            </a:custGeom>
                            <a:ln w="0" cap="flat">
                              <a:miter lim="100000"/>
                            </a:ln>
                          </wps:spPr>
                          <wps:style>
                            <a:lnRef idx="0">
                              <a:srgbClr val="000000">
                                <a:alpha val="0"/>
                              </a:srgbClr>
                            </a:lnRef>
                            <a:fillRef idx="1">
                              <a:srgbClr val="8A317E"/>
                            </a:fillRef>
                            <a:effectRef idx="0">
                              <a:scrgbClr r="0" g="0" b="0"/>
                            </a:effectRef>
                            <a:fontRef idx="none"/>
                          </wps:style>
                          <wps:bodyPr/>
                        </wps:wsp>
                        <wps:wsp>
                          <wps:cNvPr id="348" name="Shape 126"/>
                          <wps:cNvSpPr/>
                          <wps:spPr>
                            <a:xfrm>
                              <a:off x="1015403" y="1157407"/>
                              <a:ext cx="3393" cy="3497"/>
                            </a:xfrm>
                            <a:custGeom>
                              <a:avLst/>
                              <a:gdLst/>
                              <a:ahLst/>
                              <a:cxnLst/>
                              <a:rect l="0" t="0" r="0" b="0"/>
                              <a:pathLst>
                                <a:path w="3393" h="3497">
                                  <a:moveTo>
                                    <a:pt x="2390" y="292"/>
                                  </a:moveTo>
                                  <a:cubicBezTo>
                                    <a:pt x="2872" y="483"/>
                                    <a:pt x="3393" y="978"/>
                                    <a:pt x="3393" y="1714"/>
                                  </a:cubicBezTo>
                                  <a:cubicBezTo>
                                    <a:pt x="3393" y="2184"/>
                                    <a:pt x="2999" y="2959"/>
                                    <a:pt x="2326" y="3099"/>
                                  </a:cubicBezTo>
                                  <a:cubicBezTo>
                                    <a:pt x="2148" y="3162"/>
                                    <a:pt x="1932" y="3213"/>
                                    <a:pt x="1754" y="3315"/>
                                  </a:cubicBezTo>
                                  <a:cubicBezTo>
                                    <a:pt x="1501" y="3454"/>
                                    <a:pt x="1234" y="3492"/>
                                    <a:pt x="967" y="3492"/>
                                  </a:cubicBezTo>
                                  <a:lnTo>
                                    <a:pt x="0" y="3497"/>
                                  </a:lnTo>
                                  <a:lnTo>
                                    <a:pt x="0" y="756"/>
                                  </a:lnTo>
                                  <a:lnTo>
                                    <a:pt x="269" y="558"/>
                                  </a:lnTo>
                                  <a:cubicBezTo>
                                    <a:pt x="954" y="229"/>
                                    <a:pt x="1602" y="0"/>
                                    <a:pt x="2390" y="292"/>
                                  </a:cubicBezTo>
                                  <a:close/>
                                </a:path>
                              </a:pathLst>
                            </a:custGeom>
                            <a:ln w="0" cap="flat">
                              <a:miter lim="100000"/>
                            </a:ln>
                          </wps:spPr>
                          <wps:style>
                            <a:lnRef idx="0">
                              <a:srgbClr val="000000">
                                <a:alpha val="0"/>
                              </a:srgbClr>
                            </a:lnRef>
                            <a:fillRef idx="1">
                              <a:srgbClr val="8A317E"/>
                            </a:fillRef>
                            <a:effectRef idx="0">
                              <a:scrgbClr r="0" g="0" b="0"/>
                            </a:effectRef>
                            <a:fontRef idx="none"/>
                          </wps:style>
                          <wps:bodyPr/>
                        </wps:wsp>
                        <wps:wsp>
                          <wps:cNvPr id="349" name="Shape 127"/>
                          <wps:cNvSpPr/>
                          <wps:spPr>
                            <a:xfrm>
                              <a:off x="1015403" y="1116945"/>
                              <a:ext cx="74691" cy="91173"/>
                            </a:xfrm>
                            <a:custGeom>
                              <a:avLst/>
                              <a:gdLst/>
                              <a:ahLst/>
                              <a:cxnLst/>
                              <a:rect l="0" t="0" r="0" b="0"/>
                              <a:pathLst>
                                <a:path w="74691" h="91173">
                                  <a:moveTo>
                                    <a:pt x="0" y="0"/>
                                  </a:moveTo>
                                  <a:lnTo>
                                    <a:pt x="74526" y="0"/>
                                  </a:lnTo>
                                  <a:lnTo>
                                    <a:pt x="74526" y="31990"/>
                                  </a:lnTo>
                                  <a:lnTo>
                                    <a:pt x="73713" y="31966"/>
                                  </a:lnTo>
                                  <a:cubicBezTo>
                                    <a:pt x="73382" y="31979"/>
                                    <a:pt x="73179" y="32283"/>
                                    <a:pt x="73382" y="32614"/>
                                  </a:cubicBezTo>
                                  <a:cubicBezTo>
                                    <a:pt x="73675" y="33236"/>
                                    <a:pt x="73700" y="33884"/>
                                    <a:pt x="73802" y="34544"/>
                                  </a:cubicBezTo>
                                  <a:cubicBezTo>
                                    <a:pt x="73840" y="34836"/>
                                    <a:pt x="73929" y="35141"/>
                                    <a:pt x="74043" y="35420"/>
                                  </a:cubicBezTo>
                                  <a:cubicBezTo>
                                    <a:pt x="74094" y="35598"/>
                                    <a:pt x="74221" y="35801"/>
                                    <a:pt x="74373" y="35954"/>
                                  </a:cubicBezTo>
                                  <a:lnTo>
                                    <a:pt x="74526" y="35939"/>
                                  </a:lnTo>
                                  <a:lnTo>
                                    <a:pt x="74526" y="54255"/>
                                  </a:lnTo>
                                  <a:lnTo>
                                    <a:pt x="72544" y="52781"/>
                                  </a:lnTo>
                                  <a:cubicBezTo>
                                    <a:pt x="72151" y="52451"/>
                                    <a:pt x="71820" y="52121"/>
                                    <a:pt x="71554" y="51727"/>
                                  </a:cubicBezTo>
                                  <a:cubicBezTo>
                                    <a:pt x="71236" y="51295"/>
                                    <a:pt x="70945" y="50889"/>
                                    <a:pt x="70462" y="50635"/>
                                  </a:cubicBezTo>
                                  <a:cubicBezTo>
                                    <a:pt x="70259" y="50521"/>
                                    <a:pt x="70207" y="50343"/>
                                    <a:pt x="70195" y="50152"/>
                                  </a:cubicBezTo>
                                  <a:cubicBezTo>
                                    <a:pt x="70169" y="50012"/>
                                    <a:pt x="70169" y="49835"/>
                                    <a:pt x="70195" y="49657"/>
                                  </a:cubicBezTo>
                                  <a:cubicBezTo>
                                    <a:pt x="70245" y="49225"/>
                                    <a:pt x="70259" y="48793"/>
                                    <a:pt x="70284" y="48374"/>
                                  </a:cubicBezTo>
                                  <a:cubicBezTo>
                                    <a:pt x="70322" y="47777"/>
                                    <a:pt x="70410" y="47193"/>
                                    <a:pt x="70576" y="46622"/>
                                  </a:cubicBezTo>
                                  <a:cubicBezTo>
                                    <a:pt x="70627" y="46456"/>
                                    <a:pt x="70665" y="46241"/>
                                    <a:pt x="70652" y="46075"/>
                                  </a:cubicBezTo>
                                  <a:cubicBezTo>
                                    <a:pt x="70627" y="45669"/>
                                    <a:pt x="70716" y="45326"/>
                                    <a:pt x="70919" y="44996"/>
                                  </a:cubicBezTo>
                                  <a:cubicBezTo>
                                    <a:pt x="71058" y="44780"/>
                                    <a:pt x="71160" y="44552"/>
                                    <a:pt x="71109" y="44310"/>
                                  </a:cubicBezTo>
                                  <a:cubicBezTo>
                                    <a:pt x="71033" y="43904"/>
                                    <a:pt x="71224" y="43624"/>
                                    <a:pt x="71478" y="43358"/>
                                  </a:cubicBezTo>
                                  <a:cubicBezTo>
                                    <a:pt x="72252" y="42469"/>
                                    <a:pt x="73255" y="41897"/>
                                    <a:pt x="74284" y="41288"/>
                                  </a:cubicBezTo>
                                  <a:cubicBezTo>
                                    <a:pt x="74627" y="41097"/>
                                    <a:pt x="74691" y="40970"/>
                                    <a:pt x="74500" y="40615"/>
                                  </a:cubicBezTo>
                                  <a:cubicBezTo>
                                    <a:pt x="74233" y="40031"/>
                                    <a:pt x="73802" y="39611"/>
                                    <a:pt x="73382" y="39167"/>
                                  </a:cubicBezTo>
                                  <a:cubicBezTo>
                                    <a:pt x="73141" y="38951"/>
                                    <a:pt x="72799" y="38887"/>
                                    <a:pt x="72493" y="39014"/>
                                  </a:cubicBezTo>
                                  <a:cubicBezTo>
                                    <a:pt x="72341" y="39065"/>
                                    <a:pt x="72163" y="39103"/>
                                    <a:pt x="71998" y="39116"/>
                                  </a:cubicBezTo>
                                  <a:cubicBezTo>
                                    <a:pt x="71630" y="39116"/>
                                    <a:pt x="71478" y="39014"/>
                                    <a:pt x="71427" y="38633"/>
                                  </a:cubicBezTo>
                                  <a:cubicBezTo>
                                    <a:pt x="71325" y="37884"/>
                                    <a:pt x="71325" y="37122"/>
                                    <a:pt x="71427" y="36347"/>
                                  </a:cubicBezTo>
                                  <a:cubicBezTo>
                                    <a:pt x="71478" y="35992"/>
                                    <a:pt x="71478" y="35661"/>
                                    <a:pt x="71427" y="35293"/>
                                  </a:cubicBezTo>
                                  <a:cubicBezTo>
                                    <a:pt x="71325" y="34773"/>
                                    <a:pt x="71275" y="34265"/>
                                    <a:pt x="71300" y="33731"/>
                                  </a:cubicBezTo>
                                  <a:cubicBezTo>
                                    <a:pt x="71313" y="33109"/>
                                    <a:pt x="71427" y="32512"/>
                                    <a:pt x="71465" y="31902"/>
                                  </a:cubicBezTo>
                                  <a:cubicBezTo>
                                    <a:pt x="71528" y="31191"/>
                                    <a:pt x="71592" y="30518"/>
                                    <a:pt x="71643" y="29819"/>
                                  </a:cubicBezTo>
                                  <a:cubicBezTo>
                                    <a:pt x="71668" y="29540"/>
                                    <a:pt x="71643" y="29261"/>
                                    <a:pt x="71604" y="28981"/>
                                  </a:cubicBezTo>
                                  <a:cubicBezTo>
                                    <a:pt x="71566" y="28613"/>
                                    <a:pt x="71363" y="28423"/>
                                    <a:pt x="71007" y="28423"/>
                                  </a:cubicBezTo>
                                  <a:cubicBezTo>
                                    <a:pt x="70766" y="28384"/>
                                    <a:pt x="70551" y="28423"/>
                                    <a:pt x="70347" y="28384"/>
                                  </a:cubicBezTo>
                                  <a:cubicBezTo>
                                    <a:pt x="70004" y="28334"/>
                                    <a:pt x="69750" y="28486"/>
                                    <a:pt x="69509" y="28715"/>
                                  </a:cubicBezTo>
                                  <a:cubicBezTo>
                                    <a:pt x="69331" y="28905"/>
                                    <a:pt x="69141" y="29121"/>
                                    <a:pt x="69077" y="29426"/>
                                  </a:cubicBezTo>
                                  <a:cubicBezTo>
                                    <a:pt x="69077" y="29566"/>
                                    <a:pt x="69014" y="29718"/>
                                    <a:pt x="68938" y="29819"/>
                                  </a:cubicBezTo>
                                  <a:cubicBezTo>
                                    <a:pt x="68735" y="30073"/>
                                    <a:pt x="68633" y="30353"/>
                                    <a:pt x="68594" y="30671"/>
                                  </a:cubicBezTo>
                                  <a:cubicBezTo>
                                    <a:pt x="68594" y="31013"/>
                                    <a:pt x="68518" y="31343"/>
                                    <a:pt x="68315" y="31610"/>
                                  </a:cubicBezTo>
                                  <a:cubicBezTo>
                                    <a:pt x="68011" y="31940"/>
                                    <a:pt x="68100" y="32258"/>
                                    <a:pt x="68226" y="32614"/>
                                  </a:cubicBezTo>
                                  <a:cubicBezTo>
                                    <a:pt x="68315" y="32791"/>
                                    <a:pt x="68417" y="32944"/>
                                    <a:pt x="68455" y="33134"/>
                                  </a:cubicBezTo>
                                  <a:cubicBezTo>
                                    <a:pt x="68556" y="33681"/>
                                    <a:pt x="68645" y="34252"/>
                                    <a:pt x="68735" y="34823"/>
                                  </a:cubicBezTo>
                                  <a:cubicBezTo>
                                    <a:pt x="68759" y="35014"/>
                                    <a:pt x="68747" y="35217"/>
                                    <a:pt x="68735" y="35433"/>
                                  </a:cubicBezTo>
                                  <a:cubicBezTo>
                                    <a:pt x="68645" y="36081"/>
                                    <a:pt x="68556" y="36716"/>
                                    <a:pt x="68518" y="37338"/>
                                  </a:cubicBezTo>
                                  <a:cubicBezTo>
                                    <a:pt x="68442" y="37998"/>
                                    <a:pt x="68417" y="38646"/>
                                    <a:pt x="68303" y="39268"/>
                                  </a:cubicBezTo>
                                  <a:cubicBezTo>
                                    <a:pt x="68150" y="39840"/>
                                    <a:pt x="67947" y="40411"/>
                                    <a:pt x="67718" y="40945"/>
                                  </a:cubicBezTo>
                                  <a:cubicBezTo>
                                    <a:pt x="67566" y="41364"/>
                                    <a:pt x="67249" y="41669"/>
                                    <a:pt x="66829" y="41834"/>
                                  </a:cubicBezTo>
                                  <a:cubicBezTo>
                                    <a:pt x="66334" y="42024"/>
                                    <a:pt x="65864" y="42342"/>
                                    <a:pt x="65280" y="42240"/>
                                  </a:cubicBezTo>
                                  <a:cubicBezTo>
                                    <a:pt x="65166" y="42215"/>
                                    <a:pt x="65013" y="42266"/>
                                    <a:pt x="64874" y="42316"/>
                                  </a:cubicBezTo>
                                  <a:cubicBezTo>
                                    <a:pt x="64302" y="42469"/>
                                    <a:pt x="63705" y="42545"/>
                                    <a:pt x="63095" y="42443"/>
                                  </a:cubicBezTo>
                                  <a:cubicBezTo>
                                    <a:pt x="62765" y="42354"/>
                                    <a:pt x="62486" y="42469"/>
                                    <a:pt x="62232" y="42710"/>
                                  </a:cubicBezTo>
                                  <a:cubicBezTo>
                                    <a:pt x="62156" y="42837"/>
                                    <a:pt x="62029" y="42990"/>
                                    <a:pt x="62054" y="43142"/>
                                  </a:cubicBezTo>
                                  <a:cubicBezTo>
                                    <a:pt x="62105" y="43586"/>
                                    <a:pt x="62194" y="44031"/>
                                    <a:pt x="62512" y="44399"/>
                                  </a:cubicBezTo>
                                  <a:cubicBezTo>
                                    <a:pt x="62588" y="44526"/>
                                    <a:pt x="62677" y="44653"/>
                                    <a:pt x="62791" y="44679"/>
                                  </a:cubicBezTo>
                                  <a:cubicBezTo>
                                    <a:pt x="63235" y="44742"/>
                                    <a:pt x="63540" y="45009"/>
                                    <a:pt x="63909" y="45276"/>
                                  </a:cubicBezTo>
                                  <a:cubicBezTo>
                                    <a:pt x="64124" y="45441"/>
                                    <a:pt x="64429" y="45491"/>
                                    <a:pt x="64708" y="45542"/>
                                  </a:cubicBezTo>
                                  <a:cubicBezTo>
                                    <a:pt x="64874" y="45606"/>
                                    <a:pt x="65039" y="45529"/>
                                    <a:pt x="65204" y="45555"/>
                                  </a:cubicBezTo>
                                  <a:cubicBezTo>
                                    <a:pt x="65687" y="45618"/>
                                    <a:pt x="66156" y="45657"/>
                                    <a:pt x="66626" y="45771"/>
                                  </a:cubicBezTo>
                                  <a:cubicBezTo>
                                    <a:pt x="67159" y="45910"/>
                                    <a:pt x="67325" y="46203"/>
                                    <a:pt x="67350" y="46761"/>
                                  </a:cubicBezTo>
                                  <a:lnTo>
                                    <a:pt x="67350" y="47536"/>
                                  </a:lnTo>
                                  <a:cubicBezTo>
                                    <a:pt x="67350" y="47803"/>
                                    <a:pt x="67274" y="48044"/>
                                    <a:pt x="67121" y="48285"/>
                                  </a:cubicBezTo>
                                  <a:cubicBezTo>
                                    <a:pt x="66829" y="48742"/>
                                    <a:pt x="66639" y="48793"/>
                                    <a:pt x="66118" y="48616"/>
                                  </a:cubicBezTo>
                                  <a:cubicBezTo>
                                    <a:pt x="65978" y="48577"/>
                                    <a:pt x="65864" y="48489"/>
                                    <a:pt x="65711" y="48489"/>
                                  </a:cubicBezTo>
                                  <a:cubicBezTo>
                                    <a:pt x="65458" y="48476"/>
                                    <a:pt x="65242" y="48387"/>
                                    <a:pt x="65013" y="48311"/>
                                  </a:cubicBezTo>
                                  <a:cubicBezTo>
                                    <a:pt x="64556" y="48108"/>
                                    <a:pt x="64188" y="47777"/>
                                    <a:pt x="63832" y="47409"/>
                                  </a:cubicBezTo>
                                  <a:cubicBezTo>
                                    <a:pt x="63451" y="46990"/>
                                    <a:pt x="63095" y="46546"/>
                                    <a:pt x="62448" y="46494"/>
                                  </a:cubicBezTo>
                                  <a:cubicBezTo>
                                    <a:pt x="62232" y="46279"/>
                                    <a:pt x="61953" y="46266"/>
                                    <a:pt x="61661" y="46279"/>
                                  </a:cubicBezTo>
                                  <a:cubicBezTo>
                                    <a:pt x="61013" y="46291"/>
                                    <a:pt x="60441" y="46317"/>
                                    <a:pt x="59793" y="46330"/>
                                  </a:cubicBezTo>
                                  <a:cubicBezTo>
                                    <a:pt x="59679" y="46355"/>
                                    <a:pt x="59590" y="46406"/>
                                    <a:pt x="59451" y="46456"/>
                                  </a:cubicBezTo>
                                  <a:cubicBezTo>
                                    <a:pt x="59311" y="46494"/>
                                    <a:pt x="59158" y="46558"/>
                                    <a:pt x="58968" y="46622"/>
                                  </a:cubicBezTo>
                                  <a:cubicBezTo>
                                    <a:pt x="58575" y="46736"/>
                                    <a:pt x="58181" y="46876"/>
                                    <a:pt x="57774" y="47028"/>
                                  </a:cubicBezTo>
                                  <a:cubicBezTo>
                                    <a:pt x="57228" y="47244"/>
                                    <a:pt x="56707" y="47485"/>
                                    <a:pt x="56136" y="47714"/>
                                  </a:cubicBezTo>
                                  <a:cubicBezTo>
                                    <a:pt x="56047" y="47739"/>
                                    <a:pt x="55971" y="47777"/>
                                    <a:pt x="55882" y="47803"/>
                                  </a:cubicBezTo>
                                  <a:cubicBezTo>
                                    <a:pt x="55221" y="47917"/>
                                    <a:pt x="54625" y="48044"/>
                                    <a:pt x="53990" y="48184"/>
                                  </a:cubicBezTo>
                                  <a:cubicBezTo>
                                    <a:pt x="53761" y="48247"/>
                                    <a:pt x="53558" y="48082"/>
                                    <a:pt x="53584" y="47841"/>
                                  </a:cubicBezTo>
                                  <a:cubicBezTo>
                                    <a:pt x="53596" y="47714"/>
                                    <a:pt x="53685" y="47561"/>
                                    <a:pt x="53761" y="47485"/>
                                  </a:cubicBezTo>
                                  <a:cubicBezTo>
                                    <a:pt x="54256" y="47142"/>
                                    <a:pt x="54726" y="46799"/>
                                    <a:pt x="55221" y="46494"/>
                                  </a:cubicBezTo>
                                  <a:cubicBezTo>
                                    <a:pt x="55374" y="46393"/>
                                    <a:pt x="55552" y="46393"/>
                                    <a:pt x="55717" y="46355"/>
                                  </a:cubicBezTo>
                                  <a:cubicBezTo>
                                    <a:pt x="55831" y="46291"/>
                                    <a:pt x="55958" y="46241"/>
                                    <a:pt x="56035" y="46165"/>
                                  </a:cubicBezTo>
                                  <a:cubicBezTo>
                                    <a:pt x="56288" y="45948"/>
                                    <a:pt x="56568" y="45910"/>
                                    <a:pt x="56898" y="45948"/>
                                  </a:cubicBezTo>
                                  <a:cubicBezTo>
                                    <a:pt x="57545" y="45987"/>
                                    <a:pt x="58155" y="45720"/>
                                    <a:pt x="58803" y="45745"/>
                                  </a:cubicBezTo>
                                  <a:cubicBezTo>
                                    <a:pt x="58892" y="45758"/>
                                    <a:pt x="58968" y="45707"/>
                                    <a:pt x="59057" y="45669"/>
                                  </a:cubicBezTo>
                                  <a:cubicBezTo>
                                    <a:pt x="59679" y="45479"/>
                                    <a:pt x="60060" y="44971"/>
                                    <a:pt x="60479" y="44526"/>
                                  </a:cubicBezTo>
                                  <a:cubicBezTo>
                                    <a:pt x="60657" y="44374"/>
                                    <a:pt x="60809" y="44158"/>
                                    <a:pt x="60924" y="43955"/>
                                  </a:cubicBezTo>
                                  <a:cubicBezTo>
                                    <a:pt x="61102" y="43599"/>
                                    <a:pt x="60949" y="43091"/>
                                    <a:pt x="60441" y="43091"/>
                                  </a:cubicBezTo>
                                  <a:cubicBezTo>
                                    <a:pt x="60022" y="43116"/>
                                    <a:pt x="59641" y="43091"/>
                                    <a:pt x="59273" y="43104"/>
                                  </a:cubicBezTo>
                                  <a:cubicBezTo>
                                    <a:pt x="58854" y="43142"/>
                                    <a:pt x="58625" y="42888"/>
                                    <a:pt x="58409" y="42583"/>
                                  </a:cubicBezTo>
                                  <a:cubicBezTo>
                                    <a:pt x="58295" y="42405"/>
                                    <a:pt x="58333" y="42215"/>
                                    <a:pt x="58460" y="42062"/>
                                  </a:cubicBezTo>
                                  <a:cubicBezTo>
                                    <a:pt x="58638" y="41923"/>
                                    <a:pt x="58816" y="41796"/>
                                    <a:pt x="58981" y="41694"/>
                                  </a:cubicBezTo>
                                  <a:cubicBezTo>
                                    <a:pt x="59273" y="41529"/>
                                    <a:pt x="59552" y="41377"/>
                                    <a:pt x="59857" y="41186"/>
                                  </a:cubicBezTo>
                                  <a:cubicBezTo>
                                    <a:pt x="60137" y="41021"/>
                                    <a:pt x="60251" y="40792"/>
                                    <a:pt x="60238" y="40475"/>
                                  </a:cubicBezTo>
                                  <a:cubicBezTo>
                                    <a:pt x="60238" y="40348"/>
                                    <a:pt x="60251" y="40196"/>
                                    <a:pt x="60238" y="40043"/>
                                  </a:cubicBezTo>
                                  <a:cubicBezTo>
                                    <a:pt x="60200" y="39675"/>
                                    <a:pt x="60022" y="39370"/>
                                    <a:pt x="59705" y="39167"/>
                                  </a:cubicBezTo>
                                  <a:cubicBezTo>
                                    <a:pt x="59387" y="39014"/>
                                    <a:pt x="59031" y="38836"/>
                                    <a:pt x="58689" y="38862"/>
                                  </a:cubicBezTo>
                                  <a:cubicBezTo>
                                    <a:pt x="58054" y="38926"/>
                                    <a:pt x="57482" y="38570"/>
                                    <a:pt x="56835" y="38583"/>
                                  </a:cubicBezTo>
                                  <a:cubicBezTo>
                                    <a:pt x="56797" y="38583"/>
                                    <a:pt x="56745" y="38557"/>
                                    <a:pt x="56745" y="38532"/>
                                  </a:cubicBezTo>
                                  <a:cubicBezTo>
                                    <a:pt x="56707" y="38468"/>
                                    <a:pt x="56631" y="38354"/>
                                    <a:pt x="56657" y="38303"/>
                                  </a:cubicBezTo>
                                  <a:cubicBezTo>
                                    <a:pt x="56669" y="38227"/>
                                    <a:pt x="56745" y="38151"/>
                                    <a:pt x="56797" y="38074"/>
                                  </a:cubicBezTo>
                                  <a:cubicBezTo>
                                    <a:pt x="56835" y="38062"/>
                                    <a:pt x="56962" y="38062"/>
                                    <a:pt x="57012" y="38074"/>
                                  </a:cubicBezTo>
                                  <a:cubicBezTo>
                                    <a:pt x="57380" y="38176"/>
                                    <a:pt x="57724" y="38062"/>
                                    <a:pt x="58054" y="37897"/>
                                  </a:cubicBezTo>
                                  <a:cubicBezTo>
                                    <a:pt x="58460" y="37681"/>
                                    <a:pt x="58892" y="37440"/>
                                    <a:pt x="59298" y="37211"/>
                                  </a:cubicBezTo>
                                  <a:cubicBezTo>
                                    <a:pt x="59666" y="36995"/>
                                    <a:pt x="60022" y="36766"/>
                                    <a:pt x="60441" y="36614"/>
                                  </a:cubicBezTo>
                                  <a:cubicBezTo>
                                    <a:pt x="60924" y="36411"/>
                                    <a:pt x="61394" y="36233"/>
                                    <a:pt x="61826" y="35966"/>
                                  </a:cubicBezTo>
                                  <a:cubicBezTo>
                                    <a:pt x="62067" y="35826"/>
                                    <a:pt x="62321" y="35801"/>
                                    <a:pt x="62613" y="35852"/>
                                  </a:cubicBezTo>
                                  <a:cubicBezTo>
                                    <a:pt x="63210" y="35966"/>
                                    <a:pt x="63781" y="36119"/>
                                    <a:pt x="64404" y="36207"/>
                                  </a:cubicBezTo>
                                  <a:cubicBezTo>
                                    <a:pt x="64874" y="36309"/>
                                    <a:pt x="65178" y="36627"/>
                                    <a:pt x="65381" y="37008"/>
                                  </a:cubicBezTo>
                                  <a:cubicBezTo>
                                    <a:pt x="65584" y="37414"/>
                                    <a:pt x="65534" y="37770"/>
                                    <a:pt x="65229" y="38062"/>
                                  </a:cubicBezTo>
                                  <a:cubicBezTo>
                                    <a:pt x="65026" y="38290"/>
                                    <a:pt x="64759" y="38443"/>
                                    <a:pt x="64505" y="38633"/>
                                  </a:cubicBezTo>
                                  <a:cubicBezTo>
                                    <a:pt x="64060" y="38926"/>
                                    <a:pt x="63527" y="38926"/>
                                    <a:pt x="63019" y="39065"/>
                                  </a:cubicBezTo>
                                  <a:cubicBezTo>
                                    <a:pt x="62512" y="39205"/>
                                    <a:pt x="62003" y="39408"/>
                                    <a:pt x="61521" y="39700"/>
                                  </a:cubicBezTo>
                                  <a:cubicBezTo>
                                    <a:pt x="61229" y="39891"/>
                                    <a:pt x="61000" y="40144"/>
                                    <a:pt x="60861" y="40424"/>
                                  </a:cubicBezTo>
                                  <a:cubicBezTo>
                                    <a:pt x="60644" y="40780"/>
                                    <a:pt x="60835" y="41123"/>
                                    <a:pt x="61203" y="41135"/>
                                  </a:cubicBezTo>
                                  <a:cubicBezTo>
                                    <a:pt x="61432" y="41161"/>
                                    <a:pt x="61623" y="41123"/>
                                    <a:pt x="61826" y="41072"/>
                                  </a:cubicBezTo>
                                  <a:cubicBezTo>
                                    <a:pt x="62003" y="41021"/>
                                    <a:pt x="62156" y="40919"/>
                                    <a:pt x="62308" y="40894"/>
                                  </a:cubicBezTo>
                                  <a:cubicBezTo>
                                    <a:pt x="62943" y="40805"/>
                                    <a:pt x="63489" y="40538"/>
                                    <a:pt x="64036" y="40234"/>
                                  </a:cubicBezTo>
                                  <a:cubicBezTo>
                                    <a:pt x="64404" y="40031"/>
                                    <a:pt x="64784" y="39865"/>
                                    <a:pt x="65166" y="39637"/>
                                  </a:cubicBezTo>
                                  <a:cubicBezTo>
                                    <a:pt x="65496" y="39446"/>
                                    <a:pt x="65813" y="39230"/>
                                    <a:pt x="66067" y="38951"/>
                                  </a:cubicBezTo>
                                  <a:cubicBezTo>
                                    <a:pt x="66461" y="38532"/>
                                    <a:pt x="66664" y="36982"/>
                                    <a:pt x="66423" y="36423"/>
                                  </a:cubicBezTo>
                                  <a:cubicBezTo>
                                    <a:pt x="66284" y="36093"/>
                                    <a:pt x="66156" y="35763"/>
                                    <a:pt x="65991" y="35458"/>
                                  </a:cubicBezTo>
                                  <a:cubicBezTo>
                                    <a:pt x="65699" y="34823"/>
                                    <a:pt x="65242" y="34430"/>
                                    <a:pt x="64467" y="34544"/>
                                  </a:cubicBezTo>
                                  <a:cubicBezTo>
                                    <a:pt x="64048" y="34595"/>
                                    <a:pt x="63680" y="34518"/>
                                    <a:pt x="63337" y="34239"/>
                                  </a:cubicBezTo>
                                  <a:cubicBezTo>
                                    <a:pt x="63197" y="34112"/>
                                    <a:pt x="63007" y="34074"/>
                                    <a:pt x="62791" y="34023"/>
                                  </a:cubicBezTo>
                                  <a:cubicBezTo>
                                    <a:pt x="62562" y="33960"/>
                                    <a:pt x="62295" y="33909"/>
                                    <a:pt x="62054" y="33833"/>
                                  </a:cubicBezTo>
                                  <a:cubicBezTo>
                                    <a:pt x="61711" y="33693"/>
                                    <a:pt x="61406" y="33731"/>
                                    <a:pt x="61102" y="33896"/>
                                  </a:cubicBezTo>
                                  <a:cubicBezTo>
                                    <a:pt x="60835" y="34036"/>
                                    <a:pt x="60530" y="34188"/>
                                    <a:pt x="60289" y="34341"/>
                                  </a:cubicBezTo>
                                  <a:cubicBezTo>
                                    <a:pt x="59882" y="34646"/>
                                    <a:pt x="59387" y="34684"/>
                                    <a:pt x="58917" y="34646"/>
                                  </a:cubicBezTo>
                                  <a:cubicBezTo>
                                    <a:pt x="58663" y="34608"/>
                                    <a:pt x="58448" y="34341"/>
                                    <a:pt x="58358" y="34074"/>
                                  </a:cubicBezTo>
                                  <a:cubicBezTo>
                                    <a:pt x="58320" y="33871"/>
                                    <a:pt x="58460" y="33668"/>
                                    <a:pt x="58752" y="33528"/>
                                  </a:cubicBezTo>
                                  <a:cubicBezTo>
                                    <a:pt x="58917" y="33452"/>
                                    <a:pt x="59095" y="33388"/>
                                    <a:pt x="59298" y="33300"/>
                                  </a:cubicBezTo>
                                  <a:cubicBezTo>
                                    <a:pt x="59463" y="33236"/>
                                    <a:pt x="59666" y="33134"/>
                                    <a:pt x="59755" y="32931"/>
                                  </a:cubicBezTo>
                                  <a:cubicBezTo>
                                    <a:pt x="60022" y="32512"/>
                                    <a:pt x="60365" y="32258"/>
                                    <a:pt x="60861" y="32182"/>
                                  </a:cubicBezTo>
                                  <a:cubicBezTo>
                                    <a:pt x="61140" y="32118"/>
                                    <a:pt x="61292" y="31852"/>
                                    <a:pt x="61229" y="31547"/>
                                  </a:cubicBezTo>
                                  <a:cubicBezTo>
                                    <a:pt x="61203" y="31369"/>
                                    <a:pt x="61127" y="31204"/>
                                    <a:pt x="61051" y="31064"/>
                                  </a:cubicBezTo>
                                  <a:cubicBezTo>
                                    <a:pt x="60949" y="30848"/>
                                    <a:pt x="60835" y="30671"/>
                                    <a:pt x="60708" y="30442"/>
                                  </a:cubicBezTo>
                                  <a:cubicBezTo>
                                    <a:pt x="60594" y="30175"/>
                                    <a:pt x="60479" y="29921"/>
                                    <a:pt x="60594" y="29604"/>
                                  </a:cubicBezTo>
                                  <a:cubicBezTo>
                                    <a:pt x="60696" y="29578"/>
                                    <a:pt x="60771" y="29540"/>
                                    <a:pt x="60861" y="29527"/>
                                  </a:cubicBezTo>
                                  <a:cubicBezTo>
                                    <a:pt x="61102" y="29464"/>
                                    <a:pt x="61229" y="29324"/>
                                    <a:pt x="61381" y="29159"/>
                                  </a:cubicBezTo>
                                  <a:cubicBezTo>
                                    <a:pt x="61533" y="28943"/>
                                    <a:pt x="61508" y="28702"/>
                                    <a:pt x="61394" y="28486"/>
                                  </a:cubicBezTo>
                                  <a:cubicBezTo>
                                    <a:pt x="61267" y="28296"/>
                                    <a:pt x="61127" y="28181"/>
                                    <a:pt x="60861" y="28194"/>
                                  </a:cubicBezTo>
                                  <a:cubicBezTo>
                                    <a:pt x="60314" y="28232"/>
                                    <a:pt x="59819" y="28296"/>
                                    <a:pt x="59361" y="28575"/>
                                  </a:cubicBezTo>
                                  <a:cubicBezTo>
                                    <a:pt x="59311" y="28613"/>
                                    <a:pt x="59222" y="28639"/>
                                    <a:pt x="59158" y="28664"/>
                                  </a:cubicBezTo>
                                  <a:cubicBezTo>
                                    <a:pt x="58396" y="29032"/>
                                    <a:pt x="57507" y="29083"/>
                                    <a:pt x="56745" y="29527"/>
                                  </a:cubicBezTo>
                                  <a:lnTo>
                                    <a:pt x="56669" y="29527"/>
                                  </a:lnTo>
                                  <a:cubicBezTo>
                                    <a:pt x="56390" y="29299"/>
                                    <a:pt x="56098" y="29134"/>
                                    <a:pt x="55717" y="29083"/>
                                  </a:cubicBezTo>
                                  <a:cubicBezTo>
                                    <a:pt x="55514" y="29045"/>
                                    <a:pt x="55273" y="28930"/>
                                    <a:pt x="55107" y="28778"/>
                                  </a:cubicBezTo>
                                  <a:cubicBezTo>
                                    <a:pt x="54650" y="28461"/>
                                    <a:pt x="54167" y="28372"/>
                                    <a:pt x="53596" y="28384"/>
                                  </a:cubicBezTo>
                                  <a:cubicBezTo>
                                    <a:pt x="53393" y="28410"/>
                                    <a:pt x="53113" y="28384"/>
                                    <a:pt x="52910" y="28410"/>
                                  </a:cubicBezTo>
                                  <a:cubicBezTo>
                                    <a:pt x="51945" y="28423"/>
                                    <a:pt x="51450" y="29299"/>
                                    <a:pt x="51983" y="30099"/>
                                  </a:cubicBezTo>
                                  <a:cubicBezTo>
                                    <a:pt x="52250" y="30518"/>
                                    <a:pt x="52580" y="30899"/>
                                    <a:pt x="52948" y="31242"/>
                                  </a:cubicBezTo>
                                  <a:cubicBezTo>
                                    <a:pt x="53367" y="31712"/>
                                    <a:pt x="53888" y="32067"/>
                                    <a:pt x="54256" y="32626"/>
                                  </a:cubicBezTo>
                                  <a:cubicBezTo>
                                    <a:pt x="54497" y="33032"/>
                                    <a:pt x="54891" y="33325"/>
                                    <a:pt x="55374" y="33465"/>
                                  </a:cubicBezTo>
                                  <a:cubicBezTo>
                                    <a:pt x="55717" y="33604"/>
                                    <a:pt x="56047" y="33782"/>
                                    <a:pt x="56390" y="33960"/>
                                  </a:cubicBezTo>
                                  <a:cubicBezTo>
                                    <a:pt x="56530" y="34023"/>
                                    <a:pt x="56682" y="34137"/>
                                    <a:pt x="56771" y="34265"/>
                                  </a:cubicBezTo>
                                  <a:cubicBezTo>
                                    <a:pt x="56974" y="34480"/>
                                    <a:pt x="56987" y="34722"/>
                                    <a:pt x="56809" y="34963"/>
                                  </a:cubicBezTo>
                                  <a:cubicBezTo>
                                    <a:pt x="56707" y="35179"/>
                                    <a:pt x="56530" y="35357"/>
                                    <a:pt x="56276" y="35370"/>
                                  </a:cubicBezTo>
                                  <a:cubicBezTo>
                                    <a:pt x="55679" y="35408"/>
                                    <a:pt x="55221" y="35661"/>
                                    <a:pt x="54777" y="36004"/>
                                  </a:cubicBezTo>
                                  <a:cubicBezTo>
                                    <a:pt x="54587" y="36207"/>
                                    <a:pt x="54282" y="36347"/>
                                    <a:pt x="53990" y="36500"/>
                                  </a:cubicBezTo>
                                  <a:cubicBezTo>
                                    <a:pt x="53697" y="36665"/>
                                    <a:pt x="53393" y="36766"/>
                                    <a:pt x="53037" y="36703"/>
                                  </a:cubicBezTo>
                                  <a:cubicBezTo>
                                    <a:pt x="52529" y="36588"/>
                                    <a:pt x="52059" y="36754"/>
                                    <a:pt x="51564" y="36868"/>
                                  </a:cubicBezTo>
                                  <a:cubicBezTo>
                                    <a:pt x="51336" y="36944"/>
                                    <a:pt x="51132" y="37046"/>
                                    <a:pt x="50980" y="37249"/>
                                  </a:cubicBezTo>
                                  <a:cubicBezTo>
                                    <a:pt x="50675" y="37605"/>
                                    <a:pt x="50256" y="37770"/>
                                    <a:pt x="49786" y="37770"/>
                                  </a:cubicBezTo>
                                  <a:cubicBezTo>
                                    <a:pt x="48999" y="37770"/>
                                    <a:pt x="48275" y="38074"/>
                                    <a:pt x="47576" y="38506"/>
                                  </a:cubicBezTo>
                                  <a:cubicBezTo>
                                    <a:pt x="47322" y="38646"/>
                                    <a:pt x="47234" y="38938"/>
                                    <a:pt x="47360" y="39230"/>
                                  </a:cubicBezTo>
                                  <a:cubicBezTo>
                                    <a:pt x="47462" y="39357"/>
                                    <a:pt x="47564" y="39484"/>
                                    <a:pt x="47614" y="39560"/>
                                  </a:cubicBezTo>
                                  <a:cubicBezTo>
                                    <a:pt x="48097" y="39967"/>
                                    <a:pt x="48630" y="40196"/>
                                    <a:pt x="49291" y="40018"/>
                                  </a:cubicBezTo>
                                  <a:cubicBezTo>
                                    <a:pt x="49671" y="39916"/>
                                    <a:pt x="50053" y="39967"/>
                                    <a:pt x="50459" y="40119"/>
                                  </a:cubicBezTo>
                                  <a:cubicBezTo>
                                    <a:pt x="50865" y="40234"/>
                                    <a:pt x="51094" y="40742"/>
                                    <a:pt x="50992" y="41161"/>
                                  </a:cubicBezTo>
                                  <a:cubicBezTo>
                                    <a:pt x="50954" y="41313"/>
                                    <a:pt x="50891" y="41516"/>
                                    <a:pt x="50789" y="41669"/>
                                  </a:cubicBezTo>
                                  <a:cubicBezTo>
                                    <a:pt x="50497" y="42024"/>
                                    <a:pt x="50395" y="42482"/>
                                    <a:pt x="50307" y="42913"/>
                                  </a:cubicBezTo>
                                  <a:cubicBezTo>
                                    <a:pt x="50218" y="43383"/>
                                    <a:pt x="50180" y="43866"/>
                                    <a:pt x="50091" y="44348"/>
                                  </a:cubicBezTo>
                                  <a:cubicBezTo>
                                    <a:pt x="50015" y="45009"/>
                                    <a:pt x="49862" y="45644"/>
                                    <a:pt x="49519" y="46241"/>
                                  </a:cubicBezTo>
                                  <a:cubicBezTo>
                                    <a:pt x="49354" y="46482"/>
                                    <a:pt x="49291" y="46736"/>
                                    <a:pt x="49291" y="47028"/>
                                  </a:cubicBezTo>
                                  <a:cubicBezTo>
                                    <a:pt x="49291" y="47409"/>
                                    <a:pt x="49253" y="47803"/>
                                    <a:pt x="49164" y="48184"/>
                                  </a:cubicBezTo>
                                  <a:cubicBezTo>
                                    <a:pt x="49024" y="48781"/>
                                    <a:pt x="48795" y="49365"/>
                                    <a:pt x="48732" y="49974"/>
                                  </a:cubicBezTo>
                                  <a:cubicBezTo>
                                    <a:pt x="48630" y="50597"/>
                                    <a:pt x="48452" y="51155"/>
                                    <a:pt x="48199" y="51727"/>
                                  </a:cubicBezTo>
                                  <a:cubicBezTo>
                                    <a:pt x="48109" y="51892"/>
                                    <a:pt x="48046" y="52095"/>
                                    <a:pt x="48034" y="52273"/>
                                  </a:cubicBezTo>
                                  <a:cubicBezTo>
                                    <a:pt x="47996" y="53251"/>
                                    <a:pt x="47322" y="54013"/>
                                    <a:pt x="47055" y="54927"/>
                                  </a:cubicBezTo>
                                  <a:cubicBezTo>
                                    <a:pt x="46979" y="55092"/>
                                    <a:pt x="46802" y="55232"/>
                                    <a:pt x="46687" y="55359"/>
                                  </a:cubicBezTo>
                                  <a:cubicBezTo>
                                    <a:pt x="46548" y="55575"/>
                                    <a:pt x="46357" y="55778"/>
                                    <a:pt x="46230" y="55981"/>
                                  </a:cubicBezTo>
                                  <a:cubicBezTo>
                                    <a:pt x="45862" y="56362"/>
                                    <a:pt x="45900" y="56807"/>
                                    <a:pt x="46154" y="57226"/>
                                  </a:cubicBezTo>
                                  <a:cubicBezTo>
                                    <a:pt x="46255" y="57442"/>
                                    <a:pt x="46433" y="57569"/>
                                    <a:pt x="46675" y="57582"/>
                                  </a:cubicBezTo>
                                  <a:cubicBezTo>
                                    <a:pt x="47017" y="57582"/>
                                    <a:pt x="47347" y="57595"/>
                                    <a:pt x="47741" y="57582"/>
                                  </a:cubicBezTo>
                                  <a:cubicBezTo>
                                    <a:pt x="48097" y="57582"/>
                                    <a:pt x="48402" y="57404"/>
                                    <a:pt x="48630" y="57099"/>
                                  </a:cubicBezTo>
                                  <a:cubicBezTo>
                                    <a:pt x="48923" y="56617"/>
                                    <a:pt x="49126" y="56121"/>
                                    <a:pt x="49265" y="55588"/>
                                  </a:cubicBezTo>
                                  <a:cubicBezTo>
                                    <a:pt x="49456" y="54813"/>
                                    <a:pt x="49608" y="54013"/>
                                    <a:pt x="49786" y="53226"/>
                                  </a:cubicBezTo>
                                  <a:cubicBezTo>
                                    <a:pt x="49900" y="52857"/>
                                    <a:pt x="49989" y="52489"/>
                                    <a:pt x="50141" y="52159"/>
                                  </a:cubicBezTo>
                                  <a:cubicBezTo>
                                    <a:pt x="50345" y="51651"/>
                                    <a:pt x="50764" y="51626"/>
                                    <a:pt x="51069" y="52057"/>
                                  </a:cubicBezTo>
                                  <a:cubicBezTo>
                                    <a:pt x="51336" y="52413"/>
                                    <a:pt x="51513" y="52832"/>
                                    <a:pt x="51513" y="53302"/>
                                  </a:cubicBezTo>
                                  <a:cubicBezTo>
                                    <a:pt x="51513" y="53696"/>
                                    <a:pt x="51488" y="54102"/>
                                    <a:pt x="51450" y="54508"/>
                                  </a:cubicBezTo>
                                  <a:cubicBezTo>
                                    <a:pt x="51386" y="55092"/>
                                    <a:pt x="51272" y="55702"/>
                                    <a:pt x="51450" y="56286"/>
                                  </a:cubicBezTo>
                                  <a:cubicBezTo>
                                    <a:pt x="51488" y="56553"/>
                                    <a:pt x="51488" y="56782"/>
                                    <a:pt x="51386" y="57036"/>
                                  </a:cubicBezTo>
                                  <a:cubicBezTo>
                                    <a:pt x="51246" y="57391"/>
                                    <a:pt x="51336" y="57747"/>
                                    <a:pt x="51488" y="58064"/>
                                  </a:cubicBezTo>
                                  <a:cubicBezTo>
                                    <a:pt x="51602" y="58217"/>
                                    <a:pt x="51729" y="58306"/>
                                    <a:pt x="51932" y="58318"/>
                                  </a:cubicBezTo>
                                  <a:cubicBezTo>
                                    <a:pt x="52250" y="58331"/>
                                    <a:pt x="52529" y="58217"/>
                                    <a:pt x="52669" y="57886"/>
                                  </a:cubicBezTo>
                                  <a:cubicBezTo>
                                    <a:pt x="52948" y="57328"/>
                                    <a:pt x="53443" y="57175"/>
                                    <a:pt x="53990" y="57112"/>
                                  </a:cubicBezTo>
                                  <a:cubicBezTo>
                                    <a:pt x="54193" y="57086"/>
                                    <a:pt x="54384" y="57112"/>
                                    <a:pt x="54587" y="57112"/>
                                  </a:cubicBezTo>
                                  <a:cubicBezTo>
                                    <a:pt x="55221" y="57112"/>
                                    <a:pt x="55869" y="57239"/>
                                    <a:pt x="56491" y="57112"/>
                                  </a:cubicBezTo>
                                  <a:cubicBezTo>
                                    <a:pt x="56771" y="57099"/>
                                    <a:pt x="56948" y="57239"/>
                                    <a:pt x="56948" y="57556"/>
                                  </a:cubicBezTo>
                                  <a:cubicBezTo>
                                    <a:pt x="56948" y="57671"/>
                                    <a:pt x="56910" y="57785"/>
                                    <a:pt x="56898" y="57886"/>
                                  </a:cubicBezTo>
                                  <a:cubicBezTo>
                                    <a:pt x="56898" y="58141"/>
                                    <a:pt x="57012" y="58306"/>
                                    <a:pt x="57190" y="58458"/>
                                  </a:cubicBezTo>
                                  <a:cubicBezTo>
                                    <a:pt x="57304" y="58636"/>
                                    <a:pt x="57469" y="58648"/>
                                    <a:pt x="57672" y="58585"/>
                                  </a:cubicBezTo>
                                  <a:cubicBezTo>
                                    <a:pt x="57851" y="58560"/>
                                    <a:pt x="58028" y="58636"/>
                                    <a:pt x="58181" y="58610"/>
                                  </a:cubicBezTo>
                                  <a:cubicBezTo>
                                    <a:pt x="58448" y="58572"/>
                                    <a:pt x="58663" y="58432"/>
                                    <a:pt x="58727" y="58179"/>
                                  </a:cubicBezTo>
                                  <a:cubicBezTo>
                                    <a:pt x="58778" y="57734"/>
                                    <a:pt x="58981" y="57290"/>
                                    <a:pt x="58892" y="56794"/>
                                  </a:cubicBezTo>
                                  <a:cubicBezTo>
                                    <a:pt x="58803" y="56401"/>
                                    <a:pt x="58981" y="56147"/>
                                    <a:pt x="59387" y="56134"/>
                                  </a:cubicBezTo>
                                  <a:cubicBezTo>
                                    <a:pt x="60035" y="56071"/>
                                    <a:pt x="60696" y="56045"/>
                                    <a:pt x="61305" y="55867"/>
                                  </a:cubicBezTo>
                                  <a:cubicBezTo>
                                    <a:pt x="61609" y="55778"/>
                                    <a:pt x="61978" y="55816"/>
                                    <a:pt x="62156" y="56223"/>
                                  </a:cubicBezTo>
                                  <a:cubicBezTo>
                                    <a:pt x="62105" y="56362"/>
                                    <a:pt x="62003" y="56528"/>
                                    <a:pt x="61965" y="56680"/>
                                  </a:cubicBezTo>
                                  <a:cubicBezTo>
                                    <a:pt x="61826" y="56909"/>
                                    <a:pt x="61813" y="57188"/>
                                    <a:pt x="61902" y="57429"/>
                                  </a:cubicBezTo>
                                  <a:cubicBezTo>
                                    <a:pt x="62029" y="57848"/>
                                    <a:pt x="62194" y="58229"/>
                                    <a:pt x="62371" y="58648"/>
                                  </a:cubicBezTo>
                                  <a:cubicBezTo>
                                    <a:pt x="62486" y="58890"/>
                                    <a:pt x="62727" y="58991"/>
                                    <a:pt x="63045" y="58890"/>
                                  </a:cubicBezTo>
                                  <a:cubicBezTo>
                                    <a:pt x="63286" y="58813"/>
                                    <a:pt x="63413" y="58661"/>
                                    <a:pt x="63375" y="58344"/>
                                  </a:cubicBezTo>
                                  <a:cubicBezTo>
                                    <a:pt x="63337" y="57937"/>
                                    <a:pt x="63375" y="57556"/>
                                    <a:pt x="63489" y="57163"/>
                                  </a:cubicBezTo>
                                  <a:cubicBezTo>
                                    <a:pt x="63591" y="56553"/>
                                    <a:pt x="63692" y="55943"/>
                                    <a:pt x="63654" y="55308"/>
                                  </a:cubicBezTo>
                                  <a:cubicBezTo>
                                    <a:pt x="63642" y="55194"/>
                                    <a:pt x="63680" y="54991"/>
                                    <a:pt x="63769" y="54927"/>
                                  </a:cubicBezTo>
                                  <a:cubicBezTo>
                                    <a:pt x="64048" y="54661"/>
                                    <a:pt x="64340" y="54356"/>
                                    <a:pt x="64784" y="54381"/>
                                  </a:cubicBezTo>
                                  <a:cubicBezTo>
                                    <a:pt x="65039" y="54394"/>
                                    <a:pt x="65267" y="54381"/>
                                    <a:pt x="65522" y="54330"/>
                                  </a:cubicBezTo>
                                  <a:cubicBezTo>
                                    <a:pt x="65852" y="54254"/>
                                    <a:pt x="66156" y="54153"/>
                                    <a:pt x="66461" y="54051"/>
                                  </a:cubicBezTo>
                                  <a:cubicBezTo>
                                    <a:pt x="67032" y="53861"/>
                                    <a:pt x="67667" y="53734"/>
                                    <a:pt x="68138" y="53391"/>
                                  </a:cubicBezTo>
                                  <a:cubicBezTo>
                                    <a:pt x="68556" y="53581"/>
                                    <a:pt x="68849" y="53696"/>
                                    <a:pt x="69153" y="53835"/>
                                  </a:cubicBezTo>
                                  <a:cubicBezTo>
                                    <a:pt x="69636" y="54089"/>
                                    <a:pt x="70169" y="54191"/>
                                    <a:pt x="70576" y="54635"/>
                                  </a:cubicBezTo>
                                  <a:cubicBezTo>
                                    <a:pt x="70830" y="54902"/>
                                    <a:pt x="71096" y="55156"/>
                                    <a:pt x="71503" y="55245"/>
                                  </a:cubicBezTo>
                                  <a:cubicBezTo>
                                    <a:pt x="71604" y="55283"/>
                                    <a:pt x="71693" y="55359"/>
                                    <a:pt x="71808" y="55448"/>
                                  </a:cubicBezTo>
                                  <a:cubicBezTo>
                                    <a:pt x="72328" y="55931"/>
                                    <a:pt x="72837" y="56426"/>
                                    <a:pt x="73116" y="57112"/>
                                  </a:cubicBezTo>
                                  <a:cubicBezTo>
                                    <a:pt x="73217" y="57391"/>
                                    <a:pt x="73420" y="57633"/>
                                    <a:pt x="73637" y="57848"/>
                                  </a:cubicBezTo>
                                  <a:cubicBezTo>
                                    <a:pt x="73827" y="58039"/>
                                    <a:pt x="74043" y="58217"/>
                                    <a:pt x="74170" y="58432"/>
                                  </a:cubicBezTo>
                                  <a:lnTo>
                                    <a:pt x="74526" y="58608"/>
                                  </a:lnTo>
                                  <a:lnTo>
                                    <a:pt x="74526" y="91173"/>
                                  </a:lnTo>
                                  <a:lnTo>
                                    <a:pt x="0" y="91173"/>
                                  </a:lnTo>
                                  <a:lnTo>
                                    <a:pt x="0" y="57987"/>
                                  </a:lnTo>
                                  <a:lnTo>
                                    <a:pt x="27" y="57950"/>
                                  </a:lnTo>
                                  <a:cubicBezTo>
                                    <a:pt x="409" y="57531"/>
                                    <a:pt x="675" y="57429"/>
                                    <a:pt x="1183" y="57633"/>
                                  </a:cubicBezTo>
                                  <a:cubicBezTo>
                                    <a:pt x="1666" y="57848"/>
                                    <a:pt x="2174" y="57848"/>
                                    <a:pt x="2643" y="57976"/>
                                  </a:cubicBezTo>
                                  <a:cubicBezTo>
                                    <a:pt x="2745" y="57988"/>
                                    <a:pt x="2872" y="57988"/>
                                    <a:pt x="2987" y="57976"/>
                                  </a:cubicBezTo>
                                  <a:cubicBezTo>
                                    <a:pt x="3469" y="57925"/>
                                    <a:pt x="3964" y="57848"/>
                                    <a:pt x="4434" y="57810"/>
                                  </a:cubicBezTo>
                                  <a:cubicBezTo>
                                    <a:pt x="4904" y="57785"/>
                                    <a:pt x="5374" y="57810"/>
                                    <a:pt x="5806" y="57976"/>
                                  </a:cubicBezTo>
                                  <a:cubicBezTo>
                                    <a:pt x="6174" y="58077"/>
                                    <a:pt x="6606" y="58153"/>
                                    <a:pt x="7000" y="58115"/>
                                  </a:cubicBezTo>
                                  <a:cubicBezTo>
                                    <a:pt x="7431" y="58064"/>
                                    <a:pt x="7851" y="58001"/>
                                    <a:pt x="8269" y="57925"/>
                                  </a:cubicBezTo>
                                  <a:cubicBezTo>
                                    <a:pt x="8727" y="57848"/>
                                    <a:pt x="9172" y="57810"/>
                                    <a:pt x="9616" y="57950"/>
                                  </a:cubicBezTo>
                                  <a:cubicBezTo>
                                    <a:pt x="10061" y="58115"/>
                                    <a:pt x="10403" y="57937"/>
                                    <a:pt x="10670" y="57607"/>
                                  </a:cubicBezTo>
                                  <a:cubicBezTo>
                                    <a:pt x="10924" y="57353"/>
                                    <a:pt x="11165" y="57099"/>
                                    <a:pt x="11406" y="56820"/>
                                  </a:cubicBezTo>
                                  <a:cubicBezTo>
                                    <a:pt x="11648" y="56528"/>
                                    <a:pt x="11774" y="56197"/>
                                    <a:pt x="11533" y="55855"/>
                                  </a:cubicBezTo>
                                  <a:cubicBezTo>
                                    <a:pt x="11406" y="55613"/>
                                    <a:pt x="11394" y="55359"/>
                                    <a:pt x="11406" y="55092"/>
                                  </a:cubicBezTo>
                                  <a:cubicBezTo>
                                    <a:pt x="11686" y="53683"/>
                                    <a:pt x="11851" y="52235"/>
                                    <a:pt x="12562" y="50952"/>
                                  </a:cubicBezTo>
                                  <a:cubicBezTo>
                                    <a:pt x="12613" y="50889"/>
                                    <a:pt x="12613" y="50851"/>
                                    <a:pt x="12651" y="50813"/>
                                  </a:cubicBezTo>
                                  <a:cubicBezTo>
                                    <a:pt x="13007" y="50012"/>
                                    <a:pt x="12613" y="49390"/>
                                    <a:pt x="12016" y="49073"/>
                                  </a:cubicBezTo>
                                  <a:cubicBezTo>
                                    <a:pt x="11457" y="48768"/>
                                    <a:pt x="10861" y="48526"/>
                                    <a:pt x="10175" y="48565"/>
                                  </a:cubicBezTo>
                                  <a:cubicBezTo>
                                    <a:pt x="9375" y="48577"/>
                                    <a:pt x="8561" y="48577"/>
                                    <a:pt x="7749" y="48577"/>
                                  </a:cubicBezTo>
                                  <a:cubicBezTo>
                                    <a:pt x="7381" y="48577"/>
                                    <a:pt x="7000" y="48577"/>
                                    <a:pt x="6619" y="48526"/>
                                  </a:cubicBezTo>
                                  <a:cubicBezTo>
                                    <a:pt x="6250" y="48476"/>
                                    <a:pt x="6085" y="48311"/>
                                    <a:pt x="6174" y="47955"/>
                                  </a:cubicBezTo>
                                  <a:cubicBezTo>
                                    <a:pt x="6276" y="47599"/>
                                    <a:pt x="6390" y="47269"/>
                                    <a:pt x="6504" y="46927"/>
                                  </a:cubicBezTo>
                                  <a:cubicBezTo>
                                    <a:pt x="6695" y="46494"/>
                                    <a:pt x="7012" y="46266"/>
                                    <a:pt x="7507" y="46266"/>
                                  </a:cubicBezTo>
                                  <a:cubicBezTo>
                                    <a:pt x="7927" y="46291"/>
                                    <a:pt x="8295" y="46152"/>
                                    <a:pt x="8676" y="45974"/>
                                  </a:cubicBezTo>
                                  <a:cubicBezTo>
                                    <a:pt x="9172" y="45745"/>
                                    <a:pt x="9654" y="45441"/>
                                    <a:pt x="10200" y="45491"/>
                                  </a:cubicBezTo>
                                  <a:cubicBezTo>
                                    <a:pt x="10695" y="45517"/>
                                    <a:pt x="11165" y="45529"/>
                                    <a:pt x="11597" y="45288"/>
                                  </a:cubicBezTo>
                                  <a:cubicBezTo>
                                    <a:pt x="11851" y="45161"/>
                                    <a:pt x="12156" y="45186"/>
                                    <a:pt x="12435" y="45110"/>
                                  </a:cubicBezTo>
                                  <a:cubicBezTo>
                                    <a:pt x="12562" y="45072"/>
                                    <a:pt x="12727" y="45009"/>
                                    <a:pt x="12918" y="44945"/>
                                  </a:cubicBezTo>
                                  <a:cubicBezTo>
                                    <a:pt x="12943" y="44463"/>
                                    <a:pt x="12994" y="44018"/>
                                    <a:pt x="12994" y="43561"/>
                                  </a:cubicBezTo>
                                  <a:cubicBezTo>
                                    <a:pt x="13007" y="42990"/>
                                    <a:pt x="12854" y="42837"/>
                                    <a:pt x="12309" y="42647"/>
                                  </a:cubicBezTo>
                                  <a:cubicBezTo>
                                    <a:pt x="11673" y="42443"/>
                                    <a:pt x="11013" y="42494"/>
                                    <a:pt x="10403" y="42557"/>
                                  </a:cubicBezTo>
                                  <a:cubicBezTo>
                                    <a:pt x="9476" y="42659"/>
                                    <a:pt x="8587" y="42735"/>
                                    <a:pt x="7672" y="42812"/>
                                  </a:cubicBezTo>
                                  <a:cubicBezTo>
                                    <a:pt x="7495" y="42837"/>
                                    <a:pt x="7254" y="42799"/>
                                    <a:pt x="7051" y="42735"/>
                                  </a:cubicBezTo>
                                  <a:cubicBezTo>
                                    <a:pt x="6771" y="42685"/>
                                    <a:pt x="6606" y="42405"/>
                                    <a:pt x="6784" y="42139"/>
                                  </a:cubicBezTo>
                                  <a:cubicBezTo>
                                    <a:pt x="7051" y="41745"/>
                                    <a:pt x="7012" y="41313"/>
                                    <a:pt x="6822" y="40919"/>
                                  </a:cubicBezTo>
                                  <a:cubicBezTo>
                                    <a:pt x="6619" y="40424"/>
                                    <a:pt x="6809" y="40056"/>
                                    <a:pt x="7101" y="39700"/>
                                  </a:cubicBezTo>
                                  <a:cubicBezTo>
                                    <a:pt x="7228" y="39510"/>
                                    <a:pt x="7431" y="39408"/>
                                    <a:pt x="7672" y="39484"/>
                                  </a:cubicBezTo>
                                  <a:cubicBezTo>
                                    <a:pt x="8016" y="39535"/>
                                    <a:pt x="8358" y="39611"/>
                                    <a:pt x="8727" y="39637"/>
                                  </a:cubicBezTo>
                                  <a:cubicBezTo>
                                    <a:pt x="8943" y="39675"/>
                                    <a:pt x="9210" y="39738"/>
                                    <a:pt x="9425" y="39637"/>
                                  </a:cubicBezTo>
                                  <a:cubicBezTo>
                                    <a:pt x="9781" y="39535"/>
                                    <a:pt x="10162" y="39535"/>
                                    <a:pt x="10530" y="39535"/>
                                  </a:cubicBezTo>
                                  <a:cubicBezTo>
                                    <a:pt x="10847" y="39535"/>
                                    <a:pt x="11127" y="39548"/>
                                    <a:pt x="11406" y="39535"/>
                                  </a:cubicBezTo>
                                  <a:cubicBezTo>
                                    <a:pt x="11864" y="39510"/>
                                    <a:pt x="11991" y="39357"/>
                                    <a:pt x="12041" y="38926"/>
                                  </a:cubicBezTo>
                                  <a:cubicBezTo>
                                    <a:pt x="12080" y="38671"/>
                                    <a:pt x="12092" y="38417"/>
                                    <a:pt x="12118" y="38164"/>
                                  </a:cubicBezTo>
                                  <a:cubicBezTo>
                                    <a:pt x="12168" y="37338"/>
                                    <a:pt x="11864" y="37071"/>
                                    <a:pt x="11051" y="37122"/>
                                  </a:cubicBezTo>
                                  <a:cubicBezTo>
                                    <a:pt x="10620" y="37147"/>
                                    <a:pt x="10162" y="37224"/>
                                    <a:pt x="9717" y="37122"/>
                                  </a:cubicBezTo>
                                  <a:cubicBezTo>
                                    <a:pt x="9654" y="37097"/>
                                    <a:pt x="9565" y="37097"/>
                                    <a:pt x="9502" y="37122"/>
                                  </a:cubicBezTo>
                                  <a:cubicBezTo>
                                    <a:pt x="8930" y="37312"/>
                                    <a:pt x="8346" y="37147"/>
                                    <a:pt x="7724" y="37122"/>
                                  </a:cubicBezTo>
                                  <a:cubicBezTo>
                                    <a:pt x="7406" y="37097"/>
                                    <a:pt x="7203" y="36893"/>
                                    <a:pt x="7203" y="36576"/>
                                  </a:cubicBezTo>
                                  <a:cubicBezTo>
                                    <a:pt x="7203" y="36207"/>
                                    <a:pt x="7190" y="35852"/>
                                    <a:pt x="7266" y="35522"/>
                                  </a:cubicBezTo>
                                  <a:cubicBezTo>
                                    <a:pt x="7482" y="34760"/>
                                    <a:pt x="7546" y="34036"/>
                                    <a:pt x="7482" y="33261"/>
                                  </a:cubicBezTo>
                                  <a:cubicBezTo>
                                    <a:pt x="7393" y="32791"/>
                                    <a:pt x="7368" y="32309"/>
                                    <a:pt x="7381" y="31839"/>
                                  </a:cubicBezTo>
                                  <a:cubicBezTo>
                                    <a:pt x="7393" y="31356"/>
                                    <a:pt x="7431" y="30899"/>
                                    <a:pt x="7533" y="30416"/>
                                  </a:cubicBezTo>
                                  <a:cubicBezTo>
                                    <a:pt x="7775" y="29604"/>
                                    <a:pt x="7495" y="28943"/>
                                    <a:pt x="7076" y="28283"/>
                                  </a:cubicBezTo>
                                  <a:cubicBezTo>
                                    <a:pt x="7025" y="28194"/>
                                    <a:pt x="6924" y="28067"/>
                                    <a:pt x="6809" y="28054"/>
                                  </a:cubicBezTo>
                                  <a:cubicBezTo>
                                    <a:pt x="6339" y="28054"/>
                                    <a:pt x="5768" y="27800"/>
                                    <a:pt x="5374" y="28321"/>
                                  </a:cubicBezTo>
                                  <a:cubicBezTo>
                                    <a:pt x="5298" y="28423"/>
                                    <a:pt x="5158" y="28423"/>
                                    <a:pt x="5056" y="28461"/>
                                  </a:cubicBezTo>
                                  <a:cubicBezTo>
                                    <a:pt x="4421" y="28740"/>
                                    <a:pt x="4015" y="29324"/>
                                    <a:pt x="4155" y="29997"/>
                                  </a:cubicBezTo>
                                  <a:cubicBezTo>
                                    <a:pt x="4270" y="30823"/>
                                    <a:pt x="4383" y="31648"/>
                                    <a:pt x="5031" y="32283"/>
                                  </a:cubicBezTo>
                                  <a:cubicBezTo>
                                    <a:pt x="5069" y="32321"/>
                                    <a:pt x="5069" y="32410"/>
                                    <a:pt x="5133" y="32486"/>
                                  </a:cubicBezTo>
                                  <a:cubicBezTo>
                                    <a:pt x="5120" y="32550"/>
                                    <a:pt x="5120" y="32626"/>
                                    <a:pt x="5056" y="32690"/>
                                  </a:cubicBezTo>
                                  <a:cubicBezTo>
                                    <a:pt x="4790" y="33032"/>
                                    <a:pt x="4676" y="33439"/>
                                    <a:pt x="4574" y="33846"/>
                                  </a:cubicBezTo>
                                  <a:cubicBezTo>
                                    <a:pt x="4459" y="34265"/>
                                    <a:pt x="4320" y="34671"/>
                                    <a:pt x="4206" y="35077"/>
                                  </a:cubicBezTo>
                                  <a:cubicBezTo>
                                    <a:pt x="4155" y="35319"/>
                                    <a:pt x="4015" y="35522"/>
                                    <a:pt x="3964" y="35763"/>
                                  </a:cubicBezTo>
                                  <a:cubicBezTo>
                                    <a:pt x="3888" y="36144"/>
                                    <a:pt x="3850" y="36538"/>
                                    <a:pt x="3799" y="36944"/>
                                  </a:cubicBezTo>
                                  <a:cubicBezTo>
                                    <a:pt x="3761" y="37211"/>
                                    <a:pt x="3723" y="37516"/>
                                    <a:pt x="3456" y="37592"/>
                                  </a:cubicBezTo>
                                  <a:cubicBezTo>
                                    <a:pt x="3050" y="37744"/>
                                    <a:pt x="2631" y="37935"/>
                                    <a:pt x="2174" y="37757"/>
                                  </a:cubicBezTo>
                                  <a:cubicBezTo>
                                    <a:pt x="1970" y="37681"/>
                                    <a:pt x="1767" y="37681"/>
                                    <a:pt x="1564" y="37681"/>
                                  </a:cubicBezTo>
                                  <a:cubicBezTo>
                                    <a:pt x="1095" y="37681"/>
                                    <a:pt x="650" y="37693"/>
                                    <a:pt x="142" y="37681"/>
                                  </a:cubicBezTo>
                                  <a:lnTo>
                                    <a:pt x="0" y="37733"/>
                                  </a:lnTo>
                                  <a:lnTo>
                                    <a:pt x="0" y="0"/>
                                  </a:lnTo>
                                  <a:close/>
                                </a:path>
                              </a:pathLst>
                            </a:custGeom>
                            <a:ln w="0" cap="flat">
                              <a:miter lim="100000"/>
                            </a:ln>
                          </wps:spPr>
                          <wps:style>
                            <a:lnRef idx="0">
                              <a:srgbClr val="000000">
                                <a:alpha val="0"/>
                              </a:srgbClr>
                            </a:lnRef>
                            <a:fillRef idx="1">
                              <a:srgbClr val="8A317E"/>
                            </a:fillRef>
                            <a:effectRef idx="0">
                              <a:scrgbClr r="0" g="0" b="0"/>
                            </a:effectRef>
                            <a:fontRef idx="none"/>
                          </wps:style>
                          <wps:bodyPr/>
                        </wps:wsp>
                        <wps:wsp>
                          <wps:cNvPr id="350" name="Shape 128"/>
                          <wps:cNvSpPr/>
                          <wps:spPr>
                            <a:xfrm>
                              <a:off x="1089929" y="1116945"/>
                              <a:ext cx="27639" cy="91173"/>
                            </a:xfrm>
                            <a:custGeom>
                              <a:avLst/>
                              <a:gdLst/>
                              <a:ahLst/>
                              <a:cxnLst/>
                              <a:rect l="0" t="0" r="0" b="0"/>
                              <a:pathLst>
                                <a:path w="27639" h="91173">
                                  <a:moveTo>
                                    <a:pt x="0" y="0"/>
                                  </a:moveTo>
                                  <a:lnTo>
                                    <a:pt x="27639" y="0"/>
                                  </a:lnTo>
                                  <a:lnTo>
                                    <a:pt x="27639" y="23746"/>
                                  </a:lnTo>
                                  <a:lnTo>
                                    <a:pt x="27419" y="23482"/>
                                  </a:lnTo>
                                  <a:cubicBezTo>
                                    <a:pt x="27406" y="23304"/>
                                    <a:pt x="27241" y="23216"/>
                                    <a:pt x="27089" y="23165"/>
                                  </a:cubicBezTo>
                                  <a:cubicBezTo>
                                    <a:pt x="26924" y="23114"/>
                                    <a:pt x="26784" y="23012"/>
                                    <a:pt x="26619" y="22961"/>
                                  </a:cubicBezTo>
                                  <a:cubicBezTo>
                                    <a:pt x="26226" y="22885"/>
                                    <a:pt x="25844" y="22593"/>
                                    <a:pt x="25387" y="22720"/>
                                  </a:cubicBezTo>
                                  <a:cubicBezTo>
                                    <a:pt x="24930" y="22555"/>
                                    <a:pt x="24396" y="22682"/>
                                    <a:pt x="23940" y="22403"/>
                                  </a:cubicBezTo>
                                  <a:cubicBezTo>
                                    <a:pt x="23775" y="22289"/>
                                    <a:pt x="23558" y="22314"/>
                                    <a:pt x="23419" y="22415"/>
                                  </a:cubicBezTo>
                                  <a:cubicBezTo>
                                    <a:pt x="23240" y="22504"/>
                                    <a:pt x="23089" y="22580"/>
                                    <a:pt x="22961" y="22682"/>
                                  </a:cubicBezTo>
                                  <a:cubicBezTo>
                                    <a:pt x="22707" y="22885"/>
                                    <a:pt x="22555" y="23139"/>
                                    <a:pt x="22720" y="23482"/>
                                  </a:cubicBezTo>
                                  <a:cubicBezTo>
                                    <a:pt x="22771" y="23673"/>
                                    <a:pt x="22796" y="23838"/>
                                    <a:pt x="22822" y="24028"/>
                                  </a:cubicBezTo>
                                  <a:cubicBezTo>
                                    <a:pt x="22987" y="24740"/>
                                    <a:pt x="23164" y="25438"/>
                                    <a:pt x="23304" y="26124"/>
                                  </a:cubicBezTo>
                                  <a:cubicBezTo>
                                    <a:pt x="23406" y="26441"/>
                                    <a:pt x="23495" y="26708"/>
                                    <a:pt x="23775" y="26924"/>
                                  </a:cubicBezTo>
                                  <a:cubicBezTo>
                                    <a:pt x="24003" y="27165"/>
                                    <a:pt x="24155" y="27444"/>
                                    <a:pt x="24257" y="27787"/>
                                  </a:cubicBezTo>
                                  <a:cubicBezTo>
                                    <a:pt x="24282" y="27965"/>
                                    <a:pt x="24333" y="28143"/>
                                    <a:pt x="24435" y="28308"/>
                                  </a:cubicBezTo>
                                  <a:cubicBezTo>
                                    <a:pt x="24499" y="28486"/>
                                    <a:pt x="24574" y="28664"/>
                                    <a:pt x="24688" y="28829"/>
                                  </a:cubicBezTo>
                                  <a:cubicBezTo>
                                    <a:pt x="24790" y="29007"/>
                                    <a:pt x="25070" y="29045"/>
                                    <a:pt x="25247" y="28969"/>
                                  </a:cubicBezTo>
                                  <a:cubicBezTo>
                                    <a:pt x="25374" y="28880"/>
                                    <a:pt x="25464" y="28804"/>
                                    <a:pt x="25540" y="28740"/>
                                  </a:cubicBezTo>
                                  <a:cubicBezTo>
                                    <a:pt x="25819" y="28499"/>
                                    <a:pt x="26073" y="28283"/>
                                    <a:pt x="26339" y="28054"/>
                                  </a:cubicBezTo>
                                  <a:cubicBezTo>
                                    <a:pt x="26581" y="27864"/>
                                    <a:pt x="26835" y="27800"/>
                                    <a:pt x="27089" y="27953"/>
                                  </a:cubicBezTo>
                                  <a:lnTo>
                                    <a:pt x="27639" y="28297"/>
                                  </a:lnTo>
                                  <a:lnTo>
                                    <a:pt x="27639" y="31712"/>
                                  </a:lnTo>
                                  <a:lnTo>
                                    <a:pt x="26327" y="31712"/>
                                  </a:lnTo>
                                  <a:cubicBezTo>
                                    <a:pt x="25540" y="31852"/>
                                    <a:pt x="24778" y="31979"/>
                                    <a:pt x="24003" y="31814"/>
                                  </a:cubicBezTo>
                                  <a:cubicBezTo>
                                    <a:pt x="23952" y="31801"/>
                                    <a:pt x="23901" y="31801"/>
                                    <a:pt x="23850" y="31775"/>
                                  </a:cubicBezTo>
                                  <a:cubicBezTo>
                                    <a:pt x="23520" y="31712"/>
                                    <a:pt x="23240" y="31775"/>
                                    <a:pt x="22987" y="31966"/>
                                  </a:cubicBezTo>
                                  <a:cubicBezTo>
                                    <a:pt x="22478" y="32309"/>
                                    <a:pt x="21869" y="32525"/>
                                    <a:pt x="21501" y="33058"/>
                                  </a:cubicBezTo>
                                  <a:cubicBezTo>
                                    <a:pt x="21450" y="33147"/>
                                    <a:pt x="21348" y="33172"/>
                                    <a:pt x="21272" y="33210"/>
                                  </a:cubicBezTo>
                                  <a:cubicBezTo>
                                    <a:pt x="20828" y="33363"/>
                                    <a:pt x="20510" y="33668"/>
                                    <a:pt x="20129" y="33960"/>
                                  </a:cubicBezTo>
                                  <a:cubicBezTo>
                                    <a:pt x="19812" y="34214"/>
                                    <a:pt x="19672" y="34518"/>
                                    <a:pt x="19685" y="34925"/>
                                  </a:cubicBezTo>
                                  <a:cubicBezTo>
                                    <a:pt x="19723" y="35293"/>
                                    <a:pt x="19634" y="35649"/>
                                    <a:pt x="19469" y="35954"/>
                                  </a:cubicBezTo>
                                  <a:cubicBezTo>
                                    <a:pt x="19329" y="36169"/>
                                    <a:pt x="19253" y="36385"/>
                                    <a:pt x="19152" y="36614"/>
                                  </a:cubicBezTo>
                                  <a:cubicBezTo>
                                    <a:pt x="19037" y="36868"/>
                                    <a:pt x="19037" y="36982"/>
                                    <a:pt x="19253" y="37173"/>
                                  </a:cubicBezTo>
                                  <a:cubicBezTo>
                                    <a:pt x="19329" y="37249"/>
                                    <a:pt x="19469" y="37312"/>
                                    <a:pt x="19545" y="37402"/>
                                  </a:cubicBezTo>
                                  <a:cubicBezTo>
                                    <a:pt x="19951" y="37681"/>
                                    <a:pt x="20168" y="38074"/>
                                    <a:pt x="20231" y="38583"/>
                                  </a:cubicBezTo>
                                  <a:cubicBezTo>
                                    <a:pt x="20244" y="38735"/>
                                    <a:pt x="20256" y="38862"/>
                                    <a:pt x="20282" y="39014"/>
                                  </a:cubicBezTo>
                                  <a:cubicBezTo>
                                    <a:pt x="20320" y="40144"/>
                                    <a:pt x="20383" y="41288"/>
                                    <a:pt x="20447" y="42418"/>
                                  </a:cubicBezTo>
                                  <a:lnTo>
                                    <a:pt x="20447" y="42710"/>
                                  </a:lnTo>
                                  <a:cubicBezTo>
                                    <a:pt x="20447" y="43536"/>
                                    <a:pt x="20168" y="44247"/>
                                    <a:pt x="19532" y="44793"/>
                                  </a:cubicBezTo>
                                  <a:cubicBezTo>
                                    <a:pt x="19329" y="44971"/>
                                    <a:pt x="19253" y="45161"/>
                                    <a:pt x="19190" y="45390"/>
                                  </a:cubicBezTo>
                                  <a:cubicBezTo>
                                    <a:pt x="19037" y="45796"/>
                                    <a:pt x="18897" y="46203"/>
                                    <a:pt x="18694" y="46584"/>
                                  </a:cubicBezTo>
                                  <a:cubicBezTo>
                                    <a:pt x="18491" y="46990"/>
                                    <a:pt x="18440" y="47384"/>
                                    <a:pt x="18491" y="47815"/>
                                  </a:cubicBezTo>
                                  <a:cubicBezTo>
                                    <a:pt x="18555" y="48361"/>
                                    <a:pt x="18808" y="48603"/>
                                    <a:pt x="19367" y="48577"/>
                                  </a:cubicBezTo>
                                  <a:lnTo>
                                    <a:pt x="19532" y="48577"/>
                                  </a:lnTo>
                                  <a:cubicBezTo>
                                    <a:pt x="20129" y="48641"/>
                                    <a:pt x="20701" y="48438"/>
                                    <a:pt x="21183" y="48044"/>
                                  </a:cubicBezTo>
                                  <a:cubicBezTo>
                                    <a:pt x="21603" y="47663"/>
                                    <a:pt x="22110" y="47498"/>
                                    <a:pt x="22657" y="47409"/>
                                  </a:cubicBezTo>
                                  <a:cubicBezTo>
                                    <a:pt x="23457" y="47269"/>
                                    <a:pt x="24155" y="46965"/>
                                    <a:pt x="24752" y="46456"/>
                                  </a:cubicBezTo>
                                  <a:cubicBezTo>
                                    <a:pt x="24879" y="46330"/>
                                    <a:pt x="24981" y="46241"/>
                                    <a:pt x="25133" y="46291"/>
                                  </a:cubicBezTo>
                                  <a:cubicBezTo>
                                    <a:pt x="25540" y="46456"/>
                                    <a:pt x="25946" y="46393"/>
                                    <a:pt x="26339" y="46393"/>
                                  </a:cubicBezTo>
                                  <a:cubicBezTo>
                                    <a:pt x="26556" y="46393"/>
                                    <a:pt x="26746" y="46456"/>
                                    <a:pt x="26950" y="46596"/>
                                  </a:cubicBezTo>
                                  <a:cubicBezTo>
                                    <a:pt x="27191" y="46736"/>
                                    <a:pt x="27241" y="46876"/>
                                    <a:pt x="27153" y="47180"/>
                                  </a:cubicBezTo>
                                  <a:cubicBezTo>
                                    <a:pt x="26950" y="47714"/>
                                    <a:pt x="26644" y="48146"/>
                                    <a:pt x="26226" y="48526"/>
                                  </a:cubicBezTo>
                                  <a:cubicBezTo>
                                    <a:pt x="25781" y="48933"/>
                                    <a:pt x="25324" y="49301"/>
                                    <a:pt x="24892" y="49708"/>
                                  </a:cubicBezTo>
                                  <a:cubicBezTo>
                                    <a:pt x="24587" y="49974"/>
                                    <a:pt x="24282" y="50254"/>
                                    <a:pt x="23926" y="50406"/>
                                  </a:cubicBezTo>
                                  <a:cubicBezTo>
                                    <a:pt x="23850" y="50444"/>
                                    <a:pt x="23775" y="50521"/>
                                    <a:pt x="23698" y="50597"/>
                                  </a:cubicBezTo>
                                  <a:cubicBezTo>
                                    <a:pt x="23368" y="50952"/>
                                    <a:pt x="22999" y="51321"/>
                                    <a:pt x="22682" y="51689"/>
                                  </a:cubicBezTo>
                                  <a:cubicBezTo>
                                    <a:pt x="22428" y="51956"/>
                                    <a:pt x="22161" y="52184"/>
                                    <a:pt x="21806" y="52260"/>
                                  </a:cubicBezTo>
                                  <a:cubicBezTo>
                                    <a:pt x="21489" y="52337"/>
                                    <a:pt x="21260" y="52515"/>
                                    <a:pt x="21006" y="52731"/>
                                  </a:cubicBezTo>
                                  <a:cubicBezTo>
                                    <a:pt x="20510" y="53175"/>
                                    <a:pt x="20027" y="53619"/>
                                    <a:pt x="19532" y="54051"/>
                                  </a:cubicBezTo>
                                  <a:cubicBezTo>
                                    <a:pt x="19024" y="54508"/>
                                    <a:pt x="18580" y="55029"/>
                                    <a:pt x="17945" y="55347"/>
                                  </a:cubicBezTo>
                                  <a:cubicBezTo>
                                    <a:pt x="17881" y="55385"/>
                                    <a:pt x="17793" y="55448"/>
                                    <a:pt x="17704" y="55512"/>
                                  </a:cubicBezTo>
                                  <a:cubicBezTo>
                                    <a:pt x="17132" y="56121"/>
                                    <a:pt x="16446" y="56655"/>
                                    <a:pt x="15722" y="57099"/>
                                  </a:cubicBezTo>
                                  <a:cubicBezTo>
                                    <a:pt x="15139" y="57429"/>
                                    <a:pt x="14960" y="57988"/>
                                    <a:pt x="14656" y="58509"/>
                                  </a:cubicBezTo>
                                  <a:cubicBezTo>
                                    <a:pt x="14529" y="58775"/>
                                    <a:pt x="14694" y="59030"/>
                                    <a:pt x="15011" y="59030"/>
                                  </a:cubicBezTo>
                                  <a:cubicBezTo>
                                    <a:pt x="15342" y="59030"/>
                                    <a:pt x="15684" y="58991"/>
                                    <a:pt x="16015" y="58991"/>
                                  </a:cubicBezTo>
                                  <a:lnTo>
                                    <a:pt x="18085" y="58991"/>
                                  </a:lnTo>
                                  <a:cubicBezTo>
                                    <a:pt x="18250" y="58991"/>
                                    <a:pt x="18415" y="58991"/>
                                    <a:pt x="18529" y="58813"/>
                                  </a:cubicBezTo>
                                  <a:cubicBezTo>
                                    <a:pt x="18808" y="58382"/>
                                    <a:pt x="19253" y="58153"/>
                                    <a:pt x="19685" y="57937"/>
                                  </a:cubicBezTo>
                                  <a:cubicBezTo>
                                    <a:pt x="20041" y="57810"/>
                                    <a:pt x="20320" y="57569"/>
                                    <a:pt x="20447" y="57226"/>
                                  </a:cubicBezTo>
                                  <a:cubicBezTo>
                                    <a:pt x="20510" y="57112"/>
                                    <a:pt x="20536" y="56985"/>
                                    <a:pt x="20624" y="56909"/>
                                  </a:cubicBezTo>
                                  <a:cubicBezTo>
                                    <a:pt x="20993" y="56566"/>
                                    <a:pt x="21348" y="56223"/>
                                    <a:pt x="21780" y="55956"/>
                                  </a:cubicBezTo>
                                  <a:cubicBezTo>
                                    <a:pt x="22555" y="55499"/>
                                    <a:pt x="23368" y="54991"/>
                                    <a:pt x="24105" y="54470"/>
                                  </a:cubicBezTo>
                                  <a:cubicBezTo>
                                    <a:pt x="24828" y="54013"/>
                                    <a:pt x="25464" y="53480"/>
                                    <a:pt x="25997" y="52857"/>
                                  </a:cubicBezTo>
                                  <a:cubicBezTo>
                                    <a:pt x="26162" y="52705"/>
                                    <a:pt x="26339" y="52502"/>
                                    <a:pt x="26543" y="52388"/>
                                  </a:cubicBezTo>
                                  <a:cubicBezTo>
                                    <a:pt x="26924" y="52210"/>
                                    <a:pt x="27191" y="51943"/>
                                    <a:pt x="27343" y="51536"/>
                                  </a:cubicBezTo>
                                  <a:lnTo>
                                    <a:pt x="27639" y="51463"/>
                                  </a:lnTo>
                                  <a:lnTo>
                                    <a:pt x="27639" y="58614"/>
                                  </a:lnTo>
                                  <a:lnTo>
                                    <a:pt x="26251" y="57531"/>
                                  </a:lnTo>
                                  <a:cubicBezTo>
                                    <a:pt x="26060" y="57429"/>
                                    <a:pt x="25882" y="57480"/>
                                    <a:pt x="25768" y="57671"/>
                                  </a:cubicBezTo>
                                  <a:cubicBezTo>
                                    <a:pt x="25565" y="58064"/>
                                    <a:pt x="25426" y="58458"/>
                                    <a:pt x="25464" y="58915"/>
                                  </a:cubicBezTo>
                                  <a:cubicBezTo>
                                    <a:pt x="25476" y="59169"/>
                                    <a:pt x="25540" y="59360"/>
                                    <a:pt x="25756" y="59525"/>
                                  </a:cubicBezTo>
                                  <a:cubicBezTo>
                                    <a:pt x="25946" y="59690"/>
                                    <a:pt x="26060" y="59868"/>
                                    <a:pt x="26251" y="60046"/>
                                  </a:cubicBezTo>
                                  <a:cubicBezTo>
                                    <a:pt x="26403" y="60223"/>
                                    <a:pt x="26581" y="60452"/>
                                    <a:pt x="26784" y="60566"/>
                                  </a:cubicBezTo>
                                  <a:lnTo>
                                    <a:pt x="27639" y="61389"/>
                                  </a:lnTo>
                                  <a:lnTo>
                                    <a:pt x="27639" y="91173"/>
                                  </a:lnTo>
                                  <a:lnTo>
                                    <a:pt x="0" y="91173"/>
                                  </a:lnTo>
                                  <a:lnTo>
                                    <a:pt x="0" y="58608"/>
                                  </a:lnTo>
                                  <a:lnTo>
                                    <a:pt x="495" y="58852"/>
                                  </a:lnTo>
                                  <a:lnTo>
                                    <a:pt x="901" y="58852"/>
                                  </a:lnTo>
                                  <a:cubicBezTo>
                                    <a:pt x="1194" y="58865"/>
                                    <a:pt x="1359" y="58725"/>
                                    <a:pt x="1460" y="58483"/>
                                  </a:cubicBezTo>
                                  <a:cubicBezTo>
                                    <a:pt x="1841" y="57671"/>
                                    <a:pt x="1905" y="56909"/>
                                    <a:pt x="1562" y="56071"/>
                                  </a:cubicBezTo>
                                  <a:cubicBezTo>
                                    <a:pt x="1244" y="55321"/>
                                    <a:pt x="698" y="54750"/>
                                    <a:pt x="50" y="54292"/>
                                  </a:cubicBezTo>
                                  <a:lnTo>
                                    <a:pt x="0" y="54255"/>
                                  </a:lnTo>
                                  <a:lnTo>
                                    <a:pt x="0" y="35939"/>
                                  </a:lnTo>
                                  <a:lnTo>
                                    <a:pt x="635" y="35877"/>
                                  </a:lnTo>
                                  <a:cubicBezTo>
                                    <a:pt x="724" y="35712"/>
                                    <a:pt x="812" y="35573"/>
                                    <a:pt x="901" y="35433"/>
                                  </a:cubicBezTo>
                                  <a:cubicBezTo>
                                    <a:pt x="1219" y="35052"/>
                                    <a:pt x="1270" y="34569"/>
                                    <a:pt x="1194" y="34112"/>
                                  </a:cubicBezTo>
                                  <a:cubicBezTo>
                                    <a:pt x="1079" y="33388"/>
                                    <a:pt x="788" y="32715"/>
                                    <a:pt x="495" y="32004"/>
                                  </a:cubicBezTo>
                                  <a:lnTo>
                                    <a:pt x="0" y="31990"/>
                                  </a:lnTo>
                                  <a:lnTo>
                                    <a:pt x="0" y="0"/>
                                  </a:lnTo>
                                  <a:close/>
                                </a:path>
                              </a:pathLst>
                            </a:custGeom>
                            <a:ln w="0" cap="flat">
                              <a:miter lim="100000"/>
                            </a:ln>
                          </wps:spPr>
                          <wps:style>
                            <a:lnRef idx="0">
                              <a:srgbClr val="000000">
                                <a:alpha val="0"/>
                              </a:srgbClr>
                            </a:lnRef>
                            <a:fillRef idx="1">
                              <a:srgbClr val="8A317E"/>
                            </a:fillRef>
                            <a:effectRef idx="0">
                              <a:scrgbClr r="0" g="0" b="0"/>
                            </a:effectRef>
                            <a:fontRef idx="none"/>
                          </wps:style>
                          <wps:bodyPr/>
                        </wps:wsp>
                        <wps:wsp>
                          <wps:cNvPr id="351" name="Shape 129"/>
                          <wps:cNvSpPr/>
                          <wps:spPr>
                            <a:xfrm>
                              <a:off x="1117568" y="1167897"/>
                              <a:ext cx="2282" cy="8801"/>
                            </a:xfrm>
                            <a:custGeom>
                              <a:avLst/>
                              <a:gdLst/>
                              <a:ahLst/>
                              <a:cxnLst/>
                              <a:rect l="0" t="0" r="0" b="0"/>
                              <a:pathLst>
                                <a:path w="2282" h="8801">
                                  <a:moveTo>
                                    <a:pt x="987" y="89"/>
                                  </a:moveTo>
                                  <a:cubicBezTo>
                                    <a:pt x="1317" y="0"/>
                                    <a:pt x="1647" y="140"/>
                                    <a:pt x="1812" y="445"/>
                                  </a:cubicBezTo>
                                  <a:cubicBezTo>
                                    <a:pt x="1927" y="622"/>
                                    <a:pt x="1977" y="851"/>
                                    <a:pt x="1927" y="1067"/>
                                  </a:cubicBezTo>
                                  <a:cubicBezTo>
                                    <a:pt x="1876" y="1359"/>
                                    <a:pt x="1850" y="1638"/>
                                    <a:pt x="1838" y="1905"/>
                                  </a:cubicBezTo>
                                  <a:cubicBezTo>
                                    <a:pt x="1800" y="2629"/>
                                    <a:pt x="1927" y="3302"/>
                                    <a:pt x="2105" y="3950"/>
                                  </a:cubicBezTo>
                                  <a:cubicBezTo>
                                    <a:pt x="2219" y="4280"/>
                                    <a:pt x="2282" y="4597"/>
                                    <a:pt x="2168" y="4940"/>
                                  </a:cubicBezTo>
                                  <a:cubicBezTo>
                                    <a:pt x="2015" y="5397"/>
                                    <a:pt x="2054" y="5867"/>
                                    <a:pt x="2092" y="6363"/>
                                  </a:cubicBezTo>
                                  <a:cubicBezTo>
                                    <a:pt x="2105" y="6655"/>
                                    <a:pt x="2168" y="6972"/>
                                    <a:pt x="2130" y="7264"/>
                                  </a:cubicBezTo>
                                  <a:cubicBezTo>
                                    <a:pt x="2130" y="7594"/>
                                    <a:pt x="2092" y="7887"/>
                                    <a:pt x="2003" y="8179"/>
                                  </a:cubicBezTo>
                                  <a:cubicBezTo>
                                    <a:pt x="1838" y="8674"/>
                                    <a:pt x="1520" y="8801"/>
                                    <a:pt x="1064" y="8598"/>
                                  </a:cubicBezTo>
                                  <a:cubicBezTo>
                                    <a:pt x="873" y="8522"/>
                                    <a:pt x="708" y="8407"/>
                                    <a:pt x="593" y="8268"/>
                                  </a:cubicBezTo>
                                  <a:cubicBezTo>
                                    <a:pt x="403" y="8103"/>
                                    <a:pt x="187" y="7912"/>
                                    <a:pt x="60" y="7709"/>
                                  </a:cubicBezTo>
                                  <a:lnTo>
                                    <a:pt x="0" y="7662"/>
                                  </a:lnTo>
                                  <a:lnTo>
                                    <a:pt x="0" y="510"/>
                                  </a:lnTo>
                                  <a:lnTo>
                                    <a:pt x="60" y="495"/>
                                  </a:lnTo>
                                  <a:cubicBezTo>
                                    <a:pt x="187" y="445"/>
                                    <a:pt x="326" y="368"/>
                                    <a:pt x="428" y="292"/>
                                  </a:cubicBezTo>
                                  <a:cubicBezTo>
                                    <a:pt x="619" y="229"/>
                                    <a:pt x="797" y="140"/>
                                    <a:pt x="987" y="89"/>
                                  </a:cubicBezTo>
                                  <a:close/>
                                </a:path>
                              </a:pathLst>
                            </a:custGeom>
                            <a:ln w="0" cap="flat">
                              <a:miter lim="100000"/>
                            </a:ln>
                          </wps:spPr>
                          <wps:style>
                            <a:lnRef idx="0">
                              <a:srgbClr val="000000">
                                <a:alpha val="0"/>
                              </a:srgbClr>
                            </a:lnRef>
                            <a:fillRef idx="1">
                              <a:srgbClr val="8A317E"/>
                            </a:fillRef>
                            <a:effectRef idx="0">
                              <a:scrgbClr r="0" g="0" b="0"/>
                            </a:effectRef>
                            <a:fontRef idx="none"/>
                          </wps:style>
                          <wps:bodyPr/>
                        </wps:wsp>
                        <wps:wsp>
                          <wps:cNvPr id="352" name="Shape 130"/>
                          <wps:cNvSpPr/>
                          <wps:spPr>
                            <a:xfrm>
                              <a:off x="1175463" y="1152529"/>
                              <a:ext cx="4244" cy="13004"/>
                            </a:xfrm>
                            <a:custGeom>
                              <a:avLst/>
                              <a:gdLst/>
                              <a:ahLst/>
                              <a:cxnLst/>
                              <a:rect l="0" t="0" r="0" b="0"/>
                              <a:pathLst>
                                <a:path w="4244" h="13004">
                                  <a:moveTo>
                                    <a:pt x="4244" y="0"/>
                                  </a:moveTo>
                                  <a:lnTo>
                                    <a:pt x="4244" y="3950"/>
                                  </a:lnTo>
                                  <a:lnTo>
                                    <a:pt x="3848" y="4446"/>
                                  </a:lnTo>
                                  <a:cubicBezTo>
                                    <a:pt x="3454" y="4827"/>
                                    <a:pt x="3022" y="5170"/>
                                    <a:pt x="2604" y="5526"/>
                                  </a:cubicBezTo>
                                  <a:cubicBezTo>
                                    <a:pt x="2172" y="5881"/>
                                    <a:pt x="1753" y="6275"/>
                                    <a:pt x="1448" y="6757"/>
                                  </a:cubicBezTo>
                                  <a:cubicBezTo>
                                    <a:pt x="1359" y="6961"/>
                                    <a:pt x="1194" y="7202"/>
                                    <a:pt x="1384" y="7431"/>
                                  </a:cubicBezTo>
                                  <a:cubicBezTo>
                                    <a:pt x="1575" y="7684"/>
                                    <a:pt x="1854" y="7799"/>
                                    <a:pt x="2184" y="7748"/>
                                  </a:cubicBezTo>
                                  <a:cubicBezTo>
                                    <a:pt x="2299" y="7748"/>
                                    <a:pt x="2375" y="7684"/>
                                    <a:pt x="2477" y="7659"/>
                                  </a:cubicBezTo>
                                  <a:lnTo>
                                    <a:pt x="4244" y="6855"/>
                                  </a:lnTo>
                                  <a:lnTo>
                                    <a:pt x="4244" y="13004"/>
                                  </a:lnTo>
                                  <a:lnTo>
                                    <a:pt x="3619" y="12790"/>
                                  </a:lnTo>
                                  <a:cubicBezTo>
                                    <a:pt x="2960" y="12866"/>
                                    <a:pt x="2502" y="12625"/>
                                    <a:pt x="2248" y="12015"/>
                                  </a:cubicBezTo>
                                  <a:cubicBezTo>
                                    <a:pt x="2045" y="11520"/>
                                    <a:pt x="1639" y="11190"/>
                                    <a:pt x="1194" y="10910"/>
                                  </a:cubicBezTo>
                                  <a:cubicBezTo>
                                    <a:pt x="1067" y="10872"/>
                                    <a:pt x="939" y="10809"/>
                                    <a:pt x="864" y="10745"/>
                                  </a:cubicBezTo>
                                  <a:cubicBezTo>
                                    <a:pt x="406" y="10415"/>
                                    <a:pt x="127" y="10021"/>
                                    <a:pt x="165" y="9425"/>
                                  </a:cubicBezTo>
                                  <a:cubicBezTo>
                                    <a:pt x="241" y="8561"/>
                                    <a:pt x="444" y="7748"/>
                                    <a:pt x="356" y="6859"/>
                                  </a:cubicBezTo>
                                  <a:cubicBezTo>
                                    <a:pt x="343" y="6821"/>
                                    <a:pt x="356" y="6757"/>
                                    <a:pt x="368" y="6732"/>
                                  </a:cubicBezTo>
                                  <a:cubicBezTo>
                                    <a:pt x="521" y="6288"/>
                                    <a:pt x="495" y="5856"/>
                                    <a:pt x="444" y="5411"/>
                                  </a:cubicBezTo>
                                  <a:cubicBezTo>
                                    <a:pt x="394" y="4954"/>
                                    <a:pt x="356" y="4522"/>
                                    <a:pt x="165" y="4090"/>
                                  </a:cubicBezTo>
                                  <a:cubicBezTo>
                                    <a:pt x="102" y="3963"/>
                                    <a:pt x="89" y="3811"/>
                                    <a:pt x="38" y="3684"/>
                                  </a:cubicBezTo>
                                  <a:cubicBezTo>
                                    <a:pt x="0" y="2795"/>
                                    <a:pt x="38" y="2744"/>
                                    <a:pt x="686" y="2414"/>
                                  </a:cubicBezTo>
                                  <a:cubicBezTo>
                                    <a:pt x="788" y="2351"/>
                                    <a:pt x="927" y="2274"/>
                                    <a:pt x="1067" y="2211"/>
                                  </a:cubicBezTo>
                                  <a:cubicBezTo>
                                    <a:pt x="1969" y="1703"/>
                                    <a:pt x="2896" y="1220"/>
                                    <a:pt x="3708" y="572"/>
                                  </a:cubicBezTo>
                                  <a:lnTo>
                                    <a:pt x="4244" y="0"/>
                                  </a:lnTo>
                                  <a:close/>
                                </a:path>
                              </a:pathLst>
                            </a:custGeom>
                            <a:ln w="0" cap="flat">
                              <a:miter lim="100000"/>
                            </a:ln>
                          </wps:spPr>
                          <wps:style>
                            <a:lnRef idx="0">
                              <a:srgbClr val="000000">
                                <a:alpha val="0"/>
                              </a:srgbClr>
                            </a:lnRef>
                            <a:fillRef idx="1">
                              <a:srgbClr val="8A317E"/>
                            </a:fillRef>
                            <a:effectRef idx="0">
                              <a:scrgbClr r="0" g="0" b="0"/>
                            </a:effectRef>
                            <a:fontRef idx="none"/>
                          </wps:style>
                          <wps:bodyPr/>
                        </wps:wsp>
                        <wps:wsp>
                          <wps:cNvPr id="353" name="Shape 131"/>
                          <wps:cNvSpPr/>
                          <wps:spPr>
                            <a:xfrm>
                              <a:off x="1117568" y="1116945"/>
                              <a:ext cx="62140" cy="91173"/>
                            </a:xfrm>
                            <a:custGeom>
                              <a:avLst/>
                              <a:gdLst/>
                              <a:ahLst/>
                              <a:cxnLst/>
                              <a:rect l="0" t="0" r="0" b="0"/>
                              <a:pathLst>
                                <a:path w="62140" h="91173">
                                  <a:moveTo>
                                    <a:pt x="0" y="0"/>
                                  </a:moveTo>
                                  <a:lnTo>
                                    <a:pt x="62140" y="0"/>
                                  </a:lnTo>
                                  <a:lnTo>
                                    <a:pt x="62140" y="23828"/>
                                  </a:lnTo>
                                  <a:lnTo>
                                    <a:pt x="61515" y="23533"/>
                                  </a:lnTo>
                                  <a:lnTo>
                                    <a:pt x="61287" y="23533"/>
                                  </a:lnTo>
                                  <a:cubicBezTo>
                                    <a:pt x="61007" y="23546"/>
                                    <a:pt x="60804" y="23622"/>
                                    <a:pt x="60792" y="24028"/>
                                  </a:cubicBezTo>
                                  <a:cubicBezTo>
                                    <a:pt x="60792" y="24231"/>
                                    <a:pt x="60715" y="24435"/>
                                    <a:pt x="60665" y="24600"/>
                                  </a:cubicBezTo>
                                  <a:cubicBezTo>
                                    <a:pt x="60601" y="25070"/>
                                    <a:pt x="60715" y="25464"/>
                                    <a:pt x="61045" y="25794"/>
                                  </a:cubicBezTo>
                                  <a:cubicBezTo>
                                    <a:pt x="61236" y="25946"/>
                                    <a:pt x="61325" y="26136"/>
                                    <a:pt x="61401" y="26365"/>
                                  </a:cubicBezTo>
                                  <a:lnTo>
                                    <a:pt x="62140" y="27509"/>
                                  </a:lnTo>
                                  <a:lnTo>
                                    <a:pt x="62140" y="30760"/>
                                  </a:lnTo>
                                  <a:lnTo>
                                    <a:pt x="62087" y="30747"/>
                                  </a:lnTo>
                                  <a:cubicBezTo>
                                    <a:pt x="61757" y="30912"/>
                                    <a:pt x="61464" y="31064"/>
                                    <a:pt x="61122" y="31280"/>
                                  </a:cubicBezTo>
                                  <a:cubicBezTo>
                                    <a:pt x="60880" y="31420"/>
                                    <a:pt x="60627" y="31509"/>
                                    <a:pt x="60347" y="31483"/>
                                  </a:cubicBezTo>
                                  <a:cubicBezTo>
                                    <a:pt x="59889" y="31471"/>
                                    <a:pt x="59509" y="31534"/>
                                    <a:pt x="59077" y="31661"/>
                                  </a:cubicBezTo>
                                  <a:cubicBezTo>
                                    <a:pt x="58759" y="31737"/>
                                    <a:pt x="58417" y="31763"/>
                                    <a:pt x="58086" y="31763"/>
                                  </a:cubicBezTo>
                                  <a:cubicBezTo>
                                    <a:pt x="57934" y="31763"/>
                                    <a:pt x="57782" y="31648"/>
                                    <a:pt x="57693" y="31610"/>
                                  </a:cubicBezTo>
                                  <a:cubicBezTo>
                                    <a:pt x="57655" y="31483"/>
                                    <a:pt x="57617" y="31445"/>
                                    <a:pt x="57655" y="31407"/>
                                  </a:cubicBezTo>
                                  <a:cubicBezTo>
                                    <a:pt x="57820" y="30836"/>
                                    <a:pt x="57591" y="30366"/>
                                    <a:pt x="57248" y="29959"/>
                                  </a:cubicBezTo>
                                  <a:cubicBezTo>
                                    <a:pt x="57134" y="29857"/>
                                    <a:pt x="57096" y="29743"/>
                                    <a:pt x="56969" y="29654"/>
                                  </a:cubicBezTo>
                                  <a:cubicBezTo>
                                    <a:pt x="56728" y="29426"/>
                                    <a:pt x="56575" y="29172"/>
                                    <a:pt x="56511" y="28854"/>
                                  </a:cubicBezTo>
                                  <a:cubicBezTo>
                                    <a:pt x="56410" y="28486"/>
                                    <a:pt x="56232" y="28219"/>
                                    <a:pt x="56016" y="27915"/>
                                  </a:cubicBezTo>
                                  <a:cubicBezTo>
                                    <a:pt x="55660" y="27406"/>
                                    <a:pt x="55305" y="26886"/>
                                    <a:pt x="55025" y="26340"/>
                                  </a:cubicBezTo>
                                  <a:cubicBezTo>
                                    <a:pt x="54848" y="26010"/>
                                    <a:pt x="54607" y="25717"/>
                                    <a:pt x="54340" y="25438"/>
                                  </a:cubicBezTo>
                                  <a:cubicBezTo>
                                    <a:pt x="54213" y="25260"/>
                                    <a:pt x="54048" y="25146"/>
                                    <a:pt x="53806" y="25133"/>
                                  </a:cubicBezTo>
                                  <a:cubicBezTo>
                                    <a:pt x="53311" y="25121"/>
                                    <a:pt x="52829" y="25095"/>
                                    <a:pt x="52295" y="25121"/>
                                  </a:cubicBezTo>
                                  <a:cubicBezTo>
                                    <a:pt x="51850" y="25146"/>
                                    <a:pt x="51622" y="25565"/>
                                    <a:pt x="51749" y="26010"/>
                                  </a:cubicBezTo>
                                  <a:cubicBezTo>
                                    <a:pt x="51774" y="26098"/>
                                    <a:pt x="51838" y="26175"/>
                                    <a:pt x="51864" y="26251"/>
                                  </a:cubicBezTo>
                                  <a:cubicBezTo>
                                    <a:pt x="52143" y="26568"/>
                                    <a:pt x="52270" y="26950"/>
                                    <a:pt x="52384" y="27343"/>
                                  </a:cubicBezTo>
                                  <a:cubicBezTo>
                                    <a:pt x="52447" y="27584"/>
                                    <a:pt x="52536" y="27838"/>
                                    <a:pt x="52689" y="28054"/>
                                  </a:cubicBezTo>
                                  <a:cubicBezTo>
                                    <a:pt x="52943" y="28423"/>
                                    <a:pt x="53108" y="28842"/>
                                    <a:pt x="53247" y="29299"/>
                                  </a:cubicBezTo>
                                  <a:cubicBezTo>
                                    <a:pt x="53515" y="30099"/>
                                    <a:pt x="53629" y="30937"/>
                                    <a:pt x="53311" y="31814"/>
                                  </a:cubicBezTo>
                                  <a:cubicBezTo>
                                    <a:pt x="53222" y="32080"/>
                                    <a:pt x="53184" y="32410"/>
                                    <a:pt x="53222" y="32715"/>
                                  </a:cubicBezTo>
                                  <a:cubicBezTo>
                                    <a:pt x="53235" y="33032"/>
                                    <a:pt x="53070" y="33147"/>
                                    <a:pt x="52777" y="33083"/>
                                  </a:cubicBezTo>
                                  <a:cubicBezTo>
                                    <a:pt x="52612" y="33045"/>
                                    <a:pt x="52460" y="32994"/>
                                    <a:pt x="52295" y="32957"/>
                                  </a:cubicBezTo>
                                  <a:cubicBezTo>
                                    <a:pt x="52053" y="32906"/>
                                    <a:pt x="51850" y="32829"/>
                                    <a:pt x="51597" y="32829"/>
                                  </a:cubicBezTo>
                                  <a:cubicBezTo>
                                    <a:pt x="51267" y="32829"/>
                                    <a:pt x="50961" y="32753"/>
                                    <a:pt x="50619" y="32588"/>
                                  </a:cubicBezTo>
                                  <a:cubicBezTo>
                                    <a:pt x="50212" y="32398"/>
                                    <a:pt x="49768" y="32258"/>
                                    <a:pt x="49272" y="32296"/>
                                  </a:cubicBezTo>
                                  <a:cubicBezTo>
                                    <a:pt x="48536" y="32360"/>
                                    <a:pt x="47799" y="32321"/>
                                    <a:pt x="47075" y="32067"/>
                                  </a:cubicBezTo>
                                  <a:cubicBezTo>
                                    <a:pt x="46707" y="31953"/>
                                    <a:pt x="46377" y="32029"/>
                                    <a:pt x="46059" y="32207"/>
                                  </a:cubicBezTo>
                                  <a:cubicBezTo>
                                    <a:pt x="45538" y="32512"/>
                                    <a:pt x="45056" y="32893"/>
                                    <a:pt x="44802" y="33439"/>
                                  </a:cubicBezTo>
                                  <a:cubicBezTo>
                                    <a:pt x="44624" y="33706"/>
                                    <a:pt x="44472" y="33960"/>
                                    <a:pt x="44205" y="34176"/>
                                  </a:cubicBezTo>
                                  <a:cubicBezTo>
                                    <a:pt x="44052" y="34328"/>
                                    <a:pt x="43875" y="34480"/>
                                    <a:pt x="43735" y="34671"/>
                                  </a:cubicBezTo>
                                  <a:cubicBezTo>
                                    <a:pt x="43646" y="34785"/>
                                    <a:pt x="43634" y="34963"/>
                                    <a:pt x="43748" y="35077"/>
                                  </a:cubicBezTo>
                                  <a:cubicBezTo>
                                    <a:pt x="44104" y="35408"/>
                                    <a:pt x="44497" y="35700"/>
                                    <a:pt x="45018" y="35649"/>
                                  </a:cubicBezTo>
                                  <a:cubicBezTo>
                                    <a:pt x="45437" y="35585"/>
                                    <a:pt x="45729" y="35712"/>
                                    <a:pt x="46097" y="35916"/>
                                  </a:cubicBezTo>
                                  <a:cubicBezTo>
                                    <a:pt x="46961" y="36436"/>
                                    <a:pt x="47850" y="36944"/>
                                    <a:pt x="48587" y="37681"/>
                                  </a:cubicBezTo>
                                  <a:cubicBezTo>
                                    <a:pt x="48637" y="37744"/>
                                    <a:pt x="48675" y="37770"/>
                                    <a:pt x="48739" y="37821"/>
                                  </a:cubicBezTo>
                                  <a:cubicBezTo>
                                    <a:pt x="48866" y="37935"/>
                                    <a:pt x="49069" y="37986"/>
                                    <a:pt x="49209" y="37897"/>
                                  </a:cubicBezTo>
                                  <a:cubicBezTo>
                                    <a:pt x="49781" y="37643"/>
                                    <a:pt x="50326" y="37821"/>
                                    <a:pt x="50835" y="38087"/>
                                  </a:cubicBezTo>
                                  <a:cubicBezTo>
                                    <a:pt x="51215" y="38303"/>
                                    <a:pt x="51622" y="38443"/>
                                    <a:pt x="52053" y="38430"/>
                                  </a:cubicBezTo>
                                  <a:cubicBezTo>
                                    <a:pt x="52270" y="38430"/>
                                    <a:pt x="52460" y="38443"/>
                                    <a:pt x="52612" y="38633"/>
                                  </a:cubicBezTo>
                                  <a:cubicBezTo>
                                    <a:pt x="52663" y="38836"/>
                                    <a:pt x="52689" y="39078"/>
                                    <a:pt x="52791" y="39294"/>
                                  </a:cubicBezTo>
                                  <a:cubicBezTo>
                                    <a:pt x="52956" y="39840"/>
                                    <a:pt x="53057" y="40399"/>
                                    <a:pt x="53070" y="40970"/>
                                  </a:cubicBezTo>
                                  <a:cubicBezTo>
                                    <a:pt x="53121" y="41529"/>
                                    <a:pt x="53121" y="42101"/>
                                    <a:pt x="53527" y="42583"/>
                                  </a:cubicBezTo>
                                  <a:cubicBezTo>
                                    <a:pt x="53641" y="42735"/>
                                    <a:pt x="53616" y="42951"/>
                                    <a:pt x="53515" y="43116"/>
                                  </a:cubicBezTo>
                                  <a:cubicBezTo>
                                    <a:pt x="53400" y="43256"/>
                                    <a:pt x="53311" y="43383"/>
                                    <a:pt x="53184" y="43523"/>
                                  </a:cubicBezTo>
                                  <a:cubicBezTo>
                                    <a:pt x="52943" y="43764"/>
                                    <a:pt x="52791" y="44031"/>
                                    <a:pt x="52689" y="44374"/>
                                  </a:cubicBezTo>
                                  <a:cubicBezTo>
                                    <a:pt x="52638" y="44577"/>
                                    <a:pt x="52498" y="44742"/>
                                    <a:pt x="52384" y="44920"/>
                                  </a:cubicBezTo>
                                  <a:cubicBezTo>
                                    <a:pt x="52244" y="45161"/>
                                    <a:pt x="52053" y="45390"/>
                                    <a:pt x="51876" y="45618"/>
                                  </a:cubicBezTo>
                                  <a:cubicBezTo>
                                    <a:pt x="51177" y="46634"/>
                                    <a:pt x="50529" y="47689"/>
                                    <a:pt x="49831" y="48704"/>
                                  </a:cubicBezTo>
                                  <a:cubicBezTo>
                                    <a:pt x="49692" y="48857"/>
                                    <a:pt x="49602" y="49009"/>
                                    <a:pt x="49463" y="49149"/>
                                  </a:cubicBezTo>
                                  <a:cubicBezTo>
                                    <a:pt x="49158" y="49492"/>
                                    <a:pt x="48815" y="49860"/>
                                    <a:pt x="48510" y="50203"/>
                                  </a:cubicBezTo>
                                  <a:cubicBezTo>
                                    <a:pt x="48231" y="50406"/>
                                    <a:pt x="47990" y="50635"/>
                                    <a:pt x="47736" y="50825"/>
                                  </a:cubicBezTo>
                                  <a:cubicBezTo>
                                    <a:pt x="47685" y="50889"/>
                                    <a:pt x="47596" y="50851"/>
                                    <a:pt x="47444" y="50889"/>
                                  </a:cubicBezTo>
                                  <a:cubicBezTo>
                                    <a:pt x="47469" y="50749"/>
                                    <a:pt x="47444" y="50673"/>
                                    <a:pt x="47469" y="50609"/>
                                  </a:cubicBezTo>
                                  <a:cubicBezTo>
                                    <a:pt x="47965" y="49466"/>
                                    <a:pt x="48307" y="48311"/>
                                    <a:pt x="48675" y="47117"/>
                                  </a:cubicBezTo>
                                  <a:cubicBezTo>
                                    <a:pt x="48790" y="46799"/>
                                    <a:pt x="48892" y="46494"/>
                                    <a:pt x="48904" y="46152"/>
                                  </a:cubicBezTo>
                                  <a:cubicBezTo>
                                    <a:pt x="48917" y="45923"/>
                                    <a:pt x="49006" y="45682"/>
                                    <a:pt x="49120" y="45479"/>
                                  </a:cubicBezTo>
                                  <a:cubicBezTo>
                                    <a:pt x="49209" y="45263"/>
                                    <a:pt x="49361" y="45072"/>
                                    <a:pt x="49475" y="44882"/>
                                  </a:cubicBezTo>
                                  <a:cubicBezTo>
                                    <a:pt x="49640" y="44602"/>
                                    <a:pt x="49819" y="44348"/>
                                    <a:pt x="49895" y="44056"/>
                                  </a:cubicBezTo>
                                  <a:cubicBezTo>
                                    <a:pt x="50060" y="43536"/>
                                    <a:pt x="49844" y="43040"/>
                                    <a:pt x="49349" y="42812"/>
                                  </a:cubicBezTo>
                                  <a:cubicBezTo>
                                    <a:pt x="49196" y="42723"/>
                                    <a:pt x="49006" y="42647"/>
                                    <a:pt x="48802" y="42634"/>
                                  </a:cubicBezTo>
                                  <a:cubicBezTo>
                                    <a:pt x="48206" y="42545"/>
                                    <a:pt x="47685" y="42202"/>
                                    <a:pt x="47075" y="42062"/>
                                  </a:cubicBezTo>
                                  <a:cubicBezTo>
                                    <a:pt x="46961" y="42037"/>
                                    <a:pt x="46859" y="41973"/>
                                    <a:pt x="46758" y="41897"/>
                                  </a:cubicBezTo>
                                  <a:cubicBezTo>
                                    <a:pt x="46555" y="41732"/>
                                    <a:pt x="46300" y="41567"/>
                                    <a:pt x="46072" y="41415"/>
                                  </a:cubicBezTo>
                                  <a:cubicBezTo>
                                    <a:pt x="45882" y="41288"/>
                                    <a:pt x="45717" y="41161"/>
                                    <a:pt x="45551" y="41021"/>
                                  </a:cubicBezTo>
                                  <a:cubicBezTo>
                                    <a:pt x="45399" y="40907"/>
                                    <a:pt x="45335" y="40754"/>
                                    <a:pt x="45437" y="40564"/>
                                  </a:cubicBezTo>
                                  <a:cubicBezTo>
                                    <a:pt x="45462" y="40500"/>
                                    <a:pt x="45475" y="40437"/>
                                    <a:pt x="45526" y="40386"/>
                                  </a:cubicBezTo>
                                  <a:cubicBezTo>
                                    <a:pt x="45615" y="39980"/>
                                    <a:pt x="45462" y="39751"/>
                                    <a:pt x="45069" y="39751"/>
                                  </a:cubicBezTo>
                                  <a:cubicBezTo>
                                    <a:pt x="44738" y="39751"/>
                                    <a:pt x="44358" y="39789"/>
                                    <a:pt x="44028" y="39916"/>
                                  </a:cubicBezTo>
                                  <a:cubicBezTo>
                                    <a:pt x="43380" y="40132"/>
                                    <a:pt x="43176" y="40754"/>
                                    <a:pt x="43532" y="41351"/>
                                  </a:cubicBezTo>
                                  <a:cubicBezTo>
                                    <a:pt x="43646" y="41567"/>
                                    <a:pt x="43811" y="41783"/>
                                    <a:pt x="43951" y="41999"/>
                                  </a:cubicBezTo>
                                  <a:cubicBezTo>
                                    <a:pt x="44421" y="42557"/>
                                    <a:pt x="44903" y="43078"/>
                                    <a:pt x="45615" y="43307"/>
                                  </a:cubicBezTo>
                                  <a:cubicBezTo>
                                    <a:pt x="45831" y="43371"/>
                                    <a:pt x="46021" y="43459"/>
                                    <a:pt x="46135" y="43624"/>
                                  </a:cubicBezTo>
                                  <a:cubicBezTo>
                                    <a:pt x="46262" y="43752"/>
                                    <a:pt x="46415" y="43828"/>
                                    <a:pt x="46568" y="43929"/>
                                  </a:cubicBezTo>
                                  <a:cubicBezTo>
                                    <a:pt x="46897" y="44183"/>
                                    <a:pt x="47241" y="44424"/>
                                    <a:pt x="47571" y="44679"/>
                                  </a:cubicBezTo>
                                  <a:cubicBezTo>
                                    <a:pt x="47571" y="45034"/>
                                    <a:pt x="47545" y="45301"/>
                                    <a:pt x="47621" y="45529"/>
                                  </a:cubicBezTo>
                                  <a:cubicBezTo>
                                    <a:pt x="47685" y="45809"/>
                                    <a:pt x="47685" y="46063"/>
                                    <a:pt x="47609" y="46291"/>
                                  </a:cubicBezTo>
                                  <a:cubicBezTo>
                                    <a:pt x="47392" y="47028"/>
                                    <a:pt x="47139" y="47752"/>
                                    <a:pt x="46897" y="48476"/>
                                  </a:cubicBezTo>
                                  <a:cubicBezTo>
                                    <a:pt x="46656" y="49200"/>
                                    <a:pt x="46377" y="49860"/>
                                    <a:pt x="45831" y="50406"/>
                                  </a:cubicBezTo>
                                  <a:cubicBezTo>
                                    <a:pt x="45717" y="50521"/>
                                    <a:pt x="45615" y="50673"/>
                                    <a:pt x="45577" y="50813"/>
                                  </a:cubicBezTo>
                                  <a:cubicBezTo>
                                    <a:pt x="45335" y="51270"/>
                                    <a:pt x="45107" y="51752"/>
                                    <a:pt x="44675" y="52095"/>
                                  </a:cubicBezTo>
                                  <a:cubicBezTo>
                                    <a:pt x="44523" y="52235"/>
                                    <a:pt x="44446" y="52476"/>
                                    <a:pt x="44535" y="52680"/>
                                  </a:cubicBezTo>
                                  <a:cubicBezTo>
                                    <a:pt x="44764" y="53175"/>
                                    <a:pt x="44840" y="53696"/>
                                    <a:pt x="45259" y="54051"/>
                                  </a:cubicBezTo>
                                  <a:cubicBezTo>
                                    <a:pt x="45475" y="54254"/>
                                    <a:pt x="45589" y="54508"/>
                                    <a:pt x="45717" y="54750"/>
                                  </a:cubicBezTo>
                                  <a:cubicBezTo>
                                    <a:pt x="45907" y="55131"/>
                                    <a:pt x="46174" y="55486"/>
                                    <a:pt x="46415" y="55816"/>
                                  </a:cubicBezTo>
                                  <a:cubicBezTo>
                                    <a:pt x="46504" y="55931"/>
                                    <a:pt x="46593" y="55981"/>
                                    <a:pt x="46707" y="56032"/>
                                  </a:cubicBezTo>
                                  <a:cubicBezTo>
                                    <a:pt x="47075" y="56096"/>
                                    <a:pt x="47761" y="55804"/>
                                    <a:pt x="47939" y="55486"/>
                                  </a:cubicBezTo>
                                  <a:cubicBezTo>
                                    <a:pt x="48104" y="55270"/>
                                    <a:pt x="48231" y="55029"/>
                                    <a:pt x="48383" y="54839"/>
                                  </a:cubicBezTo>
                                  <a:cubicBezTo>
                                    <a:pt x="49069" y="54204"/>
                                    <a:pt x="49616" y="53492"/>
                                    <a:pt x="50187" y="52806"/>
                                  </a:cubicBezTo>
                                  <a:cubicBezTo>
                                    <a:pt x="50784" y="52070"/>
                                    <a:pt x="51406" y="51333"/>
                                    <a:pt x="51990" y="50597"/>
                                  </a:cubicBezTo>
                                  <a:cubicBezTo>
                                    <a:pt x="52384" y="50076"/>
                                    <a:pt x="52943" y="49911"/>
                                    <a:pt x="53527" y="49809"/>
                                  </a:cubicBezTo>
                                  <a:cubicBezTo>
                                    <a:pt x="53997" y="49733"/>
                                    <a:pt x="54238" y="49936"/>
                                    <a:pt x="54251" y="50368"/>
                                  </a:cubicBezTo>
                                  <a:cubicBezTo>
                                    <a:pt x="54277" y="50762"/>
                                    <a:pt x="54340" y="51155"/>
                                    <a:pt x="54466" y="51562"/>
                                  </a:cubicBezTo>
                                  <a:cubicBezTo>
                                    <a:pt x="54492" y="51689"/>
                                    <a:pt x="54492" y="51803"/>
                                    <a:pt x="54466" y="51917"/>
                                  </a:cubicBezTo>
                                  <a:cubicBezTo>
                                    <a:pt x="54466" y="52273"/>
                                    <a:pt x="54442" y="52616"/>
                                    <a:pt x="54403" y="52984"/>
                                  </a:cubicBezTo>
                                  <a:cubicBezTo>
                                    <a:pt x="54340" y="53505"/>
                                    <a:pt x="54315" y="54039"/>
                                    <a:pt x="54213" y="54534"/>
                                  </a:cubicBezTo>
                                  <a:cubicBezTo>
                                    <a:pt x="54111" y="55092"/>
                                    <a:pt x="53933" y="55651"/>
                                    <a:pt x="53819" y="56197"/>
                                  </a:cubicBezTo>
                                  <a:cubicBezTo>
                                    <a:pt x="53756" y="56566"/>
                                    <a:pt x="53654" y="56934"/>
                                    <a:pt x="53336" y="57188"/>
                                  </a:cubicBezTo>
                                  <a:cubicBezTo>
                                    <a:pt x="53121" y="57340"/>
                                    <a:pt x="53108" y="57582"/>
                                    <a:pt x="53184" y="57836"/>
                                  </a:cubicBezTo>
                                  <a:cubicBezTo>
                                    <a:pt x="53222" y="57925"/>
                                    <a:pt x="53247" y="58014"/>
                                    <a:pt x="53298" y="58115"/>
                                  </a:cubicBezTo>
                                  <a:cubicBezTo>
                                    <a:pt x="53387" y="58382"/>
                                    <a:pt x="53412" y="58661"/>
                                    <a:pt x="53222" y="58915"/>
                                  </a:cubicBezTo>
                                  <a:cubicBezTo>
                                    <a:pt x="53070" y="59081"/>
                                    <a:pt x="53133" y="59271"/>
                                    <a:pt x="53260" y="59423"/>
                                  </a:cubicBezTo>
                                  <a:cubicBezTo>
                                    <a:pt x="53438" y="59639"/>
                                    <a:pt x="53641" y="59842"/>
                                    <a:pt x="53832" y="60058"/>
                                  </a:cubicBezTo>
                                  <a:cubicBezTo>
                                    <a:pt x="54060" y="60299"/>
                                    <a:pt x="54340" y="60389"/>
                                    <a:pt x="54670" y="60414"/>
                                  </a:cubicBezTo>
                                  <a:cubicBezTo>
                                    <a:pt x="55381" y="60477"/>
                                    <a:pt x="55990" y="60198"/>
                                    <a:pt x="56486" y="59753"/>
                                  </a:cubicBezTo>
                                  <a:cubicBezTo>
                                    <a:pt x="56740" y="59525"/>
                                    <a:pt x="57007" y="59220"/>
                                    <a:pt x="57261" y="59017"/>
                                  </a:cubicBezTo>
                                  <a:cubicBezTo>
                                    <a:pt x="57667" y="58661"/>
                                    <a:pt x="57820" y="58255"/>
                                    <a:pt x="57820" y="57772"/>
                                  </a:cubicBezTo>
                                  <a:cubicBezTo>
                                    <a:pt x="57820" y="57188"/>
                                    <a:pt x="57934" y="56617"/>
                                    <a:pt x="57820" y="56045"/>
                                  </a:cubicBezTo>
                                  <a:cubicBezTo>
                                    <a:pt x="57756" y="55753"/>
                                    <a:pt x="57756" y="55448"/>
                                    <a:pt x="57655" y="55156"/>
                                  </a:cubicBezTo>
                                  <a:cubicBezTo>
                                    <a:pt x="57591" y="54991"/>
                                    <a:pt x="57591" y="54813"/>
                                    <a:pt x="57655" y="54673"/>
                                  </a:cubicBezTo>
                                  <a:cubicBezTo>
                                    <a:pt x="57769" y="54013"/>
                                    <a:pt x="57756" y="53378"/>
                                    <a:pt x="57693" y="52743"/>
                                  </a:cubicBezTo>
                                  <a:cubicBezTo>
                                    <a:pt x="57655" y="52375"/>
                                    <a:pt x="57655" y="52032"/>
                                    <a:pt x="57769" y="51689"/>
                                  </a:cubicBezTo>
                                  <a:cubicBezTo>
                                    <a:pt x="57896" y="51321"/>
                                    <a:pt x="58061" y="51181"/>
                                    <a:pt x="58467" y="51295"/>
                                  </a:cubicBezTo>
                                  <a:cubicBezTo>
                                    <a:pt x="58785" y="51384"/>
                                    <a:pt x="59089" y="51498"/>
                                    <a:pt x="59369" y="51651"/>
                                  </a:cubicBezTo>
                                  <a:lnTo>
                                    <a:pt x="62140" y="52747"/>
                                  </a:lnTo>
                                  <a:lnTo>
                                    <a:pt x="62140" y="91173"/>
                                  </a:lnTo>
                                  <a:lnTo>
                                    <a:pt x="0" y="91173"/>
                                  </a:lnTo>
                                  <a:lnTo>
                                    <a:pt x="0" y="61389"/>
                                  </a:lnTo>
                                  <a:lnTo>
                                    <a:pt x="873" y="62230"/>
                                  </a:lnTo>
                                  <a:cubicBezTo>
                                    <a:pt x="987" y="62331"/>
                                    <a:pt x="1038" y="62471"/>
                                    <a:pt x="1076" y="62611"/>
                                  </a:cubicBezTo>
                                  <a:cubicBezTo>
                                    <a:pt x="1394" y="63335"/>
                                    <a:pt x="1559" y="63436"/>
                                    <a:pt x="2333" y="63309"/>
                                  </a:cubicBezTo>
                                  <a:cubicBezTo>
                                    <a:pt x="2371" y="63309"/>
                                    <a:pt x="2409" y="63309"/>
                                    <a:pt x="2486" y="63284"/>
                                  </a:cubicBezTo>
                                  <a:cubicBezTo>
                                    <a:pt x="3019" y="63195"/>
                                    <a:pt x="3425" y="62903"/>
                                    <a:pt x="3666" y="62382"/>
                                  </a:cubicBezTo>
                                  <a:cubicBezTo>
                                    <a:pt x="3794" y="62090"/>
                                    <a:pt x="3857" y="61798"/>
                                    <a:pt x="3883" y="61506"/>
                                  </a:cubicBezTo>
                                  <a:cubicBezTo>
                                    <a:pt x="3959" y="60820"/>
                                    <a:pt x="3972" y="60160"/>
                                    <a:pt x="4010" y="59499"/>
                                  </a:cubicBezTo>
                                  <a:cubicBezTo>
                                    <a:pt x="4035" y="59093"/>
                                    <a:pt x="4086" y="58661"/>
                                    <a:pt x="4263" y="58318"/>
                                  </a:cubicBezTo>
                                  <a:cubicBezTo>
                                    <a:pt x="4492" y="57912"/>
                                    <a:pt x="4556" y="57467"/>
                                    <a:pt x="4581" y="57023"/>
                                  </a:cubicBezTo>
                                  <a:cubicBezTo>
                                    <a:pt x="4619" y="56693"/>
                                    <a:pt x="4657" y="56362"/>
                                    <a:pt x="4683" y="56032"/>
                                  </a:cubicBezTo>
                                  <a:cubicBezTo>
                                    <a:pt x="4784" y="55004"/>
                                    <a:pt x="5013" y="54013"/>
                                    <a:pt x="4924" y="52984"/>
                                  </a:cubicBezTo>
                                  <a:cubicBezTo>
                                    <a:pt x="4911" y="52832"/>
                                    <a:pt x="4949" y="52705"/>
                                    <a:pt x="4975" y="52565"/>
                                  </a:cubicBezTo>
                                  <a:cubicBezTo>
                                    <a:pt x="5089" y="52260"/>
                                    <a:pt x="5064" y="51956"/>
                                    <a:pt x="5064" y="51651"/>
                                  </a:cubicBezTo>
                                  <a:cubicBezTo>
                                    <a:pt x="5064" y="51397"/>
                                    <a:pt x="5064" y="51117"/>
                                    <a:pt x="5127" y="50851"/>
                                  </a:cubicBezTo>
                                  <a:cubicBezTo>
                                    <a:pt x="5254" y="49911"/>
                                    <a:pt x="5229" y="48971"/>
                                    <a:pt x="5216" y="48019"/>
                                  </a:cubicBezTo>
                                  <a:cubicBezTo>
                                    <a:pt x="5216" y="47854"/>
                                    <a:pt x="5216" y="47714"/>
                                    <a:pt x="5178" y="47587"/>
                                  </a:cubicBezTo>
                                  <a:cubicBezTo>
                                    <a:pt x="4975" y="47003"/>
                                    <a:pt x="5204" y="46494"/>
                                    <a:pt x="5470" y="46050"/>
                                  </a:cubicBezTo>
                                  <a:cubicBezTo>
                                    <a:pt x="6041" y="45186"/>
                                    <a:pt x="6880" y="44628"/>
                                    <a:pt x="7565" y="43904"/>
                                  </a:cubicBezTo>
                                  <a:cubicBezTo>
                                    <a:pt x="7579" y="43878"/>
                                    <a:pt x="7603" y="43878"/>
                                    <a:pt x="7617" y="43878"/>
                                  </a:cubicBezTo>
                                  <a:cubicBezTo>
                                    <a:pt x="8975" y="42977"/>
                                    <a:pt x="10131" y="41859"/>
                                    <a:pt x="10906" y="40399"/>
                                  </a:cubicBezTo>
                                  <a:cubicBezTo>
                                    <a:pt x="10995" y="40284"/>
                                    <a:pt x="11045" y="40183"/>
                                    <a:pt x="11096" y="40081"/>
                                  </a:cubicBezTo>
                                  <a:cubicBezTo>
                                    <a:pt x="11287" y="39738"/>
                                    <a:pt x="11528" y="39395"/>
                                    <a:pt x="11820" y="39141"/>
                                  </a:cubicBezTo>
                                  <a:cubicBezTo>
                                    <a:pt x="12201" y="38862"/>
                                    <a:pt x="12455" y="38481"/>
                                    <a:pt x="12874" y="38290"/>
                                  </a:cubicBezTo>
                                  <a:cubicBezTo>
                                    <a:pt x="13002" y="38240"/>
                                    <a:pt x="13065" y="38036"/>
                                    <a:pt x="13002" y="37935"/>
                                  </a:cubicBezTo>
                                  <a:cubicBezTo>
                                    <a:pt x="12722" y="37630"/>
                                    <a:pt x="12544" y="37287"/>
                                    <a:pt x="12328" y="36982"/>
                                  </a:cubicBezTo>
                                  <a:cubicBezTo>
                                    <a:pt x="12226" y="36766"/>
                                    <a:pt x="12023" y="36703"/>
                                    <a:pt x="11769" y="36678"/>
                                  </a:cubicBezTo>
                                  <a:cubicBezTo>
                                    <a:pt x="11325" y="36665"/>
                                    <a:pt x="11007" y="36944"/>
                                    <a:pt x="10677" y="37262"/>
                                  </a:cubicBezTo>
                                  <a:cubicBezTo>
                                    <a:pt x="10563" y="37414"/>
                                    <a:pt x="10474" y="37567"/>
                                    <a:pt x="10347" y="37706"/>
                                  </a:cubicBezTo>
                                  <a:cubicBezTo>
                                    <a:pt x="9813" y="38303"/>
                                    <a:pt x="9230" y="38887"/>
                                    <a:pt x="8734" y="39522"/>
                                  </a:cubicBezTo>
                                  <a:cubicBezTo>
                                    <a:pt x="8175" y="40246"/>
                                    <a:pt x="7414" y="40792"/>
                                    <a:pt x="6778" y="41478"/>
                                  </a:cubicBezTo>
                                  <a:cubicBezTo>
                                    <a:pt x="6524" y="41364"/>
                                    <a:pt x="6296" y="41237"/>
                                    <a:pt x="6067" y="41123"/>
                                  </a:cubicBezTo>
                                  <a:cubicBezTo>
                                    <a:pt x="5635" y="40945"/>
                                    <a:pt x="5457" y="40615"/>
                                    <a:pt x="5419" y="40183"/>
                                  </a:cubicBezTo>
                                  <a:lnTo>
                                    <a:pt x="5419" y="39116"/>
                                  </a:lnTo>
                                  <a:cubicBezTo>
                                    <a:pt x="5419" y="38735"/>
                                    <a:pt x="5457" y="38354"/>
                                    <a:pt x="5343" y="37986"/>
                                  </a:cubicBezTo>
                                  <a:cubicBezTo>
                                    <a:pt x="5089" y="37414"/>
                                    <a:pt x="5178" y="36817"/>
                                    <a:pt x="5343" y="36207"/>
                                  </a:cubicBezTo>
                                  <a:cubicBezTo>
                                    <a:pt x="5470" y="35509"/>
                                    <a:pt x="5876" y="34874"/>
                                    <a:pt x="6117" y="34176"/>
                                  </a:cubicBezTo>
                                  <a:cubicBezTo>
                                    <a:pt x="6258" y="33871"/>
                                    <a:pt x="6359" y="33566"/>
                                    <a:pt x="6486" y="33248"/>
                                  </a:cubicBezTo>
                                  <a:cubicBezTo>
                                    <a:pt x="6524" y="33083"/>
                                    <a:pt x="6562" y="32906"/>
                                    <a:pt x="6461" y="32766"/>
                                  </a:cubicBezTo>
                                  <a:cubicBezTo>
                                    <a:pt x="6232" y="32461"/>
                                    <a:pt x="5966" y="32118"/>
                                    <a:pt x="5559" y="31979"/>
                                  </a:cubicBezTo>
                                  <a:cubicBezTo>
                                    <a:pt x="4848" y="31775"/>
                                    <a:pt x="4162" y="31547"/>
                                    <a:pt x="3387" y="31636"/>
                                  </a:cubicBezTo>
                                  <a:cubicBezTo>
                                    <a:pt x="3095" y="31661"/>
                                    <a:pt x="2739" y="31648"/>
                                    <a:pt x="2409" y="31636"/>
                                  </a:cubicBezTo>
                                  <a:cubicBezTo>
                                    <a:pt x="2105" y="31610"/>
                                    <a:pt x="1850" y="31610"/>
                                    <a:pt x="1571" y="31712"/>
                                  </a:cubicBezTo>
                                  <a:cubicBezTo>
                                    <a:pt x="1394" y="31775"/>
                                    <a:pt x="1177" y="31763"/>
                                    <a:pt x="1025" y="31712"/>
                                  </a:cubicBezTo>
                                  <a:lnTo>
                                    <a:pt x="0" y="31712"/>
                                  </a:lnTo>
                                  <a:lnTo>
                                    <a:pt x="0" y="28297"/>
                                  </a:lnTo>
                                  <a:lnTo>
                                    <a:pt x="708" y="28740"/>
                                  </a:lnTo>
                                  <a:cubicBezTo>
                                    <a:pt x="1127" y="29045"/>
                                    <a:pt x="1571" y="29261"/>
                                    <a:pt x="2041" y="29426"/>
                                  </a:cubicBezTo>
                                  <a:cubicBezTo>
                                    <a:pt x="2156" y="29464"/>
                                    <a:pt x="2321" y="29476"/>
                                    <a:pt x="2371" y="29527"/>
                                  </a:cubicBezTo>
                                  <a:cubicBezTo>
                                    <a:pt x="2892" y="29502"/>
                                    <a:pt x="3197" y="29121"/>
                                    <a:pt x="3095" y="28689"/>
                                  </a:cubicBezTo>
                                  <a:cubicBezTo>
                                    <a:pt x="3057" y="28600"/>
                                    <a:pt x="3019" y="28499"/>
                                    <a:pt x="2981" y="28423"/>
                                  </a:cubicBezTo>
                                  <a:cubicBezTo>
                                    <a:pt x="2587" y="27749"/>
                                    <a:pt x="2612" y="27127"/>
                                    <a:pt x="3146" y="26505"/>
                                  </a:cubicBezTo>
                                  <a:cubicBezTo>
                                    <a:pt x="3375" y="26251"/>
                                    <a:pt x="3260" y="25971"/>
                                    <a:pt x="2981" y="25819"/>
                                  </a:cubicBezTo>
                                  <a:cubicBezTo>
                                    <a:pt x="2854" y="25755"/>
                                    <a:pt x="2765" y="25717"/>
                                    <a:pt x="2625" y="25692"/>
                                  </a:cubicBezTo>
                                  <a:cubicBezTo>
                                    <a:pt x="2257" y="25527"/>
                                    <a:pt x="1914" y="25374"/>
                                    <a:pt x="1673" y="24968"/>
                                  </a:cubicBezTo>
                                  <a:cubicBezTo>
                                    <a:pt x="1647" y="24828"/>
                                    <a:pt x="1457" y="24727"/>
                                    <a:pt x="1317" y="24638"/>
                                  </a:cubicBezTo>
                                  <a:cubicBezTo>
                                    <a:pt x="949" y="24409"/>
                                    <a:pt x="581" y="24181"/>
                                    <a:pt x="161" y="23940"/>
                                  </a:cubicBezTo>
                                  <a:lnTo>
                                    <a:pt x="0" y="23746"/>
                                  </a:lnTo>
                                  <a:lnTo>
                                    <a:pt x="0" y="0"/>
                                  </a:lnTo>
                                  <a:close/>
                                </a:path>
                              </a:pathLst>
                            </a:custGeom>
                            <a:ln w="0" cap="flat">
                              <a:miter lim="100000"/>
                            </a:ln>
                          </wps:spPr>
                          <wps:style>
                            <a:lnRef idx="0">
                              <a:srgbClr val="000000">
                                <a:alpha val="0"/>
                              </a:srgbClr>
                            </a:lnRef>
                            <a:fillRef idx="1">
                              <a:srgbClr val="8A317E"/>
                            </a:fillRef>
                            <a:effectRef idx="0">
                              <a:scrgbClr r="0" g="0" b="0"/>
                            </a:effectRef>
                            <a:fontRef idx="none"/>
                          </wps:style>
                          <wps:bodyPr/>
                        </wps:wsp>
                        <wps:wsp>
                          <wps:cNvPr id="354" name="Shape 132"/>
                          <wps:cNvSpPr/>
                          <wps:spPr>
                            <a:xfrm>
                              <a:off x="1212318" y="1150651"/>
                              <a:ext cx="1999" cy="2082"/>
                            </a:xfrm>
                            <a:custGeom>
                              <a:avLst/>
                              <a:gdLst/>
                              <a:ahLst/>
                              <a:cxnLst/>
                              <a:rect l="0" t="0" r="0" b="0"/>
                              <a:pathLst>
                                <a:path w="1999" h="2082">
                                  <a:moveTo>
                                    <a:pt x="1999" y="0"/>
                                  </a:moveTo>
                                  <a:lnTo>
                                    <a:pt x="1999" y="1837"/>
                                  </a:lnTo>
                                  <a:lnTo>
                                    <a:pt x="1308" y="2044"/>
                                  </a:lnTo>
                                  <a:cubicBezTo>
                                    <a:pt x="1105" y="2082"/>
                                    <a:pt x="927" y="2044"/>
                                    <a:pt x="775" y="1942"/>
                                  </a:cubicBezTo>
                                  <a:cubicBezTo>
                                    <a:pt x="546" y="1752"/>
                                    <a:pt x="381" y="1574"/>
                                    <a:pt x="267" y="1333"/>
                                  </a:cubicBezTo>
                                  <a:cubicBezTo>
                                    <a:pt x="0" y="774"/>
                                    <a:pt x="318" y="228"/>
                                    <a:pt x="940" y="253"/>
                                  </a:cubicBezTo>
                                  <a:lnTo>
                                    <a:pt x="1999" y="0"/>
                                  </a:lnTo>
                                  <a:close/>
                                </a:path>
                              </a:pathLst>
                            </a:custGeom>
                            <a:ln w="0" cap="flat">
                              <a:miter lim="100000"/>
                            </a:ln>
                          </wps:spPr>
                          <wps:style>
                            <a:lnRef idx="0">
                              <a:srgbClr val="000000">
                                <a:alpha val="0"/>
                              </a:srgbClr>
                            </a:lnRef>
                            <a:fillRef idx="1">
                              <a:srgbClr val="8A317E"/>
                            </a:fillRef>
                            <a:effectRef idx="0">
                              <a:scrgbClr r="0" g="0" b="0"/>
                            </a:effectRef>
                            <a:fontRef idx="none"/>
                          </wps:style>
                          <wps:bodyPr/>
                        </wps:wsp>
                        <wps:wsp>
                          <wps:cNvPr id="355" name="Shape 133"/>
                          <wps:cNvSpPr/>
                          <wps:spPr>
                            <a:xfrm>
                              <a:off x="1179707" y="1116945"/>
                              <a:ext cx="34610" cy="91173"/>
                            </a:xfrm>
                            <a:custGeom>
                              <a:avLst/>
                              <a:gdLst/>
                              <a:ahLst/>
                              <a:cxnLst/>
                              <a:rect l="0" t="0" r="0" b="0"/>
                              <a:pathLst>
                                <a:path w="34610" h="91173">
                                  <a:moveTo>
                                    <a:pt x="0" y="0"/>
                                  </a:moveTo>
                                  <a:lnTo>
                                    <a:pt x="34610" y="0"/>
                                  </a:lnTo>
                                  <a:lnTo>
                                    <a:pt x="34610" y="27470"/>
                                  </a:lnTo>
                                  <a:lnTo>
                                    <a:pt x="34047" y="27724"/>
                                  </a:lnTo>
                                  <a:cubicBezTo>
                                    <a:pt x="33830" y="27826"/>
                                    <a:pt x="33627" y="28029"/>
                                    <a:pt x="33717" y="28346"/>
                                  </a:cubicBezTo>
                                  <a:cubicBezTo>
                                    <a:pt x="33793" y="28600"/>
                                    <a:pt x="34047" y="28575"/>
                                    <a:pt x="34250" y="28613"/>
                                  </a:cubicBezTo>
                                  <a:lnTo>
                                    <a:pt x="34610" y="28584"/>
                                  </a:lnTo>
                                  <a:lnTo>
                                    <a:pt x="34610" y="30363"/>
                                  </a:lnTo>
                                  <a:lnTo>
                                    <a:pt x="34174" y="30442"/>
                                  </a:lnTo>
                                  <a:cubicBezTo>
                                    <a:pt x="34009" y="30493"/>
                                    <a:pt x="33868" y="30543"/>
                                    <a:pt x="33691" y="30556"/>
                                  </a:cubicBezTo>
                                  <a:cubicBezTo>
                                    <a:pt x="33259" y="30594"/>
                                    <a:pt x="32941" y="30315"/>
                                    <a:pt x="32929" y="29883"/>
                                  </a:cubicBezTo>
                                  <a:cubicBezTo>
                                    <a:pt x="32903" y="29731"/>
                                    <a:pt x="32955" y="29566"/>
                                    <a:pt x="33018" y="29413"/>
                                  </a:cubicBezTo>
                                  <a:cubicBezTo>
                                    <a:pt x="33056" y="29261"/>
                                    <a:pt x="33158" y="29108"/>
                                    <a:pt x="33196" y="28969"/>
                                  </a:cubicBezTo>
                                  <a:cubicBezTo>
                                    <a:pt x="33335" y="28575"/>
                                    <a:pt x="33259" y="28372"/>
                                    <a:pt x="32840" y="28308"/>
                                  </a:cubicBezTo>
                                  <a:cubicBezTo>
                                    <a:pt x="32650" y="28258"/>
                                    <a:pt x="32421" y="28219"/>
                                    <a:pt x="32281" y="28029"/>
                                  </a:cubicBezTo>
                                  <a:cubicBezTo>
                                    <a:pt x="31976" y="27661"/>
                                    <a:pt x="31545" y="27610"/>
                                    <a:pt x="31100" y="27610"/>
                                  </a:cubicBezTo>
                                  <a:cubicBezTo>
                                    <a:pt x="30770" y="27610"/>
                                    <a:pt x="30414" y="27648"/>
                                    <a:pt x="30072" y="27686"/>
                                  </a:cubicBezTo>
                                  <a:cubicBezTo>
                                    <a:pt x="29348" y="27800"/>
                                    <a:pt x="28789" y="28092"/>
                                    <a:pt x="28674" y="28892"/>
                                  </a:cubicBezTo>
                                  <a:cubicBezTo>
                                    <a:pt x="28624" y="29108"/>
                                    <a:pt x="28548" y="29299"/>
                                    <a:pt x="28509" y="29527"/>
                                  </a:cubicBezTo>
                                  <a:cubicBezTo>
                                    <a:pt x="28497" y="29680"/>
                                    <a:pt x="28497" y="29883"/>
                                    <a:pt x="28573" y="29985"/>
                                  </a:cubicBezTo>
                                  <a:cubicBezTo>
                                    <a:pt x="28801" y="30277"/>
                                    <a:pt x="28865" y="30594"/>
                                    <a:pt x="28928" y="30912"/>
                                  </a:cubicBezTo>
                                  <a:cubicBezTo>
                                    <a:pt x="28980" y="31090"/>
                                    <a:pt x="29030" y="31280"/>
                                    <a:pt x="29132" y="31433"/>
                                  </a:cubicBezTo>
                                  <a:cubicBezTo>
                                    <a:pt x="29487" y="32055"/>
                                    <a:pt x="29551" y="32690"/>
                                    <a:pt x="29360" y="33363"/>
                                  </a:cubicBezTo>
                                  <a:cubicBezTo>
                                    <a:pt x="29208" y="33846"/>
                                    <a:pt x="29068" y="34328"/>
                                    <a:pt x="28954" y="34823"/>
                                  </a:cubicBezTo>
                                  <a:cubicBezTo>
                                    <a:pt x="28865" y="35052"/>
                                    <a:pt x="28865" y="35280"/>
                                    <a:pt x="28992" y="35484"/>
                                  </a:cubicBezTo>
                                  <a:cubicBezTo>
                                    <a:pt x="29310" y="35814"/>
                                    <a:pt x="29271" y="36182"/>
                                    <a:pt x="29119" y="36563"/>
                                  </a:cubicBezTo>
                                  <a:cubicBezTo>
                                    <a:pt x="29018" y="36868"/>
                                    <a:pt x="28954" y="37173"/>
                                    <a:pt x="28916" y="37465"/>
                                  </a:cubicBezTo>
                                  <a:cubicBezTo>
                                    <a:pt x="28839" y="37757"/>
                                    <a:pt x="28839" y="38036"/>
                                    <a:pt x="29030" y="38290"/>
                                  </a:cubicBezTo>
                                  <a:cubicBezTo>
                                    <a:pt x="29449" y="38786"/>
                                    <a:pt x="29754" y="39357"/>
                                    <a:pt x="30021" y="39916"/>
                                  </a:cubicBezTo>
                                  <a:cubicBezTo>
                                    <a:pt x="30046" y="40005"/>
                                    <a:pt x="30110" y="40081"/>
                                    <a:pt x="30186" y="40157"/>
                                  </a:cubicBezTo>
                                  <a:cubicBezTo>
                                    <a:pt x="30300" y="40399"/>
                                    <a:pt x="30516" y="40462"/>
                                    <a:pt x="30783" y="40437"/>
                                  </a:cubicBezTo>
                                  <a:cubicBezTo>
                                    <a:pt x="31062" y="40437"/>
                                    <a:pt x="31252" y="40361"/>
                                    <a:pt x="31431" y="40157"/>
                                  </a:cubicBezTo>
                                  <a:cubicBezTo>
                                    <a:pt x="31888" y="39700"/>
                                    <a:pt x="32459" y="39510"/>
                                    <a:pt x="33043" y="39332"/>
                                  </a:cubicBezTo>
                                  <a:cubicBezTo>
                                    <a:pt x="33589" y="39141"/>
                                    <a:pt x="34047" y="38976"/>
                                    <a:pt x="34592" y="38798"/>
                                  </a:cubicBezTo>
                                  <a:lnTo>
                                    <a:pt x="34610" y="38795"/>
                                  </a:lnTo>
                                  <a:lnTo>
                                    <a:pt x="34610" y="40876"/>
                                  </a:lnTo>
                                  <a:lnTo>
                                    <a:pt x="34250" y="41021"/>
                                  </a:lnTo>
                                  <a:cubicBezTo>
                                    <a:pt x="34009" y="41021"/>
                                    <a:pt x="33755" y="41072"/>
                                    <a:pt x="33538" y="41110"/>
                                  </a:cubicBezTo>
                                  <a:cubicBezTo>
                                    <a:pt x="32955" y="41186"/>
                                    <a:pt x="32345" y="41237"/>
                                    <a:pt x="31799" y="41478"/>
                                  </a:cubicBezTo>
                                  <a:cubicBezTo>
                                    <a:pt x="31431" y="41669"/>
                                    <a:pt x="31062" y="41720"/>
                                    <a:pt x="30655" y="41567"/>
                                  </a:cubicBezTo>
                                  <a:cubicBezTo>
                                    <a:pt x="30427" y="41478"/>
                                    <a:pt x="30249" y="41478"/>
                                    <a:pt x="30021" y="41592"/>
                                  </a:cubicBezTo>
                                  <a:cubicBezTo>
                                    <a:pt x="29589" y="41770"/>
                                    <a:pt x="29183" y="41745"/>
                                    <a:pt x="28751" y="41732"/>
                                  </a:cubicBezTo>
                                  <a:cubicBezTo>
                                    <a:pt x="28218" y="41669"/>
                                    <a:pt x="27684" y="41720"/>
                                    <a:pt x="27125" y="41732"/>
                                  </a:cubicBezTo>
                                  <a:cubicBezTo>
                                    <a:pt x="26897" y="41745"/>
                                    <a:pt x="26732" y="41859"/>
                                    <a:pt x="26503" y="41935"/>
                                  </a:cubicBezTo>
                                  <a:cubicBezTo>
                                    <a:pt x="26363" y="42011"/>
                                    <a:pt x="26223" y="42101"/>
                                    <a:pt x="26084" y="42215"/>
                                  </a:cubicBezTo>
                                  <a:cubicBezTo>
                                    <a:pt x="25640" y="42507"/>
                                    <a:pt x="25182" y="42659"/>
                                    <a:pt x="24649" y="42773"/>
                                  </a:cubicBezTo>
                                  <a:cubicBezTo>
                                    <a:pt x="24305" y="42837"/>
                                    <a:pt x="23950" y="42900"/>
                                    <a:pt x="23620" y="43078"/>
                                  </a:cubicBezTo>
                                  <a:cubicBezTo>
                                    <a:pt x="23036" y="43332"/>
                                    <a:pt x="22477" y="43688"/>
                                    <a:pt x="21868" y="43967"/>
                                  </a:cubicBezTo>
                                  <a:cubicBezTo>
                                    <a:pt x="21461" y="44196"/>
                                    <a:pt x="21207" y="44514"/>
                                    <a:pt x="21258" y="45009"/>
                                  </a:cubicBezTo>
                                  <a:cubicBezTo>
                                    <a:pt x="21296" y="45351"/>
                                    <a:pt x="21258" y="45707"/>
                                    <a:pt x="21042" y="46050"/>
                                  </a:cubicBezTo>
                                  <a:cubicBezTo>
                                    <a:pt x="20991" y="46203"/>
                                    <a:pt x="20965" y="46393"/>
                                    <a:pt x="20915" y="46596"/>
                                  </a:cubicBezTo>
                                  <a:cubicBezTo>
                                    <a:pt x="20877" y="46787"/>
                                    <a:pt x="20979" y="46990"/>
                                    <a:pt x="21130" y="47066"/>
                                  </a:cubicBezTo>
                                  <a:cubicBezTo>
                                    <a:pt x="21385" y="47193"/>
                                    <a:pt x="21651" y="47333"/>
                                    <a:pt x="21906" y="47358"/>
                                  </a:cubicBezTo>
                                  <a:cubicBezTo>
                                    <a:pt x="22401" y="47434"/>
                                    <a:pt x="22871" y="47536"/>
                                    <a:pt x="23251" y="47841"/>
                                  </a:cubicBezTo>
                                  <a:cubicBezTo>
                                    <a:pt x="23442" y="47980"/>
                                    <a:pt x="23645" y="47917"/>
                                    <a:pt x="23772" y="47777"/>
                                  </a:cubicBezTo>
                                  <a:cubicBezTo>
                                    <a:pt x="23887" y="47650"/>
                                    <a:pt x="24013" y="47498"/>
                                    <a:pt x="24026" y="47346"/>
                                  </a:cubicBezTo>
                                  <a:cubicBezTo>
                                    <a:pt x="24116" y="46723"/>
                                    <a:pt x="24547" y="46406"/>
                                    <a:pt x="25043" y="46165"/>
                                  </a:cubicBezTo>
                                  <a:cubicBezTo>
                                    <a:pt x="25512" y="45974"/>
                                    <a:pt x="25944" y="45771"/>
                                    <a:pt x="26426" y="45618"/>
                                  </a:cubicBezTo>
                                  <a:cubicBezTo>
                                    <a:pt x="26630" y="45529"/>
                                    <a:pt x="26897" y="45491"/>
                                    <a:pt x="27125" y="45529"/>
                                  </a:cubicBezTo>
                                  <a:cubicBezTo>
                                    <a:pt x="27532" y="45618"/>
                                    <a:pt x="27824" y="45885"/>
                                    <a:pt x="28091" y="46203"/>
                                  </a:cubicBezTo>
                                  <a:cubicBezTo>
                                    <a:pt x="28141" y="46241"/>
                                    <a:pt x="28166" y="46317"/>
                                    <a:pt x="28166" y="46393"/>
                                  </a:cubicBezTo>
                                  <a:cubicBezTo>
                                    <a:pt x="28179" y="46863"/>
                                    <a:pt x="27824" y="47409"/>
                                    <a:pt x="27379" y="47561"/>
                                  </a:cubicBezTo>
                                  <a:cubicBezTo>
                                    <a:pt x="27125" y="47650"/>
                                    <a:pt x="26833" y="47689"/>
                                    <a:pt x="26515" y="47739"/>
                                  </a:cubicBezTo>
                                  <a:cubicBezTo>
                                    <a:pt x="26160" y="47815"/>
                                    <a:pt x="25779" y="47892"/>
                                    <a:pt x="25360" y="47980"/>
                                  </a:cubicBezTo>
                                  <a:cubicBezTo>
                                    <a:pt x="25043" y="48057"/>
                                    <a:pt x="24763" y="48247"/>
                                    <a:pt x="24547" y="48489"/>
                                  </a:cubicBezTo>
                                  <a:cubicBezTo>
                                    <a:pt x="24382" y="48641"/>
                                    <a:pt x="24343" y="48844"/>
                                    <a:pt x="24484" y="48958"/>
                                  </a:cubicBezTo>
                                  <a:cubicBezTo>
                                    <a:pt x="24712" y="49175"/>
                                    <a:pt x="24801" y="49454"/>
                                    <a:pt x="24954" y="49746"/>
                                  </a:cubicBezTo>
                                  <a:cubicBezTo>
                                    <a:pt x="24966" y="49886"/>
                                    <a:pt x="25131" y="50000"/>
                                    <a:pt x="25258" y="50102"/>
                                  </a:cubicBezTo>
                                  <a:cubicBezTo>
                                    <a:pt x="25423" y="50228"/>
                                    <a:pt x="25614" y="50343"/>
                                    <a:pt x="25779" y="50483"/>
                                  </a:cubicBezTo>
                                  <a:cubicBezTo>
                                    <a:pt x="25944" y="50609"/>
                                    <a:pt x="26020" y="50813"/>
                                    <a:pt x="25881" y="50990"/>
                                  </a:cubicBezTo>
                                  <a:cubicBezTo>
                                    <a:pt x="25640" y="51333"/>
                                    <a:pt x="25640" y="51727"/>
                                    <a:pt x="25614" y="52095"/>
                                  </a:cubicBezTo>
                                  <a:cubicBezTo>
                                    <a:pt x="25614" y="52324"/>
                                    <a:pt x="25538" y="52553"/>
                                    <a:pt x="25512" y="52794"/>
                                  </a:cubicBezTo>
                                  <a:cubicBezTo>
                                    <a:pt x="25423" y="53137"/>
                                    <a:pt x="25233" y="53391"/>
                                    <a:pt x="24916" y="53518"/>
                                  </a:cubicBezTo>
                                  <a:cubicBezTo>
                                    <a:pt x="24687" y="53632"/>
                                    <a:pt x="24382" y="53696"/>
                                    <a:pt x="24140" y="53759"/>
                                  </a:cubicBezTo>
                                  <a:cubicBezTo>
                                    <a:pt x="23722" y="53835"/>
                                    <a:pt x="23328" y="53975"/>
                                    <a:pt x="23010" y="54292"/>
                                  </a:cubicBezTo>
                                  <a:cubicBezTo>
                                    <a:pt x="22883" y="54420"/>
                                    <a:pt x="22718" y="54508"/>
                                    <a:pt x="22566" y="54572"/>
                                  </a:cubicBezTo>
                                  <a:cubicBezTo>
                                    <a:pt x="22147" y="54699"/>
                                    <a:pt x="21892" y="54978"/>
                                    <a:pt x="21765" y="55347"/>
                                  </a:cubicBezTo>
                                  <a:cubicBezTo>
                                    <a:pt x="21613" y="55715"/>
                                    <a:pt x="21486" y="56121"/>
                                    <a:pt x="21385" y="56502"/>
                                  </a:cubicBezTo>
                                  <a:cubicBezTo>
                                    <a:pt x="21270" y="56985"/>
                                    <a:pt x="21588" y="57404"/>
                                    <a:pt x="22096" y="57442"/>
                                  </a:cubicBezTo>
                                  <a:cubicBezTo>
                                    <a:pt x="22286" y="57455"/>
                                    <a:pt x="22489" y="57442"/>
                                    <a:pt x="22680" y="57429"/>
                                  </a:cubicBezTo>
                                  <a:cubicBezTo>
                                    <a:pt x="23455" y="57353"/>
                                    <a:pt x="24230" y="57252"/>
                                    <a:pt x="25004" y="57188"/>
                                  </a:cubicBezTo>
                                  <a:cubicBezTo>
                                    <a:pt x="25182" y="57175"/>
                                    <a:pt x="25385" y="57112"/>
                                    <a:pt x="25576" y="57099"/>
                                  </a:cubicBezTo>
                                  <a:cubicBezTo>
                                    <a:pt x="25791" y="57048"/>
                                    <a:pt x="25982" y="56972"/>
                                    <a:pt x="26109" y="56807"/>
                                  </a:cubicBezTo>
                                  <a:cubicBezTo>
                                    <a:pt x="26858" y="56032"/>
                                    <a:pt x="27608" y="55245"/>
                                    <a:pt x="28306" y="54458"/>
                                  </a:cubicBezTo>
                                  <a:cubicBezTo>
                                    <a:pt x="28751" y="53937"/>
                                    <a:pt x="29195" y="53391"/>
                                    <a:pt x="29487" y="52781"/>
                                  </a:cubicBezTo>
                                  <a:cubicBezTo>
                                    <a:pt x="29805" y="52210"/>
                                    <a:pt x="30097" y="52082"/>
                                    <a:pt x="30707" y="52172"/>
                                  </a:cubicBezTo>
                                  <a:cubicBezTo>
                                    <a:pt x="31393" y="52235"/>
                                    <a:pt x="32040" y="52337"/>
                                    <a:pt x="32700" y="52413"/>
                                  </a:cubicBezTo>
                                  <a:cubicBezTo>
                                    <a:pt x="32955" y="52451"/>
                                    <a:pt x="33196" y="52540"/>
                                    <a:pt x="33386" y="52781"/>
                                  </a:cubicBezTo>
                                  <a:cubicBezTo>
                                    <a:pt x="33589" y="53048"/>
                                    <a:pt x="33868" y="53200"/>
                                    <a:pt x="34174" y="53340"/>
                                  </a:cubicBezTo>
                                  <a:lnTo>
                                    <a:pt x="34610" y="53581"/>
                                  </a:lnTo>
                                  <a:lnTo>
                                    <a:pt x="34610" y="91173"/>
                                  </a:lnTo>
                                  <a:lnTo>
                                    <a:pt x="0" y="91173"/>
                                  </a:lnTo>
                                  <a:lnTo>
                                    <a:pt x="0" y="52747"/>
                                  </a:lnTo>
                                  <a:lnTo>
                                    <a:pt x="87" y="52781"/>
                                  </a:lnTo>
                                  <a:cubicBezTo>
                                    <a:pt x="417" y="52908"/>
                                    <a:pt x="798" y="52959"/>
                                    <a:pt x="1115" y="53073"/>
                                  </a:cubicBezTo>
                                  <a:cubicBezTo>
                                    <a:pt x="1395" y="53137"/>
                                    <a:pt x="1674" y="53213"/>
                                    <a:pt x="1929" y="53365"/>
                                  </a:cubicBezTo>
                                  <a:cubicBezTo>
                                    <a:pt x="2563" y="53734"/>
                                    <a:pt x="3300" y="53886"/>
                                    <a:pt x="3960" y="54102"/>
                                  </a:cubicBezTo>
                                  <a:cubicBezTo>
                                    <a:pt x="4240" y="54191"/>
                                    <a:pt x="4570" y="54229"/>
                                    <a:pt x="4837" y="54242"/>
                                  </a:cubicBezTo>
                                  <a:cubicBezTo>
                                    <a:pt x="5230" y="54254"/>
                                    <a:pt x="5459" y="54089"/>
                                    <a:pt x="5560" y="53696"/>
                                  </a:cubicBezTo>
                                  <a:cubicBezTo>
                                    <a:pt x="5675" y="53340"/>
                                    <a:pt x="5866" y="53073"/>
                                    <a:pt x="6145" y="52806"/>
                                  </a:cubicBezTo>
                                  <a:cubicBezTo>
                                    <a:pt x="6196" y="52705"/>
                                    <a:pt x="6297" y="52629"/>
                                    <a:pt x="6348" y="52553"/>
                                  </a:cubicBezTo>
                                  <a:cubicBezTo>
                                    <a:pt x="6590" y="52298"/>
                                    <a:pt x="6590" y="52108"/>
                                    <a:pt x="6386" y="51841"/>
                                  </a:cubicBezTo>
                                  <a:cubicBezTo>
                                    <a:pt x="6310" y="51752"/>
                                    <a:pt x="6208" y="51638"/>
                                    <a:pt x="6145" y="51600"/>
                                  </a:cubicBezTo>
                                  <a:cubicBezTo>
                                    <a:pt x="5700" y="51473"/>
                                    <a:pt x="5497" y="51155"/>
                                    <a:pt x="5345" y="50813"/>
                                  </a:cubicBezTo>
                                  <a:cubicBezTo>
                                    <a:pt x="5167" y="50495"/>
                                    <a:pt x="4925" y="50305"/>
                                    <a:pt x="4608" y="50216"/>
                                  </a:cubicBezTo>
                                  <a:cubicBezTo>
                                    <a:pt x="4366" y="50203"/>
                                    <a:pt x="4163" y="50114"/>
                                    <a:pt x="3948" y="50102"/>
                                  </a:cubicBezTo>
                                  <a:cubicBezTo>
                                    <a:pt x="3186" y="50076"/>
                                    <a:pt x="2538" y="49847"/>
                                    <a:pt x="1967" y="49263"/>
                                  </a:cubicBezTo>
                                  <a:lnTo>
                                    <a:pt x="0" y="48589"/>
                                  </a:lnTo>
                                  <a:lnTo>
                                    <a:pt x="0" y="42439"/>
                                  </a:lnTo>
                                  <a:lnTo>
                                    <a:pt x="214" y="42342"/>
                                  </a:lnTo>
                                  <a:cubicBezTo>
                                    <a:pt x="341" y="42278"/>
                                    <a:pt x="417" y="42215"/>
                                    <a:pt x="493" y="42139"/>
                                  </a:cubicBezTo>
                                  <a:cubicBezTo>
                                    <a:pt x="1026" y="41656"/>
                                    <a:pt x="1573" y="41186"/>
                                    <a:pt x="2080" y="40678"/>
                                  </a:cubicBezTo>
                                  <a:cubicBezTo>
                                    <a:pt x="2373" y="40373"/>
                                    <a:pt x="2601" y="40005"/>
                                    <a:pt x="2856" y="39675"/>
                                  </a:cubicBezTo>
                                  <a:cubicBezTo>
                                    <a:pt x="3008" y="39446"/>
                                    <a:pt x="2957" y="39205"/>
                                    <a:pt x="2818" y="38976"/>
                                  </a:cubicBezTo>
                                  <a:cubicBezTo>
                                    <a:pt x="2449" y="38557"/>
                                    <a:pt x="1992" y="38278"/>
                                    <a:pt x="1357" y="38240"/>
                                  </a:cubicBezTo>
                                  <a:cubicBezTo>
                                    <a:pt x="1026" y="38189"/>
                                    <a:pt x="798" y="38329"/>
                                    <a:pt x="658" y="38710"/>
                                  </a:cubicBezTo>
                                  <a:lnTo>
                                    <a:pt x="0" y="39534"/>
                                  </a:lnTo>
                                  <a:lnTo>
                                    <a:pt x="0" y="35584"/>
                                  </a:lnTo>
                                  <a:lnTo>
                                    <a:pt x="391" y="35166"/>
                                  </a:lnTo>
                                  <a:cubicBezTo>
                                    <a:pt x="646" y="34760"/>
                                    <a:pt x="887" y="34353"/>
                                    <a:pt x="1167" y="33972"/>
                                  </a:cubicBezTo>
                                  <a:cubicBezTo>
                                    <a:pt x="1433" y="33604"/>
                                    <a:pt x="1560" y="33210"/>
                                    <a:pt x="1471" y="32766"/>
                                  </a:cubicBezTo>
                                  <a:cubicBezTo>
                                    <a:pt x="1357" y="32105"/>
                                    <a:pt x="1115" y="31483"/>
                                    <a:pt x="709" y="30937"/>
                                  </a:cubicBezTo>
                                  <a:lnTo>
                                    <a:pt x="0" y="30760"/>
                                  </a:lnTo>
                                  <a:lnTo>
                                    <a:pt x="0" y="27509"/>
                                  </a:lnTo>
                                  <a:lnTo>
                                    <a:pt x="188" y="27800"/>
                                  </a:lnTo>
                                  <a:cubicBezTo>
                                    <a:pt x="570" y="28130"/>
                                    <a:pt x="938" y="28435"/>
                                    <a:pt x="1319" y="28765"/>
                                  </a:cubicBezTo>
                                  <a:cubicBezTo>
                                    <a:pt x="1458" y="28854"/>
                                    <a:pt x="1598" y="28905"/>
                                    <a:pt x="1750" y="28842"/>
                                  </a:cubicBezTo>
                                  <a:cubicBezTo>
                                    <a:pt x="2322" y="28664"/>
                                    <a:pt x="2677" y="28308"/>
                                    <a:pt x="2932" y="27838"/>
                                  </a:cubicBezTo>
                                  <a:cubicBezTo>
                                    <a:pt x="3211" y="27318"/>
                                    <a:pt x="3097" y="26784"/>
                                    <a:pt x="2715" y="26327"/>
                                  </a:cubicBezTo>
                                  <a:cubicBezTo>
                                    <a:pt x="2487" y="26073"/>
                                    <a:pt x="2259" y="25832"/>
                                    <a:pt x="2080" y="25578"/>
                                  </a:cubicBezTo>
                                  <a:cubicBezTo>
                                    <a:pt x="1750" y="25184"/>
                                    <a:pt x="1497" y="24816"/>
                                    <a:pt x="1230" y="24409"/>
                                  </a:cubicBezTo>
                                  <a:lnTo>
                                    <a:pt x="0" y="23828"/>
                                  </a:lnTo>
                                  <a:lnTo>
                                    <a:pt x="0" y="0"/>
                                  </a:lnTo>
                                  <a:close/>
                                </a:path>
                              </a:pathLst>
                            </a:custGeom>
                            <a:ln w="0" cap="flat">
                              <a:miter lim="100000"/>
                            </a:ln>
                          </wps:spPr>
                          <wps:style>
                            <a:lnRef idx="0">
                              <a:srgbClr val="000000">
                                <a:alpha val="0"/>
                              </a:srgbClr>
                            </a:lnRef>
                            <a:fillRef idx="1">
                              <a:srgbClr val="8A317E"/>
                            </a:fillRef>
                            <a:effectRef idx="0">
                              <a:scrgbClr r="0" g="0" b="0"/>
                            </a:effectRef>
                            <a:fontRef idx="none"/>
                          </wps:style>
                          <wps:bodyPr/>
                        </wps:wsp>
                        <wps:wsp>
                          <wps:cNvPr id="356" name="Shape 134"/>
                          <wps:cNvSpPr/>
                          <wps:spPr>
                            <a:xfrm>
                              <a:off x="1214317" y="1170525"/>
                              <a:ext cx="8083" cy="37592"/>
                            </a:xfrm>
                            <a:custGeom>
                              <a:avLst/>
                              <a:gdLst/>
                              <a:ahLst/>
                              <a:cxnLst/>
                              <a:rect l="0" t="0" r="0" b="0"/>
                              <a:pathLst>
                                <a:path w="8083" h="37592">
                                  <a:moveTo>
                                    <a:pt x="0" y="0"/>
                                  </a:moveTo>
                                  <a:lnTo>
                                    <a:pt x="185" y="102"/>
                                  </a:lnTo>
                                  <a:cubicBezTo>
                                    <a:pt x="326" y="178"/>
                                    <a:pt x="453" y="293"/>
                                    <a:pt x="630" y="331"/>
                                  </a:cubicBezTo>
                                  <a:cubicBezTo>
                                    <a:pt x="1138" y="470"/>
                                    <a:pt x="1697" y="610"/>
                                    <a:pt x="2205" y="687"/>
                                  </a:cubicBezTo>
                                  <a:cubicBezTo>
                                    <a:pt x="2598" y="750"/>
                                    <a:pt x="2878" y="839"/>
                                    <a:pt x="3221" y="991"/>
                                  </a:cubicBezTo>
                                  <a:cubicBezTo>
                                    <a:pt x="3551" y="1169"/>
                                    <a:pt x="3881" y="1321"/>
                                    <a:pt x="4173" y="1487"/>
                                  </a:cubicBezTo>
                                  <a:cubicBezTo>
                                    <a:pt x="4846" y="1842"/>
                                    <a:pt x="5570" y="2134"/>
                                    <a:pt x="6307" y="2325"/>
                                  </a:cubicBezTo>
                                  <a:cubicBezTo>
                                    <a:pt x="6752" y="2452"/>
                                    <a:pt x="7120" y="2592"/>
                                    <a:pt x="7501" y="2782"/>
                                  </a:cubicBezTo>
                                  <a:lnTo>
                                    <a:pt x="8083" y="3100"/>
                                  </a:lnTo>
                                  <a:lnTo>
                                    <a:pt x="8083" y="37592"/>
                                  </a:lnTo>
                                  <a:lnTo>
                                    <a:pt x="0" y="37592"/>
                                  </a:lnTo>
                                  <a:lnTo>
                                    <a:pt x="0" y="0"/>
                                  </a:lnTo>
                                  <a:close/>
                                </a:path>
                              </a:pathLst>
                            </a:custGeom>
                            <a:ln w="0" cap="flat">
                              <a:miter lim="100000"/>
                            </a:ln>
                          </wps:spPr>
                          <wps:style>
                            <a:lnRef idx="0">
                              <a:srgbClr val="000000">
                                <a:alpha val="0"/>
                              </a:srgbClr>
                            </a:lnRef>
                            <a:fillRef idx="1">
                              <a:srgbClr val="8A317E"/>
                            </a:fillRef>
                            <a:effectRef idx="0">
                              <a:scrgbClr r="0" g="0" b="0"/>
                            </a:effectRef>
                            <a:fontRef idx="none"/>
                          </wps:style>
                          <wps:bodyPr/>
                        </wps:wsp>
                        <wps:wsp>
                          <wps:cNvPr id="357" name="Shape 135"/>
                          <wps:cNvSpPr/>
                          <wps:spPr>
                            <a:xfrm>
                              <a:off x="1218033" y="1158253"/>
                              <a:ext cx="4367" cy="11617"/>
                            </a:xfrm>
                            <a:custGeom>
                              <a:avLst/>
                              <a:gdLst/>
                              <a:ahLst/>
                              <a:cxnLst/>
                              <a:rect l="0" t="0" r="0" b="0"/>
                              <a:pathLst>
                                <a:path w="4367" h="11617">
                                  <a:moveTo>
                                    <a:pt x="4367" y="0"/>
                                  </a:moveTo>
                                  <a:lnTo>
                                    <a:pt x="4367" y="4046"/>
                                  </a:lnTo>
                                  <a:lnTo>
                                    <a:pt x="3963" y="3637"/>
                                  </a:lnTo>
                                  <a:cubicBezTo>
                                    <a:pt x="3658" y="3344"/>
                                    <a:pt x="3302" y="3205"/>
                                    <a:pt x="2845" y="3243"/>
                                  </a:cubicBezTo>
                                  <a:cubicBezTo>
                                    <a:pt x="2591" y="3281"/>
                                    <a:pt x="2426" y="3395"/>
                                    <a:pt x="2426" y="3700"/>
                                  </a:cubicBezTo>
                                  <a:cubicBezTo>
                                    <a:pt x="2426" y="4246"/>
                                    <a:pt x="2426" y="4805"/>
                                    <a:pt x="2439" y="5351"/>
                                  </a:cubicBezTo>
                                  <a:cubicBezTo>
                                    <a:pt x="2439" y="5694"/>
                                    <a:pt x="2591" y="5999"/>
                                    <a:pt x="2807" y="6253"/>
                                  </a:cubicBezTo>
                                  <a:cubicBezTo>
                                    <a:pt x="2908" y="6392"/>
                                    <a:pt x="3048" y="6494"/>
                                    <a:pt x="3137" y="6634"/>
                                  </a:cubicBezTo>
                                  <a:cubicBezTo>
                                    <a:pt x="3328" y="6824"/>
                                    <a:pt x="3366" y="7040"/>
                                    <a:pt x="3226" y="7269"/>
                                  </a:cubicBezTo>
                                  <a:cubicBezTo>
                                    <a:pt x="3087" y="7510"/>
                                    <a:pt x="3073" y="7764"/>
                                    <a:pt x="3163" y="8043"/>
                                  </a:cubicBezTo>
                                  <a:cubicBezTo>
                                    <a:pt x="3226" y="8285"/>
                                    <a:pt x="3366" y="8374"/>
                                    <a:pt x="3658" y="8374"/>
                                  </a:cubicBezTo>
                                  <a:lnTo>
                                    <a:pt x="4367" y="8250"/>
                                  </a:lnTo>
                                  <a:lnTo>
                                    <a:pt x="4367" y="11617"/>
                                  </a:lnTo>
                                  <a:lnTo>
                                    <a:pt x="3887" y="11358"/>
                                  </a:lnTo>
                                  <a:cubicBezTo>
                                    <a:pt x="3111" y="10990"/>
                                    <a:pt x="2299" y="10647"/>
                                    <a:pt x="1562" y="10152"/>
                                  </a:cubicBezTo>
                                  <a:cubicBezTo>
                                    <a:pt x="1295" y="9987"/>
                                    <a:pt x="1004" y="9847"/>
                                    <a:pt x="736" y="9707"/>
                                  </a:cubicBezTo>
                                  <a:cubicBezTo>
                                    <a:pt x="559" y="9580"/>
                                    <a:pt x="419" y="9441"/>
                                    <a:pt x="368" y="9212"/>
                                  </a:cubicBezTo>
                                  <a:cubicBezTo>
                                    <a:pt x="191" y="8298"/>
                                    <a:pt x="0" y="7396"/>
                                    <a:pt x="0" y="6469"/>
                                  </a:cubicBezTo>
                                  <a:cubicBezTo>
                                    <a:pt x="0" y="5846"/>
                                    <a:pt x="165" y="5288"/>
                                    <a:pt x="508" y="4780"/>
                                  </a:cubicBezTo>
                                  <a:cubicBezTo>
                                    <a:pt x="686" y="4538"/>
                                    <a:pt x="839" y="4271"/>
                                    <a:pt x="889" y="3954"/>
                                  </a:cubicBezTo>
                                  <a:cubicBezTo>
                                    <a:pt x="991" y="3522"/>
                                    <a:pt x="1245" y="3205"/>
                                    <a:pt x="1613" y="2925"/>
                                  </a:cubicBezTo>
                                  <a:cubicBezTo>
                                    <a:pt x="1854" y="2722"/>
                                    <a:pt x="2108" y="2570"/>
                                    <a:pt x="2375" y="2405"/>
                                  </a:cubicBezTo>
                                  <a:cubicBezTo>
                                    <a:pt x="2807" y="2074"/>
                                    <a:pt x="3213" y="1744"/>
                                    <a:pt x="3416" y="1249"/>
                                  </a:cubicBezTo>
                                  <a:cubicBezTo>
                                    <a:pt x="3632" y="830"/>
                                    <a:pt x="3937" y="462"/>
                                    <a:pt x="4280" y="119"/>
                                  </a:cubicBezTo>
                                  <a:lnTo>
                                    <a:pt x="4367" y="0"/>
                                  </a:lnTo>
                                  <a:close/>
                                </a:path>
                              </a:pathLst>
                            </a:custGeom>
                            <a:ln w="0" cap="flat">
                              <a:miter lim="100000"/>
                            </a:ln>
                          </wps:spPr>
                          <wps:style>
                            <a:lnRef idx="0">
                              <a:srgbClr val="000000">
                                <a:alpha val="0"/>
                              </a:srgbClr>
                            </a:lnRef>
                            <a:fillRef idx="1">
                              <a:srgbClr val="8A317E"/>
                            </a:fillRef>
                            <a:effectRef idx="0">
                              <a:scrgbClr r="0" g="0" b="0"/>
                            </a:effectRef>
                            <a:fontRef idx="none"/>
                          </wps:style>
                          <wps:bodyPr/>
                        </wps:wsp>
                        <wps:wsp>
                          <wps:cNvPr id="358" name="Shape 136"/>
                          <wps:cNvSpPr/>
                          <wps:spPr>
                            <a:xfrm>
                              <a:off x="1214317" y="1145329"/>
                              <a:ext cx="2802" cy="7159"/>
                            </a:xfrm>
                            <a:custGeom>
                              <a:avLst/>
                              <a:gdLst/>
                              <a:ahLst/>
                              <a:cxnLst/>
                              <a:rect l="0" t="0" r="0" b="0"/>
                              <a:pathLst>
                                <a:path w="2802" h="7159">
                                  <a:moveTo>
                                    <a:pt x="1545" y="76"/>
                                  </a:moveTo>
                                  <a:cubicBezTo>
                                    <a:pt x="1824" y="0"/>
                                    <a:pt x="1989" y="38"/>
                                    <a:pt x="2192" y="229"/>
                                  </a:cubicBezTo>
                                  <a:cubicBezTo>
                                    <a:pt x="2637" y="648"/>
                                    <a:pt x="2802" y="1143"/>
                                    <a:pt x="2675" y="1715"/>
                                  </a:cubicBezTo>
                                  <a:cubicBezTo>
                                    <a:pt x="2611" y="2134"/>
                                    <a:pt x="2522" y="2515"/>
                                    <a:pt x="2472" y="2921"/>
                                  </a:cubicBezTo>
                                  <a:cubicBezTo>
                                    <a:pt x="2408" y="3683"/>
                                    <a:pt x="2345" y="4471"/>
                                    <a:pt x="2345" y="5258"/>
                                  </a:cubicBezTo>
                                  <a:cubicBezTo>
                                    <a:pt x="2319" y="6033"/>
                                    <a:pt x="1977" y="6515"/>
                                    <a:pt x="1265" y="6769"/>
                                  </a:cubicBezTo>
                                  <a:cubicBezTo>
                                    <a:pt x="1215" y="6782"/>
                                    <a:pt x="1138" y="6807"/>
                                    <a:pt x="1088" y="6833"/>
                                  </a:cubicBezTo>
                                  <a:lnTo>
                                    <a:pt x="0" y="7159"/>
                                  </a:lnTo>
                                  <a:lnTo>
                                    <a:pt x="0" y="5322"/>
                                  </a:lnTo>
                                  <a:lnTo>
                                    <a:pt x="109" y="5296"/>
                                  </a:lnTo>
                                  <a:cubicBezTo>
                                    <a:pt x="236" y="5207"/>
                                    <a:pt x="453" y="5169"/>
                                    <a:pt x="630" y="5106"/>
                                  </a:cubicBezTo>
                                  <a:cubicBezTo>
                                    <a:pt x="1112" y="4915"/>
                                    <a:pt x="1265" y="4750"/>
                                    <a:pt x="1316" y="4216"/>
                                  </a:cubicBezTo>
                                  <a:cubicBezTo>
                                    <a:pt x="1367" y="3518"/>
                                    <a:pt x="1100" y="2921"/>
                                    <a:pt x="770" y="2337"/>
                                  </a:cubicBezTo>
                                  <a:cubicBezTo>
                                    <a:pt x="618" y="2058"/>
                                    <a:pt x="364" y="1931"/>
                                    <a:pt x="59" y="1968"/>
                                  </a:cubicBezTo>
                                  <a:lnTo>
                                    <a:pt x="0" y="1979"/>
                                  </a:lnTo>
                                  <a:lnTo>
                                    <a:pt x="0" y="200"/>
                                  </a:lnTo>
                                  <a:lnTo>
                                    <a:pt x="1545" y="76"/>
                                  </a:lnTo>
                                  <a:close/>
                                </a:path>
                              </a:pathLst>
                            </a:custGeom>
                            <a:ln w="0" cap="flat">
                              <a:miter lim="100000"/>
                            </a:ln>
                          </wps:spPr>
                          <wps:style>
                            <a:lnRef idx="0">
                              <a:srgbClr val="000000">
                                <a:alpha val="0"/>
                              </a:srgbClr>
                            </a:lnRef>
                            <a:fillRef idx="1">
                              <a:srgbClr val="8A317E"/>
                            </a:fillRef>
                            <a:effectRef idx="0">
                              <a:scrgbClr r="0" g="0" b="0"/>
                            </a:effectRef>
                            <a:fontRef idx="none"/>
                          </wps:style>
                          <wps:bodyPr/>
                        </wps:wsp>
                        <wps:wsp>
                          <wps:cNvPr id="359" name="Shape 137"/>
                          <wps:cNvSpPr/>
                          <wps:spPr>
                            <a:xfrm>
                              <a:off x="1214317" y="1116945"/>
                              <a:ext cx="8083" cy="40876"/>
                            </a:xfrm>
                            <a:custGeom>
                              <a:avLst/>
                              <a:gdLst/>
                              <a:ahLst/>
                              <a:cxnLst/>
                              <a:rect l="0" t="0" r="0" b="0"/>
                              <a:pathLst>
                                <a:path w="8083" h="40876">
                                  <a:moveTo>
                                    <a:pt x="0" y="0"/>
                                  </a:moveTo>
                                  <a:lnTo>
                                    <a:pt x="8083" y="0"/>
                                  </a:lnTo>
                                  <a:lnTo>
                                    <a:pt x="8083" y="40149"/>
                                  </a:lnTo>
                                  <a:lnTo>
                                    <a:pt x="6942" y="39332"/>
                                  </a:lnTo>
                                  <a:cubicBezTo>
                                    <a:pt x="6345" y="39217"/>
                                    <a:pt x="5685" y="39205"/>
                                    <a:pt x="5100" y="39370"/>
                                  </a:cubicBezTo>
                                  <a:cubicBezTo>
                                    <a:pt x="4529" y="39522"/>
                                    <a:pt x="3970" y="39738"/>
                                    <a:pt x="3411" y="39865"/>
                                  </a:cubicBezTo>
                                  <a:cubicBezTo>
                                    <a:pt x="2763" y="40018"/>
                                    <a:pt x="2154" y="40322"/>
                                    <a:pt x="1468" y="40272"/>
                                  </a:cubicBezTo>
                                  <a:cubicBezTo>
                                    <a:pt x="1303" y="40259"/>
                                    <a:pt x="1100" y="40411"/>
                                    <a:pt x="935" y="40500"/>
                                  </a:cubicBezTo>
                                  <a:lnTo>
                                    <a:pt x="0" y="40876"/>
                                  </a:lnTo>
                                  <a:lnTo>
                                    <a:pt x="0" y="38795"/>
                                  </a:lnTo>
                                  <a:lnTo>
                                    <a:pt x="312" y="38735"/>
                                  </a:lnTo>
                                  <a:cubicBezTo>
                                    <a:pt x="579" y="38735"/>
                                    <a:pt x="795" y="38671"/>
                                    <a:pt x="998" y="38532"/>
                                  </a:cubicBezTo>
                                  <a:cubicBezTo>
                                    <a:pt x="1405" y="38290"/>
                                    <a:pt x="1812" y="38303"/>
                                    <a:pt x="2230" y="38468"/>
                                  </a:cubicBezTo>
                                  <a:cubicBezTo>
                                    <a:pt x="2408" y="38557"/>
                                    <a:pt x="2637" y="38633"/>
                                    <a:pt x="2815" y="38697"/>
                                  </a:cubicBezTo>
                                  <a:cubicBezTo>
                                    <a:pt x="3094" y="38760"/>
                                    <a:pt x="3348" y="38760"/>
                                    <a:pt x="3577" y="38608"/>
                                  </a:cubicBezTo>
                                  <a:cubicBezTo>
                                    <a:pt x="4173" y="38278"/>
                                    <a:pt x="4605" y="37833"/>
                                    <a:pt x="4872" y="37147"/>
                                  </a:cubicBezTo>
                                  <a:cubicBezTo>
                                    <a:pt x="5176" y="36347"/>
                                    <a:pt x="5329" y="35509"/>
                                    <a:pt x="5507" y="34671"/>
                                  </a:cubicBezTo>
                                  <a:cubicBezTo>
                                    <a:pt x="5520" y="34569"/>
                                    <a:pt x="5520" y="34480"/>
                                    <a:pt x="5507" y="34379"/>
                                  </a:cubicBezTo>
                                  <a:cubicBezTo>
                                    <a:pt x="5456" y="33794"/>
                                    <a:pt x="5380" y="33210"/>
                                    <a:pt x="5329" y="32614"/>
                                  </a:cubicBezTo>
                                  <a:cubicBezTo>
                                    <a:pt x="5278" y="31877"/>
                                    <a:pt x="5329" y="31153"/>
                                    <a:pt x="5621" y="30455"/>
                                  </a:cubicBezTo>
                                  <a:cubicBezTo>
                                    <a:pt x="5735" y="30213"/>
                                    <a:pt x="5862" y="29959"/>
                                    <a:pt x="5875" y="29718"/>
                                  </a:cubicBezTo>
                                  <a:cubicBezTo>
                                    <a:pt x="5964" y="29045"/>
                                    <a:pt x="6028" y="28346"/>
                                    <a:pt x="6091" y="27661"/>
                                  </a:cubicBezTo>
                                  <a:cubicBezTo>
                                    <a:pt x="6142" y="27178"/>
                                    <a:pt x="6066" y="26721"/>
                                    <a:pt x="5914" y="26251"/>
                                  </a:cubicBezTo>
                                  <a:cubicBezTo>
                                    <a:pt x="5748" y="25819"/>
                                    <a:pt x="5456" y="25527"/>
                                    <a:pt x="5037" y="25400"/>
                                  </a:cubicBezTo>
                                  <a:cubicBezTo>
                                    <a:pt x="4605" y="25324"/>
                                    <a:pt x="4225" y="25260"/>
                                    <a:pt x="3856" y="25146"/>
                                  </a:cubicBezTo>
                                  <a:cubicBezTo>
                                    <a:pt x="3043" y="24943"/>
                                    <a:pt x="2408" y="25286"/>
                                    <a:pt x="1862" y="25794"/>
                                  </a:cubicBezTo>
                                  <a:cubicBezTo>
                                    <a:pt x="1812" y="25832"/>
                                    <a:pt x="1773" y="25870"/>
                                    <a:pt x="1760" y="25908"/>
                                  </a:cubicBezTo>
                                  <a:cubicBezTo>
                                    <a:pt x="1341" y="26352"/>
                                    <a:pt x="897" y="26810"/>
                                    <a:pt x="477" y="27254"/>
                                  </a:cubicBezTo>
                                  <a:lnTo>
                                    <a:pt x="0" y="27470"/>
                                  </a:lnTo>
                                  <a:lnTo>
                                    <a:pt x="0" y="0"/>
                                  </a:lnTo>
                                  <a:close/>
                                </a:path>
                              </a:pathLst>
                            </a:custGeom>
                            <a:ln w="0" cap="flat">
                              <a:miter lim="100000"/>
                            </a:ln>
                          </wps:spPr>
                          <wps:style>
                            <a:lnRef idx="0">
                              <a:srgbClr val="000000">
                                <a:alpha val="0"/>
                              </a:srgbClr>
                            </a:lnRef>
                            <a:fillRef idx="1">
                              <a:srgbClr val="8A317E"/>
                            </a:fillRef>
                            <a:effectRef idx="0">
                              <a:scrgbClr r="0" g="0" b="0"/>
                            </a:effectRef>
                            <a:fontRef idx="none"/>
                          </wps:style>
                          <wps:bodyPr/>
                        </wps:wsp>
                        <wps:wsp>
                          <wps:cNvPr id="360" name="Shape 138"/>
                          <wps:cNvSpPr/>
                          <wps:spPr>
                            <a:xfrm>
                              <a:off x="1270053" y="1162762"/>
                              <a:ext cx="9029" cy="5338"/>
                            </a:xfrm>
                            <a:custGeom>
                              <a:avLst/>
                              <a:gdLst/>
                              <a:ahLst/>
                              <a:cxnLst/>
                              <a:rect l="0" t="0" r="0" b="0"/>
                              <a:pathLst>
                                <a:path w="9029" h="5338">
                                  <a:moveTo>
                                    <a:pt x="9029" y="0"/>
                                  </a:moveTo>
                                  <a:lnTo>
                                    <a:pt x="9029" y="3229"/>
                                  </a:lnTo>
                                  <a:lnTo>
                                    <a:pt x="8674" y="3192"/>
                                  </a:lnTo>
                                  <a:cubicBezTo>
                                    <a:pt x="8306" y="3281"/>
                                    <a:pt x="7912" y="3357"/>
                                    <a:pt x="7569" y="3484"/>
                                  </a:cubicBezTo>
                                  <a:cubicBezTo>
                                    <a:pt x="6528" y="3827"/>
                                    <a:pt x="5499" y="4221"/>
                                    <a:pt x="4470" y="4563"/>
                                  </a:cubicBezTo>
                                  <a:cubicBezTo>
                                    <a:pt x="4039" y="4728"/>
                                    <a:pt x="3569" y="4894"/>
                                    <a:pt x="3099" y="4894"/>
                                  </a:cubicBezTo>
                                  <a:cubicBezTo>
                                    <a:pt x="2413" y="4945"/>
                                    <a:pt x="1740" y="4995"/>
                                    <a:pt x="1143" y="5237"/>
                                  </a:cubicBezTo>
                                  <a:cubicBezTo>
                                    <a:pt x="826" y="5338"/>
                                    <a:pt x="533" y="5300"/>
                                    <a:pt x="229" y="5161"/>
                                  </a:cubicBezTo>
                                  <a:cubicBezTo>
                                    <a:pt x="89" y="5071"/>
                                    <a:pt x="0" y="4970"/>
                                    <a:pt x="0" y="4830"/>
                                  </a:cubicBezTo>
                                  <a:cubicBezTo>
                                    <a:pt x="64" y="4411"/>
                                    <a:pt x="203" y="4081"/>
                                    <a:pt x="635" y="3928"/>
                                  </a:cubicBezTo>
                                  <a:cubicBezTo>
                                    <a:pt x="826" y="3865"/>
                                    <a:pt x="1042" y="3814"/>
                                    <a:pt x="1245" y="3776"/>
                                  </a:cubicBezTo>
                                  <a:cubicBezTo>
                                    <a:pt x="1677" y="3649"/>
                                    <a:pt x="2146" y="3611"/>
                                    <a:pt x="2566" y="3459"/>
                                  </a:cubicBezTo>
                                  <a:cubicBezTo>
                                    <a:pt x="3022" y="3281"/>
                                    <a:pt x="3467" y="3192"/>
                                    <a:pt x="3949" y="3154"/>
                                  </a:cubicBezTo>
                                  <a:cubicBezTo>
                                    <a:pt x="4534" y="3090"/>
                                    <a:pt x="5118" y="2938"/>
                                    <a:pt x="5664" y="2709"/>
                                  </a:cubicBezTo>
                                  <a:cubicBezTo>
                                    <a:pt x="6109" y="2506"/>
                                    <a:pt x="6503" y="2227"/>
                                    <a:pt x="6744" y="1795"/>
                                  </a:cubicBezTo>
                                  <a:cubicBezTo>
                                    <a:pt x="6909" y="1515"/>
                                    <a:pt x="7086" y="1325"/>
                                    <a:pt x="7442" y="1274"/>
                                  </a:cubicBezTo>
                                  <a:cubicBezTo>
                                    <a:pt x="7772" y="1224"/>
                                    <a:pt x="7938" y="1020"/>
                                    <a:pt x="8052" y="728"/>
                                  </a:cubicBezTo>
                                  <a:cubicBezTo>
                                    <a:pt x="8103" y="588"/>
                                    <a:pt x="8154" y="449"/>
                                    <a:pt x="8217" y="334"/>
                                  </a:cubicBezTo>
                                  <a:lnTo>
                                    <a:pt x="9029" y="0"/>
                                  </a:lnTo>
                                  <a:close/>
                                </a:path>
                              </a:pathLst>
                            </a:custGeom>
                            <a:ln w="0" cap="flat">
                              <a:miter lim="100000"/>
                            </a:ln>
                          </wps:spPr>
                          <wps:style>
                            <a:lnRef idx="0">
                              <a:srgbClr val="000000">
                                <a:alpha val="0"/>
                              </a:srgbClr>
                            </a:lnRef>
                            <a:fillRef idx="1">
                              <a:srgbClr val="8A317E"/>
                            </a:fillRef>
                            <a:effectRef idx="0">
                              <a:scrgbClr r="0" g="0" b="0"/>
                            </a:effectRef>
                            <a:fontRef idx="none"/>
                          </wps:style>
                          <wps:bodyPr/>
                        </wps:wsp>
                        <wps:wsp>
                          <wps:cNvPr id="361" name="Shape 139"/>
                          <wps:cNvSpPr/>
                          <wps:spPr>
                            <a:xfrm>
                              <a:off x="1278676" y="1159664"/>
                              <a:ext cx="405" cy="661"/>
                            </a:xfrm>
                            <a:custGeom>
                              <a:avLst/>
                              <a:gdLst/>
                              <a:ahLst/>
                              <a:cxnLst/>
                              <a:rect l="0" t="0" r="0" b="0"/>
                              <a:pathLst>
                                <a:path w="405" h="661">
                                  <a:moveTo>
                                    <a:pt x="405" y="0"/>
                                  </a:moveTo>
                                  <a:lnTo>
                                    <a:pt x="405" y="661"/>
                                  </a:lnTo>
                                  <a:lnTo>
                                    <a:pt x="191" y="562"/>
                                  </a:lnTo>
                                  <a:cubicBezTo>
                                    <a:pt x="12" y="498"/>
                                    <a:pt x="0" y="295"/>
                                    <a:pt x="165" y="168"/>
                                  </a:cubicBezTo>
                                  <a:lnTo>
                                    <a:pt x="405" y="0"/>
                                  </a:lnTo>
                                  <a:close/>
                                </a:path>
                              </a:pathLst>
                            </a:custGeom>
                            <a:ln w="0" cap="flat">
                              <a:miter lim="100000"/>
                            </a:ln>
                          </wps:spPr>
                          <wps:style>
                            <a:lnRef idx="0">
                              <a:srgbClr val="000000">
                                <a:alpha val="0"/>
                              </a:srgbClr>
                            </a:lnRef>
                            <a:fillRef idx="1">
                              <a:srgbClr val="8A317E"/>
                            </a:fillRef>
                            <a:effectRef idx="0">
                              <a:scrgbClr r="0" g="0" b="0"/>
                            </a:effectRef>
                            <a:fontRef idx="none"/>
                          </wps:style>
                          <wps:bodyPr/>
                        </wps:wsp>
                        <wps:wsp>
                          <wps:cNvPr id="362" name="Shape 140"/>
                          <wps:cNvSpPr/>
                          <wps:spPr>
                            <a:xfrm>
                              <a:off x="1222401" y="1116945"/>
                              <a:ext cx="56681" cy="91173"/>
                            </a:xfrm>
                            <a:custGeom>
                              <a:avLst/>
                              <a:gdLst/>
                              <a:ahLst/>
                              <a:cxnLst/>
                              <a:rect l="0" t="0" r="0" b="0"/>
                              <a:pathLst>
                                <a:path w="56681" h="91173">
                                  <a:moveTo>
                                    <a:pt x="0" y="0"/>
                                  </a:moveTo>
                                  <a:lnTo>
                                    <a:pt x="56681" y="0"/>
                                  </a:lnTo>
                                  <a:lnTo>
                                    <a:pt x="56681" y="29654"/>
                                  </a:lnTo>
                                  <a:lnTo>
                                    <a:pt x="56568" y="29566"/>
                                  </a:lnTo>
                                  <a:cubicBezTo>
                                    <a:pt x="56441" y="29464"/>
                                    <a:pt x="56314" y="29362"/>
                                    <a:pt x="56149" y="29299"/>
                                  </a:cubicBezTo>
                                  <a:cubicBezTo>
                                    <a:pt x="56035" y="29273"/>
                                    <a:pt x="55869" y="29248"/>
                                    <a:pt x="55742" y="29299"/>
                                  </a:cubicBezTo>
                                  <a:cubicBezTo>
                                    <a:pt x="55374" y="29502"/>
                                    <a:pt x="55018" y="29731"/>
                                    <a:pt x="54790" y="30150"/>
                                  </a:cubicBezTo>
                                  <a:cubicBezTo>
                                    <a:pt x="54675" y="30416"/>
                                    <a:pt x="54701" y="30581"/>
                                    <a:pt x="54942" y="30772"/>
                                  </a:cubicBezTo>
                                  <a:cubicBezTo>
                                    <a:pt x="55056" y="30912"/>
                                    <a:pt x="55196" y="31026"/>
                                    <a:pt x="55335" y="31166"/>
                                  </a:cubicBezTo>
                                  <a:cubicBezTo>
                                    <a:pt x="55539" y="31369"/>
                                    <a:pt x="55666" y="31610"/>
                                    <a:pt x="55742" y="31902"/>
                                  </a:cubicBezTo>
                                  <a:cubicBezTo>
                                    <a:pt x="55831" y="32347"/>
                                    <a:pt x="55932" y="32791"/>
                                    <a:pt x="56035" y="33210"/>
                                  </a:cubicBezTo>
                                  <a:cubicBezTo>
                                    <a:pt x="56073" y="33388"/>
                                    <a:pt x="56111" y="33541"/>
                                    <a:pt x="56174" y="33681"/>
                                  </a:cubicBezTo>
                                  <a:lnTo>
                                    <a:pt x="56681" y="33940"/>
                                  </a:lnTo>
                                  <a:lnTo>
                                    <a:pt x="56681" y="35874"/>
                                  </a:lnTo>
                                  <a:lnTo>
                                    <a:pt x="56199" y="35992"/>
                                  </a:lnTo>
                                  <a:cubicBezTo>
                                    <a:pt x="55958" y="36144"/>
                                    <a:pt x="55666" y="36207"/>
                                    <a:pt x="55399" y="36309"/>
                                  </a:cubicBezTo>
                                  <a:cubicBezTo>
                                    <a:pt x="55259" y="36347"/>
                                    <a:pt x="55145" y="36385"/>
                                    <a:pt x="55018" y="36385"/>
                                  </a:cubicBezTo>
                                  <a:cubicBezTo>
                                    <a:pt x="54663" y="36385"/>
                                    <a:pt x="54485" y="36144"/>
                                    <a:pt x="54573" y="35801"/>
                                  </a:cubicBezTo>
                                  <a:cubicBezTo>
                                    <a:pt x="54625" y="35712"/>
                                    <a:pt x="54688" y="35649"/>
                                    <a:pt x="54726" y="35560"/>
                                  </a:cubicBezTo>
                                  <a:cubicBezTo>
                                    <a:pt x="54942" y="35103"/>
                                    <a:pt x="54917" y="34849"/>
                                    <a:pt x="54549" y="34531"/>
                                  </a:cubicBezTo>
                                  <a:cubicBezTo>
                                    <a:pt x="54396" y="34404"/>
                                    <a:pt x="54205" y="34277"/>
                                    <a:pt x="54002" y="34188"/>
                                  </a:cubicBezTo>
                                  <a:cubicBezTo>
                                    <a:pt x="53469" y="33922"/>
                                    <a:pt x="52898" y="33681"/>
                                    <a:pt x="52325" y="33439"/>
                                  </a:cubicBezTo>
                                  <a:cubicBezTo>
                                    <a:pt x="51932" y="33248"/>
                                    <a:pt x="51602" y="32994"/>
                                    <a:pt x="51322" y="32677"/>
                                  </a:cubicBezTo>
                                  <a:cubicBezTo>
                                    <a:pt x="51450" y="32321"/>
                                    <a:pt x="51742" y="32169"/>
                                    <a:pt x="51894" y="31940"/>
                                  </a:cubicBezTo>
                                  <a:cubicBezTo>
                                    <a:pt x="52339" y="31356"/>
                                    <a:pt x="52770" y="30797"/>
                                    <a:pt x="53469" y="30518"/>
                                  </a:cubicBezTo>
                                  <a:cubicBezTo>
                                    <a:pt x="53863" y="30353"/>
                                    <a:pt x="53977" y="29756"/>
                                    <a:pt x="53723" y="29413"/>
                                  </a:cubicBezTo>
                                  <a:cubicBezTo>
                                    <a:pt x="53519" y="29121"/>
                                    <a:pt x="53519" y="28842"/>
                                    <a:pt x="53583" y="28524"/>
                                  </a:cubicBezTo>
                                  <a:cubicBezTo>
                                    <a:pt x="53634" y="28245"/>
                                    <a:pt x="53684" y="27965"/>
                                    <a:pt x="53634" y="27686"/>
                                  </a:cubicBezTo>
                                  <a:cubicBezTo>
                                    <a:pt x="53596" y="27318"/>
                                    <a:pt x="53443" y="27076"/>
                                    <a:pt x="53024" y="26950"/>
                                  </a:cubicBezTo>
                                  <a:cubicBezTo>
                                    <a:pt x="52834" y="26873"/>
                                    <a:pt x="52605" y="26810"/>
                                    <a:pt x="52377" y="26746"/>
                                  </a:cubicBezTo>
                                  <a:cubicBezTo>
                                    <a:pt x="51856" y="26632"/>
                                    <a:pt x="51360" y="26543"/>
                                    <a:pt x="50827" y="26454"/>
                                  </a:cubicBezTo>
                                  <a:cubicBezTo>
                                    <a:pt x="50713" y="26441"/>
                                    <a:pt x="50509" y="26467"/>
                                    <a:pt x="50433" y="26556"/>
                                  </a:cubicBezTo>
                                  <a:cubicBezTo>
                                    <a:pt x="50230" y="26721"/>
                                    <a:pt x="50014" y="26924"/>
                                    <a:pt x="49938" y="27153"/>
                                  </a:cubicBezTo>
                                  <a:cubicBezTo>
                                    <a:pt x="49799" y="27470"/>
                                    <a:pt x="49646" y="27787"/>
                                    <a:pt x="49379" y="28054"/>
                                  </a:cubicBezTo>
                                  <a:cubicBezTo>
                                    <a:pt x="49278" y="28219"/>
                                    <a:pt x="49214" y="28384"/>
                                    <a:pt x="49126" y="28549"/>
                                  </a:cubicBezTo>
                                  <a:cubicBezTo>
                                    <a:pt x="49049" y="28829"/>
                                    <a:pt x="48961" y="29083"/>
                                    <a:pt x="48859" y="29362"/>
                                  </a:cubicBezTo>
                                  <a:cubicBezTo>
                                    <a:pt x="48795" y="29819"/>
                                    <a:pt x="48592" y="30213"/>
                                    <a:pt x="48287" y="30594"/>
                                  </a:cubicBezTo>
                                  <a:cubicBezTo>
                                    <a:pt x="48223" y="30696"/>
                                    <a:pt x="48135" y="30823"/>
                                    <a:pt x="48034" y="30937"/>
                                  </a:cubicBezTo>
                                  <a:cubicBezTo>
                                    <a:pt x="47487" y="31839"/>
                                    <a:pt x="46878" y="32753"/>
                                    <a:pt x="46344" y="33642"/>
                                  </a:cubicBezTo>
                                  <a:cubicBezTo>
                                    <a:pt x="46217" y="33871"/>
                                    <a:pt x="46039" y="34011"/>
                                    <a:pt x="45810" y="34074"/>
                                  </a:cubicBezTo>
                                  <a:cubicBezTo>
                                    <a:pt x="45607" y="34112"/>
                                    <a:pt x="45455" y="34201"/>
                                    <a:pt x="45290" y="34328"/>
                                  </a:cubicBezTo>
                                  <a:cubicBezTo>
                                    <a:pt x="45048" y="34518"/>
                                    <a:pt x="44845" y="34747"/>
                                    <a:pt x="44642" y="34950"/>
                                  </a:cubicBezTo>
                                  <a:cubicBezTo>
                                    <a:pt x="44452" y="35179"/>
                                    <a:pt x="44388" y="35420"/>
                                    <a:pt x="44515" y="35674"/>
                                  </a:cubicBezTo>
                                  <a:cubicBezTo>
                                    <a:pt x="44693" y="35992"/>
                                    <a:pt x="44883" y="36309"/>
                                    <a:pt x="45010" y="36640"/>
                                  </a:cubicBezTo>
                                  <a:cubicBezTo>
                                    <a:pt x="45214" y="37033"/>
                                    <a:pt x="45506" y="37198"/>
                                    <a:pt x="45938" y="37224"/>
                                  </a:cubicBezTo>
                                  <a:cubicBezTo>
                                    <a:pt x="46471" y="37249"/>
                                    <a:pt x="47017" y="37287"/>
                                    <a:pt x="47589" y="37312"/>
                                  </a:cubicBezTo>
                                  <a:cubicBezTo>
                                    <a:pt x="47855" y="37325"/>
                                    <a:pt x="48097" y="37249"/>
                                    <a:pt x="48237" y="37033"/>
                                  </a:cubicBezTo>
                                  <a:cubicBezTo>
                                    <a:pt x="48516" y="36665"/>
                                    <a:pt x="48795" y="36297"/>
                                    <a:pt x="49024" y="35916"/>
                                  </a:cubicBezTo>
                                  <a:cubicBezTo>
                                    <a:pt x="49150" y="35712"/>
                                    <a:pt x="49240" y="35484"/>
                                    <a:pt x="49354" y="35293"/>
                                  </a:cubicBezTo>
                                  <a:cubicBezTo>
                                    <a:pt x="49747" y="34696"/>
                                    <a:pt x="50002" y="34620"/>
                                    <a:pt x="50624" y="34925"/>
                                  </a:cubicBezTo>
                                  <a:cubicBezTo>
                                    <a:pt x="51068" y="35154"/>
                                    <a:pt x="51564" y="35357"/>
                                    <a:pt x="51957" y="35674"/>
                                  </a:cubicBezTo>
                                  <a:cubicBezTo>
                                    <a:pt x="52122" y="35801"/>
                                    <a:pt x="52301" y="35877"/>
                                    <a:pt x="52478" y="35941"/>
                                  </a:cubicBezTo>
                                  <a:cubicBezTo>
                                    <a:pt x="52732" y="35992"/>
                                    <a:pt x="52999" y="36042"/>
                                    <a:pt x="53266" y="36106"/>
                                  </a:cubicBezTo>
                                  <a:cubicBezTo>
                                    <a:pt x="53507" y="36169"/>
                                    <a:pt x="53596" y="36436"/>
                                    <a:pt x="53443" y="36665"/>
                                  </a:cubicBezTo>
                                  <a:cubicBezTo>
                                    <a:pt x="53342" y="36766"/>
                                    <a:pt x="53240" y="36868"/>
                                    <a:pt x="53075" y="36944"/>
                                  </a:cubicBezTo>
                                  <a:cubicBezTo>
                                    <a:pt x="52542" y="37186"/>
                                    <a:pt x="51970" y="37452"/>
                                    <a:pt x="51374" y="37592"/>
                                  </a:cubicBezTo>
                                  <a:cubicBezTo>
                                    <a:pt x="50789" y="37757"/>
                                    <a:pt x="50103" y="37770"/>
                                    <a:pt x="49481" y="37821"/>
                                  </a:cubicBezTo>
                                  <a:cubicBezTo>
                                    <a:pt x="48795" y="37884"/>
                                    <a:pt x="48185" y="38074"/>
                                    <a:pt x="47716" y="38608"/>
                                  </a:cubicBezTo>
                                  <a:cubicBezTo>
                                    <a:pt x="47411" y="38926"/>
                                    <a:pt x="47055" y="39141"/>
                                    <a:pt x="46636" y="39332"/>
                                  </a:cubicBezTo>
                                  <a:cubicBezTo>
                                    <a:pt x="46242" y="39497"/>
                                    <a:pt x="45874" y="39675"/>
                                    <a:pt x="45506" y="39840"/>
                                  </a:cubicBezTo>
                                  <a:cubicBezTo>
                                    <a:pt x="45239" y="39941"/>
                                    <a:pt x="45010" y="40056"/>
                                    <a:pt x="44795" y="40234"/>
                                  </a:cubicBezTo>
                                  <a:cubicBezTo>
                                    <a:pt x="44655" y="40348"/>
                                    <a:pt x="44515" y="40538"/>
                                    <a:pt x="44515" y="40691"/>
                                  </a:cubicBezTo>
                                  <a:cubicBezTo>
                                    <a:pt x="44477" y="41161"/>
                                    <a:pt x="44477" y="41643"/>
                                    <a:pt x="44477" y="42101"/>
                                  </a:cubicBezTo>
                                  <a:cubicBezTo>
                                    <a:pt x="44490" y="42418"/>
                                    <a:pt x="44718" y="42634"/>
                                    <a:pt x="45036" y="42659"/>
                                  </a:cubicBezTo>
                                  <a:cubicBezTo>
                                    <a:pt x="45239" y="42685"/>
                                    <a:pt x="45468" y="42659"/>
                                    <a:pt x="45671" y="42647"/>
                                  </a:cubicBezTo>
                                  <a:cubicBezTo>
                                    <a:pt x="45874" y="42621"/>
                                    <a:pt x="46039" y="42545"/>
                                    <a:pt x="46217" y="42507"/>
                                  </a:cubicBezTo>
                                  <a:cubicBezTo>
                                    <a:pt x="46598" y="42469"/>
                                    <a:pt x="46878" y="42634"/>
                                    <a:pt x="47043" y="42977"/>
                                  </a:cubicBezTo>
                                  <a:cubicBezTo>
                                    <a:pt x="47233" y="43459"/>
                                    <a:pt x="47017" y="43929"/>
                                    <a:pt x="46471" y="44082"/>
                                  </a:cubicBezTo>
                                  <a:cubicBezTo>
                                    <a:pt x="46217" y="44133"/>
                                    <a:pt x="45963" y="44120"/>
                                    <a:pt x="45696" y="44120"/>
                                  </a:cubicBezTo>
                                  <a:cubicBezTo>
                                    <a:pt x="45354" y="44133"/>
                                    <a:pt x="44985" y="44094"/>
                                    <a:pt x="44642" y="44133"/>
                                  </a:cubicBezTo>
                                  <a:cubicBezTo>
                                    <a:pt x="44236" y="44145"/>
                                    <a:pt x="44058" y="44399"/>
                                    <a:pt x="44083" y="44805"/>
                                  </a:cubicBezTo>
                                  <a:cubicBezTo>
                                    <a:pt x="44109" y="45060"/>
                                    <a:pt x="44159" y="45326"/>
                                    <a:pt x="44210" y="45606"/>
                                  </a:cubicBezTo>
                                  <a:cubicBezTo>
                                    <a:pt x="44274" y="46215"/>
                                    <a:pt x="44541" y="46494"/>
                                    <a:pt x="45150" y="46494"/>
                                  </a:cubicBezTo>
                                  <a:cubicBezTo>
                                    <a:pt x="45531" y="46494"/>
                                    <a:pt x="45925" y="46393"/>
                                    <a:pt x="46281" y="46317"/>
                                  </a:cubicBezTo>
                                  <a:cubicBezTo>
                                    <a:pt x="46687" y="46241"/>
                                    <a:pt x="46966" y="46494"/>
                                    <a:pt x="46928" y="46863"/>
                                  </a:cubicBezTo>
                                  <a:cubicBezTo>
                                    <a:pt x="46878" y="47498"/>
                                    <a:pt x="46344" y="47993"/>
                                    <a:pt x="45747" y="48108"/>
                                  </a:cubicBezTo>
                                  <a:cubicBezTo>
                                    <a:pt x="45404" y="48146"/>
                                    <a:pt x="45048" y="48222"/>
                                    <a:pt x="44718" y="48361"/>
                                  </a:cubicBezTo>
                                  <a:cubicBezTo>
                                    <a:pt x="44058" y="48603"/>
                                    <a:pt x="43385" y="48844"/>
                                    <a:pt x="42635" y="48616"/>
                                  </a:cubicBezTo>
                                  <a:cubicBezTo>
                                    <a:pt x="42204" y="48476"/>
                                    <a:pt x="41887" y="48781"/>
                                    <a:pt x="41911" y="49225"/>
                                  </a:cubicBezTo>
                                  <a:cubicBezTo>
                                    <a:pt x="41911" y="49593"/>
                                    <a:pt x="42039" y="49898"/>
                                    <a:pt x="42090" y="50216"/>
                                  </a:cubicBezTo>
                                  <a:cubicBezTo>
                                    <a:pt x="42153" y="50876"/>
                                    <a:pt x="42356" y="51092"/>
                                    <a:pt x="42991" y="51155"/>
                                  </a:cubicBezTo>
                                  <a:cubicBezTo>
                                    <a:pt x="43335" y="51206"/>
                                    <a:pt x="43626" y="51206"/>
                                    <a:pt x="43918" y="51232"/>
                                  </a:cubicBezTo>
                                  <a:cubicBezTo>
                                    <a:pt x="44324" y="51270"/>
                                    <a:pt x="44541" y="51511"/>
                                    <a:pt x="44477" y="51892"/>
                                  </a:cubicBezTo>
                                  <a:cubicBezTo>
                                    <a:pt x="44452" y="52260"/>
                                    <a:pt x="44312" y="52591"/>
                                    <a:pt x="44033" y="52857"/>
                                  </a:cubicBezTo>
                                  <a:cubicBezTo>
                                    <a:pt x="43829" y="53010"/>
                                    <a:pt x="43690" y="53238"/>
                                    <a:pt x="43474" y="53416"/>
                                  </a:cubicBezTo>
                                  <a:cubicBezTo>
                                    <a:pt x="42941" y="53886"/>
                                    <a:pt x="42521" y="54534"/>
                                    <a:pt x="41899" y="54927"/>
                                  </a:cubicBezTo>
                                  <a:cubicBezTo>
                                    <a:pt x="41810" y="55004"/>
                                    <a:pt x="41747" y="55131"/>
                                    <a:pt x="41670" y="55232"/>
                                  </a:cubicBezTo>
                                  <a:cubicBezTo>
                                    <a:pt x="41518" y="55664"/>
                                    <a:pt x="41175" y="55804"/>
                                    <a:pt x="40769" y="55893"/>
                                  </a:cubicBezTo>
                                  <a:cubicBezTo>
                                    <a:pt x="40464" y="55943"/>
                                    <a:pt x="40172" y="55994"/>
                                    <a:pt x="39918" y="56121"/>
                                  </a:cubicBezTo>
                                  <a:cubicBezTo>
                                    <a:pt x="39537" y="56324"/>
                                    <a:pt x="39143" y="56413"/>
                                    <a:pt x="38724" y="56502"/>
                                  </a:cubicBezTo>
                                  <a:cubicBezTo>
                                    <a:pt x="38533" y="56553"/>
                                    <a:pt x="38292" y="56604"/>
                                    <a:pt x="38102" y="56693"/>
                                  </a:cubicBezTo>
                                  <a:cubicBezTo>
                                    <a:pt x="37759" y="56845"/>
                                    <a:pt x="37708" y="57099"/>
                                    <a:pt x="37974" y="57366"/>
                                  </a:cubicBezTo>
                                  <a:cubicBezTo>
                                    <a:pt x="38330" y="57785"/>
                                    <a:pt x="38813" y="57976"/>
                                    <a:pt x="39346" y="58064"/>
                                  </a:cubicBezTo>
                                  <a:cubicBezTo>
                                    <a:pt x="39588" y="58115"/>
                                    <a:pt x="39816" y="58115"/>
                                    <a:pt x="40045" y="57976"/>
                                  </a:cubicBezTo>
                                  <a:cubicBezTo>
                                    <a:pt x="40337" y="57772"/>
                                    <a:pt x="40693" y="57734"/>
                                    <a:pt x="41061" y="57785"/>
                                  </a:cubicBezTo>
                                  <a:cubicBezTo>
                                    <a:pt x="41670" y="57874"/>
                                    <a:pt x="42153" y="57671"/>
                                    <a:pt x="42635" y="57252"/>
                                  </a:cubicBezTo>
                                  <a:cubicBezTo>
                                    <a:pt x="42966" y="56998"/>
                                    <a:pt x="43296" y="56807"/>
                                    <a:pt x="43690" y="56693"/>
                                  </a:cubicBezTo>
                                  <a:cubicBezTo>
                                    <a:pt x="44159" y="56553"/>
                                    <a:pt x="44515" y="56248"/>
                                    <a:pt x="44757" y="55804"/>
                                  </a:cubicBezTo>
                                  <a:cubicBezTo>
                                    <a:pt x="44883" y="55664"/>
                                    <a:pt x="44972" y="55499"/>
                                    <a:pt x="45074" y="55347"/>
                                  </a:cubicBezTo>
                                  <a:cubicBezTo>
                                    <a:pt x="45290" y="55092"/>
                                    <a:pt x="45531" y="54927"/>
                                    <a:pt x="45874" y="54902"/>
                                  </a:cubicBezTo>
                                  <a:cubicBezTo>
                                    <a:pt x="46344" y="54826"/>
                                    <a:pt x="46636" y="55131"/>
                                    <a:pt x="46598" y="55613"/>
                                  </a:cubicBezTo>
                                  <a:cubicBezTo>
                                    <a:pt x="46560" y="55804"/>
                                    <a:pt x="46471" y="55981"/>
                                    <a:pt x="46446" y="56172"/>
                                  </a:cubicBezTo>
                                  <a:cubicBezTo>
                                    <a:pt x="46344" y="56604"/>
                                    <a:pt x="46598" y="56909"/>
                                    <a:pt x="47055" y="56883"/>
                                  </a:cubicBezTo>
                                  <a:cubicBezTo>
                                    <a:pt x="47246" y="56871"/>
                                    <a:pt x="47449" y="56820"/>
                                    <a:pt x="47602" y="56794"/>
                                  </a:cubicBezTo>
                                  <a:cubicBezTo>
                                    <a:pt x="47995" y="56718"/>
                                    <a:pt x="48313" y="56756"/>
                                    <a:pt x="48643" y="56985"/>
                                  </a:cubicBezTo>
                                  <a:cubicBezTo>
                                    <a:pt x="48757" y="57061"/>
                                    <a:pt x="48859" y="57112"/>
                                    <a:pt x="49024" y="57175"/>
                                  </a:cubicBezTo>
                                  <a:cubicBezTo>
                                    <a:pt x="49532" y="57252"/>
                                    <a:pt x="50053" y="57353"/>
                                    <a:pt x="50548" y="57429"/>
                                  </a:cubicBezTo>
                                  <a:cubicBezTo>
                                    <a:pt x="51107" y="57531"/>
                                    <a:pt x="51602" y="57429"/>
                                    <a:pt x="52021" y="57036"/>
                                  </a:cubicBezTo>
                                  <a:cubicBezTo>
                                    <a:pt x="52288" y="56807"/>
                                    <a:pt x="52580" y="56655"/>
                                    <a:pt x="52910" y="56604"/>
                                  </a:cubicBezTo>
                                  <a:cubicBezTo>
                                    <a:pt x="53278" y="56528"/>
                                    <a:pt x="53684" y="56490"/>
                                    <a:pt x="54028" y="56452"/>
                                  </a:cubicBezTo>
                                  <a:cubicBezTo>
                                    <a:pt x="54573" y="56401"/>
                                    <a:pt x="55094" y="56362"/>
                                    <a:pt x="55666" y="56337"/>
                                  </a:cubicBezTo>
                                  <a:lnTo>
                                    <a:pt x="56681" y="55544"/>
                                  </a:lnTo>
                                  <a:lnTo>
                                    <a:pt x="56681" y="91173"/>
                                  </a:lnTo>
                                  <a:lnTo>
                                    <a:pt x="0" y="91173"/>
                                  </a:lnTo>
                                  <a:lnTo>
                                    <a:pt x="0" y="56681"/>
                                  </a:lnTo>
                                  <a:lnTo>
                                    <a:pt x="91" y="56731"/>
                                  </a:lnTo>
                                  <a:cubicBezTo>
                                    <a:pt x="586" y="56972"/>
                                    <a:pt x="1107" y="57112"/>
                                    <a:pt x="1691" y="57099"/>
                                  </a:cubicBezTo>
                                  <a:cubicBezTo>
                                    <a:pt x="1907" y="57061"/>
                                    <a:pt x="2136" y="57099"/>
                                    <a:pt x="2326" y="57112"/>
                                  </a:cubicBezTo>
                                  <a:cubicBezTo>
                                    <a:pt x="2808" y="57137"/>
                                    <a:pt x="3278" y="57201"/>
                                    <a:pt x="3596" y="57226"/>
                                  </a:cubicBezTo>
                                  <a:cubicBezTo>
                                    <a:pt x="4485" y="57175"/>
                                    <a:pt x="5235" y="57112"/>
                                    <a:pt x="5958" y="57048"/>
                                  </a:cubicBezTo>
                                  <a:cubicBezTo>
                                    <a:pt x="6072" y="57048"/>
                                    <a:pt x="6200" y="56998"/>
                                    <a:pt x="6288" y="56959"/>
                                  </a:cubicBezTo>
                                  <a:cubicBezTo>
                                    <a:pt x="6745" y="56731"/>
                                    <a:pt x="7190" y="56490"/>
                                    <a:pt x="7622" y="56274"/>
                                  </a:cubicBezTo>
                                  <a:cubicBezTo>
                                    <a:pt x="7762" y="56172"/>
                                    <a:pt x="7952" y="56045"/>
                                    <a:pt x="8117" y="55943"/>
                                  </a:cubicBezTo>
                                  <a:cubicBezTo>
                                    <a:pt x="8206" y="55855"/>
                                    <a:pt x="8244" y="55702"/>
                                    <a:pt x="8206" y="55575"/>
                                  </a:cubicBezTo>
                                  <a:cubicBezTo>
                                    <a:pt x="7965" y="54813"/>
                                    <a:pt x="7545" y="54229"/>
                                    <a:pt x="6695" y="54102"/>
                                  </a:cubicBezTo>
                                  <a:cubicBezTo>
                                    <a:pt x="6377" y="54051"/>
                                    <a:pt x="6009" y="54013"/>
                                    <a:pt x="5653" y="54013"/>
                                  </a:cubicBezTo>
                                  <a:cubicBezTo>
                                    <a:pt x="5196" y="54013"/>
                                    <a:pt x="4739" y="54051"/>
                                    <a:pt x="4282" y="54039"/>
                                  </a:cubicBezTo>
                                  <a:cubicBezTo>
                                    <a:pt x="3608" y="54013"/>
                                    <a:pt x="2961" y="53975"/>
                                    <a:pt x="2287" y="53911"/>
                                  </a:cubicBezTo>
                                  <a:cubicBezTo>
                                    <a:pt x="1818" y="53873"/>
                                    <a:pt x="1412" y="53696"/>
                                    <a:pt x="1030" y="53480"/>
                                  </a:cubicBezTo>
                                  <a:lnTo>
                                    <a:pt x="0" y="52925"/>
                                  </a:lnTo>
                                  <a:lnTo>
                                    <a:pt x="0" y="49559"/>
                                  </a:lnTo>
                                  <a:lnTo>
                                    <a:pt x="383" y="49492"/>
                                  </a:lnTo>
                                  <a:cubicBezTo>
                                    <a:pt x="662" y="49428"/>
                                    <a:pt x="954" y="49365"/>
                                    <a:pt x="1195" y="49225"/>
                                  </a:cubicBezTo>
                                  <a:cubicBezTo>
                                    <a:pt x="1983" y="48819"/>
                                    <a:pt x="2098" y="48260"/>
                                    <a:pt x="1767" y="47574"/>
                                  </a:cubicBezTo>
                                  <a:cubicBezTo>
                                    <a:pt x="1729" y="47434"/>
                                    <a:pt x="1640" y="47308"/>
                                    <a:pt x="1564" y="47218"/>
                                  </a:cubicBezTo>
                                  <a:cubicBezTo>
                                    <a:pt x="1221" y="46774"/>
                                    <a:pt x="916" y="46330"/>
                                    <a:pt x="548" y="45910"/>
                                  </a:cubicBezTo>
                                  <a:lnTo>
                                    <a:pt x="0" y="45355"/>
                                  </a:lnTo>
                                  <a:lnTo>
                                    <a:pt x="0" y="41309"/>
                                  </a:lnTo>
                                  <a:lnTo>
                                    <a:pt x="332" y="40856"/>
                                  </a:lnTo>
                                  <a:cubicBezTo>
                                    <a:pt x="433" y="40716"/>
                                    <a:pt x="446" y="40538"/>
                                    <a:pt x="332" y="40386"/>
                                  </a:cubicBezTo>
                                  <a:lnTo>
                                    <a:pt x="0" y="40149"/>
                                  </a:lnTo>
                                  <a:lnTo>
                                    <a:pt x="0" y="0"/>
                                  </a:lnTo>
                                  <a:close/>
                                </a:path>
                              </a:pathLst>
                            </a:custGeom>
                            <a:ln w="0" cap="flat">
                              <a:miter lim="100000"/>
                            </a:ln>
                          </wps:spPr>
                          <wps:style>
                            <a:lnRef idx="0">
                              <a:srgbClr val="000000">
                                <a:alpha val="0"/>
                              </a:srgbClr>
                            </a:lnRef>
                            <a:fillRef idx="1">
                              <a:srgbClr val="8A317E"/>
                            </a:fillRef>
                            <a:effectRef idx="0">
                              <a:scrgbClr r="0" g="0" b="0"/>
                            </a:effectRef>
                            <a:fontRef idx="none"/>
                          </wps:style>
                          <wps:bodyPr/>
                        </wps:wsp>
                        <wps:wsp>
                          <wps:cNvPr id="363" name="Shape 141"/>
                          <wps:cNvSpPr/>
                          <wps:spPr>
                            <a:xfrm>
                              <a:off x="1279082" y="1116945"/>
                              <a:ext cx="6528" cy="91173"/>
                            </a:xfrm>
                            <a:custGeom>
                              <a:avLst/>
                              <a:gdLst/>
                              <a:ahLst/>
                              <a:cxnLst/>
                              <a:rect l="0" t="0" r="0" b="0"/>
                              <a:pathLst>
                                <a:path w="6528" h="91173">
                                  <a:moveTo>
                                    <a:pt x="0" y="0"/>
                                  </a:moveTo>
                                  <a:lnTo>
                                    <a:pt x="6528" y="0"/>
                                  </a:lnTo>
                                  <a:lnTo>
                                    <a:pt x="6528" y="27107"/>
                                  </a:lnTo>
                                  <a:lnTo>
                                    <a:pt x="6224" y="26860"/>
                                  </a:lnTo>
                                  <a:cubicBezTo>
                                    <a:pt x="5830" y="26810"/>
                                    <a:pt x="5576" y="27013"/>
                                    <a:pt x="5551" y="27406"/>
                                  </a:cubicBezTo>
                                  <a:cubicBezTo>
                                    <a:pt x="5525" y="27686"/>
                                    <a:pt x="5538" y="27965"/>
                                    <a:pt x="5525" y="28245"/>
                                  </a:cubicBezTo>
                                  <a:cubicBezTo>
                                    <a:pt x="5500" y="29083"/>
                                    <a:pt x="5462" y="29908"/>
                                    <a:pt x="5436" y="30734"/>
                                  </a:cubicBezTo>
                                  <a:cubicBezTo>
                                    <a:pt x="5424" y="31026"/>
                                    <a:pt x="5475" y="31318"/>
                                    <a:pt x="5525" y="31585"/>
                                  </a:cubicBezTo>
                                  <a:cubicBezTo>
                                    <a:pt x="5589" y="32156"/>
                                    <a:pt x="5601" y="32715"/>
                                    <a:pt x="5551" y="33274"/>
                                  </a:cubicBezTo>
                                  <a:cubicBezTo>
                                    <a:pt x="5462" y="34137"/>
                                    <a:pt x="5246" y="34963"/>
                                    <a:pt x="5246" y="35826"/>
                                  </a:cubicBezTo>
                                  <a:cubicBezTo>
                                    <a:pt x="5259" y="36004"/>
                                    <a:pt x="5195" y="36195"/>
                                    <a:pt x="5145" y="36385"/>
                                  </a:cubicBezTo>
                                  <a:cubicBezTo>
                                    <a:pt x="5018" y="37122"/>
                                    <a:pt x="4954" y="37884"/>
                                    <a:pt x="5106" y="38583"/>
                                  </a:cubicBezTo>
                                  <a:cubicBezTo>
                                    <a:pt x="5208" y="39268"/>
                                    <a:pt x="5145" y="39967"/>
                                    <a:pt x="5259" y="40640"/>
                                  </a:cubicBezTo>
                                  <a:cubicBezTo>
                                    <a:pt x="5348" y="41364"/>
                                    <a:pt x="5335" y="42101"/>
                                    <a:pt x="5373" y="42837"/>
                                  </a:cubicBezTo>
                                  <a:cubicBezTo>
                                    <a:pt x="5386" y="43332"/>
                                    <a:pt x="5386" y="43777"/>
                                    <a:pt x="5462" y="44247"/>
                                  </a:cubicBezTo>
                                  <a:cubicBezTo>
                                    <a:pt x="5589" y="45098"/>
                                    <a:pt x="5640" y="45948"/>
                                    <a:pt x="5640" y="46799"/>
                                  </a:cubicBezTo>
                                  <a:cubicBezTo>
                                    <a:pt x="5640" y="47155"/>
                                    <a:pt x="5627" y="47485"/>
                                    <a:pt x="5525" y="47777"/>
                                  </a:cubicBezTo>
                                  <a:cubicBezTo>
                                    <a:pt x="5373" y="48108"/>
                                    <a:pt x="5348" y="48438"/>
                                    <a:pt x="5500" y="48768"/>
                                  </a:cubicBezTo>
                                  <a:cubicBezTo>
                                    <a:pt x="5601" y="49149"/>
                                    <a:pt x="5665" y="49543"/>
                                    <a:pt x="5640" y="49949"/>
                                  </a:cubicBezTo>
                                  <a:cubicBezTo>
                                    <a:pt x="5601" y="50584"/>
                                    <a:pt x="5475" y="51219"/>
                                    <a:pt x="5640" y="51841"/>
                                  </a:cubicBezTo>
                                  <a:lnTo>
                                    <a:pt x="5640" y="51981"/>
                                  </a:lnTo>
                                  <a:cubicBezTo>
                                    <a:pt x="5589" y="52502"/>
                                    <a:pt x="5538" y="53010"/>
                                    <a:pt x="5475" y="53543"/>
                                  </a:cubicBezTo>
                                  <a:cubicBezTo>
                                    <a:pt x="5386" y="54115"/>
                                    <a:pt x="5640" y="54610"/>
                                    <a:pt x="5868" y="55092"/>
                                  </a:cubicBezTo>
                                  <a:cubicBezTo>
                                    <a:pt x="5881" y="55156"/>
                                    <a:pt x="5931" y="55194"/>
                                    <a:pt x="5983" y="55232"/>
                                  </a:cubicBezTo>
                                  <a:lnTo>
                                    <a:pt x="6528" y="55088"/>
                                  </a:lnTo>
                                  <a:lnTo>
                                    <a:pt x="6528" y="91173"/>
                                  </a:lnTo>
                                  <a:lnTo>
                                    <a:pt x="0" y="91173"/>
                                  </a:lnTo>
                                  <a:lnTo>
                                    <a:pt x="0" y="55544"/>
                                  </a:lnTo>
                                  <a:lnTo>
                                    <a:pt x="788" y="54927"/>
                                  </a:lnTo>
                                  <a:cubicBezTo>
                                    <a:pt x="877" y="54673"/>
                                    <a:pt x="877" y="54407"/>
                                    <a:pt x="737" y="54178"/>
                                  </a:cubicBezTo>
                                  <a:cubicBezTo>
                                    <a:pt x="636" y="53949"/>
                                    <a:pt x="522" y="53759"/>
                                    <a:pt x="382" y="53543"/>
                                  </a:cubicBezTo>
                                  <a:cubicBezTo>
                                    <a:pt x="217" y="53213"/>
                                    <a:pt x="178" y="52857"/>
                                    <a:pt x="343" y="52515"/>
                                  </a:cubicBezTo>
                                  <a:cubicBezTo>
                                    <a:pt x="407" y="52362"/>
                                    <a:pt x="522" y="52235"/>
                                    <a:pt x="585" y="52095"/>
                                  </a:cubicBezTo>
                                  <a:cubicBezTo>
                                    <a:pt x="877" y="51727"/>
                                    <a:pt x="1131" y="51346"/>
                                    <a:pt x="1398" y="50978"/>
                                  </a:cubicBezTo>
                                  <a:cubicBezTo>
                                    <a:pt x="1487" y="50851"/>
                                    <a:pt x="1563" y="50686"/>
                                    <a:pt x="1588" y="50546"/>
                                  </a:cubicBezTo>
                                  <a:cubicBezTo>
                                    <a:pt x="1639" y="50102"/>
                                    <a:pt x="1195" y="49276"/>
                                    <a:pt x="750" y="49123"/>
                                  </a:cubicBezTo>
                                  <a:lnTo>
                                    <a:pt x="0" y="49046"/>
                                  </a:lnTo>
                                  <a:lnTo>
                                    <a:pt x="0" y="45817"/>
                                  </a:lnTo>
                                  <a:lnTo>
                                    <a:pt x="484" y="45618"/>
                                  </a:lnTo>
                                  <a:cubicBezTo>
                                    <a:pt x="560" y="45682"/>
                                    <a:pt x="661" y="45745"/>
                                    <a:pt x="801" y="45809"/>
                                  </a:cubicBezTo>
                                  <a:cubicBezTo>
                                    <a:pt x="1195" y="46025"/>
                                    <a:pt x="1563" y="46241"/>
                                    <a:pt x="2008" y="46456"/>
                                  </a:cubicBezTo>
                                  <a:cubicBezTo>
                                    <a:pt x="2198" y="46546"/>
                                    <a:pt x="2477" y="46634"/>
                                    <a:pt x="2706" y="46672"/>
                                  </a:cubicBezTo>
                                  <a:cubicBezTo>
                                    <a:pt x="3100" y="46723"/>
                                    <a:pt x="3430" y="46596"/>
                                    <a:pt x="3582" y="46203"/>
                                  </a:cubicBezTo>
                                  <a:cubicBezTo>
                                    <a:pt x="3671" y="46000"/>
                                    <a:pt x="3836" y="45847"/>
                                    <a:pt x="3963" y="45682"/>
                                  </a:cubicBezTo>
                                  <a:cubicBezTo>
                                    <a:pt x="4077" y="45555"/>
                                    <a:pt x="4204" y="45441"/>
                                    <a:pt x="4280" y="45326"/>
                                  </a:cubicBezTo>
                                  <a:cubicBezTo>
                                    <a:pt x="4459" y="45098"/>
                                    <a:pt x="4459" y="44920"/>
                                    <a:pt x="4242" y="44793"/>
                                  </a:cubicBezTo>
                                  <a:cubicBezTo>
                                    <a:pt x="3798" y="44526"/>
                                    <a:pt x="3709" y="44145"/>
                                    <a:pt x="3747" y="43713"/>
                                  </a:cubicBezTo>
                                  <a:cubicBezTo>
                                    <a:pt x="3760" y="43523"/>
                                    <a:pt x="3786" y="43332"/>
                                    <a:pt x="3811" y="43129"/>
                                  </a:cubicBezTo>
                                  <a:cubicBezTo>
                                    <a:pt x="3811" y="43015"/>
                                    <a:pt x="3836" y="42888"/>
                                    <a:pt x="3836" y="42773"/>
                                  </a:cubicBezTo>
                                  <a:cubicBezTo>
                                    <a:pt x="3836" y="42545"/>
                                    <a:pt x="3646" y="42443"/>
                                    <a:pt x="3442" y="42545"/>
                                  </a:cubicBezTo>
                                  <a:cubicBezTo>
                                    <a:pt x="3341" y="42583"/>
                                    <a:pt x="3227" y="42647"/>
                                    <a:pt x="3138" y="42723"/>
                                  </a:cubicBezTo>
                                  <a:cubicBezTo>
                                    <a:pt x="2947" y="42913"/>
                                    <a:pt x="2706" y="43116"/>
                                    <a:pt x="2503" y="43307"/>
                                  </a:cubicBezTo>
                                  <a:cubicBezTo>
                                    <a:pt x="2312" y="43447"/>
                                    <a:pt x="2122" y="43612"/>
                                    <a:pt x="1855" y="43612"/>
                                  </a:cubicBezTo>
                                  <a:cubicBezTo>
                                    <a:pt x="1284" y="43650"/>
                                    <a:pt x="699" y="43612"/>
                                    <a:pt x="90" y="43421"/>
                                  </a:cubicBezTo>
                                  <a:lnTo>
                                    <a:pt x="0" y="43380"/>
                                  </a:lnTo>
                                  <a:lnTo>
                                    <a:pt x="0" y="42719"/>
                                  </a:lnTo>
                                  <a:lnTo>
                                    <a:pt x="267" y="42532"/>
                                  </a:lnTo>
                                  <a:cubicBezTo>
                                    <a:pt x="508" y="42342"/>
                                    <a:pt x="712" y="42139"/>
                                    <a:pt x="1004" y="42139"/>
                                  </a:cubicBezTo>
                                  <a:cubicBezTo>
                                    <a:pt x="1195" y="42139"/>
                                    <a:pt x="1322" y="41999"/>
                                    <a:pt x="1398" y="41859"/>
                                  </a:cubicBezTo>
                                  <a:cubicBezTo>
                                    <a:pt x="2046" y="41110"/>
                                    <a:pt x="2630" y="40361"/>
                                    <a:pt x="3227" y="39598"/>
                                  </a:cubicBezTo>
                                  <a:cubicBezTo>
                                    <a:pt x="3328" y="39484"/>
                                    <a:pt x="3379" y="39357"/>
                                    <a:pt x="3468" y="39230"/>
                                  </a:cubicBezTo>
                                  <a:cubicBezTo>
                                    <a:pt x="3379" y="39129"/>
                                    <a:pt x="3353" y="39040"/>
                                    <a:pt x="3303" y="38976"/>
                                  </a:cubicBezTo>
                                  <a:cubicBezTo>
                                    <a:pt x="2947" y="38646"/>
                                    <a:pt x="2706" y="38240"/>
                                    <a:pt x="2503" y="37795"/>
                                  </a:cubicBezTo>
                                  <a:cubicBezTo>
                                    <a:pt x="2261" y="37287"/>
                                    <a:pt x="2008" y="36830"/>
                                    <a:pt x="1728" y="36360"/>
                                  </a:cubicBezTo>
                                  <a:cubicBezTo>
                                    <a:pt x="1461" y="35916"/>
                                    <a:pt x="1067" y="35661"/>
                                    <a:pt x="560" y="35738"/>
                                  </a:cubicBezTo>
                                  <a:lnTo>
                                    <a:pt x="0" y="35874"/>
                                  </a:lnTo>
                                  <a:lnTo>
                                    <a:pt x="0" y="33940"/>
                                  </a:lnTo>
                                  <a:lnTo>
                                    <a:pt x="585" y="34239"/>
                                  </a:lnTo>
                                  <a:cubicBezTo>
                                    <a:pt x="1029" y="34137"/>
                                    <a:pt x="1398" y="33922"/>
                                    <a:pt x="1741" y="33668"/>
                                  </a:cubicBezTo>
                                  <a:cubicBezTo>
                                    <a:pt x="1906" y="33528"/>
                                    <a:pt x="1956" y="33363"/>
                                    <a:pt x="1956" y="33045"/>
                                  </a:cubicBezTo>
                                  <a:cubicBezTo>
                                    <a:pt x="1906" y="32994"/>
                                    <a:pt x="1893" y="32829"/>
                                    <a:pt x="1829" y="32690"/>
                                  </a:cubicBezTo>
                                  <a:cubicBezTo>
                                    <a:pt x="1601" y="32169"/>
                                    <a:pt x="1360" y="31648"/>
                                    <a:pt x="1131" y="31140"/>
                                  </a:cubicBezTo>
                                  <a:cubicBezTo>
                                    <a:pt x="966" y="30823"/>
                                    <a:pt x="928" y="30467"/>
                                    <a:pt x="737" y="30226"/>
                                  </a:cubicBezTo>
                                  <a:lnTo>
                                    <a:pt x="0" y="29654"/>
                                  </a:lnTo>
                                  <a:lnTo>
                                    <a:pt x="0" y="0"/>
                                  </a:lnTo>
                                  <a:close/>
                                </a:path>
                              </a:pathLst>
                            </a:custGeom>
                            <a:ln w="0" cap="flat">
                              <a:miter lim="100000"/>
                            </a:ln>
                          </wps:spPr>
                          <wps:style>
                            <a:lnRef idx="0">
                              <a:srgbClr val="000000">
                                <a:alpha val="0"/>
                              </a:srgbClr>
                            </a:lnRef>
                            <a:fillRef idx="1">
                              <a:srgbClr val="8A317E"/>
                            </a:fillRef>
                            <a:effectRef idx="0">
                              <a:scrgbClr r="0" g="0" b="0"/>
                            </a:effectRef>
                            <a:fontRef idx="none"/>
                          </wps:style>
                          <wps:bodyPr/>
                        </wps:wsp>
                        <wps:wsp>
                          <wps:cNvPr id="364" name="Shape 142"/>
                          <wps:cNvSpPr/>
                          <wps:spPr>
                            <a:xfrm>
                              <a:off x="1311594" y="1160440"/>
                              <a:ext cx="3905" cy="2670"/>
                            </a:xfrm>
                            <a:custGeom>
                              <a:avLst/>
                              <a:gdLst/>
                              <a:ahLst/>
                              <a:cxnLst/>
                              <a:rect l="0" t="0" r="0" b="0"/>
                              <a:pathLst>
                                <a:path w="3905" h="2670">
                                  <a:moveTo>
                                    <a:pt x="3905" y="0"/>
                                  </a:moveTo>
                                  <a:lnTo>
                                    <a:pt x="3905" y="2100"/>
                                  </a:lnTo>
                                  <a:lnTo>
                                    <a:pt x="3302" y="1933"/>
                                  </a:lnTo>
                                  <a:cubicBezTo>
                                    <a:pt x="2807" y="1946"/>
                                    <a:pt x="2324" y="2123"/>
                                    <a:pt x="1867" y="2352"/>
                                  </a:cubicBezTo>
                                  <a:cubicBezTo>
                                    <a:pt x="1689" y="2466"/>
                                    <a:pt x="1498" y="2568"/>
                                    <a:pt x="1295" y="2644"/>
                                  </a:cubicBezTo>
                                  <a:cubicBezTo>
                                    <a:pt x="1207" y="2670"/>
                                    <a:pt x="1054" y="2670"/>
                                    <a:pt x="927" y="2618"/>
                                  </a:cubicBezTo>
                                  <a:cubicBezTo>
                                    <a:pt x="356" y="2250"/>
                                    <a:pt x="0" y="1768"/>
                                    <a:pt x="0" y="1044"/>
                                  </a:cubicBezTo>
                                  <a:cubicBezTo>
                                    <a:pt x="38" y="891"/>
                                    <a:pt x="191" y="739"/>
                                    <a:pt x="318" y="790"/>
                                  </a:cubicBezTo>
                                  <a:cubicBezTo>
                                    <a:pt x="698" y="929"/>
                                    <a:pt x="1054" y="853"/>
                                    <a:pt x="1372" y="663"/>
                                  </a:cubicBezTo>
                                  <a:cubicBezTo>
                                    <a:pt x="1486" y="625"/>
                                    <a:pt x="1613" y="650"/>
                                    <a:pt x="1740" y="650"/>
                                  </a:cubicBezTo>
                                  <a:cubicBezTo>
                                    <a:pt x="2477" y="688"/>
                                    <a:pt x="3175" y="409"/>
                                    <a:pt x="3823" y="41"/>
                                  </a:cubicBezTo>
                                  <a:lnTo>
                                    <a:pt x="3905" y="0"/>
                                  </a:lnTo>
                                  <a:close/>
                                </a:path>
                              </a:pathLst>
                            </a:custGeom>
                            <a:ln w="0" cap="flat">
                              <a:miter lim="100000"/>
                            </a:ln>
                          </wps:spPr>
                          <wps:style>
                            <a:lnRef idx="0">
                              <a:srgbClr val="000000">
                                <a:alpha val="0"/>
                              </a:srgbClr>
                            </a:lnRef>
                            <a:fillRef idx="1">
                              <a:srgbClr val="8A317E"/>
                            </a:fillRef>
                            <a:effectRef idx="0">
                              <a:scrgbClr r="0" g="0" b="0"/>
                            </a:effectRef>
                            <a:fontRef idx="none"/>
                          </wps:style>
                          <wps:bodyPr/>
                        </wps:wsp>
                        <wps:wsp>
                          <wps:cNvPr id="365" name="Shape 143"/>
                          <wps:cNvSpPr/>
                          <wps:spPr>
                            <a:xfrm>
                              <a:off x="1313538" y="1151194"/>
                              <a:ext cx="1962" cy="1425"/>
                            </a:xfrm>
                            <a:custGeom>
                              <a:avLst/>
                              <a:gdLst/>
                              <a:ahLst/>
                              <a:cxnLst/>
                              <a:rect l="0" t="0" r="0" b="0"/>
                              <a:pathLst>
                                <a:path w="1962" h="1425">
                                  <a:moveTo>
                                    <a:pt x="1962" y="0"/>
                                  </a:moveTo>
                                  <a:lnTo>
                                    <a:pt x="1962" y="1182"/>
                                  </a:lnTo>
                                  <a:lnTo>
                                    <a:pt x="1918" y="1158"/>
                                  </a:lnTo>
                                  <a:cubicBezTo>
                                    <a:pt x="1562" y="917"/>
                                    <a:pt x="1257" y="828"/>
                                    <a:pt x="927" y="1209"/>
                                  </a:cubicBezTo>
                                  <a:cubicBezTo>
                                    <a:pt x="698" y="1425"/>
                                    <a:pt x="457" y="1349"/>
                                    <a:pt x="191" y="1235"/>
                                  </a:cubicBezTo>
                                  <a:cubicBezTo>
                                    <a:pt x="38" y="1171"/>
                                    <a:pt x="0" y="968"/>
                                    <a:pt x="127" y="879"/>
                                  </a:cubicBezTo>
                                  <a:cubicBezTo>
                                    <a:pt x="419" y="689"/>
                                    <a:pt x="686" y="498"/>
                                    <a:pt x="965" y="359"/>
                                  </a:cubicBezTo>
                                  <a:lnTo>
                                    <a:pt x="1962" y="0"/>
                                  </a:lnTo>
                                  <a:close/>
                                </a:path>
                              </a:pathLst>
                            </a:custGeom>
                            <a:ln w="0" cap="flat">
                              <a:miter lim="100000"/>
                            </a:ln>
                          </wps:spPr>
                          <wps:style>
                            <a:lnRef idx="0">
                              <a:srgbClr val="000000">
                                <a:alpha val="0"/>
                              </a:srgbClr>
                            </a:lnRef>
                            <a:fillRef idx="1">
                              <a:srgbClr val="8A317E"/>
                            </a:fillRef>
                            <a:effectRef idx="0">
                              <a:scrgbClr r="0" g="0" b="0"/>
                            </a:effectRef>
                            <a:fontRef idx="none"/>
                          </wps:style>
                          <wps:bodyPr/>
                        </wps:wsp>
                        <wps:wsp>
                          <wps:cNvPr id="366" name="Shape 144"/>
                          <wps:cNvSpPr/>
                          <wps:spPr>
                            <a:xfrm>
                              <a:off x="1285609" y="1116945"/>
                              <a:ext cx="29890" cy="91173"/>
                            </a:xfrm>
                            <a:custGeom>
                              <a:avLst/>
                              <a:gdLst/>
                              <a:ahLst/>
                              <a:cxnLst/>
                              <a:rect l="0" t="0" r="0" b="0"/>
                              <a:pathLst>
                                <a:path w="29890" h="91173">
                                  <a:moveTo>
                                    <a:pt x="0" y="0"/>
                                  </a:moveTo>
                                  <a:lnTo>
                                    <a:pt x="29890" y="0"/>
                                  </a:lnTo>
                                  <a:lnTo>
                                    <a:pt x="29890" y="26879"/>
                                  </a:lnTo>
                                  <a:lnTo>
                                    <a:pt x="29846" y="26467"/>
                                  </a:lnTo>
                                  <a:cubicBezTo>
                                    <a:pt x="29719" y="26365"/>
                                    <a:pt x="29592" y="26251"/>
                                    <a:pt x="29440" y="26187"/>
                                  </a:cubicBezTo>
                                  <a:cubicBezTo>
                                    <a:pt x="29021" y="25997"/>
                                    <a:pt x="28627" y="25692"/>
                                    <a:pt x="28259" y="25425"/>
                                  </a:cubicBezTo>
                                  <a:cubicBezTo>
                                    <a:pt x="27230" y="24663"/>
                                    <a:pt x="26290" y="23863"/>
                                    <a:pt x="25617" y="22746"/>
                                  </a:cubicBezTo>
                                  <a:cubicBezTo>
                                    <a:pt x="25566" y="22657"/>
                                    <a:pt x="25478" y="22568"/>
                                    <a:pt x="25401" y="22454"/>
                                  </a:cubicBezTo>
                                  <a:cubicBezTo>
                                    <a:pt x="25185" y="22161"/>
                                    <a:pt x="24881" y="22009"/>
                                    <a:pt x="24512" y="22009"/>
                                  </a:cubicBezTo>
                                  <a:cubicBezTo>
                                    <a:pt x="24347" y="21984"/>
                                    <a:pt x="24207" y="22009"/>
                                    <a:pt x="23928" y="22009"/>
                                  </a:cubicBezTo>
                                  <a:cubicBezTo>
                                    <a:pt x="23813" y="22009"/>
                                    <a:pt x="23585" y="22009"/>
                                    <a:pt x="23369" y="22060"/>
                                  </a:cubicBezTo>
                                  <a:cubicBezTo>
                                    <a:pt x="22836" y="22161"/>
                                    <a:pt x="22430" y="22720"/>
                                    <a:pt x="22556" y="23216"/>
                                  </a:cubicBezTo>
                                  <a:cubicBezTo>
                                    <a:pt x="22671" y="23635"/>
                                    <a:pt x="22671" y="24028"/>
                                    <a:pt x="22582" y="24473"/>
                                  </a:cubicBezTo>
                                  <a:cubicBezTo>
                                    <a:pt x="22544" y="24854"/>
                                    <a:pt x="22709" y="25121"/>
                                    <a:pt x="23102" y="25197"/>
                                  </a:cubicBezTo>
                                  <a:cubicBezTo>
                                    <a:pt x="23395" y="25260"/>
                                    <a:pt x="23687" y="25324"/>
                                    <a:pt x="23940" y="25260"/>
                                  </a:cubicBezTo>
                                  <a:cubicBezTo>
                                    <a:pt x="24398" y="25184"/>
                                    <a:pt x="24716" y="25324"/>
                                    <a:pt x="25058" y="25629"/>
                                  </a:cubicBezTo>
                                  <a:cubicBezTo>
                                    <a:pt x="25312" y="25984"/>
                                    <a:pt x="25643" y="26327"/>
                                    <a:pt x="25985" y="26568"/>
                                  </a:cubicBezTo>
                                  <a:cubicBezTo>
                                    <a:pt x="26367" y="26822"/>
                                    <a:pt x="26709" y="27165"/>
                                    <a:pt x="27039" y="27444"/>
                                  </a:cubicBezTo>
                                  <a:cubicBezTo>
                                    <a:pt x="27306" y="27686"/>
                                    <a:pt x="27649" y="27902"/>
                                    <a:pt x="27954" y="28092"/>
                                  </a:cubicBezTo>
                                  <a:cubicBezTo>
                                    <a:pt x="28221" y="28283"/>
                                    <a:pt x="28500" y="28258"/>
                                    <a:pt x="28792" y="28105"/>
                                  </a:cubicBezTo>
                                  <a:cubicBezTo>
                                    <a:pt x="28881" y="28029"/>
                                    <a:pt x="29033" y="27965"/>
                                    <a:pt x="29135" y="27864"/>
                                  </a:cubicBezTo>
                                  <a:lnTo>
                                    <a:pt x="29890" y="26944"/>
                                  </a:lnTo>
                                  <a:lnTo>
                                    <a:pt x="29890" y="31064"/>
                                  </a:lnTo>
                                  <a:lnTo>
                                    <a:pt x="28792" y="31636"/>
                                  </a:lnTo>
                                  <a:cubicBezTo>
                                    <a:pt x="28018" y="31902"/>
                                    <a:pt x="27205" y="32067"/>
                                    <a:pt x="26443" y="32296"/>
                                  </a:cubicBezTo>
                                  <a:cubicBezTo>
                                    <a:pt x="25896" y="32461"/>
                                    <a:pt x="25363" y="32702"/>
                                    <a:pt x="25008" y="33160"/>
                                  </a:cubicBezTo>
                                  <a:cubicBezTo>
                                    <a:pt x="24919" y="33236"/>
                                    <a:pt x="24881" y="33300"/>
                                    <a:pt x="24792" y="33363"/>
                                  </a:cubicBezTo>
                                  <a:cubicBezTo>
                                    <a:pt x="24487" y="33604"/>
                                    <a:pt x="24131" y="33731"/>
                                    <a:pt x="23737" y="33731"/>
                                  </a:cubicBezTo>
                                  <a:cubicBezTo>
                                    <a:pt x="23407" y="33731"/>
                                    <a:pt x="23204" y="33553"/>
                                    <a:pt x="23027" y="33325"/>
                                  </a:cubicBezTo>
                                  <a:cubicBezTo>
                                    <a:pt x="22963" y="33274"/>
                                    <a:pt x="22963" y="33261"/>
                                    <a:pt x="22912" y="33236"/>
                                  </a:cubicBezTo>
                                  <a:cubicBezTo>
                                    <a:pt x="22747" y="33223"/>
                                    <a:pt x="22607" y="33210"/>
                                    <a:pt x="22506" y="33210"/>
                                  </a:cubicBezTo>
                                  <a:cubicBezTo>
                                    <a:pt x="21845" y="33147"/>
                                    <a:pt x="21210" y="33134"/>
                                    <a:pt x="20575" y="32957"/>
                                  </a:cubicBezTo>
                                  <a:cubicBezTo>
                                    <a:pt x="20041" y="32804"/>
                                    <a:pt x="19458" y="32791"/>
                                    <a:pt x="18911" y="32614"/>
                                  </a:cubicBezTo>
                                  <a:lnTo>
                                    <a:pt x="18848" y="32614"/>
                                  </a:lnTo>
                                  <a:cubicBezTo>
                                    <a:pt x="18569" y="32601"/>
                                    <a:pt x="18390" y="32715"/>
                                    <a:pt x="18328" y="32982"/>
                                  </a:cubicBezTo>
                                  <a:cubicBezTo>
                                    <a:pt x="18238" y="33185"/>
                                    <a:pt x="18238" y="33401"/>
                                    <a:pt x="18352" y="33579"/>
                                  </a:cubicBezTo>
                                  <a:cubicBezTo>
                                    <a:pt x="18479" y="33769"/>
                                    <a:pt x="18607" y="33934"/>
                                    <a:pt x="18759" y="34112"/>
                                  </a:cubicBezTo>
                                  <a:cubicBezTo>
                                    <a:pt x="18962" y="34341"/>
                                    <a:pt x="19153" y="34646"/>
                                    <a:pt x="19241" y="34950"/>
                                  </a:cubicBezTo>
                                  <a:cubicBezTo>
                                    <a:pt x="19318" y="35128"/>
                                    <a:pt x="19407" y="35293"/>
                                    <a:pt x="19546" y="35420"/>
                                  </a:cubicBezTo>
                                  <a:cubicBezTo>
                                    <a:pt x="19852" y="35852"/>
                                    <a:pt x="20321" y="36055"/>
                                    <a:pt x="20842" y="36081"/>
                                  </a:cubicBezTo>
                                  <a:cubicBezTo>
                                    <a:pt x="21248" y="36093"/>
                                    <a:pt x="21617" y="36258"/>
                                    <a:pt x="21985" y="36436"/>
                                  </a:cubicBezTo>
                                  <a:cubicBezTo>
                                    <a:pt x="22353" y="36640"/>
                                    <a:pt x="22671" y="37097"/>
                                    <a:pt x="22303" y="37630"/>
                                  </a:cubicBezTo>
                                  <a:cubicBezTo>
                                    <a:pt x="22150" y="37833"/>
                                    <a:pt x="22010" y="37998"/>
                                    <a:pt x="21845" y="38176"/>
                                  </a:cubicBezTo>
                                  <a:cubicBezTo>
                                    <a:pt x="21565" y="38443"/>
                                    <a:pt x="21299" y="38697"/>
                                    <a:pt x="21032" y="38976"/>
                                  </a:cubicBezTo>
                                  <a:cubicBezTo>
                                    <a:pt x="20867" y="39179"/>
                                    <a:pt x="20715" y="39472"/>
                                    <a:pt x="20626" y="39713"/>
                                  </a:cubicBezTo>
                                  <a:cubicBezTo>
                                    <a:pt x="20537" y="39865"/>
                                    <a:pt x="20537" y="40031"/>
                                    <a:pt x="20715" y="40157"/>
                                  </a:cubicBezTo>
                                  <a:cubicBezTo>
                                    <a:pt x="20918" y="40183"/>
                                    <a:pt x="21096" y="40196"/>
                                    <a:pt x="21299" y="40221"/>
                                  </a:cubicBezTo>
                                  <a:cubicBezTo>
                                    <a:pt x="21451" y="40234"/>
                                    <a:pt x="21617" y="40259"/>
                                    <a:pt x="21730" y="40411"/>
                                  </a:cubicBezTo>
                                  <a:cubicBezTo>
                                    <a:pt x="22023" y="40805"/>
                                    <a:pt x="22416" y="40792"/>
                                    <a:pt x="22810" y="40678"/>
                                  </a:cubicBezTo>
                                  <a:cubicBezTo>
                                    <a:pt x="23090" y="40602"/>
                                    <a:pt x="23369" y="40487"/>
                                    <a:pt x="23610" y="40411"/>
                                  </a:cubicBezTo>
                                  <a:cubicBezTo>
                                    <a:pt x="24258" y="40196"/>
                                    <a:pt x="24309" y="40234"/>
                                    <a:pt x="24550" y="40868"/>
                                  </a:cubicBezTo>
                                  <a:cubicBezTo>
                                    <a:pt x="24601" y="40945"/>
                                    <a:pt x="24614" y="41021"/>
                                    <a:pt x="24664" y="41123"/>
                                  </a:cubicBezTo>
                                  <a:cubicBezTo>
                                    <a:pt x="24716" y="41364"/>
                                    <a:pt x="24664" y="41567"/>
                                    <a:pt x="24512" y="41720"/>
                                  </a:cubicBezTo>
                                  <a:cubicBezTo>
                                    <a:pt x="24372" y="41859"/>
                                    <a:pt x="24220" y="41973"/>
                                    <a:pt x="24068" y="42088"/>
                                  </a:cubicBezTo>
                                  <a:cubicBezTo>
                                    <a:pt x="23864" y="42266"/>
                                    <a:pt x="23636" y="42405"/>
                                    <a:pt x="23458" y="42583"/>
                                  </a:cubicBezTo>
                                  <a:cubicBezTo>
                                    <a:pt x="23051" y="43053"/>
                                    <a:pt x="22531" y="43371"/>
                                    <a:pt x="21959" y="43650"/>
                                  </a:cubicBezTo>
                                  <a:cubicBezTo>
                                    <a:pt x="21617" y="43790"/>
                                    <a:pt x="21248" y="43955"/>
                                    <a:pt x="20918" y="44133"/>
                                  </a:cubicBezTo>
                                  <a:cubicBezTo>
                                    <a:pt x="20041" y="44590"/>
                                    <a:pt x="19013" y="44780"/>
                                    <a:pt x="18022" y="44882"/>
                                  </a:cubicBezTo>
                                  <a:cubicBezTo>
                                    <a:pt x="17286" y="44971"/>
                                    <a:pt x="16600" y="45148"/>
                                    <a:pt x="15876" y="45390"/>
                                  </a:cubicBezTo>
                                  <a:cubicBezTo>
                                    <a:pt x="15774" y="45428"/>
                                    <a:pt x="15648" y="45504"/>
                                    <a:pt x="15521" y="45606"/>
                                  </a:cubicBezTo>
                                  <a:cubicBezTo>
                                    <a:pt x="15356" y="45745"/>
                                    <a:pt x="15432" y="46050"/>
                                    <a:pt x="15635" y="46126"/>
                                  </a:cubicBezTo>
                                  <a:cubicBezTo>
                                    <a:pt x="15838" y="46177"/>
                                    <a:pt x="16080" y="46203"/>
                                    <a:pt x="16245" y="46203"/>
                                  </a:cubicBezTo>
                                  <a:cubicBezTo>
                                    <a:pt x="16625" y="46203"/>
                                    <a:pt x="16968" y="46241"/>
                                    <a:pt x="17248" y="46456"/>
                                  </a:cubicBezTo>
                                  <a:cubicBezTo>
                                    <a:pt x="17642" y="46698"/>
                                    <a:pt x="18022" y="46761"/>
                                    <a:pt x="18429" y="46723"/>
                                  </a:cubicBezTo>
                                  <a:cubicBezTo>
                                    <a:pt x="19013" y="46698"/>
                                    <a:pt x="19623" y="46622"/>
                                    <a:pt x="20194" y="46546"/>
                                  </a:cubicBezTo>
                                  <a:cubicBezTo>
                                    <a:pt x="20867" y="46456"/>
                                    <a:pt x="21527" y="46266"/>
                                    <a:pt x="22175" y="46317"/>
                                  </a:cubicBezTo>
                                  <a:cubicBezTo>
                                    <a:pt x="22556" y="46330"/>
                                    <a:pt x="22963" y="46406"/>
                                    <a:pt x="23280" y="46622"/>
                                  </a:cubicBezTo>
                                  <a:cubicBezTo>
                                    <a:pt x="23445" y="46761"/>
                                    <a:pt x="23458" y="46965"/>
                                    <a:pt x="23369" y="47142"/>
                                  </a:cubicBezTo>
                                  <a:cubicBezTo>
                                    <a:pt x="23115" y="47409"/>
                                    <a:pt x="22912" y="47612"/>
                                    <a:pt x="22582" y="47777"/>
                                  </a:cubicBezTo>
                                  <a:cubicBezTo>
                                    <a:pt x="21096" y="48514"/>
                                    <a:pt x="19623" y="49225"/>
                                    <a:pt x="17984" y="49733"/>
                                  </a:cubicBezTo>
                                  <a:cubicBezTo>
                                    <a:pt x="16981" y="50051"/>
                                    <a:pt x="15965" y="50470"/>
                                    <a:pt x="14886" y="50368"/>
                                  </a:cubicBezTo>
                                  <a:cubicBezTo>
                                    <a:pt x="14365" y="50343"/>
                                    <a:pt x="14009" y="50952"/>
                                    <a:pt x="14162" y="51346"/>
                                  </a:cubicBezTo>
                                  <a:cubicBezTo>
                                    <a:pt x="14238" y="51575"/>
                                    <a:pt x="14365" y="51791"/>
                                    <a:pt x="14517" y="51981"/>
                                  </a:cubicBezTo>
                                  <a:cubicBezTo>
                                    <a:pt x="14949" y="52705"/>
                                    <a:pt x="15114" y="52819"/>
                                    <a:pt x="16168" y="52705"/>
                                  </a:cubicBezTo>
                                  <a:cubicBezTo>
                                    <a:pt x="16270" y="52705"/>
                                    <a:pt x="16384" y="52629"/>
                                    <a:pt x="16524" y="52591"/>
                                  </a:cubicBezTo>
                                  <a:cubicBezTo>
                                    <a:pt x="16816" y="52476"/>
                                    <a:pt x="17133" y="52362"/>
                                    <a:pt x="17425" y="52210"/>
                                  </a:cubicBezTo>
                                  <a:cubicBezTo>
                                    <a:pt x="17908" y="51943"/>
                                    <a:pt x="18366" y="51968"/>
                                    <a:pt x="18861" y="52057"/>
                                  </a:cubicBezTo>
                                  <a:cubicBezTo>
                                    <a:pt x="19216" y="52108"/>
                                    <a:pt x="19381" y="52350"/>
                                    <a:pt x="19407" y="52705"/>
                                  </a:cubicBezTo>
                                  <a:cubicBezTo>
                                    <a:pt x="19445" y="52883"/>
                                    <a:pt x="19445" y="53111"/>
                                    <a:pt x="19381" y="53277"/>
                                  </a:cubicBezTo>
                                  <a:cubicBezTo>
                                    <a:pt x="19255" y="53810"/>
                                    <a:pt x="19407" y="54318"/>
                                    <a:pt x="19458" y="54826"/>
                                  </a:cubicBezTo>
                                  <a:cubicBezTo>
                                    <a:pt x="19483" y="55054"/>
                                    <a:pt x="19648" y="55194"/>
                                    <a:pt x="19876" y="55131"/>
                                  </a:cubicBezTo>
                                  <a:cubicBezTo>
                                    <a:pt x="20182" y="55042"/>
                                    <a:pt x="20473" y="54927"/>
                                    <a:pt x="20817" y="54788"/>
                                  </a:cubicBezTo>
                                  <a:cubicBezTo>
                                    <a:pt x="21045" y="54673"/>
                                    <a:pt x="21134" y="54508"/>
                                    <a:pt x="20994" y="54254"/>
                                  </a:cubicBezTo>
                                  <a:cubicBezTo>
                                    <a:pt x="20880" y="54000"/>
                                    <a:pt x="20867" y="53721"/>
                                    <a:pt x="20918" y="53429"/>
                                  </a:cubicBezTo>
                                  <a:cubicBezTo>
                                    <a:pt x="20931" y="53353"/>
                                    <a:pt x="20918" y="53238"/>
                                    <a:pt x="20880" y="53149"/>
                                  </a:cubicBezTo>
                                  <a:cubicBezTo>
                                    <a:pt x="20626" y="52502"/>
                                    <a:pt x="20880" y="51994"/>
                                    <a:pt x="21337" y="51536"/>
                                  </a:cubicBezTo>
                                  <a:cubicBezTo>
                                    <a:pt x="21388" y="51498"/>
                                    <a:pt x="21451" y="51422"/>
                                    <a:pt x="21527" y="51333"/>
                                  </a:cubicBezTo>
                                  <a:cubicBezTo>
                                    <a:pt x="21921" y="50927"/>
                                    <a:pt x="22721" y="50635"/>
                                    <a:pt x="23458" y="50648"/>
                                  </a:cubicBezTo>
                                  <a:cubicBezTo>
                                    <a:pt x="23547" y="51054"/>
                                    <a:pt x="23610" y="51422"/>
                                    <a:pt x="23852" y="51752"/>
                                  </a:cubicBezTo>
                                  <a:cubicBezTo>
                                    <a:pt x="23928" y="51867"/>
                                    <a:pt x="23978" y="52057"/>
                                    <a:pt x="23978" y="52210"/>
                                  </a:cubicBezTo>
                                  <a:cubicBezTo>
                                    <a:pt x="23992" y="52565"/>
                                    <a:pt x="24068" y="52934"/>
                                    <a:pt x="23992" y="53277"/>
                                  </a:cubicBezTo>
                                  <a:cubicBezTo>
                                    <a:pt x="23890" y="54191"/>
                                    <a:pt x="24131" y="54254"/>
                                    <a:pt x="23115" y="54699"/>
                                  </a:cubicBezTo>
                                  <a:cubicBezTo>
                                    <a:pt x="22823" y="54813"/>
                                    <a:pt x="22772" y="55067"/>
                                    <a:pt x="22963" y="55321"/>
                                  </a:cubicBezTo>
                                  <a:cubicBezTo>
                                    <a:pt x="23204" y="55651"/>
                                    <a:pt x="23445" y="55931"/>
                                    <a:pt x="23725" y="56197"/>
                                  </a:cubicBezTo>
                                  <a:cubicBezTo>
                                    <a:pt x="23788" y="56286"/>
                                    <a:pt x="23928" y="56337"/>
                                    <a:pt x="23992" y="56312"/>
                                  </a:cubicBezTo>
                                  <a:cubicBezTo>
                                    <a:pt x="24512" y="56197"/>
                                    <a:pt x="24919" y="56032"/>
                                    <a:pt x="25096" y="55486"/>
                                  </a:cubicBezTo>
                                  <a:cubicBezTo>
                                    <a:pt x="25223" y="54902"/>
                                    <a:pt x="25401" y="54330"/>
                                    <a:pt x="25528" y="53759"/>
                                  </a:cubicBezTo>
                                  <a:cubicBezTo>
                                    <a:pt x="25655" y="53226"/>
                                    <a:pt x="25693" y="52680"/>
                                    <a:pt x="25935" y="52184"/>
                                  </a:cubicBezTo>
                                  <a:cubicBezTo>
                                    <a:pt x="25985" y="52057"/>
                                    <a:pt x="25985" y="51867"/>
                                    <a:pt x="26023" y="51689"/>
                                  </a:cubicBezTo>
                                  <a:cubicBezTo>
                                    <a:pt x="26061" y="51219"/>
                                    <a:pt x="26112" y="50749"/>
                                    <a:pt x="26150" y="50254"/>
                                  </a:cubicBezTo>
                                  <a:cubicBezTo>
                                    <a:pt x="26176" y="49771"/>
                                    <a:pt x="26379" y="49365"/>
                                    <a:pt x="26684" y="48984"/>
                                  </a:cubicBezTo>
                                  <a:cubicBezTo>
                                    <a:pt x="26849" y="48768"/>
                                    <a:pt x="27065" y="48628"/>
                                    <a:pt x="27344" y="48603"/>
                                  </a:cubicBezTo>
                                  <a:cubicBezTo>
                                    <a:pt x="27712" y="48565"/>
                                    <a:pt x="28106" y="48489"/>
                                    <a:pt x="28449" y="48387"/>
                                  </a:cubicBezTo>
                                  <a:lnTo>
                                    <a:pt x="29890" y="47887"/>
                                  </a:lnTo>
                                  <a:lnTo>
                                    <a:pt x="29890" y="50210"/>
                                  </a:lnTo>
                                  <a:lnTo>
                                    <a:pt x="29719" y="50012"/>
                                  </a:lnTo>
                                  <a:cubicBezTo>
                                    <a:pt x="29440" y="49708"/>
                                    <a:pt x="29059" y="49619"/>
                                    <a:pt x="28665" y="49568"/>
                                  </a:cubicBezTo>
                                  <a:cubicBezTo>
                                    <a:pt x="28360" y="49543"/>
                                    <a:pt x="28170" y="49746"/>
                                    <a:pt x="28348" y="50012"/>
                                  </a:cubicBezTo>
                                  <a:cubicBezTo>
                                    <a:pt x="28665" y="50711"/>
                                    <a:pt x="28818" y="51460"/>
                                    <a:pt x="29097" y="52159"/>
                                  </a:cubicBezTo>
                                  <a:cubicBezTo>
                                    <a:pt x="29287" y="52553"/>
                                    <a:pt x="29440" y="52946"/>
                                    <a:pt x="29681" y="53277"/>
                                  </a:cubicBezTo>
                                  <a:lnTo>
                                    <a:pt x="29890" y="53334"/>
                                  </a:lnTo>
                                  <a:lnTo>
                                    <a:pt x="29890" y="91173"/>
                                  </a:lnTo>
                                  <a:lnTo>
                                    <a:pt x="0" y="91173"/>
                                  </a:lnTo>
                                  <a:lnTo>
                                    <a:pt x="0" y="55088"/>
                                  </a:lnTo>
                                  <a:lnTo>
                                    <a:pt x="319" y="55004"/>
                                  </a:lnTo>
                                  <a:cubicBezTo>
                                    <a:pt x="408" y="54711"/>
                                    <a:pt x="408" y="54407"/>
                                    <a:pt x="408" y="54102"/>
                                  </a:cubicBezTo>
                                  <a:cubicBezTo>
                                    <a:pt x="408" y="53137"/>
                                    <a:pt x="293" y="52210"/>
                                    <a:pt x="458" y="51270"/>
                                  </a:cubicBezTo>
                                  <a:cubicBezTo>
                                    <a:pt x="484" y="51219"/>
                                    <a:pt x="484" y="51155"/>
                                    <a:pt x="484" y="51117"/>
                                  </a:cubicBezTo>
                                  <a:cubicBezTo>
                                    <a:pt x="293" y="50343"/>
                                    <a:pt x="408" y="49606"/>
                                    <a:pt x="560" y="48857"/>
                                  </a:cubicBezTo>
                                  <a:cubicBezTo>
                                    <a:pt x="649" y="48565"/>
                                    <a:pt x="661" y="48247"/>
                                    <a:pt x="802" y="47980"/>
                                  </a:cubicBezTo>
                                  <a:cubicBezTo>
                                    <a:pt x="953" y="47701"/>
                                    <a:pt x="979" y="47384"/>
                                    <a:pt x="903" y="47092"/>
                                  </a:cubicBezTo>
                                  <a:cubicBezTo>
                                    <a:pt x="750" y="46546"/>
                                    <a:pt x="649" y="46025"/>
                                    <a:pt x="522" y="45491"/>
                                  </a:cubicBezTo>
                                  <a:cubicBezTo>
                                    <a:pt x="370" y="45009"/>
                                    <a:pt x="370" y="44577"/>
                                    <a:pt x="573" y="44094"/>
                                  </a:cubicBezTo>
                                  <a:cubicBezTo>
                                    <a:pt x="674" y="43929"/>
                                    <a:pt x="725" y="43726"/>
                                    <a:pt x="674" y="43536"/>
                                  </a:cubicBezTo>
                                  <a:cubicBezTo>
                                    <a:pt x="547" y="43104"/>
                                    <a:pt x="674" y="42710"/>
                                    <a:pt x="788" y="42291"/>
                                  </a:cubicBezTo>
                                  <a:cubicBezTo>
                                    <a:pt x="928" y="41897"/>
                                    <a:pt x="1017" y="41478"/>
                                    <a:pt x="1157" y="41059"/>
                                  </a:cubicBezTo>
                                  <a:cubicBezTo>
                                    <a:pt x="1220" y="40691"/>
                                    <a:pt x="1220" y="40361"/>
                                    <a:pt x="1005" y="40031"/>
                                  </a:cubicBezTo>
                                  <a:cubicBezTo>
                                    <a:pt x="573" y="39357"/>
                                    <a:pt x="573" y="38659"/>
                                    <a:pt x="788" y="37897"/>
                                  </a:cubicBezTo>
                                  <a:cubicBezTo>
                                    <a:pt x="928" y="37376"/>
                                    <a:pt x="1017" y="36843"/>
                                    <a:pt x="1157" y="36309"/>
                                  </a:cubicBezTo>
                                  <a:cubicBezTo>
                                    <a:pt x="1157" y="36195"/>
                                    <a:pt x="1157" y="36042"/>
                                    <a:pt x="1220" y="35966"/>
                                  </a:cubicBezTo>
                                  <a:cubicBezTo>
                                    <a:pt x="1550" y="35560"/>
                                    <a:pt x="1462" y="35077"/>
                                    <a:pt x="1462" y="34595"/>
                                  </a:cubicBezTo>
                                  <a:cubicBezTo>
                                    <a:pt x="1500" y="34341"/>
                                    <a:pt x="1462" y="34112"/>
                                    <a:pt x="1462" y="33884"/>
                                  </a:cubicBezTo>
                                  <a:cubicBezTo>
                                    <a:pt x="1639" y="32080"/>
                                    <a:pt x="1309" y="30328"/>
                                    <a:pt x="865" y="28600"/>
                                  </a:cubicBezTo>
                                  <a:cubicBezTo>
                                    <a:pt x="788" y="28245"/>
                                    <a:pt x="725" y="27915"/>
                                    <a:pt x="573" y="27572"/>
                                  </a:cubicBezTo>
                                  <a:lnTo>
                                    <a:pt x="0" y="27107"/>
                                  </a:lnTo>
                                  <a:lnTo>
                                    <a:pt x="0" y="0"/>
                                  </a:lnTo>
                                  <a:close/>
                                </a:path>
                              </a:pathLst>
                            </a:custGeom>
                            <a:ln w="0" cap="flat">
                              <a:miter lim="100000"/>
                            </a:ln>
                          </wps:spPr>
                          <wps:style>
                            <a:lnRef idx="0">
                              <a:srgbClr val="000000">
                                <a:alpha val="0"/>
                              </a:srgbClr>
                            </a:lnRef>
                            <a:fillRef idx="1">
                              <a:srgbClr val="8A317E"/>
                            </a:fillRef>
                            <a:effectRef idx="0">
                              <a:scrgbClr r="0" g="0" b="0"/>
                            </a:effectRef>
                            <a:fontRef idx="none"/>
                          </wps:style>
                          <wps:bodyPr/>
                        </wps:wsp>
                        <wps:wsp>
                          <wps:cNvPr id="367" name="Shape 145"/>
                          <wps:cNvSpPr/>
                          <wps:spPr>
                            <a:xfrm>
                              <a:off x="1315500" y="1159109"/>
                              <a:ext cx="6372" cy="49009"/>
                            </a:xfrm>
                            <a:custGeom>
                              <a:avLst/>
                              <a:gdLst/>
                              <a:ahLst/>
                              <a:cxnLst/>
                              <a:rect l="0" t="0" r="0" b="0"/>
                              <a:pathLst>
                                <a:path w="6372" h="49009">
                                  <a:moveTo>
                                    <a:pt x="6153" y="0"/>
                                  </a:moveTo>
                                  <a:lnTo>
                                    <a:pt x="6372" y="62"/>
                                  </a:lnTo>
                                  <a:lnTo>
                                    <a:pt x="6372" y="49009"/>
                                  </a:lnTo>
                                  <a:lnTo>
                                    <a:pt x="0" y="49009"/>
                                  </a:lnTo>
                                  <a:lnTo>
                                    <a:pt x="0" y="11169"/>
                                  </a:lnTo>
                                  <a:lnTo>
                                    <a:pt x="629" y="11341"/>
                                  </a:lnTo>
                                  <a:cubicBezTo>
                                    <a:pt x="692" y="11316"/>
                                    <a:pt x="794" y="11290"/>
                                    <a:pt x="895" y="11252"/>
                                  </a:cubicBezTo>
                                  <a:cubicBezTo>
                                    <a:pt x="1645" y="10884"/>
                                    <a:pt x="1784" y="10642"/>
                                    <a:pt x="1416" y="9715"/>
                                  </a:cubicBezTo>
                                  <a:cubicBezTo>
                                    <a:pt x="1391" y="9677"/>
                                    <a:pt x="1353" y="9639"/>
                                    <a:pt x="1340" y="9588"/>
                                  </a:cubicBezTo>
                                  <a:lnTo>
                                    <a:pt x="0" y="8046"/>
                                  </a:lnTo>
                                  <a:lnTo>
                                    <a:pt x="0" y="5723"/>
                                  </a:lnTo>
                                  <a:lnTo>
                                    <a:pt x="718" y="5474"/>
                                  </a:lnTo>
                                  <a:cubicBezTo>
                                    <a:pt x="933" y="5397"/>
                                    <a:pt x="1048" y="5245"/>
                                    <a:pt x="1010" y="5029"/>
                                  </a:cubicBezTo>
                                  <a:cubicBezTo>
                                    <a:pt x="1010" y="4800"/>
                                    <a:pt x="972" y="4559"/>
                                    <a:pt x="959" y="4330"/>
                                  </a:cubicBezTo>
                                  <a:cubicBezTo>
                                    <a:pt x="895" y="4001"/>
                                    <a:pt x="718" y="3759"/>
                                    <a:pt x="451" y="3556"/>
                                  </a:cubicBezTo>
                                  <a:lnTo>
                                    <a:pt x="0" y="3431"/>
                                  </a:lnTo>
                                  <a:lnTo>
                                    <a:pt x="0" y="1331"/>
                                  </a:lnTo>
                                  <a:lnTo>
                                    <a:pt x="1098" y="787"/>
                                  </a:lnTo>
                                  <a:cubicBezTo>
                                    <a:pt x="1670" y="521"/>
                                    <a:pt x="1937" y="686"/>
                                    <a:pt x="1899" y="1359"/>
                                  </a:cubicBezTo>
                                  <a:cubicBezTo>
                                    <a:pt x="1860" y="1829"/>
                                    <a:pt x="1912" y="2273"/>
                                    <a:pt x="1987" y="2756"/>
                                  </a:cubicBezTo>
                                  <a:cubicBezTo>
                                    <a:pt x="2115" y="3391"/>
                                    <a:pt x="2178" y="4013"/>
                                    <a:pt x="2166" y="4673"/>
                                  </a:cubicBezTo>
                                  <a:cubicBezTo>
                                    <a:pt x="2128" y="5245"/>
                                    <a:pt x="2128" y="5804"/>
                                    <a:pt x="1937" y="6362"/>
                                  </a:cubicBezTo>
                                  <a:cubicBezTo>
                                    <a:pt x="1772" y="6743"/>
                                    <a:pt x="2025" y="7163"/>
                                    <a:pt x="2394" y="7226"/>
                                  </a:cubicBezTo>
                                  <a:cubicBezTo>
                                    <a:pt x="2725" y="7264"/>
                                    <a:pt x="3080" y="7137"/>
                                    <a:pt x="3322" y="6921"/>
                                  </a:cubicBezTo>
                                  <a:cubicBezTo>
                                    <a:pt x="3525" y="6769"/>
                                    <a:pt x="3499" y="6540"/>
                                    <a:pt x="3511" y="6324"/>
                                  </a:cubicBezTo>
                                  <a:cubicBezTo>
                                    <a:pt x="3525" y="5778"/>
                                    <a:pt x="3525" y="5181"/>
                                    <a:pt x="3639" y="4635"/>
                                  </a:cubicBezTo>
                                  <a:cubicBezTo>
                                    <a:pt x="3766" y="3962"/>
                                    <a:pt x="4020" y="3327"/>
                                    <a:pt x="4235" y="2641"/>
                                  </a:cubicBezTo>
                                  <a:cubicBezTo>
                                    <a:pt x="4438" y="1867"/>
                                    <a:pt x="4883" y="1232"/>
                                    <a:pt x="5391" y="622"/>
                                  </a:cubicBezTo>
                                  <a:cubicBezTo>
                                    <a:pt x="5607" y="368"/>
                                    <a:pt x="5861" y="127"/>
                                    <a:pt x="6153" y="0"/>
                                  </a:cubicBezTo>
                                  <a:close/>
                                </a:path>
                              </a:pathLst>
                            </a:custGeom>
                            <a:ln w="0" cap="flat">
                              <a:miter lim="100000"/>
                            </a:ln>
                          </wps:spPr>
                          <wps:style>
                            <a:lnRef idx="0">
                              <a:srgbClr val="000000">
                                <a:alpha val="0"/>
                              </a:srgbClr>
                            </a:lnRef>
                            <a:fillRef idx="1">
                              <a:srgbClr val="8A317E"/>
                            </a:fillRef>
                            <a:effectRef idx="0">
                              <a:scrgbClr r="0" g="0" b="0"/>
                            </a:effectRef>
                            <a:fontRef idx="none"/>
                          </wps:style>
                          <wps:bodyPr/>
                        </wps:wsp>
                        <wps:wsp>
                          <wps:cNvPr id="368" name="Shape 146"/>
                          <wps:cNvSpPr/>
                          <wps:spPr>
                            <a:xfrm>
                              <a:off x="1315201" y="1116945"/>
                              <a:ext cx="6671" cy="42227"/>
                            </a:xfrm>
                            <a:custGeom>
                              <a:avLst/>
                              <a:gdLst/>
                              <a:ahLst/>
                              <a:cxnLst/>
                              <a:rect l="0" t="0" r="0" b="0"/>
                              <a:pathLst>
                                <a:path w="6671" h="42227">
                                  <a:moveTo>
                                    <a:pt x="298" y="0"/>
                                  </a:moveTo>
                                  <a:lnTo>
                                    <a:pt x="6671" y="0"/>
                                  </a:lnTo>
                                  <a:lnTo>
                                    <a:pt x="6671" y="29679"/>
                                  </a:lnTo>
                                  <a:lnTo>
                                    <a:pt x="6223" y="30023"/>
                                  </a:lnTo>
                                  <a:cubicBezTo>
                                    <a:pt x="6135" y="30353"/>
                                    <a:pt x="5982" y="30671"/>
                                    <a:pt x="5817" y="30988"/>
                                  </a:cubicBezTo>
                                  <a:cubicBezTo>
                                    <a:pt x="5652" y="31394"/>
                                    <a:pt x="5461" y="31775"/>
                                    <a:pt x="5296" y="32169"/>
                                  </a:cubicBezTo>
                                  <a:cubicBezTo>
                                    <a:pt x="5144" y="32588"/>
                                    <a:pt x="5017" y="33032"/>
                                    <a:pt x="4915" y="33452"/>
                                  </a:cubicBezTo>
                                  <a:cubicBezTo>
                                    <a:pt x="4814" y="33731"/>
                                    <a:pt x="4979" y="33909"/>
                                    <a:pt x="5258" y="33922"/>
                                  </a:cubicBezTo>
                                  <a:cubicBezTo>
                                    <a:pt x="5486" y="33934"/>
                                    <a:pt x="5690" y="33922"/>
                                    <a:pt x="5906" y="33922"/>
                                  </a:cubicBezTo>
                                  <a:lnTo>
                                    <a:pt x="5906" y="33934"/>
                                  </a:lnTo>
                                  <a:cubicBezTo>
                                    <a:pt x="6058" y="33934"/>
                                    <a:pt x="6223" y="33934"/>
                                    <a:pt x="6414" y="33960"/>
                                  </a:cubicBezTo>
                                  <a:lnTo>
                                    <a:pt x="6671" y="33790"/>
                                  </a:lnTo>
                                  <a:lnTo>
                                    <a:pt x="6671" y="37484"/>
                                  </a:lnTo>
                                  <a:lnTo>
                                    <a:pt x="6109" y="38595"/>
                                  </a:lnTo>
                                  <a:cubicBezTo>
                                    <a:pt x="5944" y="38951"/>
                                    <a:pt x="5614" y="39065"/>
                                    <a:pt x="5283" y="38862"/>
                                  </a:cubicBezTo>
                                  <a:cubicBezTo>
                                    <a:pt x="4838" y="38583"/>
                                    <a:pt x="4483" y="38290"/>
                                    <a:pt x="4509" y="37681"/>
                                  </a:cubicBezTo>
                                  <a:cubicBezTo>
                                    <a:pt x="4559" y="37325"/>
                                    <a:pt x="4305" y="37211"/>
                                    <a:pt x="4026" y="37414"/>
                                  </a:cubicBezTo>
                                  <a:cubicBezTo>
                                    <a:pt x="3531" y="37719"/>
                                    <a:pt x="3149" y="38113"/>
                                    <a:pt x="2960" y="38646"/>
                                  </a:cubicBezTo>
                                  <a:cubicBezTo>
                                    <a:pt x="2769" y="39141"/>
                                    <a:pt x="2591" y="39675"/>
                                    <a:pt x="2591" y="40234"/>
                                  </a:cubicBezTo>
                                  <a:cubicBezTo>
                                    <a:pt x="2604" y="40792"/>
                                    <a:pt x="2540" y="41313"/>
                                    <a:pt x="2515" y="41859"/>
                                  </a:cubicBezTo>
                                  <a:cubicBezTo>
                                    <a:pt x="2489" y="41897"/>
                                    <a:pt x="2489" y="41973"/>
                                    <a:pt x="2477" y="41999"/>
                                  </a:cubicBezTo>
                                  <a:cubicBezTo>
                                    <a:pt x="2464" y="42139"/>
                                    <a:pt x="2248" y="42227"/>
                                    <a:pt x="2159" y="42139"/>
                                  </a:cubicBezTo>
                                  <a:cubicBezTo>
                                    <a:pt x="2032" y="42024"/>
                                    <a:pt x="1956" y="41897"/>
                                    <a:pt x="1854" y="41796"/>
                                  </a:cubicBezTo>
                                  <a:cubicBezTo>
                                    <a:pt x="1422" y="41262"/>
                                    <a:pt x="940" y="40792"/>
                                    <a:pt x="318" y="40437"/>
                                  </a:cubicBezTo>
                                  <a:cubicBezTo>
                                    <a:pt x="0" y="40272"/>
                                    <a:pt x="13" y="40005"/>
                                    <a:pt x="330" y="39815"/>
                                  </a:cubicBezTo>
                                  <a:cubicBezTo>
                                    <a:pt x="457" y="39776"/>
                                    <a:pt x="533" y="39738"/>
                                    <a:pt x="597" y="39700"/>
                                  </a:cubicBezTo>
                                  <a:cubicBezTo>
                                    <a:pt x="1092" y="39510"/>
                                    <a:pt x="1308" y="39141"/>
                                    <a:pt x="1308" y="38659"/>
                                  </a:cubicBezTo>
                                  <a:cubicBezTo>
                                    <a:pt x="1308" y="38011"/>
                                    <a:pt x="1308" y="37376"/>
                                    <a:pt x="1359" y="36716"/>
                                  </a:cubicBezTo>
                                  <a:cubicBezTo>
                                    <a:pt x="1397" y="36271"/>
                                    <a:pt x="1194" y="35941"/>
                                    <a:pt x="813" y="35712"/>
                                  </a:cubicBezTo>
                                  <a:lnTo>
                                    <a:pt x="298" y="35432"/>
                                  </a:lnTo>
                                  <a:lnTo>
                                    <a:pt x="298" y="34249"/>
                                  </a:lnTo>
                                  <a:lnTo>
                                    <a:pt x="927" y="34023"/>
                                  </a:lnTo>
                                  <a:cubicBezTo>
                                    <a:pt x="1029" y="33985"/>
                                    <a:pt x="1194" y="33960"/>
                                    <a:pt x="1346" y="33960"/>
                                  </a:cubicBezTo>
                                  <a:cubicBezTo>
                                    <a:pt x="1969" y="34023"/>
                                    <a:pt x="2337" y="33642"/>
                                    <a:pt x="2654" y="33147"/>
                                  </a:cubicBezTo>
                                  <a:cubicBezTo>
                                    <a:pt x="2960" y="32677"/>
                                    <a:pt x="3061" y="32156"/>
                                    <a:pt x="3086" y="31585"/>
                                  </a:cubicBezTo>
                                  <a:cubicBezTo>
                                    <a:pt x="3125" y="30683"/>
                                    <a:pt x="2832" y="29959"/>
                                    <a:pt x="2070" y="29464"/>
                                  </a:cubicBezTo>
                                  <a:cubicBezTo>
                                    <a:pt x="1842" y="29299"/>
                                    <a:pt x="1639" y="29185"/>
                                    <a:pt x="1346" y="29235"/>
                                  </a:cubicBezTo>
                                  <a:cubicBezTo>
                                    <a:pt x="1194" y="29235"/>
                                    <a:pt x="1105" y="29426"/>
                                    <a:pt x="1194" y="29540"/>
                                  </a:cubicBezTo>
                                  <a:cubicBezTo>
                                    <a:pt x="1219" y="29604"/>
                                    <a:pt x="1308" y="29629"/>
                                    <a:pt x="1346" y="29680"/>
                                  </a:cubicBezTo>
                                  <a:cubicBezTo>
                                    <a:pt x="1588" y="29959"/>
                                    <a:pt x="1613" y="30099"/>
                                    <a:pt x="1397" y="30353"/>
                                  </a:cubicBezTo>
                                  <a:cubicBezTo>
                                    <a:pt x="1308" y="30467"/>
                                    <a:pt x="1194" y="30556"/>
                                    <a:pt x="1054" y="30671"/>
                                  </a:cubicBezTo>
                                  <a:lnTo>
                                    <a:pt x="298" y="31064"/>
                                  </a:lnTo>
                                  <a:lnTo>
                                    <a:pt x="298" y="26944"/>
                                  </a:lnTo>
                                  <a:lnTo>
                                    <a:pt x="305" y="26937"/>
                                  </a:lnTo>
                                  <a:lnTo>
                                    <a:pt x="298" y="26879"/>
                                  </a:lnTo>
                                  <a:lnTo>
                                    <a:pt x="298" y="0"/>
                                  </a:lnTo>
                                  <a:close/>
                                </a:path>
                              </a:pathLst>
                            </a:custGeom>
                            <a:ln w="0" cap="flat">
                              <a:miter lim="100000"/>
                            </a:ln>
                          </wps:spPr>
                          <wps:style>
                            <a:lnRef idx="0">
                              <a:srgbClr val="000000">
                                <a:alpha val="0"/>
                              </a:srgbClr>
                            </a:lnRef>
                            <a:fillRef idx="1">
                              <a:srgbClr val="8A317E"/>
                            </a:fillRef>
                            <a:effectRef idx="0">
                              <a:scrgbClr r="0" g="0" b="0"/>
                            </a:effectRef>
                            <a:fontRef idx="none"/>
                          </wps:style>
                          <wps:bodyPr/>
                        </wps:wsp>
                        <wps:wsp>
                          <wps:cNvPr id="369" name="Shape 147"/>
                          <wps:cNvSpPr/>
                          <wps:spPr>
                            <a:xfrm>
                              <a:off x="1321872" y="1116945"/>
                              <a:ext cx="75130" cy="91173"/>
                            </a:xfrm>
                            <a:custGeom>
                              <a:avLst/>
                              <a:gdLst/>
                              <a:ahLst/>
                              <a:cxnLst/>
                              <a:rect l="0" t="0" r="0" b="0"/>
                              <a:pathLst>
                                <a:path w="75130" h="91173">
                                  <a:moveTo>
                                    <a:pt x="0" y="0"/>
                                  </a:moveTo>
                                  <a:lnTo>
                                    <a:pt x="65275" y="0"/>
                                  </a:lnTo>
                                  <a:lnTo>
                                    <a:pt x="65275" y="18237"/>
                                  </a:lnTo>
                                  <a:lnTo>
                                    <a:pt x="75130" y="18237"/>
                                  </a:lnTo>
                                  <a:lnTo>
                                    <a:pt x="75130" y="91173"/>
                                  </a:lnTo>
                                  <a:lnTo>
                                    <a:pt x="0" y="91173"/>
                                  </a:lnTo>
                                  <a:lnTo>
                                    <a:pt x="0" y="42226"/>
                                  </a:lnTo>
                                  <a:lnTo>
                                    <a:pt x="226" y="42291"/>
                                  </a:lnTo>
                                  <a:cubicBezTo>
                                    <a:pt x="479" y="42812"/>
                                    <a:pt x="746" y="43332"/>
                                    <a:pt x="657" y="43917"/>
                                  </a:cubicBezTo>
                                  <a:cubicBezTo>
                                    <a:pt x="644" y="44120"/>
                                    <a:pt x="657" y="44298"/>
                                    <a:pt x="721" y="44501"/>
                                  </a:cubicBezTo>
                                  <a:cubicBezTo>
                                    <a:pt x="809" y="44945"/>
                                    <a:pt x="809" y="45390"/>
                                    <a:pt x="644" y="45834"/>
                                  </a:cubicBezTo>
                                  <a:cubicBezTo>
                                    <a:pt x="518" y="46241"/>
                                    <a:pt x="492" y="46672"/>
                                    <a:pt x="619" y="47092"/>
                                  </a:cubicBezTo>
                                  <a:cubicBezTo>
                                    <a:pt x="784" y="47561"/>
                                    <a:pt x="898" y="47980"/>
                                    <a:pt x="898" y="48476"/>
                                  </a:cubicBezTo>
                                  <a:cubicBezTo>
                                    <a:pt x="898" y="48577"/>
                                    <a:pt x="911" y="48679"/>
                                    <a:pt x="962" y="48755"/>
                                  </a:cubicBezTo>
                                  <a:cubicBezTo>
                                    <a:pt x="1191" y="49390"/>
                                    <a:pt x="1139" y="50038"/>
                                    <a:pt x="1038" y="50673"/>
                                  </a:cubicBezTo>
                                  <a:cubicBezTo>
                                    <a:pt x="898" y="51359"/>
                                    <a:pt x="898" y="52070"/>
                                    <a:pt x="988" y="52781"/>
                                  </a:cubicBezTo>
                                  <a:cubicBezTo>
                                    <a:pt x="1000" y="52984"/>
                                    <a:pt x="1000" y="53213"/>
                                    <a:pt x="962" y="53416"/>
                                  </a:cubicBezTo>
                                  <a:cubicBezTo>
                                    <a:pt x="784" y="54178"/>
                                    <a:pt x="708" y="54953"/>
                                    <a:pt x="759" y="55753"/>
                                  </a:cubicBezTo>
                                  <a:cubicBezTo>
                                    <a:pt x="759" y="55893"/>
                                    <a:pt x="721" y="56032"/>
                                    <a:pt x="708" y="56172"/>
                                  </a:cubicBezTo>
                                  <a:cubicBezTo>
                                    <a:pt x="695" y="56362"/>
                                    <a:pt x="644" y="56591"/>
                                    <a:pt x="644" y="56807"/>
                                  </a:cubicBezTo>
                                  <a:cubicBezTo>
                                    <a:pt x="746" y="57696"/>
                                    <a:pt x="594" y="58560"/>
                                    <a:pt x="250" y="59385"/>
                                  </a:cubicBezTo>
                                  <a:cubicBezTo>
                                    <a:pt x="73" y="59779"/>
                                    <a:pt x="60" y="60223"/>
                                    <a:pt x="73" y="60642"/>
                                  </a:cubicBezTo>
                                  <a:cubicBezTo>
                                    <a:pt x="124" y="61214"/>
                                    <a:pt x="479" y="61506"/>
                                    <a:pt x="1038" y="61430"/>
                                  </a:cubicBezTo>
                                  <a:cubicBezTo>
                                    <a:pt x="1280" y="61392"/>
                                    <a:pt x="1508" y="61341"/>
                                    <a:pt x="1736" y="61290"/>
                                  </a:cubicBezTo>
                                  <a:cubicBezTo>
                                    <a:pt x="1915" y="61214"/>
                                    <a:pt x="2054" y="61087"/>
                                    <a:pt x="2105" y="60884"/>
                                  </a:cubicBezTo>
                                  <a:cubicBezTo>
                                    <a:pt x="2207" y="60465"/>
                                    <a:pt x="2295" y="60058"/>
                                    <a:pt x="2295" y="59639"/>
                                  </a:cubicBezTo>
                                  <a:cubicBezTo>
                                    <a:pt x="2295" y="59461"/>
                                    <a:pt x="2295" y="59220"/>
                                    <a:pt x="2372" y="59081"/>
                                  </a:cubicBezTo>
                                  <a:cubicBezTo>
                                    <a:pt x="2549" y="58738"/>
                                    <a:pt x="2549" y="58382"/>
                                    <a:pt x="2537" y="58039"/>
                                  </a:cubicBezTo>
                                  <a:cubicBezTo>
                                    <a:pt x="2511" y="57429"/>
                                    <a:pt x="2321" y="56845"/>
                                    <a:pt x="2537" y="56274"/>
                                  </a:cubicBezTo>
                                  <a:cubicBezTo>
                                    <a:pt x="2575" y="56172"/>
                                    <a:pt x="2549" y="56045"/>
                                    <a:pt x="2511" y="55981"/>
                                  </a:cubicBezTo>
                                  <a:cubicBezTo>
                                    <a:pt x="2410" y="55664"/>
                                    <a:pt x="2460" y="55359"/>
                                    <a:pt x="2575" y="55067"/>
                                  </a:cubicBezTo>
                                  <a:cubicBezTo>
                                    <a:pt x="2663" y="54826"/>
                                    <a:pt x="2702" y="54610"/>
                                    <a:pt x="2651" y="54381"/>
                                  </a:cubicBezTo>
                                  <a:cubicBezTo>
                                    <a:pt x="2575" y="54178"/>
                                    <a:pt x="2651" y="54013"/>
                                    <a:pt x="2778" y="53835"/>
                                  </a:cubicBezTo>
                                  <a:cubicBezTo>
                                    <a:pt x="3070" y="53594"/>
                                    <a:pt x="3083" y="53238"/>
                                    <a:pt x="3121" y="52857"/>
                                  </a:cubicBezTo>
                                  <a:cubicBezTo>
                                    <a:pt x="3222" y="51536"/>
                                    <a:pt x="2994" y="50254"/>
                                    <a:pt x="2956" y="48958"/>
                                  </a:cubicBezTo>
                                  <a:cubicBezTo>
                                    <a:pt x="2892" y="47739"/>
                                    <a:pt x="2829" y="46520"/>
                                    <a:pt x="3235" y="45351"/>
                                  </a:cubicBezTo>
                                  <a:cubicBezTo>
                                    <a:pt x="3337" y="45072"/>
                                    <a:pt x="3337" y="44805"/>
                                    <a:pt x="3273" y="44526"/>
                                  </a:cubicBezTo>
                                  <a:cubicBezTo>
                                    <a:pt x="3197" y="43447"/>
                                    <a:pt x="3260" y="42392"/>
                                    <a:pt x="3349" y="41313"/>
                                  </a:cubicBezTo>
                                  <a:cubicBezTo>
                                    <a:pt x="3439" y="40640"/>
                                    <a:pt x="3769" y="40183"/>
                                    <a:pt x="4442" y="39967"/>
                                  </a:cubicBezTo>
                                  <a:cubicBezTo>
                                    <a:pt x="4670" y="39891"/>
                                    <a:pt x="4861" y="39776"/>
                                    <a:pt x="5064" y="39624"/>
                                  </a:cubicBezTo>
                                  <a:cubicBezTo>
                                    <a:pt x="5547" y="39256"/>
                                    <a:pt x="5661" y="38646"/>
                                    <a:pt x="5445" y="38074"/>
                                  </a:cubicBezTo>
                                  <a:cubicBezTo>
                                    <a:pt x="5229" y="37605"/>
                                    <a:pt x="4835" y="37376"/>
                                    <a:pt x="4366" y="37198"/>
                                  </a:cubicBezTo>
                                  <a:cubicBezTo>
                                    <a:pt x="3934" y="37046"/>
                                    <a:pt x="3540" y="36944"/>
                                    <a:pt x="3083" y="37249"/>
                                  </a:cubicBezTo>
                                  <a:cubicBezTo>
                                    <a:pt x="2854" y="37440"/>
                                    <a:pt x="2663" y="37325"/>
                                    <a:pt x="2549" y="37046"/>
                                  </a:cubicBezTo>
                                  <a:cubicBezTo>
                                    <a:pt x="2436" y="36830"/>
                                    <a:pt x="2359" y="36576"/>
                                    <a:pt x="2245" y="36335"/>
                                  </a:cubicBezTo>
                                  <a:cubicBezTo>
                                    <a:pt x="2156" y="36144"/>
                                    <a:pt x="1991" y="36042"/>
                                    <a:pt x="1787" y="36055"/>
                                  </a:cubicBezTo>
                                  <a:cubicBezTo>
                                    <a:pt x="1610" y="36081"/>
                                    <a:pt x="1457" y="36119"/>
                                    <a:pt x="1318" y="36182"/>
                                  </a:cubicBezTo>
                                  <a:cubicBezTo>
                                    <a:pt x="721" y="36449"/>
                                    <a:pt x="264" y="36868"/>
                                    <a:pt x="22" y="37440"/>
                                  </a:cubicBezTo>
                                  <a:lnTo>
                                    <a:pt x="0" y="37484"/>
                                  </a:lnTo>
                                  <a:lnTo>
                                    <a:pt x="0" y="33790"/>
                                  </a:lnTo>
                                  <a:lnTo>
                                    <a:pt x="340" y="33566"/>
                                  </a:lnTo>
                                  <a:cubicBezTo>
                                    <a:pt x="594" y="32931"/>
                                    <a:pt x="898" y="32296"/>
                                    <a:pt x="988" y="31610"/>
                                  </a:cubicBezTo>
                                  <a:cubicBezTo>
                                    <a:pt x="1038" y="31217"/>
                                    <a:pt x="1101" y="30899"/>
                                    <a:pt x="1343" y="30556"/>
                                  </a:cubicBezTo>
                                  <a:cubicBezTo>
                                    <a:pt x="1483" y="30366"/>
                                    <a:pt x="1610" y="30163"/>
                                    <a:pt x="1724" y="29959"/>
                                  </a:cubicBezTo>
                                  <a:cubicBezTo>
                                    <a:pt x="1838" y="29782"/>
                                    <a:pt x="1787" y="29604"/>
                                    <a:pt x="1597" y="29464"/>
                                  </a:cubicBezTo>
                                  <a:cubicBezTo>
                                    <a:pt x="1318" y="29273"/>
                                    <a:pt x="1000" y="29185"/>
                                    <a:pt x="644" y="29185"/>
                                  </a:cubicBezTo>
                                  <a:lnTo>
                                    <a:pt x="0" y="29679"/>
                                  </a:lnTo>
                                  <a:lnTo>
                                    <a:pt x="0" y="0"/>
                                  </a:lnTo>
                                  <a:close/>
                                </a:path>
                              </a:pathLst>
                            </a:custGeom>
                            <a:ln w="0" cap="flat">
                              <a:miter lim="100000"/>
                            </a:ln>
                          </wps:spPr>
                          <wps:style>
                            <a:lnRef idx="0">
                              <a:srgbClr val="000000">
                                <a:alpha val="0"/>
                              </a:srgbClr>
                            </a:lnRef>
                            <a:fillRef idx="1">
                              <a:srgbClr val="8A317E"/>
                            </a:fillRef>
                            <a:effectRef idx="0">
                              <a:scrgbClr r="0" g="0" b="0"/>
                            </a:effectRef>
                            <a:fontRef idx="none"/>
                          </wps:style>
                          <wps:bodyPr/>
                        </wps:wsp>
                        <wps:wsp>
                          <wps:cNvPr id="370" name="Shape 148"/>
                          <wps:cNvSpPr/>
                          <wps:spPr>
                            <a:xfrm>
                              <a:off x="1313421" y="1157386"/>
                              <a:ext cx="1105" cy="838"/>
                            </a:xfrm>
                            <a:custGeom>
                              <a:avLst/>
                              <a:gdLst/>
                              <a:ahLst/>
                              <a:cxnLst/>
                              <a:rect l="0" t="0" r="0" b="0"/>
                              <a:pathLst>
                                <a:path w="1105" h="838">
                                  <a:moveTo>
                                    <a:pt x="915" y="26"/>
                                  </a:moveTo>
                                  <a:cubicBezTo>
                                    <a:pt x="978" y="0"/>
                                    <a:pt x="1042" y="64"/>
                                    <a:pt x="1054" y="127"/>
                                  </a:cubicBezTo>
                                  <a:cubicBezTo>
                                    <a:pt x="1105" y="165"/>
                                    <a:pt x="1105" y="279"/>
                                    <a:pt x="1067" y="318"/>
                                  </a:cubicBezTo>
                                  <a:cubicBezTo>
                                    <a:pt x="915" y="559"/>
                                    <a:pt x="648" y="711"/>
                                    <a:pt x="394" y="800"/>
                                  </a:cubicBezTo>
                                  <a:cubicBezTo>
                                    <a:pt x="229" y="838"/>
                                    <a:pt x="13" y="686"/>
                                    <a:pt x="0" y="470"/>
                                  </a:cubicBezTo>
                                  <a:cubicBezTo>
                                    <a:pt x="26" y="419"/>
                                    <a:pt x="51" y="305"/>
                                    <a:pt x="127" y="292"/>
                                  </a:cubicBezTo>
                                  <a:cubicBezTo>
                                    <a:pt x="356" y="165"/>
                                    <a:pt x="636" y="89"/>
                                    <a:pt x="915" y="26"/>
                                  </a:cubicBezTo>
                                  <a:close/>
                                </a:path>
                              </a:pathLst>
                            </a:custGeom>
                            <a:ln w="0" cap="flat">
                              <a:miter lim="100000"/>
                            </a:ln>
                          </wps:spPr>
                          <wps:style>
                            <a:lnRef idx="0">
                              <a:srgbClr val="000000">
                                <a:alpha val="0"/>
                              </a:srgbClr>
                            </a:lnRef>
                            <a:fillRef idx="1">
                              <a:srgbClr val="8A317E"/>
                            </a:fillRef>
                            <a:effectRef idx="0">
                              <a:scrgbClr r="0" g="0" b="0"/>
                            </a:effectRef>
                            <a:fontRef idx="none"/>
                          </wps:style>
                          <wps:bodyPr/>
                        </wps:wsp>
                        <wps:wsp>
                          <wps:cNvPr id="371" name="Shape 149"/>
                          <wps:cNvSpPr/>
                          <wps:spPr>
                            <a:xfrm>
                              <a:off x="1211908" y="1161459"/>
                              <a:ext cx="3721" cy="5461"/>
                            </a:xfrm>
                            <a:custGeom>
                              <a:avLst/>
                              <a:gdLst/>
                              <a:ahLst/>
                              <a:cxnLst/>
                              <a:rect l="0" t="0" r="0" b="0"/>
                              <a:pathLst>
                                <a:path w="3721" h="5461">
                                  <a:moveTo>
                                    <a:pt x="3035" y="114"/>
                                  </a:moveTo>
                                  <a:cubicBezTo>
                                    <a:pt x="3429" y="0"/>
                                    <a:pt x="3721" y="254"/>
                                    <a:pt x="3658" y="648"/>
                                  </a:cubicBezTo>
                                  <a:cubicBezTo>
                                    <a:pt x="3582" y="1092"/>
                                    <a:pt x="3480" y="1486"/>
                                    <a:pt x="3213" y="1841"/>
                                  </a:cubicBezTo>
                                  <a:cubicBezTo>
                                    <a:pt x="2819" y="2387"/>
                                    <a:pt x="2693" y="2997"/>
                                    <a:pt x="2845" y="3670"/>
                                  </a:cubicBezTo>
                                  <a:cubicBezTo>
                                    <a:pt x="2934" y="4051"/>
                                    <a:pt x="2845" y="4394"/>
                                    <a:pt x="2781" y="4788"/>
                                  </a:cubicBezTo>
                                  <a:cubicBezTo>
                                    <a:pt x="2731" y="5258"/>
                                    <a:pt x="2401" y="5461"/>
                                    <a:pt x="1804" y="5461"/>
                                  </a:cubicBezTo>
                                  <a:cubicBezTo>
                                    <a:pt x="1625" y="5436"/>
                                    <a:pt x="1295" y="5347"/>
                                    <a:pt x="978" y="5283"/>
                                  </a:cubicBezTo>
                                  <a:cubicBezTo>
                                    <a:pt x="736" y="5207"/>
                                    <a:pt x="546" y="5118"/>
                                    <a:pt x="292" y="5029"/>
                                  </a:cubicBezTo>
                                  <a:cubicBezTo>
                                    <a:pt x="64" y="4940"/>
                                    <a:pt x="0" y="4788"/>
                                    <a:pt x="89" y="4521"/>
                                  </a:cubicBezTo>
                                  <a:cubicBezTo>
                                    <a:pt x="153" y="4369"/>
                                    <a:pt x="254" y="4191"/>
                                    <a:pt x="381" y="4051"/>
                                  </a:cubicBezTo>
                                  <a:cubicBezTo>
                                    <a:pt x="953" y="3289"/>
                                    <a:pt x="1334" y="2413"/>
                                    <a:pt x="1753" y="1562"/>
                                  </a:cubicBezTo>
                                  <a:cubicBezTo>
                                    <a:pt x="1816" y="1372"/>
                                    <a:pt x="1867" y="1156"/>
                                    <a:pt x="1918" y="965"/>
                                  </a:cubicBezTo>
                                  <a:cubicBezTo>
                                    <a:pt x="1943" y="711"/>
                                    <a:pt x="2057" y="546"/>
                                    <a:pt x="2248" y="457"/>
                                  </a:cubicBezTo>
                                  <a:cubicBezTo>
                                    <a:pt x="2528" y="343"/>
                                    <a:pt x="2781" y="203"/>
                                    <a:pt x="3035" y="114"/>
                                  </a:cubicBezTo>
                                  <a:close/>
                                </a:path>
                              </a:pathLst>
                            </a:custGeom>
                            <a:ln w="0" cap="flat">
                              <a:miter lim="100000"/>
                            </a:ln>
                          </wps:spPr>
                          <wps:style>
                            <a:lnRef idx="0">
                              <a:srgbClr val="000000">
                                <a:alpha val="0"/>
                              </a:srgbClr>
                            </a:lnRef>
                            <a:fillRef idx="1">
                              <a:srgbClr val="8A317E"/>
                            </a:fillRef>
                            <a:effectRef idx="0">
                              <a:scrgbClr r="0" g="0" b="0"/>
                            </a:effectRef>
                            <a:fontRef idx="none"/>
                          </wps:style>
                          <wps:bodyPr/>
                        </wps:wsp>
                        <wps:wsp>
                          <wps:cNvPr id="372" name="Shape 150"/>
                          <wps:cNvSpPr/>
                          <wps:spPr>
                            <a:xfrm>
                              <a:off x="1113659" y="1152044"/>
                              <a:ext cx="6007" cy="9525"/>
                            </a:xfrm>
                            <a:custGeom>
                              <a:avLst/>
                              <a:gdLst/>
                              <a:ahLst/>
                              <a:cxnLst/>
                              <a:rect l="0" t="0" r="0" b="0"/>
                              <a:pathLst>
                                <a:path w="6007" h="9525">
                                  <a:moveTo>
                                    <a:pt x="4611" y="127"/>
                                  </a:moveTo>
                                  <a:cubicBezTo>
                                    <a:pt x="4712" y="127"/>
                                    <a:pt x="4890" y="165"/>
                                    <a:pt x="5017" y="178"/>
                                  </a:cubicBezTo>
                                  <a:cubicBezTo>
                                    <a:pt x="5614" y="292"/>
                                    <a:pt x="5855" y="559"/>
                                    <a:pt x="5906" y="1194"/>
                                  </a:cubicBezTo>
                                  <a:cubicBezTo>
                                    <a:pt x="5982" y="2896"/>
                                    <a:pt x="6007" y="4610"/>
                                    <a:pt x="5855" y="6312"/>
                                  </a:cubicBezTo>
                                  <a:cubicBezTo>
                                    <a:pt x="5817" y="6795"/>
                                    <a:pt x="5753" y="7290"/>
                                    <a:pt x="5614" y="7798"/>
                                  </a:cubicBezTo>
                                  <a:cubicBezTo>
                                    <a:pt x="5474" y="8522"/>
                                    <a:pt x="4903" y="8954"/>
                                    <a:pt x="4115" y="8890"/>
                                  </a:cubicBezTo>
                                  <a:cubicBezTo>
                                    <a:pt x="3759" y="8865"/>
                                    <a:pt x="3417" y="8852"/>
                                    <a:pt x="3111" y="9119"/>
                                  </a:cubicBezTo>
                                  <a:cubicBezTo>
                                    <a:pt x="2274" y="9423"/>
                                    <a:pt x="1410" y="9525"/>
                                    <a:pt x="521" y="9398"/>
                                  </a:cubicBezTo>
                                  <a:cubicBezTo>
                                    <a:pt x="330" y="9335"/>
                                    <a:pt x="115" y="9271"/>
                                    <a:pt x="0" y="9017"/>
                                  </a:cubicBezTo>
                                  <a:cubicBezTo>
                                    <a:pt x="203" y="8636"/>
                                    <a:pt x="533" y="8306"/>
                                    <a:pt x="940" y="8090"/>
                                  </a:cubicBezTo>
                                  <a:cubicBezTo>
                                    <a:pt x="1766" y="7633"/>
                                    <a:pt x="2642" y="7265"/>
                                    <a:pt x="3594" y="7125"/>
                                  </a:cubicBezTo>
                                  <a:cubicBezTo>
                                    <a:pt x="3912" y="7074"/>
                                    <a:pt x="4090" y="6934"/>
                                    <a:pt x="4115" y="6642"/>
                                  </a:cubicBezTo>
                                  <a:cubicBezTo>
                                    <a:pt x="4179" y="6312"/>
                                    <a:pt x="4229" y="5995"/>
                                    <a:pt x="4217" y="5652"/>
                                  </a:cubicBezTo>
                                  <a:cubicBezTo>
                                    <a:pt x="4217" y="5220"/>
                                    <a:pt x="3925" y="5042"/>
                                    <a:pt x="3480" y="5068"/>
                                  </a:cubicBezTo>
                                  <a:cubicBezTo>
                                    <a:pt x="2908" y="5093"/>
                                    <a:pt x="2286" y="5131"/>
                                    <a:pt x="1740" y="5118"/>
                                  </a:cubicBezTo>
                                  <a:cubicBezTo>
                                    <a:pt x="1474" y="5093"/>
                                    <a:pt x="1245" y="5080"/>
                                    <a:pt x="1029" y="5220"/>
                                  </a:cubicBezTo>
                                  <a:cubicBezTo>
                                    <a:pt x="877" y="5309"/>
                                    <a:pt x="737" y="5283"/>
                                    <a:pt x="546" y="5169"/>
                                  </a:cubicBezTo>
                                  <a:cubicBezTo>
                                    <a:pt x="330" y="4978"/>
                                    <a:pt x="330" y="4712"/>
                                    <a:pt x="533" y="4509"/>
                                  </a:cubicBezTo>
                                  <a:cubicBezTo>
                                    <a:pt x="648" y="4432"/>
                                    <a:pt x="762" y="4344"/>
                                    <a:pt x="851" y="4318"/>
                                  </a:cubicBezTo>
                                  <a:cubicBezTo>
                                    <a:pt x="1410" y="4140"/>
                                    <a:pt x="1981" y="3950"/>
                                    <a:pt x="2553" y="3785"/>
                                  </a:cubicBezTo>
                                  <a:cubicBezTo>
                                    <a:pt x="2769" y="3709"/>
                                    <a:pt x="3023" y="3721"/>
                                    <a:pt x="3239" y="3683"/>
                                  </a:cubicBezTo>
                                  <a:cubicBezTo>
                                    <a:pt x="4039" y="3518"/>
                                    <a:pt x="4204" y="3340"/>
                                    <a:pt x="4318" y="2553"/>
                                  </a:cubicBezTo>
                                  <a:cubicBezTo>
                                    <a:pt x="4445" y="1956"/>
                                    <a:pt x="4407" y="1931"/>
                                    <a:pt x="3835" y="1791"/>
                                  </a:cubicBezTo>
                                  <a:cubicBezTo>
                                    <a:pt x="3163" y="1651"/>
                                    <a:pt x="2528" y="1765"/>
                                    <a:pt x="1842" y="1867"/>
                                  </a:cubicBezTo>
                                  <a:cubicBezTo>
                                    <a:pt x="1689" y="1893"/>
                                    <a:pt x="1563" y="1994"/>
                                    <a:pt x="1448" y="2108"/>
                                  </a:cubicBezTo>
                                  <a:cubicBezTo>
                                    <a:pt x="1308" y="2197"/>
                                    <a:pt x="1181" y="2235"/>
                                    <a:pt x="1029" y="2197"/>
                                  </a:cubicBezTo>
                                  <a:cubicBezTo>
                                    <a:pt x="877" y="2159"/>
                                    <a:pt x="762" y="2070"/>
                                    <a:pt x="762" y="1905"/>
                                  </a:cubicBezTo>
                                  <a:cubicBezTo>
                                    <a:pt x="813" y="1524"/>
                                    <a:pt x="851" y="1143"/>
                                    <a:pt x="966" y="775"/>
                                  </a:cubicBezTo>
                                  <a:cubicBezTo>
                                    <a:pt x="1029" y="457"/>
                                    <a:pt x="1245" y="229"/>
                                    <a:pt x="1613" y="216"/>
                                  </a:cubicBezTo>
                                  <a:cubicBezTo>
                                    <a:pt x="2616" y="127"/>
                                    <a:pt x="3594" y="0"/>
                                    <a:pt x="4611" y="127"/>
                                  </a:cubicBezTo>
                                  <a:close/>
                                </a:path>
                              </a:pathLst>
                            </a:custGeom>
                            <a:ln w="0" cap="flat">
                              <a:miter lim="100000"/>
                            </a:ln>
                          </wps:spPr>
                          <wps:style>
                            <a:lnRef idx="0">
                              <a:srgbClr val="000000">
                                <a:alpha val="0"/>
                              </a:srgbClr>
                            </a:lnRef>
                            <a:fillRef idx="1">
                              <a:srgbClr val="8A317E"/>
                            </a:fillRef>
                            <a:effectRef idx="0">
                              <a:scrgbClr r="0" g="0" b="0"/>
                            </a:effectRef>
                            <a:fontRef idx="none"/>
                          </wps:style>
                          <wps:bodyPr/>
                        </wps:wsp>
                        <wps:wsp>
                          <wps:cNvPr id="373" name="Shape 151"/>
                          <wps:cNvSpPr/>
                          <wps:spPr>
                            <a:xfrm>
                              <a:off x="1824828" y="611200"/>
                              <a:ext cx="168593" cy="142367"/>
                            </a:xfrm>
                            <a:custGeom>
                              <a:avLst/>
                              <a:gdLst/>
                              <a:ahLst/>
                              <a:cxnLst/>
                              <a:rect l="0" t="0" r="0" b="0"/>
                              <a:pathLst>
                                <a:path w="168593" h="142367">
                                  <a:moveTo>
                                    <a:pt x="32889" y="238"/>
                                  </a:moveTo>
                                  <a:cubicBezTo>
                                    <a:pt x="34128" y="0"/>
                                    <a:pt x="35420" y="508"/>
                                    <a:pt x="36360" y="1930"/>
                                  </a:cubicBezTo>
                                  <a:cubicBezTo>
                                    <a:pt x="39853" y="7214"/>
                                    <a:pt x="45758" y="9030"/>
                                    <a:pt x="50457" y="12472"/>
                                  </a:cubicBezTo>
                                  <a:cubicBezTo>
                                    <a:pt x="57582" y="17640"/>
                                    <a:pt x="65354" y="21946"/>
                                    <a:pt x="72390" y="27216"/>
                                  </a:cubicBezTo>
                                  <a:cubicBezTo>
                                    <a:pt x="80849" y="33592"/>
                                    <a:pt x="89548" y="40081"/>
                                    <a:pt x="97701" y="46876"/>
                                  </a:cubicBezTo>
                                  <a:cubicBezTo>
                                    <a:pt x="99758" y="48565"/>
                                    <a:pt x="100317" y="48971"/>
                                    <a:pt x="102248" y="47625"/>
                                  </a:cubicBezTo>
                                  <a:cubicBezTo>
                                    <a:pt x="105714" y="45123"/>
                                    <a:pt x="108750" y="43548"/>
                                    <a:pt x="113081" y="43294"/>
                                  </a:cubicBezTo>
                                  <a:cubicBezTo>
                                    <a:pt x="116408" y="43117"/>
                                    <a:pt x="119837" y="43866"/>
                                    <a:pt x="123165" y="43713"/>
                                  </a:cubicBezTo>
                                  <a:cubicBezTo>
                                    <a:pt x="127165" y="43510"/>
                                    <a:pt x="131153" y="42913"/>
                                    <a:pt x="135141" y="42266"/>
                                  </a:cubicBezTo>
                                  <a:cubicBezTo>
                                    <a:pt x="137770" y="41821"/>
                                    <a:pt x="137541" y="40005"/>
                                    <a:pt x="136525" y="38138"/>
                                  </a:cubicBezTo>
                                  <a:cubicBezTo>
                                    <a:pt x="134391" y="34328"/>
                                    <a:pt x="134010" y="30239"/>
                                    <a:pt x="135306" y="26200"/>
                                  </a:cubicBezTo>
                                  <a:cubicBezTo>
                                    <a:pt x="136068" y="23889"/>
                                    <a:pt x="137351" y="21514"/>
                                    <a:pt x="139091" y="19837"/>
                                  </a:cubicBezTo>
                                  <a:cubicBezTo>
                                    <a:pt x="141325" y="17679"/>
                                    <a:pt x="144005" y="19279"/>
                                    <a:pt x="145923" y="20726"/>
                                  </a:cubicBezTo>
                                  <a:cubicBezTo>
                                    <a:pt x="151016" y="24600"/>
                                    <a:pt x="155981" y="28639"/>
                                    <a:pt x="160820" y="32817"/>
                                  </a:cubicBezTo>
                                  <a:cubicBezTo>
                                    <a:pt x="166929" y="38075"/>
                                    <a:pt x="168593" y="47663"/>
                                    <a:pt x="164909" y="54877"/>
                                  </a:cubicBezTo>
                                  <a:cubicBezTo>
                                    <a:pt x="164491" y="55664"/>
                                    <a:pt x="164033" y="56515"/>
                                    <a:pt x="163843" y="57366"/>
                                  </a:cubicBezTo>
                                  <a:cubicBezTo>
                                    <a:pt x="162827" y="61989"/>
                                    <a:pt x="161455" y="63462"/>
                                    <a:pt x="156946" y="63208"/>
                                  </a:cubicBezTo>
                                  <a:cubicBezTo>
                                    <a:pt x="151778" y="62929"/>
                                    <a:pt x="146659" y="61989"/>
                                    <a:pt x="141491" y="61557"/>
                                  </a:cubicBezTo>
                                  <a:cubicBezTo>
                                    <a:pt x="137820" y="61214"/>
                                    <a:pt x="134124" y="61239"/>
                                    <a:pt x="130416" y="61112"/>
                                  </a:cubicBezTo>
                                  <a:cubicBezTo>
                                    <a:pt x="127051" y="60960"/>
                                    <a:pt x="123647" y="60693"/>
                                    <a:pt x="120269" y="60693"/>
                                  </a:cubicBezTo>
                                  <a:cubicBezTo>
                                    <a:pt x="118973" y="60693"/>
                                    <a:pt x="117145" y="61138"/>
                                    <a:pt x="116649" y="61658"/>
                                  </a:cubicBezTo>
                                  <a:cubicBezTo>
                                    <a:pt x="115481" y="62814"/>
                                    <a:pt x="116598" y="63754"/>
                                    <a:pt x="117449" y="64732"/>
                                  </a:cubicBezTo>
                                  <a:cubicBezTo>
                                    <a:pt x="119711" y="67412"/>
                                    <a:pt x="122910" y="70917"/>
                                    <a:pt x="125450" y="73330"/>
                                  </a:cubicBezTo>
                                  <a:cubicBezTo>
                                    <a:pt x="134989" y="82487"/>
                                    <a:pt x="142837" y="91935"/>
                                    <a:pt x="148463" y="98374"/>
                                  </a:cubicBezTo>
                                  <a:cubicBezTo>
                                    <a:pt x="155587" y="106579"/>
                                    <a:pt x="157417" y="110693"/>
                                    <a:pt x="158255" y="114884"/>
                                  </a:cubicBezTo>
                                  <a:cubicBezTo>
                                    <a:pt x="159689" y="121996"/>
                                    <a:pt x="158762" y="126276"/>
                                    <a:pt x="156718" y="130683"/>
                                  </a:cubicBezTo>
                                  <a:cubicBezTo>
                                    <a:pt x="154483" y="135382"/>
                                    <a:pt x="151702" y="141656"/>
                                    <a:pt x="141732" y="142050"/>
                                  </a:cubicBezTo>
                                  <a:cubicBezTo>
                                    <a:pt x="134086" y="142367"/>
                                    <a:pt x="130467" y="141973"/>
                                    <a:pt x="128181" y="138735"/>
                                  </a:cubicBezTo>
                                  <a:cubicBezTo>
                                    <a:pt x="125971" y="135611"/>
                                    <a:pt x="124866" y="128308"/>
                                    <a:pt x="124434" y="126657"/>
                                  </a:cubicBezTo>
                                  <a:cubicBezTo>
                                    <a:pt x="122060" y="117602"/>
                                    <a:pt x="116548" y="112052"/>
                                    <a:pt x="111696" y="105436"/>
                                  </a:cubicBezTo>
                                  <a:cubicBezTo>
                                    <a:pt x="108826" y="101524"/>
                                    <a:pt x="106083" y="98578"/>
                                    <a:pt x="101867" y="94628"/>
                                  </a:cubicBezTo>
                                  <a:cubicBezTo>
                                    <a:pt x="100978" y="93789"/>
                                    <a:pt x="99899" y="92443"/>
                                    <a:pt x="98590" y="93142"/>
                                  </a:cubicBezTo>
                                  <a:cubicBezTo>
                                    <a:pt x="91122" y="97231"/>
                                    <a:pt x="75488" y="106375"/>
                                    <a:pt x="61608" y="109855"/>
                                  </a:cubicBezTo>
                                  <a:cubicBezTo>
                                    <a:pt x="37465" y="115875"/>
                                    <a:pt x="17678" y="111773"/>
                                    <a:pt x="9004" y="106198"/>
                                  </a:cubicBezTo>
                                  <a:cubicBezTo>
                                    <a:pt x="2959" y="102299"/>
                                    <a:pt x="89" y="95695"/>
                                    <a:pt x="0" y="89535"/>
                                  </a:cubicBezTo>
                                  <a:cubicBezTo>
                                    <a:pt x="0" y="87389"/>
                                    <a:pt x="1639" y="80823"/>
                                    <a:pt x="4229" y="74486"/>
                                  </a:cubicBezTo>
                                  <a:cubicBezTo>
                                    <a:pt x="5283" y="71933"/>
                                    <a:pt x="9258" y="74308"/>
                                    <a:pt x="10731" y="69279"/>
                                  </a:cubicBezTo>
                                  <a:cubicBezTo>
                                    <a:pt x="12624" y="62624"/>
                                    <a:pt x="17920" y="54966"/>
                                    <a:pt x="19024" y="54343"/>
                                  </a:cubicBezTo>
                                  <a:cubicBezTo>
                                    <a:pt x="19977" y="53810"/>
                                    <a:pt x="20803" y="53467"/>
                                    <a:pt x="22149" y="54115"/>
                                  </a:cubicBezTo>
                                  <a:cubicBezTo>
                                    <a:pt x="23571" y="54737"/>
                                    <a:pt x="21692" y="59068"/>
                                    <a:pt x="21209" y="61316"/>
                                  </a:cubicBezTo>
                                  <a:cubicBezTo>
                                    <a:pt x="20689" y="63538"/>
                                    <a:pt x="17437" y="73647"/>
                                    <a:pt x="20371" y="81039"/>
                                  </a:cubicBezTo>
                                  <a:cubicBezTo>
                                    <a:pt x="23254" y="88291"/>
                                    <a:pt x="26339" y="89522"/>
                                    <a:pt x="28422" y="90437"/>
                                  </a:cubicBezTo>
                                  <a:cubicBezTo>
                                    <a:pt x="31141" y="91605"/>
                                    <a:pt x="43573" y="92367"/>
                                    <a:pt x="53137" y="90551"/>
                                  </a:cubicBezTo>
                                  <a:cubicBezTo>
                                    <a:pt x="65227" y="88278"/>
                                    <a:pt x="89992" y="79946"/>
                                    <a:pt x="83477" y="74041"/>
                                  </a:cubicBezTo>
                                  <a:cubicBezTo>
                                    <a:pt x="79566" y="70688"/>
                                    <a:pt x="76212" y="66751"/>
                                    <a:pt x="72251" y="63424"/>
                                  </a:cubicBezTo>
                                  <a:cubicBezTo>
                                    <a:pt x="59919" y="53150"/>
                                    <a:pt x="44221" y="44958"/>
                                    <a:pt x="32004" y="34557"/>
                                  </a:cubicBezTo>
                                  <a:cubicBezTo>
                                    <a:pt x="30569" y="33350"/>
                                    <a:pt x="29528" y="31674"/>
                                    <a:pt x="28308" y="30213"/>
                                  </a:cubicBezTo>
                                  <a:cubicBezTo>
                                    <a:pt x="22796" y="23787"/>
                                    <a:pt x="22961" y="12675"/>
                                    <a:pt x="27889" y="6096"/>
                                  </a:cubicBezTo>
                                  <a:cubicBezTo>
                                    <a:pt x="28587" y="5131"/>
                                    <a:pt x="29235" y="4102"/>
                                    <a:pt x="29743" y="3022"/>
                                  </a:cubicBezTo>
                                  <a:cubicBezTo>
                                    <a:pt x="30467" y="1461"/>
                                    <a:pt x="31652" y="476"/>
                                    <a:pt x="32889" y="238"/>
                                  </a:cubicBezTo>
                                  <a:close/>
                                </a:path>
                              </a:pathLst>
                            </a:custGeom>
                            <a:ln w="0" cap="flat">
                              <a:miter lim="100000"/>
                            </a:ln>
                          </wps:spPr>
                          <wps:style>
                            <a:lnRef idx="0">
                              <a:srgbClr val="000000">
                                <a:alpha val="0"/>
                              </a:srgbClr>
                            </a:lnRef>
                            <a:fillRef idx="1">
                              <a:srgbClr val="8A317E"/>
                            </a:fillRef>
                            <a:effectRef idx="0">
                              <a:scrgbClr r="0" g="0" b="0"/>
                            </a:effectRef>
                            <a:fontRef idx="none"/>
                          </wps:style>
                          <wps:bodyPr/>
                        </wps:wsp>
                        <wps:wsp>
                          <wps:cNvPr id="374" name="Shape 152"/>
                          <wps:cNvSpPr/>
                          <wps:spPr>
                            <a:xfrm>
                              <a:off x="1971254" y="542188"/>
                              <a:ext cx="142177" cy="107734"/>
                            </a:xfrm>
                            <a:custGeom>
                              <a:avLst/>
                              <a:gdLst/>
                              <a:ahLst/>
                              <a:cxnLst/>
                              <a:rect l="0" t="0" r="0" b="0"/>
                              <a:pathLst>
                                <a:path w="142177" h="107734">
                                  <a:moveTo>
                                    <a:pt x="41478" y="660"/>
                                  </a:moveTo>
                                  <a:cubicBezTo>
                                    <a:pt x="47155" y="0"/>
                                    <a:pt x="51994" y="1778"/>
                                    <a:pt x="56414" y="4991"/>
                                  </a:cubicBezTo>
                                  <a:cubicBezTo>
                                    <a:pt x="59716" y="7404"/>
                                    <a:pt x="60655" y="11506"/>
                                    <a:pt x="58089" y="14910"/>
                                  </a:cubicBezTo>
                                  <a:cubicBezTo>
                                    <a:pt x="55258" y="18707"/>
                                    <a:pt x="51574" y="21844"/>
                                    <a:pt x="48285" y="25324"/>
                                  </a:cubicBezTo>
                                  <a:cubicBezTo>
                                    <a:pt x="47549" y="26111"/>
                                    <a:pt x="46965" y="27064"/>
                                    <a:pt x="46317" y="27940"/>
                                  </a:cubicBezTo>
                                  <a:cubicBezTo>
                                    <a:pt x="47181" y="28486"/>
                                    <a:pt x="47955" y="29286"/>
                                    <a:pt x="48920" y="29528"/>
                                  </a:cubicBezTo>
                                  <a:cubicBezTo>
                                    <a:pt x="55449" y="31331"/>
                                    <a:pt x="61861" y="30226"/>
                                    <a:pt x="68237" y="28651"/>
                                  </a:cubicBezTo>
                                  <a:cubicBezTo>
                                    <a:pt x="74244" y="27191"/>
                                    <a:pt x="79984" y="27762"/>
                                    <a:pt x="85204" y="31369"/>
                                  </a:cubicBezTo>
                                  <a:cubicBezTo>
                                    <a:pt x="85534" y="31610"/>
                                    <a:pt x="85903" y="31788"/>
                                    <a:pt x="86220" y="32017"/>
                                  </a:cubicBezTo>
                                  <a:cubicBezTo>
                                    <a:pt x="88112" y="33376"/>
                                    <a:pt x="91440" y="34633"/>
                                    <a:pt x="91580" y="36157"/>
                                  </a:cubicBezTo>
                                  <a:cubicBezTo>
                                    <a:pt x="91884" y="39370"/>
                                    <a:pt x="90957" y="42875"/>
                                    <a:pt x="89801" y="46000"/>
                                  </a:cubicBezTo>
                                  <a:cubicBezTo>
                                    <a:pt x="86741" y="54026"/>
                                    <a:pt x="79832" y="57976"/>
                                    <a:pt x="72479" y="61290"/>
                                  </a:cubicBezTo>
                                  <a:cubicBezTo>
                                    <a:pt x="69609" y="62561"/>
                                    <a:pt x="63424" y="65697"/>
                                    <a:pt x="62814" y="65951"/>
                                  </a:cubicBezTo>
                                  <a:cubicBezTo>
                                    <a:pt x="67970" y="67158"/>
                                    <a:pt x="98158" y="73089"/>
                                    <a:pt x="105105" y="74028"/>
                                  </a:cubicBezTo>
                                  <a:cubicBezTo>
                                    <a:pt x="112040" y="74956"/>
                                    <a:pt x="116116" y="74435"/>
                                    <a:pt x="118758" y="74066"/>
                                  </a:cubicBezTo>
                                  <a:cubicBezTo>
                                    <a:pt x="121374" y="73685"/>
                                    <a:pt x="122644" y="73571"/>
                                    <a:pt x="123609" y="71996"/>
                                  </a:cubicBezTo>
                                  <a:cubicBezTo>
                                    <a:pt x="124219" y="71006"/>
                                    <a:pt x="123520" y="67882"/>
                                    <a:pt x="123774" y="67310"/>
                                  </a:cubicBezTo>
                                  <a:cubicBezTo>
                                    <a:pt x="123927" y="66929"/>
                                    <a:pt x="125082" y="67285"/>
                                    <a:pt x="125438" y="67437"/>
                                  </a:cubicBezTo>
                                  <a:cubicBezTo>
                                    <a:pt x="125679" y="67526"/>
                                    <a:pt x="127648" y="68250"/>
                                    <a:pt x="129769" y="69787"/>
                                  </a:cubicBezTo>
                                  <a:cubicBezTo>
                                    <a:pt x="131737" y="71196"/>
                                    <a:pt x="134328" y="73165"/>
                                    <a:pt x="136982" y="76441"/>
                                  </a:cubicBezTo>
                                  <a:cubicBezTo>
                                    <a:pt x="139560" y="79629"/>
                                    <a:pt x="141148" y="84023"/>
                                    <a:pt x="141465" y="85332"/>
                                  </a:cubicBezTo>
                                  <a:cubicBezTo>
                                    <a:pt x="142177" y="87973"/>
                                    <a:pt x="141440" y="93663"/>
                                    <a:pt x="139929" y="96165"/>
                                  </a:cubicBezTo>
                                  <a:cubicBezTo>
                                    <a:pt x="139750" y="96482"/>
                                    <a:pt x="138988" y="98857"/>
                                    <a:pt x="136995" y="100940"/>
                                  </a:cubicBezTo>
                                  <a:cubicBezTo>
                                    <a:pt x="136131" y="101816"/>
                                    <a:pt x="133680" y="103937"/>
                                    <a:pt x="132944" y="104331"/>
                                  </a:cubicBezTo>
                                  <a:cubicBezTo>
                                    <a:pt x="131534" y="105080"/>
                                    <a:pt x="128663" y="107239"/>
                                    <a:pt x="123837" y="107683"/>
                                  </a:cubicBezTo>
                                  <a:cubicBezTo>
                                    <a:pt x="123025" y="107734"/>
                                    <a:pt x="117958" y="107467"/>
                                    <a:pt x="116294" y="106782"/>
                                  </a:cubicBezTo>
                                  <a:cubicBezTo>
                                    <a:pt x="113741" y="105702"/>
                                    <a:pt x="111443" y="104178"/>
                                    <a:pt x="109424" y="102324"/>
                                  </a:cubicBezTo>
                                  <a:cubicBezTo>
                                    <a:pt x="108496" y="101486"/>
                                    <a:pt x="107353" y="100952"/>
                                    <a:pt x="106413" y="100114"/>
                                  </a:cubicBezTo>
                                  <a:cubicBezTo>
                                    <a:pt x="105511" y="99276"/>
                                    <a:pt x="100520" y="95872"/>
                                    <a:pt x="98489" y="95276"/>
                                  </a:cubicBezTo>
                                  <a:cubicBezTo>
                                    <a:pt x="88532" y="92329"/>
                                    <a:pt x="25438" y="67602"/>
                                    <a:pt x="25438" y="67602"/>
                                  </a:cubicBezTo>
                                  <a:cubicBezTo>
                                    <a:pt x="25438" y="67602"/>
                                    <a:pt x="18606" y="64453"/>
                                    <a:pt x="18885" y="62268"/>
                                  </a:cubicBezTo>
                                  <a:cubicBezTo>
                                    <a:pt x="19050" y="61049"/>
                                    <a:pt x="25832" y="58928"/>
                                    <a:pt x="26098" y="57734"/>
                                  </a:cubicBezTo>
                                  <a:cubicBezTo>
                                    <a:pt x="26289" y="56883"/>
                                    <a:pt x="31344" y="58026"/>
                                    <a:pt x="33375" y="58306"/>
                                  </a:cubicBezTo>
                                  <a:cubicBezTo>
                                    <a:pt x="35014" y="58522"/>
                                    <a:pt x="42596" y="60465"/>
                                    <a:pt x="42596" y="60465"/>
                                  </a:cubicBezTo>
                                  <a:cubicBezTo>
                                    <a:pt x="42596" y="60465"/>
                                    <a:pt x="48387" y="62561"/>
                                    <a:pt x="46851" y="56477"/>
                                  </a:cubicBezTo>
                                  <a:cubicBezTo>
                                    <a:pt x="46012" y="49454"/>
                                    <a:pt x="46609" y="42659"/>
                                    <a:pt x="50317" y="36398"/>
                                  </a:cubicBezTo>
                                  <a:cubicBezTo>
                                    <a:pt x="50774" y="35649"/>
                                    <a:pt x="51079" y="34277"/>
                                    <a:pt x="50686" y="33706"/>
                                  </a:cubicBezTo>
                                  <a:cubicBezTo>
                                    <a:pt x="50305" y="33122"/>
                                    <a:pt x="48958" y="32931"/>
                                    <a:pt x="48044" y="32982"/>
                                  </a:cubicBezTo>
                                  <a:cubicBezTo>
                                    <a:pt x="41796" y="33490"/>
                                    <a:pt x="36665" y="35903"/>
                                    <a:pt x="32588" y="40970"/>
                                  </a:cubicBezTo>
                                  <a:cubicBezTo>
                                    <a:pt x="30645" y="43371"/>
                                    <a:pt x="27636" y="44996"/>
                                    <a:pt x="24879" y="46622"/>
                                  </a:cubicBezTo>
                                  <a:cubicBezTo>
                                    <a:pt x="21946" y="48362"/>
                                    <a:pt x="18821" y="49759"/>
                                    <a:pt x="15710" y="51181"/>
                                  </a:cubicBezTo>
                                  <a:cubicBezTo>
                                    <a:pt x="12256" y="52731"/>
                                    <a:pt x="10440" y="52083"/>
                                    <a:pt x="7531" y="49619"/>
                                  </a:cubicBezTo>
                                  <a:cubicBezTo>
                                    <a:pt x="3390" y="46127"/>
                                    <a:pt x="2083" y="41656"/>
                                    <a:pt x="1905" y="36525"/>
                                  </a:cubicBezTo>
                                  <a:cubicBezTo>
                                    <a:pt x="1854" y="34658"/>
                                    <a:pt x="1219" y="32817"/>
                                    <a:pt x="927" y="30950"/>
                                  </a:cubicBezTo>
                                  <a:cubicBezTo>
                                    <a:pt x="0" y="24473"/>
                                    <a:pt x="3746" y="20079"/>
                                    <a:pt x="8013" y="16142"/>
                                  </a:cubicBezTo>
                                  <a:cubicBezTo>
                                    <a:pt x="10503" y="13831"/>
                                    <a:pt x="13488" y="12065"/>
                                    <a:pt x="16269" y="10059"/>
                                  </a:cubicBezTo>
                                  <a:cubicBezTo>
                                    <a:pt x="24092" y="5398"/>
                                    <a:pt x="32271" y="1715"/>
                                    <a:pt x="41478" y="660"/>
                                  </a:cubicBezTo>
                                  <a:close/>
                                </a:path>
                              </a:pathLst>
                            </a:custGeom>
                            <a:ln w="0" cap="flat">
                              <a:miter lim="100000"/>
                            </a:ln>
                          </wps:spPr>
                          <wps:style>
                            <a:lnRef idx="0">
                              <a:srgbClr val="000000">
                                <a:alpha val="0"/>
                              </a:srgbClr>
                            </a:lnRef>
                            <a:fillRef idx="1">
                              <a:srgbClr val="8A317E"/>
                            </a:fillRef>
                            <a:effectRef idx="0">
                              <a:scrgbClr r="0" g="0" b="0"/>
                            </a:effectRef>
                            <a:fontRef idx="none"/>
                          </wps:style>
                          <wps:bodyPr/>
                        </wps:wsp>
                        <wps:wsp>
                          <wps:cNvPr id="375" name="Shape 153"/>
                          <wps:cNvSpPr/>
                          <wps:spPr>
                            <a:xfrm>
                              <a:off x="1942347" y="586556"/>
                              <a:ext cx="122427" cy="125171"/>
                            </a:xfrm>
                            <a:custGeom>
                              <a:avLst/>
                              <a:gdLst/>
                              <a:ahLst/>
                              <a:cxnLst/>
                              <a:rect l="0" t="0" r="0" b="0"/>
                              <a:pathLst>
                                <a:path w="122427" h="125171">
                                  <a:moveTo>
                                    <a:pt x="1588" y="369"/>
                                  </a:moveTo>
                                  <a:cubicBezTo>
                                    <a:pt x="3136" y="750"/>
                                    <a:pt x="24803" y="10440"/>
                                    <a:pt x="31699" y="13919"/>
                                  </a:cubicBezTo>
                                  <a:cubicBezTo>
                                    <a:pt x="37211" y="16701"/>
                                    <a:pt x="56388" y="25540"/>
                                    <a:pt x="72745" y="37579"/>
                                  </a:cubicBezTo>
                                  <a:cubicBezTo>
                                    <a:pt x="89052" y="49619"/>
                                    <a:pt x="91071" y="52680"/>
                                    <a:pt x="99796" y="61671"/>
                                  </a:cubicBezTo>
                                  <a:cubicBezTo>
                                    <a:pt x="109359" y="71514"/>
                                    <a:pt x="117094" y="84062"/>
                                    <a:pt x="119646" y="93777"/>
                                  </a:cubicBezTo>
                                  <a:cubicBezTo>
                                    <a:pt x="121145" y="99454"/>
                                    <a:pt x="122427" y="107340"/>
                                    <a:pt x="118313" y="113551"/>
                                  </a:cubicBezTo>
                                  <a:cubicBezTo>
                                    <a:pt x="115112" y="118377"/>
                                    <a:pt x="111366" y="120891"/>
                                    <a:pt x="108369" y="122428"/>
                                  </a:cubicBezTo>
                                  <a:cubicBezTo>
                                    <a:pt x="104254" y="124543"/>
                                    <a:pt x="100406" y="125171"/>
                                    <a:pt x="96559" y="124963"/>
                                  </a:cubicBezTo>
                                  <a:cubicBezTo>
                                    <a:pt x="92713" y="124756"/>
                                    <a:pt x="88867" y="123711"/>
                                    <a:pt x="84759" y="122479"/>
                                  </a:cubicBezTo>
                                  <a:cubicBezTo>
                                    <a:pt x="69266" y="117818"/>
                                    <a:pt x="59817" y="106515"/>
                                    <a:pt x="55613" y="100851"/>
                                  </a:cubicBezTo>
                                  <a:cubicBezTo>
                                    <a:pt x="55080" y="100127"/>
                                    <a:pt x="49149" y="91694"/>
                                    <a:pt x="48654" y="90983"/>
                                  </a:cubicBezTo>
                                  <a:cubicBezTo>
                                    <a:pt x="47599" y="89357"/>
                                    <a:pt x="47878" y="88062"/>
                                    <a:pt x="47854" y="87351"/>
                                  </a:cubicBezTo>
                                  <a:cubicBezTo>
                                    <a:pt x="47803" y="86640"/>
                                    <a:pt x="47790" y="86322"/>
                                    <a:pt x="48120" y="86106"/>
                                  </a:cubicBezTo>
                                  <a:cubicBezTo>
                                    <a:pt x="48171" y="86068"/>
                                    <a:pt x="48196" y="86043"/>
                                    <a:pt x="48222" y="86030"/>
                                  </a:cubicBezTo>
                                  <a:cubicBezTo>
                                    <a:pt x="48361" y="85992"/>
                                    <a:pt x="48640" y="85966"/>
                                    <a:pt x="49123" y="86182"/>
                                  </a:cubicBezTo>
                                  <a:cubicBezTo>
                                    <a:pt x="49834" y="86551"/>
                                    <a:pt x="61734" y="93218"/>
                                    <a:pt x="70764" y="97143"/>
                                  </a:cubicBezTo>
                                  <a:cubicBezTo>
                                    <a:pt x="78765" y="100584"/>
                                    <a:pt x="87363" y="103061"/>
                                    <a:pt x="91059" y="103835"/>
                                  </a:cubicBezTo>
                                  <a:cubicBezTo>
                                    <a:pt x="94767" y="104597"/>
                                    <a:pt x="105245" y="104559"/>
                                    <a:pt x="108382" y="101562"/>
                                  </a:cubicBezTo>
                                  <a:cubicBezTo>
                                    <a:pt x="112192" y="97993"/>
                                    <a:pt x="112052" y="93574"/>
                                    <a:pt x="109956" y="89624"/>
                                  </a:cubicBezTo>
                                  <a:cubicBezTo>
                                    <a:pt x="105054" y="80328"/>
                                    <a:pt x="89852" y="65164"/>
                                    <a:pt x="76314" y="54369"/>
                                  </a:cubicBezTo>
                                  <a:cubicBezTo>
                                    <a:pt x="71145" y="50279"/>
                                    <a:pt x="53403" y="38545"/>
                                    <a:pt x="40716" y="34138"/>
                                  </a:cubicBezTo>
                                  <a:cubicBezTo>
                                    <a:pt x="35560" y="32347"/>
                                    <a:pt x="30823" y="30112"/>
                                    <a:pt x="25933" y="27381"/>
                                  </a:cubicBezTo>
                                  <a:cubicBezTo>
                                    <a:pt x="19177" y="23647"/>
                                    <a:pt x="13677" y="18733"/>
                                    <a:pt x="9754" y="11989"/>
                                  </a:cubicBezTo>
                                  <a:cubicBezTo>
                                    <a:pt x="8699" y="10211"/>
                                    <a:pt x="1308" y="2388"/>
                                    <a:pt x="673" y="1486"/>
                                  </a:cubicBezTo>
                                  <a:cubicBezTo>
                                    <a:pt x="38" y="584"/>
                                    <a:pt x="0" y="0"/>
                                    <a:pt x="1588" y="369"/>
                                  </a:cubicBezTo>
                                  <a:close/>
                                </a:path>
                              </a:pathLst>
                            </a:custGeom>
                            <a:ln w="0" cap="flat">
                              <a:miter lim="100000"/>
                            </a:ln>
                          </wps:spPr>
                          <wps:style>
                            <a:lnRef idx="0">
                              <a:srgbClr val="000000">
                                <a:alpha val="0"/>
                              </a:srgbClr>
                            </a:lnRef>
                            <a:fillRef idx="1">
                              <a:srgbClr val="8A317E"/>
                            </a:fillRef>
                            <a:effectRef idx="0">
                              <a:scrgbClr r="0" g="0" b="0"/>
                            </a:effectRef>
                            <a:fontRef idx="none"/>
                          </wps:style>
                          <wps:bodyPr/>
                        </wps:wsp>
                        <wps:wsp>
                          <wps:cNvPr id="376" name="Shape 154"/>
                          <wps:cNvSpPr/>
                          <wps:spPr>
                            <a:xfrm>
                              <a:off x="1876046" y="560349"/>
                              <a:ext cx="56032" cy="40964"/>
                            </a:xfrm>
                            <a:custGeom>
                              <a:avLst/>
                              <a:gdLst/>
                              <a:ahLst/>
                              <a:cxnLst/>
                              <a:rect l="0" t="0" r="0" b="0"/>
                              <a:pathLst>
                                <a:path w="56032" h="40964">
                                  <a:moveTo>
                                    <a:pt x="35103" y="1054"/>
                                  </a:moveTo>
                                  <a:cubicBezTo>
                                    <a:pt x="38532" y="0"/>
                                    <a:pt x="42646" y="711"/>
                                    <a:pt x="46368" y="1181"/>
                                  </a:cubicBezTo>
                                  <a:cubicBezTo>
                                    <a:pt x="48044" y="1397"/>
                                    <a:pt x="49555" y="3035"/>
                                    <a:pt x="50902" y="3886"/>
                                  </a:cubicBezTo>
                                  <a:cubicBezTo>
                                    <a:pt x="52197" y="7429"/>
                                    <a:pt x="53289" y="10516"/>
                                    <a:pt x="54407" y="13614"/>
                                  </a:cubicBezTo>
                                  <a:cubicBezTo>
                                    <a:pt x="54559" y="14072"/>
                                    <a:pt x="54584" y="14605"/>
                                    <a:pt x="54775" y="15062"/>
                                  </a:cubicBezTo>
                                  <a:cubicBezTo>
                                    <a:pt x="56032" y="18161"/>
                                    <a:pt x="55359" y="19838"/>
                                    <a:pt x="52197" y="21311"/>
                                  </a:cubicBezTo>
                                  <a:cubicBezTo>
                                    <a:pt x="43561" y="25336"/>
                                    <a:pt x="34975" y="29451"/>
                                    <a:pt x="26264" y="33338"/>
                                  </a:cubicBezTo>
                                  <a:cubicBezTo>
                                    <a:pt x="22492" y="35014"/>
                                    <a:pt x="18796" y="36563"/>
                                    <a:pt x="15519" y="39256"/>
                                  </a:cubicBezTo>
                                  <a:cubicBezTo>
                                    <a:pt x="13811" y="40691"/>
                                    <a:pt x="11982" y="40964"/>
                                    <a:pt x="10390" y="40343"/>
                                  </a:cubicBezTo>
                                  <a:cubicBezTo>
                                    <a:pt x="8798" y="39722"/>
                                    <a:pt x="7442" y="38208"/>
                                    <a:pt x="6680" y="36068"/>
                                  </a:cubicBezTo>
                                  <a:cubicBezTo>
                                    <a:pt x="5728" y="33465"/>
                                    <a:pt x="4128" y="31077"/>
                                    <a:pt x="3111" y="28473"/>
                                  </a:cubicBezTo>
                                  <a:cubicBezTo>
                                    <a:pt x="0" y="20396"/>
                                    <a:pt x="2197" y="13932"/>
                                    <a:pt x="9982" y="10465"/>
                                  </a:cubicBezTo>
                                  <a:cubicBezTo>
                                    <a:pt x="18173" y="6845"/>
                                    <a:pt x="26556" y="3670"/>
                                    <a:pt x="35103" y="1054"/>
                                  </a:cubicBezTo>
                                  <a:close/>
                                </a:path>
                              </a:pathLst>
                            </a:custGeom>
                            <a:ln w="0" cap="flat">
                              <a:miter lim="100000"/>
                            </a:ln>
                          </wps:spPr>
                          <wps:style>
                            <a:lnRef idx="0">
                              <a:srgbClr val="000000">
                                <a:alpha val="0"/>
                              </a:srgbClr>
                            </a:lnRef>
                            <a:fillRef idx="1">
                              <a:srgbClr val="8A317E"/>
                            </a:fillRef>
                            <a:effectRef idx="0">
                              <a:scrgbClr r="0" g="0" b="0"/>
                            </a:effectRef>
                            <a:fontRef idx="none"/>
                          </wps:style>
                          <wps:bodyPr/>
                        </wps:wsp>
                        <wps:wsp>
                          <wps:cNvPr id="377" name="Shape 155"/>
                          <wps:cNvSpPr/>
                          <wps:spPr>
                            <a:xfrm>
                              <a:off x="210203" y="529046"/>
                              <a:ext cx="270472" cy="240640"/>
                            </a:xfrm>
                            <a:custGeom>
                              <a:avLst/>
                              <a:gdLst/>
                              <a:ahLst/>
                              <a:cxnLst/>
                              <a:rect l="0" t="0" r="0" b="0"/>
                              <a:pathLst>
                                <a:path w="270472" h="240640">
                                  <a:moveTo>
                                    <a:pt x="163284" y="1524"/>
                                  </a:moveTo>
                                  <a:cubicBezTo>
                                    <a:pt x="173139" y="2820"/>
                                    <a:pt x="181496" y="7353"/>
                                    <a:pt x="189014" y="13729"/>
                                  </a:cubicBezTo>
                                  <a:cubicBezTo>
                                    <a:pt x="191656" y="15977"/>
                                    <a:pt x="194932" y="17539"/>
                                    <a:pt x="197510" y="19850"/>
                                  </a:cubicBezTo>
                                  <a:cubicBezTo>
                                    <a:pt x="203429" y="25209"/>
                                    <a:pt x="209296" y="30671"/>
                                    <a:pt x="214910" y="36373"/>
                                  </a:cubicBezTo>
                                  <a:cubicBezTo>
                                    <a:pt x="219672" y="41224"/>
                                    <a:pt x="224295" y="46253"/>
                                    <a:pt x="228498" y="51562"/>
                                  </a:cubicBezTo>
                                  <a:cubicBezTo>
                                    <a:pt x="235826" y="60846"/>
                                    <a:pt x="243954" y="69520"/>
                                    <a:pt x="249517" y="80124"/>
                                  </a:cubicBezTo>
                                  <a:cubicBezTo>
                                    <a:pt x="252718" y="86233"/>
                                    <a:pt x="256807" y="91986"/>
                                    <a:pt x="259334" y="98361"/>
                                  </a:cubicBezTo>
                                  <a:cubicBezTo>
                                    <a:pt x="261696" y="104343"/>
                                    <a:pt x="263233" y="110884"/>
                                    <a:pt x="263792" y="117310"/>
                                  </a:cubicBezTo>
                                  <a:cubicBezTo>
                                    <a:pt x="264389" y="124054"/>
                                    <a:pt x="263144" y="130899"/>
                                    <a:pt x="257137" y="135496"/>
                                  </a:cubicBezTo>
                                  <a:cubicBezTo>
                                    <a:pt x="251994" y="139395"/>
                                    <a:pt x="246202" y="141846"/>
                                    <a:pt x="239713" y="142265"/>
                                  </a:cubicBezTo>
                                  <a:cubicBezTo>
                                    <a:pt x="237528" y="142418"/>
                                    <a:pt x="236639" y="141186"/>
                                    <a:pt x="237732" y="139281"/>
                                  </a:cubicBezTo>
                                  <a:cubicBezTo>
                                    <a:pt x="238214" y="138443"/>
                                    <a:pt x="232918" y="138176"/>
                                    <a:pt x="232906" y="137427"/>
                                  </a:cubicBezTo>
                                  <a:cubicBezTo>
                                    <a:pt x="232867" y="136296"/>
                                    <a:pt x="234188" y="135814"/>
                                    <a:pt x="233325" y="134849"/>
                                  </a:cubicBezTo>
                                  <a:cubicBezTo>
                                    <a:pt x="231775" y="133159"/>
                                    <a:pt x="231991" y="134188"/>
                                    <a:pt x="230403" y="134975"/>
                                  </a:cubicBezTo>
                                  <a:cubicBezTo>
                                    <a:pt x="227432" y="136411"/>
                                    <a:pt x="226301" y="136627"/>
                                    <a:pt x="223241" y="137833"/>
                                  </a:cubicBezTo>
                                  <a:cubicBezTo>
                                    <a:pt x="221209" y="138633"/>
                                    <a:pt x="220612" y="139852"/>
                                    <a:pt x="222326" y="141376"/>
                                  </a:cubicBezTo>
                                  <a:cubicBezTo>
                                    <a:pt x="225438" y="144145"/>
                                    <a:pt x="228778" y="146672"/>
                                    <a:pt x="231877" y="149492"/>
                                  </a:cubicBezTo>
                                  <a:cubicBezTo>
                                    <a:pt x="233706" y="151156"/>
                                    <a:pt x="235014" y="153403"/>
                                    <a:pt x="236918" y="154915"/>
                                  </a:cubicBezTo>
                                  <a:cubicBezTo>
                                    <a:pt x="240703" y="157886"/>
                                    <a:pt x="260490" y="172034"/>
                                    <a:pt x="266205" y="176619"/>
                                  </a:cubicBezTo>
                                  <a:cubicBezTo>
                                    <a:pt x="267856" y="177952"/>
                                    <a:pt x="269012" y="180010"/>
                                    <a:pt x="270040" y="181928"/>
                                  </a:cubicBezTo>
                                  <a:cubicBezTo>
                                    <a:pt x="270472" y="182702"/>
                                    <a:pt x="270320" y="184328"/>
                                    <a:pt x="269773" y="184925"/>
                                  </a:cubicBezTo>
                                  <a:cubicBezTo>
                                    <a:pt x="269253" y="185471"/>
                                    <a:pt x="267653" y="185471"/>
                                    <a:pt x="266840" y="185064"/>
                                  </a:cubicBezTo>
                                  <a:cubicBezTo>
                                    <a:pt x="264122" y="183782"/>
                                    <a:pt x="261557" y="182144"/>
                                    <a:pt x="258940" y="180683"/>
                                  </a:cubicBezTo>
                                  <a:cubicBezTo>
                                    <a:pt x="246698" y="173952"/>
                                    <a:pt x="234734" y="167157"/>
                                    <a:pt x="222961" y="159118"/>
                                  </a:cubicBezTo>
                                  <a:cubicBezTo>
                                    <a:pt x="217208" y="155219"/>
                                    <a:pt x="211633" y="151244"/>
                                    <a:pt x="206096" y="147117"/>
                                  </a:cubicBezTo>
                                  <a:cubicBezTo>
                                    <a:pt x="202667" y="144590"/>
                                    <a:pt x="201993" y="144920"/>
                                    <a:pt x="200863" y="148844"/>
                                  </a:cubicBezTo>
                                  <a:cubicBezTo>
                                    <a:pt x="198806" y="155766"/>
                                    <a:pt x="198501" y="158331"/>
                                    <a:pt x="196507" y="165557"/>
                                  </a:cubicBezTo>
                                  <a:cubicBezTo>
                                    <a:pt x="195682" y="168554"/>
                                    <a:pt x="194501" y="171653"/>
                                    <a:pt x="192532" y="174193"/>
                                  </a:cubicBezTo>
                                  <a:cubicBezTo>
                                    <a:pt x="191656" y="175387"/>
                                    <a:pt x="188671" y="175552"/>
                                    <a:pt x="187071" y="175743"/>
                                  </a:cubicBezTo>
                                  <a:cubicBezTo>
                                    <a:pt x="185738" y="175882"/>
                                    <a:pt x="183553" y="176124"/>
                                    <a:pt x="181788" y="175514"/>
                                  </a:cubicBezTo>
                                  <a:cubicBezTo>
                                    <a:pt x="180696" y="175158"/>
                                    <a:pt x="179578" y="173749"/>
                                    <a:pt x="179108" y="172580"/>
                                  </a:cubicBezTo>
                                  <a:cubicBezTo>
                                    <a:pt x="176416" y="165862"/>
                                    <a:pt x="173927" y="159055"/>
                                    <a:pt x="171348" y="152311"/>
                                  </a:cubicBezTo>
                                  <a:cubicBezTo>
                                    <a:pt x="170828" y="150978"/>
                                    <a:pt x="170117" y="149708"/>
                                    <a:pt x="169228" y="147879"/>
                                  </a:cubicBezTo>
                                  <a:cubicBezTo>
                                    <a:pt x="168326" y="149073"/>
                                    <a:pt x="167754" y="149619"/>
                                    <a:pt x="167501" y="150279"/>
                                  </a:cubicBezTo>
                                  <a:cubicBezTo>
                                    <a:pt x="165760" y="154483"/>
                                    <a:pt x="161798" y="155588"/>
                                    <a:pt x="158064" y="156553"/>
                                  </a:cubicBezTo>
                                  <a:cubicBezTo>
                                    <a:pt x="154737" y="157416"/>
                                    <a:pt x="151511" y="155219"/>
                                    <a:pt x="150216" y="151930"/>
                                  </a:cubicBezTo>
                                  <a:cubicBezTo>
                                    <a:pt x="147181" y="144031"/>
                                    <a:pt x="144183" y="136169"/>
                                    <a:pt x="141275" y="128270"/>
                                  </a:cubicBezTo>
                                  <a:cubicBezTo>
                                    <a:pt x="140348" y="125654"/>
                                    <a:pt x="139002" y="124765"/>
                                    <a:pt x="136068" y="125197"/>
                                  </a:cubicBezTo>
                                  <a:cubicBezTo>
                                    <a:pt x="132855" y="125654"/>
                                    <a:pt x="129401" y="125666"/>
                                    <a:pt x="126251" y="124955"/>
                                  </a:cubicBezTo>
                                  <a:cubicBezTo>
                                    <a:pt x="124270" y="124498"/>
                                    <a:pt x="122301" y="122618"/>
                                    <a:pt x="121145" y="120841"/>
                                  </a:cubicBezTo>
                                  <a:cubicBezTo>
                                    <a:pt x="119253" y="117932"/>
                                    <a:pt x="117970" y="114630"/>
                                    <a:pt x="116497" y="111442"/>
                                  </a:cubicBezTo>
                                  <a:cubicBezTo>
                                    <a:pt x="116497" y="111379"/>
                                    <a:pt x="116485" y="111303"/>
                                    <a:pt x="116472" y="111227"/>
                                  </a:cubicBezTo>
                                  <a:cubicBezTo>
                                    <a:pt x="116472" y="111176"/>
                                    <a:pt x="116459" y="111138"/>
                                    <a:pt x="116459" y="111087"/>
                                  </a:cubicBezTo>
                                  <a:cubicBezTo>
                                    <a:pt x="116802" y="109817"/>
                                    <a:pt x="117221" y="108547"/>
                                    <a:pt x="117513" y="107264"/>
                                  </a:cubicBezTo>
                                  <a:cubicBezTo>
                                    <a:pt x="118237" y="103683"/>
                                    <a:pt x="120726" y="102438"/>
                                    <a:pt x="123952" y="104102"/>
                                  </a:cubicBezTo>
                                  <a:cubicBezTo>
                                    <a:pt x="124295" y="104292"/>
                                    <a:pt x="124651" y="104711"/>
                                    <a:pt x="125006" y="104699"/>
                                  </a:cubicBezTo>
                                  <a:cubicBezTo>
                                    <a:pt x="127508" y="104496"/>
                                    <a:pt x="130124" y="104508"/>
                                    <a:pt x="132474" y="103721"/>
                                  </a:cubicBezTo>
                                  <a:cubicBezTo>
                                    <a:pt x="132982" y="103543"/>
                                    <a:pt x="132817" y="100266"/>
                                    <a:pt x="132372" y="98577"/>
                                  </a:cubicBezTo>
                                  <a:cubicBezTo>
                                    <a:pt x="130747" y="92304"/>
                                    <a:pt x="127762" y="86741"/>
                                    <a:pt x="123800" y="81534"/>
                                  </a:cubicBezTo>
                                  <a:cubicBezTo>
                                    <a:pt x="121996" y="79134"/>
                                    <a:pt x="121463" y="75705"/>
                                    <a:pt x="120688" y="72631"/>
                                  </a:cubicBezTo>
                                  <a:cubicBezTo>
                                    <a:pt x="120447" y="71717"/>
                                    <a:pt x="121184" y="70218"/>
                                    <a:pt x="121920" y="69456"/>
                                  </a:cubicBezTo>
                                  <a:cubicBezTo>
                                    <a:pt x="126251" y="65037"/>
                                    <a:pt x="137275" y="64935"/>
                                    <a:pt x="142101" y="68809"/>
                                  </a:cubicBezTo>
                                  <a:cubicBezTo>
                                    <a:pt x="147104" y="72847"/>
                                    <a:pt x="149378" y="78549"/>
                                    <a:pt x="151917" y="84087"/>
                                  </a:cubicBezTo>
                                  <a:cubicBezTo>
                                    <a:pt x="152641" y="85573"/>
                                    <a:pt x="153378" y="87211"/>
                                    <a:pt x="155131" y="86042"/>
                                  </a:cubicBezTo>
                                  <a:cubicBezTo>
                                    <a:pt x="160503" y="82448"/>
                                    <a:pt x="164707" y="84988"/>
                                    <a:pt x="169177" y="87909"/>
                                  </a:cubicBezTo>
                                  <a:cubicBezTo>
                                    <a:pt x="172796" y="90234"/>
                                    <a:pt x="173927" y="93421"/>
                                    <a:pt x="173889" y="97371"/>
                                  </a:cubicBezTo>
                                  <a:cubicBezTo>
                                    <a:pt x="173787" y="106896"/>
                                    <a:pt x="176378" y="116002"/>
                                    <a:pt x="178346" y="125209"/>
                                  </a:cubicBezTo>
                                  <a:cubicBezTo>
                                    <a:pt x="178499" y="126022"/>
                                    <a:pt x="179565" y="126644"/>
                                    <a:pt x="180162" y="127368"/>
                                  </a:cubicBezTo>
                                  <a:cubicBezTo>
                                    <a:pt x="180505" y="126302"/>
                                    <a:pt x="181344" y="125209"/>
                                    <a:pt x="181153" y="124206"/>
                                  </a:cubicBezTo>
                                  <a:cubicBezTo>
                                    <a:pt x="180848" y="122263"/>
                                    <a:pt x="179845" y="120434"/>
                                    <a:pt x="179413" y="118491"/>
                                  </a:cubicBezTo>
                                  <a:cubicBezTo>
                                    <a:pt x="178715" y="115202"/>
                                    <a:pt x="183909" y="109614"/>
                                    <a:pt x="187097" y="110134"/>
                                  </a:cubicBezTo>
                                  <a:cubicBezTo>
                                    <a:pt x="190449" y="110693"/>
                                    <a:pt x="193777" y="111404"/>
                                    <a:pt x="197117" y="112116"/>
                                  </a:cubicBezTo>
                                  <a:cubicBezTo>
                                    <a:pt x="199682" y="112649"/>
                                    <a:pt x="201714" y="113881"/>
                                    <a:pt x="202845" y="116446"/>
                                  </a:cubicBezTo>
                                  <a:cubicBezTo>
                                    <a:pt x="204076" y="119190"/>
                                    <a:pt x="205359" y="121958"/>
                                    <a:pt x="206896" y="124536"/>
                                  </a:cubicBezTo>
                                  <a:cubicBezTo>
                                    <a:pt x="209245" y="128460"/>
                                    <a:pt x="211315" y="132537"/>
                                    <a:pt x="214948" y="135395"/>
                                  </a:cubicBezTo>
                                  <a:cubicBezTo>
                                    <a:pt x="216535" y="136614"/>
                                    <a:pt x="217640" y="137859"/>
                                    <a:pt x="219469" y="136525"/>
                                  </a:cubicBezTo>
                                  <a:cubicBezTo>
                                    <a:pt x="227064" y="131051"/>
                                    <a:pt x="234569" y="125540"/>
                                    <a:pt x="239890" y="117602"/>
                                  </a:cubicBezTo>
                                  <a:cubicBezTo>
                                    <a:pt x="241605" y="115037"/>
                                    <a:pt x="242215" y="112700"/>
                                    <a:pt x="241326" y="109715"/>
                                  </a:cubicBezTo>
                                  <a:cubicBezTo>
                                    <a:pt x="238747" y="100990"/>
                                    <a:pt x="234518" y="92989"/>
                                    <a:pt x="229819" y="85318"/>
                                  </a:cubicBezTo>
                                  <a:cubicBezTo>
                                    <a:pt x="222529" y="73406"/>
                                    <a:pt x="213055" y="63119"/>
                                    <a:pt x="203962" y="52603"/>
                                  </a:cubicBezTo>
                                  <a:cubicBezTo>
                                    <a:pt x="201041" y="49187"/>
                                    <a:pt x="198539" y="45276"/>
                                    <a:pt x="195187" y="42291"/>
                                  </a:cubicBezTo>
                                  <a:cubicBezTo>
                                    <a:pt x="189319" y="37008"/>
                                    <a:pt x="183185" y="31915"/>
                                    <a:pt x="176759" y="27331"/>
                                  </a:cubicBezTo>
                                  <a:cubicBezTo>
                                    <a:pt x="164402" y="18529"/>
                                    <a:pt x="152807" y="17920"/>
                                    <a:pt x="141542" y="27457"/>
                                  </a:cubicBezTo>
                                  <a:cubicBezTo>
                                    <a:pt x="127686" y="39179"/>
                                    <a:pt x="121526" y="55054"/>
                                    <a:pt x="117577" y="71984"/>
                                  </a:cubicBezTo>
                                  <a:cubicBezTo>
                                    <a:pt x="115799" y="79667"/>
                                    <a:pt x="115202" y="87630"/>
                                    <a:pt x="114300" y="95466"/>
                                  </a:cubicBezTo>
                                  <a:cubicBezTo>
                                    <a:pt x="114046" y="97777"/>
                                    <a:pt x="114326" y="100203"/>
                                    <a:pt x="114681" y="102527"/>
                                  </a:cubicBezTo>
                                  <a:cubicBezTo>
                                    <a:pt x="115100" y="105385"/>
                                    <a:pt x="115837" y="108242"/>
                                    <a:pt x="116459" y="111087"/>
                                  </a:cubicBezTo>
                                  <a:cubicBezTo>
                                    <a:pt x="116421" y="111138"/>
                                    <a:pt x="116408" y="111189"/>
                                    <a:pt x="116383" y="111239"/>
                                  </a:cubicBezTo>
                                  <a:cubicBezTo>
                                    <a:pt x="116421" y="111303"/>
                                    <a:pt x="116459" y="111392"/>
                                    <a:pt x="116497" y="111442"/>
                                  </a:cubicBezTo>
                                  <a:cubicBezTo>
                                    <a:pt x="116891" y="116053"/>
                                    <a:pt x="116992" y="120714"/>
                                    <a:pt x="117729" y="125247"/>
                                  </a:cubicBezTo>
                                  <a:cubicBezTo>
                                    <a:pt x="118809" y="132093"/>
                                    <a:pt x="120676" y="138811"/>
                                    <a:pt x="121539" y="145656"/>
                                  </a:cubicBezTo>
                                  <a:cubicBezTo>
                                    <a:pt x="122124" y="150165"/>
                                    <a:pt x="121730" y="154826"/>
                                    <a:pt x="121247" y="159372"/>
                                  </a:cubicBezTo>
                                  <a:cubicBezTo>
                                    <a:pt x="121057" y="160947"/>
                                    <a:pt x="119456" y="162535"/>
                                    <a:pt x="118237" y="163830"/>
                                  </a:cubicBezTo>
                                  <a:cubicBezTo>
                                    <a:pt x="114491" y="167716"/>
                                    <a:pt x="113132" y="171615"/>
                                    <a:pt x="118288" y="174689"/>
                                  </a:cubicBezTo>
                                  <a:cubicBezTo>
                                    <a:pt x="124409" y="178333"/>
                                    <a:pt x="130493" y="182016"/>
                                    <a:pt x="136690" y="185496"/>
                                  </a:cubicBezTo>
                                  <a:cubicBezTo>
                                    <a:pt x="146685" y="191097"/>
                                    <a:pt x="156616" y="196748"/>
                                    <a:pt x="166865" y="201892"/>
                                  </a:cubicBezTo>
                                  <a:cubicBezTo>
                                    <a:pt x="171361" y="204178"/>
                                    <a:pt x="176467" y="205372"/>
                                    <a:pt x="181344" y="206870"/>
                                  </a:cubicBezTo>
                                  <a:cubicBezTo>
                                    <a:pt x="189446" y="209347"/>
                                    <a:pt x="195771" y="214516"/>
                                    <a:pt x="201549" y="220409"/>
                                  </a:cubicBezTo>
                                  <a:cubicBezTo>
                                    <a:pt x="203708" y="222644"/>
                                    <a:pt x="203543" y="225044"/>
                                    <a:pt x="201282" y="228003"/>
                                  </a:cubicBezTo>
                                  <a:cubicBezTo>
                                    <a:pt x="199060" y="230822"/>
                                    <a:pt x="196812" y="233604"/>
                                    <a:pt x="194501" y="236347"/>
                                  </a:cubicBezTo>
                                  <a:cubicBezTo>
                                    <a:pt x="194005" y="236931"/>
                                    <a:pt x="193282" y="237566"/>
                                    <a:pt x="192583" y="237693"/>
                                  </a:cubicBezTo>
                                  <a:cubicBezTo>
                                    <a:pt x="186932" y="238684"/>
                                    <a:pt x="181344" y="239675"/>
                                    <a:pt x="175654" y="240487"/>
                                  </a:cubicBezTo>
                                  <a:cubicBezTo>
                                    <a:pt x="174549" y="240640"/>
                                    <a:pt x="173203" y="240347"/>
                                    <a:pt x="172187" y="239814"/>
                                  </a:cubicBezTo>
                                  <a:cubicBezTo>
                                    <a:pt x="162090" y="234607"/>
                                    <a:pt x="151892" y="229616"/>
                                    <a:pt x="142101" y="223914"/>
                                  </a:cubicBezTo>
                                  <a:cubicBezTo>
                                    <a:pt x="131928" y="217996"/>
                                    <a:pt x="122149" y="211455"/>
                                    <a:pt x="112370" y="204953"/>
                                  </a:cubicBezTo>
                                  <a:cubicBezTo>
                                    <a:pt x="106007" y="200711"/>
                                    <a:pt x="99784" y="195974"/>
                                    <a:pt x="95923" y="189293"/>
                                  </a:cubicBezTo>
                                  <a:cubicBezTo>
                                    <a:pt x="91542" y="181699"/>
                                    <a:pt x="88926" y="173342"/>
                                    <a:pt x="89269" y="164287"/>
                                  </a:cubicBezTo>
                                  <a:cubicBezTo>
                                    <a:pt x="89370" y="161722"/>
                                    <a:pt x="88913" y="159360"/>
                                    <a:pt x="91288" y="157518"/>
                                  </a:cubicBezTo>
                                  <a:cubicBezTo>
                                    <a:pt x="91758" y="157175"/>
                                    <a:pt x="91885" y="155994"/>
                                    <a:pt x="91732" y="155283"/>
                                  </a:cubicBezTo>
                                  <a:cubicBezTo>
                                    <a:pt x="89815" y="146799"/>
                                    <a:pt x="89307" y="137897"/>
                                    <a:pt x="84811" y="130137"/>
                                  </a:cubicBezTo>
                                  <a:cubicBezTo>
                                    <a:pt x="80594" y="122872"/>
                                    <a:pt x="76213" y="115697"/>
                                    <a:pt x="71781" y="108547"/>
                                  </a:cubicBezTo>
                                  <a:cubicBezTo>
                                    <a:pt x="70485" y="106439"/>
                                    <a:pt x="68809" y="106566"/>
                                    <a:pt x="66739" y="108166"/>
                                  </a:cubicBezTo>
                                  <a:cubicBezTo>
                                    <a:pt x="60757" y="112725"/>
                                    <a:pt x="47473" y="111011"/>
                                    <a:pt x="42672" y="105347"/>
                                  </a:cubicBezTo>
                                  <a:cubicBezTo>
                                    <a:pt x="39167" y="101219"/>
                                    <a:pt x="40005" y="96406"/>
                                    <a:pt x="41415" y="92177"/>
                                  </a:cubicBezTo>
                                  <a:cubicBezTo>
                                    <a:pt x="43040" y="87338"/>
                                    <a:pt x="42888" y="82524"/>
                                    <a:pt x="43168" y="77660"/>
                                  </a:cubicBezTo>
                                  <a:cubicBezTo>
                                    <a:pt x="43282" y="76073"/>
                                    <a:pt x="43168" y="74460"/>
                                    <a:pt x="43282" y="72860"/>
                                  </a:cubicBezTo>
                                  <a:cubicBezTo>
                                    <a:pt x="43574" y="68872"/>
                                    <a:pt x="40526" y="66713"/>
                                    <a:pt x="38367" y="64224"/>
                                  </a:cubicBezTo>
                                  <a:cubicBezTo>
                                    <a:pt x="33439" y="58585"/>
                                    <a:pt x="28435" y="52946"/>
                                    <a:pt x="23013" y="47739"/>
                                  </a:cubicBezTo>
                                  <a:cubicBezTo>
                                    <a:pt x="19647" y="44501"/>
                                    <a:pt x="15507" y="42215"/>
                                    <a:pt x="10579" y="41389"/>
                                  </a:cubicBezTo>
                                  <a:cubicBezTo>
                                    <a:pt x="4496" y="40335"/>
                                    <a:pt x="0" y="30924"/>
                                    <a:pt x="4077" y="24663"/>
                                  </a:cubicBezTo>
                                  <a:cubicBezTo>
                                    <a:pt x="11278" y="13576"/>
                                    <a:pt x="21781" y="11278"/>
                                    <a:pt x="33871" y="11722"/>
                                  </a:cubicBezTo>
                                  <a:cubicBezTo>
                                    <a:pt x="39002" y="11925"/>
                                    <a:pt x="43117" y="14122"/>
                                    <a:pt x="47104" y="16840"/>
                                  </a:cubicBezTo>
                                  <a:cubicBezTo>
                                    <a:pt x="50432" y="19076"/>
                                    <a:pt x="51753" y="24765"/>
                                    <a:pt x="53937" y="21539"/>
                                  </a:cubicBezTo>
                                  <a:cubicBezTo>
                                    <a:pt x="54801" y="20307"/>
                                    <a:pt x="55778" y="17767"/>
                                    <a:pt x="56579" y="16104"/>
                                  </a:cubicBezTo>
                                  <a:cubicBezTo>
                                    <a:pt x="58014" y="13107"/>
                                    <a:pt x="57429" y="10782"/>
                                    <a:pt x="60071" y="9360"/>
                                  </a:cubicBezTo>
                                  <a:cubicBezTo>
                                    <a:pt x="62814" y="7900"/>
                                    <a:pt x="64910" y="7900"/>
                                    <a:pt x="67501" y="7366"/>
                                  </a:cubicBezTo>
                                  <a:cubicBezTo>
                                    <a:pt x="70219" y="6833"/>
                                    <a:pt x="73038" y="7684"/>
                                    <a:pt x="75578" y="9131"/>
                                  </a:cubicBezTo>
                                  <a:cubicBezTo>
                                    <a:pt x="78994" y="11075"/>
                                    <a:pt x="81039" y="13551"/>
                                    <a:pt x="82855" y="16993"/>
                                  </a:cubicBezTo>
                                  <a:cubicBezTo>
                                    <a:pt x="85700" y="22454"/>
                                    <a:pt x="83465" y="26950"/>
                                    <a:pt x="82258" y="32093"/>
                                  </a:cubicBezTo>
                                  <a:cubicBezTo>
                                    <a:pt x="81509" y="35268"/>
                                    <a:pt x="78905" y="38545"/>
                                    <a:pt x="77927" y="41694"/>
                                  </a:cubicBezTo>
                                  <a:cubicBezTo>
                                    <a:pt x="76632" y="45657"/>
                                    <a:pt x="75527" y="50178"/>
                                    <a:pt x="76175" y="54064"/>
                                  </a:cubicBezTo>
                                  <a:cubicBezTo>
                                    <a:pt x="77610" y="63348"/>
                                    <a:pt x="80112" y="72504"/>
                                    <a:pt x="87211" y="79515"/>
                                  </a:cubicBezTo>
                                  <a:cubicBezTo>
                                    <a:pt x="89205" y="81496"/>
                                    <a:pt x="90881" y="83757"/>
                                    <a:pt x="92850" y="85789"/>
                                  </a:cubicBezTo>
                                  <a:cubicBezTo>
                                    <a:pt x="95022" y="88036"/>
                                    <a:pt x="96126" y="87821"/>
                                    <a:pt x="96939" y="84811"/>
                                  </a:cubicBezTo>
                                  <a:cubicBezTo>
                                    <a:pt x="98616" y="78321"/>
                                    <a:pt x="100241" y="71781"/>
                                    <a:pt x="101664" y="65215"/>
                                  </a:cubicBezTo>
                                  <a:cubicBezTo>
                                    <a:pt x="106414" y="43840"/>
                                    <a:pt x="115761" y="24905"/>
                                    <a:pt x="132334" y="10401"/>
                                  </a:cubicBezTo>
                                  <a:cubicBezTo>
                                    <a:pt x="140932" y="2870"/>
                                    <a:pt x="151714" y="0"/>
                                    <a:pt x="163284" y="1524"/>
                                  </a:cubicBezTo>
                                  <a:close/>
                                </a:path>
                              </a:pathLst>
                            </a:custGeom>
                            <a:ln w="0" cap="flat">
                              <a:miter lim="100000"/>
                            </a:ln>
                          </wps:spPr>
                          <wps:style>
                            <a:lnRef idx="0">
                              <a:srgbClr val="000000">
                                <a:alpha val="0"/>
                              </a:srgbClr>
                            </a:lnRef>
                            <a:fillRef idx="1">
                              <a:srgbClr val="8A317E"/>
                            </a:fillRef>
                            <a:effectRef idx="0">
                              <a:scrgbClr r="0" g="0" b="0"/>
                            </a:effectRef>
                            <a:fontRef idx="none"/>
                          </wps:style>
                          <wps:bodyPr/>
                        </wps:wsp>
                        <wps:wsp>
                          <wps:cNvPr id="378" name="Shape 156"/>
                          <wps:cNvSpPr/>
                          <wps:spPr>
                            <a:xfrm>
                              <a:off x="504610" y="237120"/>
                              <a:ext cx="194056" cy="251692"/>
                            </a:xfrm>
                            <a:custGeom>
                              <a:avLst/>
                              <a:gdLst/>
                              <a:ahLst/>
                              <a:cxnLst/>
                              <a:rect l="0" t="0" r="0" b="0"/>
                              <a:pathLst>
                                <a:path w="194056" h="251692">
                                  <a:moveTo>
                                    <a:pt x="120551" y="109"/>
                                  </a:moveTo>
                                  <a:cubicBezTo>
                                    <a:pt x="124190" y="0"/>
                                    <a:pt x="127902" y="1019"/>
                                    <a:pt x="130759" y="3127"/>
                                  </a:cubicBezTo>
                                  <a:cubicBezTo>
                                    <a:pt x="135344" y="6518"/>
                                    <a:pt x="137935" y="11230"/>
                                    <a:pt x="139649" y="16361"/>
                                  </a:cubicBezTo>
                                  <a:cubicBezTo>
                                    <a:pt x="140233" y="18113"/>
                                    <a:pt x="139306" y="20539"/>
                                    <a:pt x="138607" y="22495"/>
                                  </a:cubicBezTo>
                                  <a:cubicBezTo>
                                    <a:pt x="136830" y="27537"/>
                                    <a:pt x="132321" y="29963"/>
                                    <a:pt x="128410" y="33112"/>
                                  </a:cubicBezTo>
                                  <a:cubicBezTo>
                                    <a:pt x="123368" y="37176"/>
                                    <a:pt x="118999" y="42091"/>
                                    <a:pt x="114325" y="46612"/>
                                  </a:cubicBezTo>
                                  <a:cubicBezTo>
                                    <a:pt x="107861" y="52784"/>
                                    <a:pt x="101219" y="58766"/>
                                    <a:pt x="95034" y="65218"/>
                                  </a:cubicBezTo>
                                  <a:cubicBezTo>
                                    <a:pt x="91986" y="68329"/>
                                    <a:pt x="89598" y="72139"/>
                                    <a:pt x="87287" y="75873"/>
                                  </a:cubicBezTo>
                                  <a:cubicBezTo>
                                    <a:pt x="83896" y="81309"/>
                                    <a:pt x="79997" y="86681"/>
                                    <a:pt x="77889" y="92599"/>
                                  </a:cubicBezTo>
                                  <a:cubicBezTo>
                                    <a:pt x="75171" y="100104"/>
                                    <a:pt x="73622" y="108080"/>
                                    <a:pt x="72428" y="115967"/>
                                  </a:cubicBezTo>
                                  <a:cubicBezTo>
                                    <a:pt x="71463" y="121987"/>
                                    <a:pt x="71539" y="128184"/>
                                    <a:pt x="71666" y="134318"/>
                                  </a:cubicBezTo>
                                  <a:cubicBezTo>
                                    <a:pt x="71717" y="137328"/>
                                    <a:pt x="72885" y="140376"/>
                                    <a:pt x="73698" y="143373"/>
                                  </a:cubicBezTo>
                                  <a:cubicBezTo>
                                    <a:pt x="73863" y="144008"/>
                                    <a:pt x="74714" y="144440"/>
                                    <a:pt x="75285" y="144961"/>
                                  </a:cubicBezTo>
                                  <a:cubicBezTo>
                                    <a:pt x="75717" y="144301"/>
                                    <a:pt x="76428" y="143653"/>
                                    <a:pt x="76581" y="142942"/>
                                  </a:cubicBezTo>
                                  <a:cubicBezTo>
                                    <a:pt x="77127" y="139284"/>
                                    <a:pt x="77152" y="135474"/>
                                    <a:pt x="78143" y="131956"/>
                                  </a:cubicBezTo>
                                  <a:cubicBezTo>
                                    <a:pt x="79172" y="128324"/>
                                    <a:pt x="81115" y="124984"/>
                                    <a:pt x="82575" y="121491"/>
                                  </a:cubicBezTo>
                                  <a:cubicBezTo>
                                    <a:pt x="84988" y="115865"/>
                                    <a:pt x="87097" y="110125"/>
                                    <a:pt x="89751" y="104651"/>
                                  </a:cubicBezTo>
                                  <a:cubicBezTo>
                                    <a:pt x="92761" y="98365"/>
                                    <a:pt x="95453" y="91545"/>
                                    <a:pt x="102235" y="88192"/>
                                  </a:cubicBezTo>
                                  <a:cubicBezTo>
                                    <a:pt x="105689" y="86465"/>
                                    <a:pt x="109449" y="85118"/>
                                    <a:pt x="113221" y="84319"/>
                                  </a:cubicBezTo>
                                  <a:cubicBezTo>
                                    <a:pt x="117323" y="83455"/>
                                    <a:pt x="121869" y="87785"/>
                                    <a:pt x="122847" y="92992"/>
                                  </a:cubicBezTo>
                                  <a:cubicBezTo>
                                    <a:pt x="123609" y="97222"/>
                                    <a:pt x="124346" y="101489"/>
                                    <a:pt x="124765" y="105756"/>
                                  </a:cubicBezTo>
                                  <a:cubicBezTo>
                                    <a:pt x="125197" y="110125"/>
                                    <a:pt x="125324" y="114545"/>
                                    <a:pt x="125324" y="118951"/>
                                  </a:cubicBezTo>
                                  <a:cubicBezTo>
                                    <a:pt x="125324" y="123727"/>
                                    <a:pt x="128219" y="126686"/>
                                    <a:pt x="131750" y="128819"/>
                                  </a:cubicBezTo>
                                  <a:cubicBezTo>
                                    <a:pt x="135915" y="131347"/>
                                    <a:pt x="137694" y="134890"/>
                                    <a:pt x="137821" y="139881"/>
                                  </a:cubicBezTo>
                                  <a:cubicBezTo>
                                    <a:pt x="137973" y="145418"/>
                                    <a:pt x="136360" y="150092"/>
                                    <a:pt x="133591" y="154613"/>
                                  </a:cubicBezTo>
                                  <a:cubicBezTo>
                                    <a:pt x="133134" y="155299"/>
                                    <a:pt x="132981" y="156454"/>
                                    <a:pt x="133236" y="157191"/>
                                  </a:cubicBezTo>
                                  <a:cubicBezTo>
                                    <a:pt x="135560" y="163338"/>
                                    <a:pt x="137897" y="169497"/>
                                    <a:pt x="140475" y="175568"/>
                                  </a:cubicBezTo>
                                  <a:cubicBezTo>
                                    <a:pt x="141490" y="178032"/>
                                    <a:pt x="143015" y="178146"/>
                                    <a:pt x="145161" y="176025"/>
                                  </a:cubicBezTo>
                                  <a:cubicBezTo>
                                    <a:pt x="149403" y="171771"/>
                                    <a:pt x="153403" y="167212"/>
                                    <a:pt x="157874" y="163211"/>
                                  </a:cubicBezTo>
                                  <a:cubicBezTo>
                                    <a:pt x="163436" y="158169"/>
                                    <a:pt x="169939" y="154397"/>
                                    <a:pt x="177533" y="153394"/>
                                  </a:cubicBezTo>
                                  <a:cubicBezTo>
                                    <a:pt x="186487" y="152213"/>
                                    <a:pt x="194056" y="157394"/>
                                    <a:pt x="192532" y="168316"/>
                                  </a:cubicBezTo>
                                  <a:cubicBezTo>
                                    <a:pt x="191541" y="175454"/>
                                    <a:pt x="187223" y="180788"/>
                                    <a:pt x="183629" y="186490"/>
                                  </a:cubicBezTo>
                                  <a:cubicBezTo>
                                    <a:pt x="182118" y="188916"/>
                                    <a:pt x="180010" y="189195"/>
                                    <a:pt x="179134" y="189855"/>
                                  </a:cubicBezTo>
                                  <a:cubicBezTo>
                                    <a:pt x="178231" y="190554"/>
                                    <a:pt x="176657" y="192522"/>
                                    <a:pt x="175882" y="193513"/>
                                  </a:cubicBezTo>
                                  <a:cubicBezTo>
                                    <a:pt x="175577" y="193945"/>
                                    <a:pt x="174917" y="194821"/>
                                    <a:pt x="174308" y="194643"/>
                                  </a:cubicBezTo>
                                  <a:cubicBezTo>
                                    <a:pt x="173990" y="194554"/>
                                    <a:pt x="174193" y="193920"/>
                                    <a:pt x="174320" y="193691"/>
                                  </a:cubicBezTo>
                                  <a:cubicBezTo>
                                    <a:pt x="174930" y="192421"/>
                                    <a:pt x="177431" y="186147"/>
                                    <a:pt x="178143" y="183340"/>
                                  </a:cubicBezTo>
                                  <a:cubicBezTo>
                                    <a:pt x="178931" y="180534"/>
                                    <a:pt x="179514" y="177321"/>
                                    <a:pt x="177495" y="176495"/>
                                  </a:cubicBezTo>
                                  <a:cubicBezTo>
                                    <a:pt x="175882" y="175822"/>
                                    <a:pt x="173787" y="176482"/>
                                    <a:pt x="171399" y="177676"/>
                                  </a:cubicBezTo>
                                  <a:cubicBezTo>
                                    <a:pt x="166370" y="180203"/>
                                    <a:pt x="160998" y="185741"/>
                                    <a:pt x="156667" y="191621"/>
                                  </a:cubicBezTo>
                                  <a:cubicBezTo>
                                    <a:pt x="154559" y="194466"/>
                                    <a:pt x="154432" y="196714"/>
                                    <a:pt x="156540" y="199609"/>
                                  </a:cubicBezTo>
                                  <a:cubicBezTo>
                                    <a:pt x="160782" y="205438"/>
                                    <a:pt x="164783" y="211509"/>
                                    <a:pt x="170815" y="215789"/>
                                  </a:cubicBezTo>
                                  <a:cubicBezTo>
                                    <a:pt x="172872" y="217250"/>
                                    <a:pt x="173622" y="219167"/>
                                    <a:pt x="172834" y="221834"/>
                                  </a:cubicBezTo>
                                  <a:cubicBezTo>
                                    <a:pt x="172326" y="223587"/>
                                    <a:pt x="172707" y="225593"/>
                                    <a:pt x="172758" y="227498"/>
                                  </a:cubicBezTo>
                                  <a:cubicBezTo>
                                    <a:pt x="172847" y="230000"/>
                                    <a:pt x="172847" y="232350"/>
                                    <a:pt x="169685" y="233213"/>
                                  </a:cubicBezTo>
                                  <a:cubicBezTo>
                                    <a:pt x="168885" y="233442"/>
                                    <a:pt x="167920" y="234369"/>
                                    <a:pt x="167640" y="235169"/>
                                  </a:cubicBezTo>
                                  <a:cubicBezTo>
                                    <a:pt x="166903" y="237620"/>
                                    <a:pt x="165278" y="237861"/>
                                    <a:pt x="163182" y="237404"/>
                                  </a:cubicBezTo>
                                  <a:cubicBezTo>
                                    <a:pt x="160032" y="236744"/>
                                    <a:pt x="156083" y="235995"/>
                                    <a:pt x="153758" y="235474"/>
                                  </a:cubicBezTo>
                                  <a:cubicBezTo>
                                    <a:pt x="153289" y="235385"/>
                                    <a:pt x="152451" y="235182"/>
                                    <a:pt x="152133" y="234775"/>
                                  </a:cubicBezTo>
                                  <a:cubicBezTo>
                                    <a:pt x="148768" y="231054"/>
                                    <a:pt x="146380" y="227803"/>
                                    <a:pt x="144335" y="225250"/>
                                  </a:cubicBezTo>
                                  <a:cubicBezTo>
                                    <a:pt x="142303" y="222698"/>
                                    <a:pt x="141008" y="219065"/>
                                    <a:pt x="140093" y="218227"/>
                                  </a:cubicBezTo>
                                  <a:cubicBezTo>
                                    <a:pt x="139459" y="219167"/>
                                    <a:pt x="138062" y="222825"/>
                                    <a:pt x="137656" y="223841"/>
                                  </a:cubicBezTo>
                                  <a:cubicBezTo>
                                    <a:pt x="135344" y="230165"/>
                                    <a:pt x="133566" y="236706"/>
                                    <a:pt x="130823" y="242827"/>
                                  </a:cubicBezTo>
                                  <a:cubicBezTo>
                                    <a:pt x="128016" y="249050"/>
                                    <a:pt x="125984" y="251692"/>
                                    <a:pt x="120167" y="251222"/>
                                  </a:cubicBezTo>
                                  <a:cubicBezTo>
                                    <a:pt x="115252" y="250828"/>
                                    <a:pt x="107798" y="245456"/>
                                    <a:pt x="107671" y="240897"/>
                                  </a:cubicBezTo>
                                  <a:cubicBezTo>
                                    <a:pt x="107581" y="239462"/>
                                    <a:pt x="106781" y="238052"/>
                                    <a:pt x="106299" y="236629"/>
                                  </a:cubicBezTo>
                                  <a:cubicBezTo>
                                    <a:pt x="105054" y="232896"/>
                                    <a:pt x="105702" y="229403"/>
                                    <a:pt x="107988" y="226355"/>
                                  </a:cubicBezTo>
                                  <a:cubicBezTo>
                                    <a:pt x="110350" y="223282"/>
                                    <a:pt x="110173" y="224437"/>
                                    <a:pt x="111112" y="225517"/>
                                  </a:cubicBezTo>
                                  <a:cubicBezTo>
                                    <a:pt x="113245" y="227981"/>
                                    <a:pt x="116090" y="224882"/>
                                    <a:pt x="118008" y="222558"/>
                                  </a:cubicBezTo>
                                  <a:cubicBezTo>
                                    <a:pt x="123901" y="215395"/>
                                    <a:pt x="126797" y="206861"/>
                                    <a:pt x="129692" y="198313"/>
                                  </a:cubicBezTo>
                                  <a:cubicBezTo>
                                    <a:pt x="130086" y="197171"/>
                                    <a:pt x="130137" y="195634"/>
                                    <a:pt x="129667" y="194554"/>
                                  </a:cubicBezTo>
                                  <a:cubicBezTo>
                                    <a:pt x="126606" y="187493"/>
                                    <a:pt x="124180" y="180089"/>
                                    <a:pt x="119392" y="173828"/>
                                  </a:cubicBezTo>
                                  <a:cubicBezTo>
                                    <a:pt x="117868" y="171821"/>
                                    <a:pt x="116903" y="172279"/>
                                    <a:pt x="115710" y="173815"/>
                                  </a:cubicBezTo>
                                  <a:cubicBezTo>
                                    <a:pt x="115176" y="174527"/>
                                    <a:pt x="114833" y="175403"/>
                                    <a:pt x="114287" y="176114"/>
                                  </a:cubicBezTo>
                                  <a:cubicBezTo>
                                    <a:pt x="111226" y="180000"/>
                                    <a:pt x="106235" y="180127"/>
                                    <a:pt x="104038" y="175746"/>
                                  </a:cubicBezTo>
                                  <a:cubicBezTo>
                                    <a:pt x="100483" y="168532"/>
                                    <a:pt x="97549" y="160836"/>
                                    <a:pt x="100787" y="152632"/>
                                  </a:cubicBezTo>
                                  <a:cubicBezTo>
                                    <a:pt x="103531" y="145761"/>
                                    <a:pt x="107074" y="139195"/>
                                    <a:pt x="109690" y="132274"/>
                                  </a:cubicBezTo>
                                  <a:cubicBezTo>
                                    <a:pt x="113627" y="121961"/>
                                    <a:pt x="117615" y="111636"/>
                                    <a:pt x="117830" y="100371"/>
                                  </a:cubicBezTo>
                                  <a:cubicBezTo>
                                    <a:pt x="117830" y="99292"/>
                                    <a:pt x="117386" y="97666"/>
                                    <a:pt x="116624" y="97323"/>
                                  </a:cubicBezTo>
                                  <a:cubicBezTo>
                                    <a:pt x="115875" y="96968"/>
                                    <a:pt x="114338" y="97577"/>
                                    <a:pt x="113449" y="98187"/>
                                  </a:cubicBezTo>
                                  <a:cubicBezTo>
                                    <a:pt x="108102" y="101971"/>
                                    <a:pt x="105168" y="107623"/>
                                    <a:pt x="102286" y="113287"/>
                                  </a:cubicBezTo>
                                  <a:cubicBezTo>
                                    <a:pt x="97028" y="123587"/>
                                    <a:pt x="94767" y="134839"/>
                                    <a:pt x="92621" y="146053"/>
                                  </a:cubicBezTo>
                                  <a:cubicBezTo>
                                    <a:pt x="92050" y="148974"/>
                                    <a:pt x="93510" y="152276"/>
                                    <a:pt x="94056" y="155400"/>
                                  </a:cubicBezTo>
                                  <a:cubicBezTo>
                                    <a:pt x="94450" y="157419"/>
                                    <a:pt x="94907" y="159426"/>
                                    <a:pt x="95250" y="161458"/>
                                  </a:cubicBezTo>
                                  <a:cubicBezTo>
                                    <a:pt x="95593" y="163503"/>
                                    <a:pt x="95846" y="165560"/>
                                    <a:pt x="96113" y="167618"/>
                                  </a:cubicBezTo>
                                  <a:cubicBezTo>
                                    <a:pt x="96317" y="169104"/>
                                    <a:pt x="96608" y="170590"/>
                                    <a:pt x="96634" y="172076"/>
                                  </a:cubicBezTo>
                                  <a:cubicBezTo>
                                    <a:pt x="96698" y="176063"/>
                                    <a:pt x="96622" y="180051"/>
                                    <a:pt x="96634" y="184052"/>
                                  </a:cubicBezTo>
                                  <a:cubicBezTo>
                                    <a:pt x="96660" y="186744"/>
                                    <a:pt x="96342" y="189322"/>
                                    <a:pt x="93815" y="190960"/>
                                  </a:cubicBezTo>
                                  <a:cubicBezTo>
                                    <a:pt x="91211" y="192649"/>
                                    <a:pt x="88569" y="191760"/>
                                    <a:pt x="86068" y="190605"/>
                                  </a:cubicBezTo>
                                  <a:cubicBezTo>
                                    <a:pt x="79718" y="187633"/>
                                    <a:pt x="76098" y="181994"/>
                                    <a:pt x="72949" y="176165"/>
                                  </a:cubicBezTo>
                                  <a:cubicBezTo>
                                    <a:pt x="68580" y="168088"/>
                                    <a:pt x="66624" y="159312"/>
                                    <a:pt x="66345" y="150130"/>
                                  </a:cubicBezTo>
                                  <a:cubicBezTo>
                                    <a:pt x="65684" y="131601"/>
                                    <a:pt x="68453" y="113516"/>
                                    <a:pt x="72961" y="95621"/>
                                  </a:cubicBezTo>
                                  <a:cubicBezTo>
                                    <a:pt x="73457" y="93640"/>
                                    <a:pt x="74562" y="90706"/>
                                    <a:pt x="73660" y="89805"/>
                                  </a:cubicBezTo>
                                  <a:cubicBezTo>
                                    <a:pt x="73457" y="89589"/>
                                    <a:pt x="72339" y="89310"/>
                                    <a:pt x="71132" y="91316"/>
                                  </a:cubicBezTo>
                                  <a:cubicBezTo>
                                    <a:pt x="65075" y="100537"/>
                                    <a:pt x="59626" y="108931"/>
                                    <a:pt x="53645" y="118202"/>
                                  </a:cubicBezTo>
                                  <a:cubicBezTo>
                                    <a:pt x="52730" y="119637"/>
                                    <a:pt x="52007" y="121186"/>
                                    <a:pt x="51092" y="122622"/>
                                  </a:cubicBezTo>
                                  <a:cubicBezTo>
                                    <a:pt x="43929" y="133709"/>
                                    <a:pt x="40272" y="146510"/>
                                    <a:pt x="33972" y="158029"/>
                                  </a:cubicBezTo>
                                  <a:cubicBezTo>
                                    <a:pt x="29566" y="166107"/>
                                    <a:pt x="25273" y="174273"/>
                                    <a:pt x="20828" y="182324"/>
                                  </a:cubicBezTo>
                                  <a:cubicBezTo>
                                    <a:pt x="18351" y="186820"/>
                                    <a:pt x="14211" y="188204"/>
                                    <a:pt x="9296" y="187735"/>
                                  </a:cubicBezTo>
                                  <a:cubicBezTo>
                                    <a:pt x="4763" y="187303"/>
                                    <a:pt x="2121" y="184496"/>
                                    <a:pt x="419" y="180584"/>
                                  </a:cubicBezTo>
                                  <a:cubicBezTo>
                                    <a:pt x="38" y="179644"/>
                                    <a:pt x="0" y="178413"/>
                                    <a:pt x="190" y="177371"/>
                                  </a:cubicBezTo>
                                  <a:cubicBezTo>
                                    <a:pt x="1282" y="169904"/>
                                    <a:pt x="4064" y="163147"/>
                                    <a:pt x="8141" y="156772"/>
                                  </a:cubicBezTo>
                                  <a:cubicBezTo>
                                    <a:pt x="11481" y="151552"/>
                                    <a:pt x="14160" y="145901"/>
                                    <a:pt x="17107" y="140427"/>
                                  </a:cubicBezTo>
                                  <a:cubicBezTo>
                                    <a:pt x="21425" y="132490"/>
                                    <a:pt x="25590" y="124489"/>
                                    <a:pt x="30048" y="116627"/>
                                  </a:cubicBezTo>
                                  <a:cubicBezTo>
                                    <a:pt x="31534" y="113986"/>
                                    <a:pt x="64491" y="61903"/>
                                    <a:pt x="70408" y="53559"/>
                                  </a:cubicBezTo>
                                  <a:cubicBezTo>
                                    <a:pt x="75933" y="45787"/>
                                    <a:pt x="81864" y="38332"/>
                                    <a:pt x="87909" y="30940"/>
                                  </a:cubicBezTo>
                                  <a:cubicBezTo>
                                    <a:pt x="94006" y="23498"/>
                                    <a:pt x="100483" y="16373"/>
                                    <a:pt x="106743" y="9058"/>
                                  </a:cubicBezTo>
                                  <a:cubicBezTo>
                                    <a:pt x="108178" y="7382"/>
                                    <a:pt x="109220" y="5350"/>
                                    <a:pt x="110782" y="3864"/>
                                  </a:cubicBezTo>
                                  <a:cubicBezTo>
                                    <a:pt x="113348" y="1457"/>
                                    <a:pt x="116913" y="219"/>
                                    <a:pt x="120551" y="109"/>
                                  </a:cubicBezTo>
                                  <a:close/>
                                </a:path>
                              </a:pathLst>
                            </a:custGeom>
                            <a:ln w="0" cap="flat">
                              <a:miter lim="100000"/>
                            </a:ln>
                          </wps:spPr>
                          <wps:style>
                            <a:lnRef idx="0">
                              <a:srgbClr val="000000">
                                <a:alpha val="0"/>
                              </a:srgbClr>
                            </a:lnRef>
                            <a:fillRef idx="1">
                              <a:srgbClr val="8A317E"/>
                            </a:fillRef>
                            <a:effectRef idx="0">
                              <a:scrgbClr r="0" g="0" b="0"/>
                            </a:effectRef>
                            <a:fontRef idx="none"/>
                          </wps:style>
                          <wps:bodyPr/>
                        </wps:wsp>
                        <wps:wsp>
                          <wps:cNvPr id="379" name="Shape 157"/>
                          <wps:cNvSpPr/>
                          <wps:spPr>
                            <a:xfrm>
                              <a:off x="510486" y="243931"/>
                              <a:ext cx="62560" cy="62624"/>
                            </a:xfrm>
                            <a:custGeom>
                              <a:avLst/>
                              <a:gdLst/>
                              <a:ahLst/>
                              <a:cxnLst/>
                              <a:rect l="0" t="0" r="0" b="0"/>
                              <a:pathLst>
                                <a:path w="62560" h="62624">
                                  <a:moveTo>
                                    <a:pt x="31953" y="178"/>
                                  </a:moveTo>
                                  <a:cubicBezTo>
                                    <a:pt x="36347" y="330"/>
                                    <a:pt x="40653" y="2134"/>
                                    <a:pt x="44933" y="3404"/>
                                  </a:cubicBezTo>
                                  <a:cubicBezTo>
                                    <a:pt x="53810" y="5994"/>
                                    <a:pt x="57391" y="13424"/>
                                    <a:pt x="60465" y="21018"/>
                                  </a:cubicBezTo>
                                  <a:cubicBezTo>
                                    <a:pt x="62560" y="26175"/>
                                    <a:pt x="59893" y="30480"/>
                                    <a:pt x="56350" y="33985"/>
                                  </a:cubicBezTo>
                                  <a:cubicBezTo>
                                    <a:pt x="51473" y="38811"/>
                                    <a:pt x="46075" y="43066"/>
                                    <a:pt x="39078" y="44424"/>
                                  </a:cubicBezTo>
                                  <a:cubicBezTo>
                                    <a:pt x="34811" y="45276"/>
                                    <a:pt x="33706" y="48869"/>
                                    <a:pt x="32233" y="52133"/>
                                  </a:cubicBezTo>
                                  <a:cubicBezTo>
                                    <a:pt x="31102" y="54788"/>
                                    <a:pt x="28943" y="62624"/>
                                    <a:pt x="27597" y="62281"/>
                                  </a:cubicBezTo>
                                  <a:cubicBezTo>
                                    <a:pt x="26289" y="61938"/>
                                    <a:pt x="27305" y="54178"/>
                                    <a:pt x="27267" y="51245"/>
                                  </a:cubicBezTo>
                                  <a:cubicBezTo>
                                    <a:pt x="27241" y="48336"/>
                                    <a:pt x="27368" y="45428"/>
                                    <a:pt x="27406" y="42519"/>
                                  </a:cubicBezTo>
                                  <a:cubicBezTo>
                                    <a:pt x="27457" y="40221"/>
                                    <a:pt x="26187" y="39446"/>
                                    <a:pt x="24117" y="39078"/>
                                  </a:cubicBezTo>
                                  <a:cubicBezTo>
                                    <a:pt x="22403" y="38760"/>
                                    <a:pt x="20828" y="37884"/>
                                    <a:pt x="19202" y="37262"/>
                                  </a:cubicBezTo>
                                  <a:cubicBezTo>
                                    <a:pt x="17094" y="36462"/>
                                    <a:pt x="14986" y="35204"/>
                                    <a:pt x="12776" y="34976"/>
                                  </a:cubicBezTo>
                                  <a:cubicBezTo>
                                    <a:pt x="3975" y="34023"/>
                                    <a:pt x="0" y="22822"/>
                                    <a:pt x="3505" y="16129"/>
                                  </a:cubicBezTo>
                                  <a:cubicBezTo>
                                    <a:pt x="5042" y="13221"/>
                                    <a:pt x="6223" y="10071"/>
                                    <a:pt x="6998" y="6896"/>
                                  </a:cubicBezTo>
                                  <a:cubicBezTo>
                                    <a:pt x="7975" y="2730"/>
                                    <a:pt x="11481" y="2413"/>
                                    <a:pt x="14440" y="1892"/>
                                  </a:cubicBezTo>
                                  <a:cubicBezTo>
                                    <a:pt x="20206" y="901"/>
                                    <a:pt x="26124" y="0"/>
                                    <a:pt x="31953" y="178"/>
                                  </a:cubicBezTo>
                                  <a:close/>
                                </a:path>
                              </a:pathLst>
                            </a:custGeom>
                            <a:ln w="0" cap="flat">
                              <a:miter lim="100000"/>
                            </a:ln>
                          </wps:spPr>
                          <wps:style>
                            <a:lnRef idx="0">
                              <a:srgbClr val="000000">
                                <a:alpha val="0"/>
                              </a:srgbClr>
                            </a:lnRef>
                            <a:fillRef idx="1">
                              <a:srgbClr val="8A317E"/>
                            </a:fillRef>
                            <a:effectRef idx="0">
                              <a:scrgbClr r="0" g="0" b="0"/>
                            </a:effectRef>
                            <a:fontRef idx="none"/>
                          </wps:style>
                          <wps:bodyPr/>
                        </wps:wsp>
                        <wps:wsp>
                          <wps:cNvPr id="380" name="Shape 158"/>
                          <wps:cNvSpPr/>
                          <wps:spPr>
                            <a:xfrm>
                              <a:off x="933867" y="325123"/>
                              <a:ext cx="10209" cy="31762"/>
                            </a:xfrm>
                            <a:custGeom>
                              <a:avLst/>
                              <a:gdLst/>
                              <a:ahLst/>
                              <a:cxnLst/>
                              <a:rect l="0" t="0" r="0" b="0"/>
                              <a:pathLst>
                                <a:path w="10209" h="31762">
                                  <a:moveTo>
                                    <a:pt x="10209" y="0"/>
                                  </a:moveTo>
                                  <a:lnTo>
                                    <a:pt x="10209" y="31762"/>
                                  </a:lnTo>
                                  <a:lnTo>
                                    <a:pt x="9584" y="31625"/>
                                  </a:lnTo>
                                  <a:cubicBezTo>
                                    <a:pt x="7982" y="30621"/>
                                    <a:pt x="6541" y="29097"/>
                                    <a:pt x="5703" y="27452"/>
                                  </a:cubicBezTo>
                                  <a:cubicBezTo>
                                    <a:pt x="4788" y="25687"/>
                                    <a:pt x="3810" y="23921"/>
                                    <a:pt x="2693" y="22232"/>
                                  </a:cubicBezTo>
                                  <a:cubicBezTo>
                                    <a:pt x="0" y="17939"/>
                                    <a:pt x="775" y="10142"/>
                                    <a:pt x="4776" y="4986"/>
                                  </a:cubicBezTo>
                                  <a:cubicBezTo>
                                    <a:pt x="6083" y="3271"/>
                                    <a:pt x="8077" y="2090"/>
                                    <a:pt x="9487" y="465"/>
                                  </a:cubicBezTo>
                                  <a:lnTo>
                                    <a:pt x="10209" y="0"/>
                                  </a:lnTo>
                                  <a:close/>
                                </a:path>
                              </a:pathLst>
                            </a:custGeom>
                            <a:ln w="0" cap="flat">
                              <a:miter lim="100000"/>
                            </a:ln>
                          </wps:spPr>
                          <wps:style>
                            <a:lnRef idx="0">
                              <a:srgbClr val="000000">
                                <a:alpha val="0"/>
                              </a:srgbClr>
                            </a:lnRef>
                            <a:fillRef idx="1">
                              <a:srgbClr val="8A317E"/>
                            </a:fillRef>
                            <a:effectRef idx="0">
                              <a:scrgbClr r="0" g="0" b="0"/>
                            </a:effectRef>
                            <a:fontRef idx="none"/>
                          </wps:style>
                          <wps:bodyPr/>
                        </wps:wsp>
                        <wps:wsp>
                          <wps:cNvPr id="381" name="Shape 159"/>
                          <wps:cNvSpPr/>
                          <wps:spPr>
                            <a:xfrm>
                              <a:off x="936115" y="278887"/>
                              <a:ext cx="7961" cy="16602"/>
                            </a:xfrm>
                            <a:custGeom>
                              <a:avLst/>
                              <a:gdLst/>
                              <a:ahLst/>
                              <a:cxnLst/>
                              <a:rect l="0" t="0" r="0" b="0"/>
                              <a:pathLst>
                                <a:path w="7961" h="16602">
                                  <a:moveTo>
                                    <a:pt x="7961" y="0"/>
                                  </a:moveTo>
                                  <a:lnTo>
                                    <a:pt x="7961" y="16602"/>
                                  </a:lnTo>
                                  <a:lnTo>
                                    <a:pt x="2642" y="15661"/>
                                  </a:lnTo>
                                  <a:cubicBezTo>
                                    <a:pt x="445" y="14302"/>
                                    <a:pt x="0" y="12512"/>
                                    <a:pt x="1105" y="10251"/>
                                  </a:cubicBezTo>
                                  <a:lnTo>
                                    <a:pt x="7961" y="0"/>
                                  </a:lnTo>
                                  <a:close/>
                                </a:path>
                              </a:pathLst>
                            </a:custGeom>
                            <a:ln w="0" cap="flat">
                              <a:miter lim="100000"/>
                            </a:ln>
                          </wps:spPr>
                          <wps:style>
                            <a:lnRef idx="0">
                              <a:srgbClr val="000000">
                                <a:alpha val="0"/>
                              </a:srgbClr>
                            </a:lnRef>
                            <a:fillRef idx="1">
                              <a:srgbClr val="8A317E"/>
                            </a:fillRef>
                            <a:effectRef idx="0">
                              <a:scrgbClr r="0" g="0" b="0"/>
                            </a:effectRef>
                            <a:fontRef idx="none"/>
                          </wps:style>
                          <wps:bodyPr/>
                        </wps:wsp>
                        <wps:wsp>
                          <wps:cNvPr id="382" name="Shape 160"/>
                          <wps:cNvSpPr/>
                          <wps:spPr>
                            <a:xfrm>
                              <a:off x="901444" y="157369"/>
                              <a:ext cx="42632" cy="80498"/>
                            </a:xfrm>
                            <a:custGeom>
                              <a:avLst/>
                              <a:gdLst/>
                              <a:ahLst/>
                              <a:cxnLst/>
                              <a:rect l="0" t="0" r="0" b="0"/>
                              <a:pathLst>
                                <a:path w="42632" h="80498">
                                  <a:moveTo>
                                    <a:pt x="42632" y="0"/>
                                  </a:moveTo>
                                  <a:lnTo>
                                    <a:pt x="42632" y="31387"/>
                                  </a:lnTo>
                                  <a:lnTo>
                                    <a:pt x="38036" y="28886"/>
                                  </a:lnTo>
                                  <a:cubicBezTo>
                                    <a:pt x="37655" y="28531"/>
                                    <a:pt x="36792" y="28366"/>
                                    <a:pt x="36258" y="28531"/>
                                  </a:cubicBezTo>
                                  <a:cubicBezTo>
                                    <a:pt x="35966" y="28607"/>
                                    <a:pt x="35928" y="29521"/>
                                    <a:pt x="35814" y="29851"/>
                                  </a:cubicBezTo>
                                  <a:cubicBezTo>
                                    <a:pt x="35966" y="30296"/>
                                    <a:pt x="36043" y="30487"/>
                                    <a:pt x="36119" y="30677"/>
                                  </a:cubicBezTo>
                                  <a:cubicBezTo>
                                    <a:pt x="38252" y="36481"/>
                                    <a:pt x="40360" y="42323"/>
                                    <a:pt x="42532" y="48140"/>
                                  </a:cubicBezTo>
                                  <a:lnTo>
                                    <a:pt x="42632" y="48262"/>
                                  </a:lnTo>
                                  <a:lnTo>
                                    <a:pt x="42632" y="80498"/>
                                  </a:lnTo>
                                  <a:lnTo>
                                    <a:pt x="42388" y="80469"/>
                                  </a:lnTo>
                                  <a:cubicBezTo>
                                    <a:pt x="40570" y="79493"/>
                                    <a:pt x="39135" y="77781"/>
                                    <a:pt x="37985" y="75254"/>
                                  </a:cubicBezTo>
                                  <a:cubicBezTo>
                                    <a:pt x="37199" y="73502"/>
                                    <a:pt x="36246" y="72346"/>
                                    <a:pt x="34379" y="73679"/>
                                  </a:cubicBezTo>
                                  <a:cubicBezTo>
                                    <a:pt x="32182" y="75292"/>
                                    <a:pt x="29946" y="74682"/>
                                    <a:pt x="27495" y="74492"/>
                                  </a:cubicBezTo>
                                  <a:cubicBezTo>
                                    <a:pt x="18834" y="73845"/>
                                    <a:pt x="14148" y="68041"/>
                                    <a:pt x="10541" y="61310"/>
                                  </a:cubicBezTo>
                                  <a:cubicBezTo>
                                    <a:pt x="8395" y="57296"/>
                                    <a:pt x="7112" y="52737"/>
                                    <a:pt x="5994" y="48292"/>
                                  </a:cubicBezTo>
                                  <a:cubicBezTo>
                                    <a:pt x="4140" y="41015"/>
                                    <a:pt x="2248" y="33662"/>
                                    <a:pt x="1206" y="26232"/>
                                  </a:cubicBezTo>
                                  <a:cubicBezTo>
                                    <a:pt x="0" y="17532"/>
                                    <a:pt x="8280" y="10687"/>
                                    <a:pt x="15202" y="10929"/>
                                  </a:cubicBezTo>
                                  <a:cubicBezTo>
                                    <a:pt x="22301" y="11182"/>
                                    <a:pt x="28625" y="14218"/>
                                    <a:pt x="31800" y="21469"/>
                                  </a:cubicBezTo>
                                  <a:cubicBezTo>
                                    <a:pt x="32144" y="22219"/>
                                    <a:pt x="32715" y="22892"/>
                                    <a:pt x="33159" y="23591"/>
                                  </a:cubicBezTo>
                                  <a:cubicBezTo>
                                    <a:pt x="33477" y="23501"/>
                                    <a:pt x="33807" y="23438"/>
                                    <a:pt x="34137" y="23375"/>
                                  </a:cubicBezTo>
                                  <a:cubicBezTo>
                                    <a:pt x="34277" y="22422"/>
                                    <a:pt x="34595" y="21431"/>
                                    <a:pt x="34468" y="20555"/>
                                  </a:cubicBezTo>
                                  <a:cubicBezTo>
                                    <a:pt x="33604" y="13685"/>
                                    <a:pt x="36055" y="7957"/>
                                    <a:pt x="40335" y="2813"/>
                                  </a:cubicBezTo>
                                  <a:lnTo>
                                    <a:pt x="42632" y="0"/>
                                  </a:lnTo>
                                  <a:close/>
                                </a:path>
                              </a:pathLst>
                            </a:custGeom>
                            <a:ln w="0" cap="flat">
                              <a:miter lim="100000"/>
                            </a:ln>
                          </wps:spPr>
                          <wps:style>
                            <a:lnRef idx="0">
                              <a:srgbClr val="000000">
                                <a:alpha val="0"/>
                              </a:srgbClr>
                            </a:lnRef>
                            <a:fillRef idx="1">
                              <a:srgbClr val="8A317E"/>
                            </a:fillRef>
                            <a:effectRef idx="0">
                              <a:scrgbClr r="0" g="0" b="0"/>
                            </a:effectRef>
                            <a:fontRef idx="none"/>
                          </wps:style>
                          <wps:bodyPr/>
                        </wps:wsp>
                        <wps:wsp>
                          <wps:cNvPr id="383" name="Shape 161"/>
                          <wps:cNvSpPr/>
                          <wps:spPr>
                            <a:xfrm>
                              <a:off x="915008" y="90864"/>
                              <a:ext cx="29068" cy="52897"/>
                            </a:xfrm>
                            <a:custGeom>
                              <a:avLst/>
                              <a:gdLst/>
                              <a:ahLst/>
                              <a:cxnLst/>
                              <a:rect l="0" t="0" r="0" b="0"/>
                              <a:pathLst>
                                <a:path w="29068" h="52897">
                                  <a:moveTo>
                                    <a:pt x="29068" y="0"/>
                                  </a:moveTo>
                                  <a:lnTo>
                                    <a:pt x="29068" y="48295"/>
                                  </a:lnTo>
                                  <a:lnTo>
                                    <a:pt x="23457" y="51551"/>
                                  </a:lnTo>
                                  <a:cubicBezTo>
                                    <a:pt x="20091" y="52440"/>
                                    <a:pt x="16535" y="52897"/>
                                    <a:pt x="13018" y="52897"/>
                                  </a:cubicBezTo>
                                  <a:cubicBezTo>
                                    <a:pt x="9868" y="52897"/>
                                    <a:pt x="6668" y="52236"/>
                                    <a:pt x="3632" y="51386"/>
                                  </a:cubicBezTo>
                                  <a:cubicBezTo>
                                    <a:pt x="1333" y="50750"/>
                                    <a:pt x="0" y="46204"/>
                                    <a:pt x="1092" y="42508"/>
                                  </a:cubicBezTo>
                                  <a:cubicBezTo>
                                    <a:pt x="2019" y="39358"/>
                                    <a:pt x="3683" y="36438"/>
                                    <a:pt x="4699" y="33313"/>
                                  </a:cubicBezTo>
                                  <a:cubicBezTo>
                                    <a:pt x="6972" y="26532"/>
                                    <a:pt x="10528" y="20486"/>
                                    <a:pt x="14884" y="14987"/>
                                  </a:cubicBezTo>
                                  <a:cubicBezTo>
                                    <a:pt x="18726" y="10180"/>
                                    <a:pt x="22733" y="5538"/>
                                    <a:pt x="27163" y="1378"/>
                                  </a:cubicBezTo>
                                  <a:lnTo>
                                    <a:pt x="29068" y="0"/>
                                  </a:lnTo>
                                  <a:close/>
                                </a:path>
                              </a:pathLst>
                            </a:custGeom>
                            <a:ln w="0" cap="flat">
                              <a:miter lim="100000"/>
                            </a:ln>
                          </wps:spPr>
                          <wps:style>
                            <a:lnRef idx="0">
                              <a:srgbClr val="000000">
                                <a:alpha val="0"/>
                              </a:srgbClr>
                            </a:lnRef>
                            <a:fillRef idx="1">
                              <a:srgbClr val="8A317E"/>
                            </a:fillRef>
                            <a:effectRef idx="0">
                              <a:scrgbClr r="0" g="0" b="0"/>
                            </a:effectRef>
                            <a:fontRef idx="none"/>
                          </wps:style>
                          <wps:bodyPr/>
                        </wps:wsp>
                        <wps:wsp>
                          <wps:cNvPr id="384" name="Shape 162"/>
                          <wps:cNvSpPr/>
                          <wps:spPr>
                            <a:xfrm>
                              <a:off x="944076" y="74444"/>
                              <a:ext cx="102161" cy="283363"/>
                            </a:xfrm>
                            <a:custGeom>
                              <a:avLst/>
                              <a:gdLst/>
                              <a:ahLst/>
                              <a:cxnLst/>
                              <a:rect l="0" t="0" r="0" b="0"/>
                              <a:pathLst>
                                <a:path w="102161" h="283363">
                                  <a:moveTo>
                                    <a:pt x="31968" y="915"/>
                                  </a:moveTo>
                                  <a:cubicBezTo>
                                    <a:pt x="38699" y="318"/>
                                    <a:pt x="45316" y="0"/>
                                    <a:pt x="51857" y="2388"/>
                                  </a:cubicBezTo>
                                  <a:cubicBezTo>
                                    <a:pt x="59756" y="5233"/>
                                    <a:pt x="65039" y="11176"/>
                                    <a:pt x="69383" y="17831"/>
                                  </a:cubicBezTo>
                                  <a:cubicBezTo>
                                    <a:pt x="72367" y="22416"/>
                                    <a:pt x="75224" y="27470"/>
                                    <a:pt x="76469" y="32690"/>
                                  </a:cubicBezTo>
                                  <a:cubicBezTo>
                                    <a:pt x="77943" y="38532"/>
                                    <a:pt x="78501" y="44996"/>
                                    <a:pt x="77650" y="50927"/>
                                  </a:cubicBezTo>
                                  <a:cubicBezTo>
                                    <a:pt x="75771" y="64021"/>
                                    <a:pt x="73129" y="77026"/>
                                    <a:pt x="70068" y="89865"/>
                                  </a:cubicBezTo>
                                  <a:cubicBezTo>
                                    <a:pt x="68506" y="96444"/>
                                    <a:pt x="65522" y="102705"/>
                                    <a:pt x="62804" y="108953"/>
                                  </a:cubicBezTo>
                                  <a:cubicBezTo>
                                    <a:pt x="60670" y="113919"/>
                                    <a:pt x="57863" y="118593"/>
                                    <a:pt x="55603" y="123520"/>
                                  </a:cubicBezTo>
                                  <a:cubicBezTo>
                                    <a:pt x="54701" y="125489"/>
                                    <a:pt x="54421" y="127737"/>
                                    <a:pt x="53990" y="129908"/>
                                  </a:cubicBezTo>
                                  <a:cubicBezTo>
                                    <a:pt x="52428" y="137719"/>
                                    <a:pt x="48212" y="142710"/>
                                    <a:pt x="40070" y="144552"/>
                                  </a:cubicBezTo>
                                  <a:cubicBezTo>
                                    <a:pt x="32819" y="146215"/>
                                    <a:pt x="29276" y="151587"/>
                                    <a:pt x="29670" y="159080"/>
                                  </a:cubicBezTo>
                                  <a:cubicBezTo>
                                    <a:pt x="29860" y="162675"/>
                                    <a:pt x="30356" y="166256"/>
                                    <a:pt x="30825" y="169837"/>
                                  </a:cubicBezTo>
                                  <a:cubicBezTo>
                                    <a:pt x="31117" y="172098"/>
                                    <a:pt x="32451" y="172555"/>
                                    <a:pt x="34826" y="171082"/>
                                  </a:cubicBezTo>
                                  <a:cubicBezTo>
                                    <a:pt x="38178" y="169050"/>
                                    <a:pt x="41315" y="166662"/>
                                    <a:pt x="44795" y="164897"/>
                                  </a:cubicBezTo>
                                  <a:cubicBezTo>
                                    <a:pt x="48630" y="162941"/>
                                    <a:pt x="52682" y="161379"/>
                                    <a:pt x="56759" y="159982"/>
                                  </a:cubicBezTo>
                                  <a:cubicBezTo>
                                    <a:pt x="60315" y="158801"/>
                                    <a:pt x="63655" y="160782"/>
                                    <a:pt x="64772" y="164364"/>
                                  </a:cubicBezTo>
                                  <a:cubicBezTo>
                                    <a:pt x="65128" y="165418"/>
                                    <a:pt x="65281" y="166548"/>
                                    <a:pt x="65788" y="167513"/>
                                  </a:cubicBezTo>
                                  <a:cubicBezTo>
                                    <a:pt x="70131" y="175946"/>
                                    <a:pt x="65776" y="185522"/>
                                    <a:pt x="58435" y="190691"/>
                                  </a:cubicBezTo>
                                  <a:cubicBezTo>
                                    <a:pt x="52784" y="194716"/>
                                    <a:pt x="47818" y="199809"/>
                                    <a:pt x="42928" y="204800"/>
                                  </a:cubicBezTo>
                                  <a:cubicBezTo>
                                    <a:pt x="38255" y="209563"/>
                                    <a:pt x="39232" y="215519"/>
                                    <a:pt x="40833" y="221247"/>
                                  </a:cubicBezTo>
                                  <a:cubicBezTo>
                                    <a:pt x="41544" y="223736"/>
                                    <a:pt x="42636" y="226162"/>
                                    <a:pt x="43957" y="228397"/>
                                  </a:cubicBezTo>
                                  <a:cubicBezTo>
                                    <a:pt x="44401" y="229184"/>
                                    <a:pt x="46154" y="229870"/>
                                    <a:pt x="47081" y="229616"/>
                                  </a:cubicBezTo>
                                  <a:cubicBezTo>
                                    <a:pt x="55565" y="227305"/>
                                    <a:pt x="63896" y="224270"/>
                                    <a:pt x="72532" y="222504"/>
                                  </a:cubicBezTo>
                                  <a:cubicBezTo>
                                    <a:pt x="77599" y="221463"/>
                                    <a:pt x="83060" y="222110"/>
                                    <a:pt x="88331" y="222364"/>
                                  </a:cubicBezTo>
                                  <a:cubicBezTo>
                                    <a:pt x="91417" y="222529"/>
                                    <a:pt x="94541" y="223139"/>
                                    <a:pt x="97488" y="224015"/>
                                  </a:cubicBezTo>
                                  <a:cubicBezTo>
                                    <a:pt x="101323" y="225171"/>
                                    <a:pt x="102161" y="227368"/>
                                    <a:pt x="101234" y="231343"/>
                                  </a:cubicBezTo>
                                  <a:cubicBezTo>
                                    <a:pt x="100256" y="235433"/>
                                    <a:pt x="99812" y="239649"/>
                                    <a:pt x="98706" y="243688"/>
                                  </a:cubicBezTo>
                                  <a:cubicBezTo>
                                    <a:pt x="97830" y="246952"/>
                                    <a:pt x="96446" y="250114"/>
                                    <a:pt x="95075" y="253213"/>
                                  </a:cubicBezTo>
                                  <a:cubicBezTo>
                                    <a:pt x="94719" y="254064"/>
                                    <a:pt x="93741" y="254750"/>
                                    <a:pt x="92890" y="255207"/>
                                  </a:cubicBezTo>
                                  <a:cubicBezTo>
                                    <a:pt x="90312" y="256578"/>
                                    <a:pt x="87759" y="257963"/>
                                    <a:pt x="85041" y="259030"/>
                                  </a:cubicBezTo>
                                  <a:cubicBezTo>
                                    <a:pt x="83937" y="259461"/>
                                    <a:pt x="82489" y="259296"/>
                                    <a:pt x="81206" y="259143"/>
                                  </a:cubicBezTo>
                                  <a:cubicBezTo>
                                    <a:pt x="77460" y="258674"/>
                                    <a:pt x="73789" y="257886"/>
                                    <a:pt x="70043" y="257582"/>
                                  </a:cubicBezTo>
                                  <a:cubicBezTo>
                                    <a:pt x="59603" y="256718"/>
                                    <a:pt x="50015" y="259601"/>
                                    <a:pt x="40896" y="264452"/>
                                  </a:cubicBezTo>
                                  <a:cubicBezTo>
                                    <a:pt x="37188" y="266433"/>
                                    <a:pt x="33073" y="267678"/>
                                    <a:pt x="29441" y="269748"/>
                                  </a:cubicBezTo>
                                  <a:cubicBezTo>
                                    <a:pt x="24298" y="272644"/>
                                    <a:pt x="19522" y="276162"/>
                                    <a:pt x="14391" y="279070"/>
                                  </a:cubicBezTo>
                                  <a:cubicBezTo>
                                    <a:pt x="11204" y="280861"/>
                                    <a:pt x="7711" y="282334"/>
                                    <a:pt x="4218" y="283363"/>
                                  </a:cubicBezTo>
                                  <a:lnTo>
                                    <a:pt x="0" y="282440"/>
                                  </a:lnTo>
                                  <a:lnTo>
                                    <a:pt x="0" y="250678"/>
                                  </a:lnTo>
                                  <a:lnTo>
                                    <a:pt x="13033" y="242291"/>
                                  </a:lnTo>
                                  <a:cubicBezTo>
                                    <a:pt x="15484" y="240627"/>
                                    <a:pt x="16297" y="238392"/>
                                    <a:pt x="15865" y="235534"/>
                                  </a:cubicBezTo>
                                  <a:cubicBezTo>
                                    <a:pt x="15356" y="232232"/>
                                    <a:pt x="14912" y="228943"/>
                                    <a:pt x="14620" y="225654"/>
                                  </a:cubicBezTo>
                                  <a:cubicBezTo>
                                    <a:pt x="14429" y="223291"/>
                                    <a:pt x="13502" y="222441"/>
                                    <a:pt x="11127" y="223012"/>
                                  </a:cubicBezTo>
                                  <a:lnTo>
                                    <a:pt x="0" y="221044"/>
                                  </a:lnTo>
                                  <a:lnTo>
                                    <a:pt x="0" y="204443"/>
                                  </a:lnTo>
                                  <a:lnTo>
                                    <a:pt x="6581" y="194602"/>
                                  </a:lnTo>
                                  <a:cubicBezTo>
                                    <a:pt x="11051" y="190830"/>
                                    <a:pt x="12766" y="185877"/>
                                    <a:pt x="12181" y="180036"/>
                                  </a:cubicBezTo>
                                  <a:cubicBezTo>
                                    <a:pt x="11788" y="175933"/>
                                    <a:pt x="11826" y="171806"/>
                                    <a:pt x="11343" y="167729"/>
                                  </a:cubicBezTo>
                                  <a:cubicBezTo>
                                    <a:pt x="10950" y="164262"/>
                                    <a:pt x="9832" y="163678"/>
                                    <a:pt x="6454" y="164199"/>
                                  </a:cubicBezTo>
                                  <a:lnTo>
                                    <a:pt x="0" y="163423"/>
                                  </a:lnTo>
                                  <a:lnTo>
                                    <a:pt x="0" y="131187"/>
                                  </a:lnTo>
                                  <a:lnTo>
                                    <a:pt x="1082" y="132524"/>
                                  </a:lnTo>
                                  <a:cubicBezTo>
                                    <a:pt x="1577" y="132588"/>
                                    <a:pt x="2428" y="131953"/>
                                    <a:pt x="2631" y="131432"/>
                                  </a:cubicBezTo>
                                  <a:cubicBezTo>
                                    <a:pt x="4142" y="127711"/>
                                    <a:pt x="5717" y="124016"/>
                                    <a:pt x="6784" y="120180"/>
                                  </a:cubicBezTo>
                                  <a:cubicBezTo>
                                    <a:pt x="7051" y="119291"/>
                                    <a:pt x="5628" y="117043"/>
                                    <a:pt x="4739" y="116891"/>
                                  </a:cubicBezTo>
                                  <a:lnTo>
                                    <a:pt x="0" y="114312"/>
                                  </a:lnTo>
                                  <a:lnTo>
                                    <a:pt x="0" y="82925"/>
                                  </a:lnTo>
                                  <a:lnTo>
                                    <a:pt x="1146" y="81521"/>
                                  </a:lnTo>
                                  <a:cubicBezTo>
                                    <a:pt x="2326" y="79972"/>
                                    <a:pt x="3190" y="78626"/>
                                    <a:pt x="1743" y="76416"/>
                                  </a:cubicBezTo>
                                  <a:cubicBezTo>
                                    <a:pt x="1082" y="75349"/>
                                    <a:pt x="1831" y="73152"/>
                                    <a:pt x="2288" y="71577"/>
                                  </a:cubicBezTo>
                                  <a:cubicBezTo>
                                    <a:pt x="3025" y="69114"/>
                                    <a:pt x="3520" y="66345"/>
                                    <a:pt x="5057" y="64427"/>
                                  </a:cubicBezTo>
                                  <a:cubicBezTo>
                                    <a:pt x="7889" y="60820"/>
                                    <a:pt x="15979" y="60249"/>
                                    <a:pt x="19725" y="63094"/>
                                  </a:cubicBezTo>
                                  <a:cubicBezTo>
                                    <a:pt x="21453" y="64415"/>
                                    <a:pt x="23027" y="64605"/>
                                    <a:pt x="24640" y="63449"/>
                                  </a:cubicBezTo>
                                  <a:cubicBezTo>
                                    <a:pt x="31701" y="58446"/>
                                    <a:pt x="37822" y="62218"/>
                                    <a:pt x="43945" y="65468"/>
                                  </a:cubicBezTo>
                                  <a:cubicBezTo>
                                    <a:pt x="44719" y="65901"/>
                                    <a:pt x="45557" y="67259"/>
                                    <a:pt x="45507" y="68149"/>
                                  </a:cubicBezTo>
                                  <a:cubicBezTo>
                                    <a:pt x="45214" y="72428"/>
                                    <a:pt x="44745" y="76721"/>
                                    <a:pt x="44033" y="80963"/>
                                  </a:cubicBezTo>
                                  <a:cubicBezTo>
                                    <a:pt x="43868" y="82220"/>
                                    <a:pt x="42763" y="83388"/>
                                    <a:pt x="41925" y="84443"/>
                                  </a:cubicBezTo>
                                  <a:cubicBezTo>
                                    <a:pt x="38255" y="89091"/>
                                    <a:pt x="34292" y="93485"/>
                                    <a:pt x="30876" y="98323"/>
                                  </a:cubicBezTo>
                                  <a:cubicBezTo>
                                    <a:pt x="27980" y="102464"/>
                                    <a:pt x="27726" y="107531"/>
                                    <a:pt x="27549" y="112484"/>
                                  </a:cubicBezTo>
                                  <a:cubicBezTo>
                                    <a:pt x="27473" y="115011"/>
                                    <a:pt x="28768" y="115913"/>
                                    <a:pt x="31206" y="115303"/>
                                  </a:cubicBezTo>
                                  <a:cubicBezTo>
                                    <a:pt x="32578" y="114986"/>
                                    <a:pt x="34013" y="114440"/>
                                    <a:pt x="35371" y="114592"/>
                                  </a:cubicBezTo>
                                  <a:cubicBezTo>
                                    <a:pt x="41252" y="115088"/>
                                    <a:pt x="44389" y="110744"/>
                                    <a:pt x="46027" y="105397"/>
                                  </a:cubicBezTo>
                                  <a:cubicBezTo>
                                    <a:pt x="48338" y="97942"/>
                                    <a:pt x="50840" y="90475"/>
                                    <a:pt x="52453" y="82855"/>
                                  </a:cubicBezTo>
                                  <a:cubicBezTo>
                                    <a:pt x="54130" y="74930"/>
                                    <a:pt x="55095" y="66828"/>
                                    <a:pt x="55869" y="58763"/>
                                  </a:cubicBezTo>
                                  <a:cubicBezTo>
                                    <a:pt x="56314" y="54102"/>
                                    <a:pt x="56174" y="49314"/>
                                    <a:pt x="55666" y="44666"/>
                                  </a:cubicBezTo>
                                  <a:cubicBezTo>
                                    <a:pt x="54980" y="38659"/>
                                    <a:pt x="52682" y="33236"/>
                                    <a:pt x="48021" y="29045"/>
                                  </a:cubicBezTo>
                                  <a:cubicBezTo>
                                    <a:pt x="44668" y="25984"/>
                                    <a:pt x="41773" y="25565"/>
                                    <a:pt x="37556" y="27318"/>
                                  </a:cubicBezTo>
                                  <a:cubicBezTo>
                                    <a:pt x="26672" y="31877"/>
                                    <a:pt x="18849" y="39865"/>
                                    <a:pt x="12219" y="49314"/>
                                  </a:cubicBezTo>
                                  <a:cubicBezTo>
                                    <a:pt x="8638" y="54407"/>
                                    <a:pt x="4980" y="59487"/>
                                    <a:pt x="955" y="64160"/>
                                  </a:cubicBezTo>
                                  <a:lnTo>
                                    <a:pt x="0" y="64715"/>
                                  </a:lnTo>
                                  <a:lnTo>
                                    <a:pt x="0" y="16420"/>
                                  </a:lnTo>
                                  <a:lnTo>
                                    <a:pt x="12918" y="7074"/>
                                  </a:lnTo>
                                  <a:cubicBezTo>
                                    <a:pt x="15890" y="5524"/>
                                    <a:pt x="19281" y="4788"/>
                                    <a:pt x="22520" y="3759"/>
                                  </a:cubicBezTo>
                                  <a:cubicBezTo>
                                    <a:pt x="24895" y="2997"/>
                                    <a:pt x="27320" y="2388"/>
                                    <a:pt x="29707" y="1677"/>
                                  </a:cubicBezTo>
                                  <a:cubicBezTo>
                                    <a:pt x="30483" y="1448"/>
                                    <a:pt x="31206" y="965"/>
                                    <a:pt x="31968" y="915"/>
                                  </a:cubicBezTo>
                                  <a:close/>
                                </a:path>
                              </a:pathLst>
                            </a:custGeom>
                            <a:ln w="0" cap="flat">
                              <a:miter lim="100000"/>
                            </a:ln>
                          </wps:spPr>
                          <wps:style>
                            <a:lnRef idx="0">
                              <a:srgbClr val="000000">
                                <a:alpha val="0"/>
                              </a:srgbClr>
                            </a:lnRef>
                            <a:fillRef idx="1">
                              <a:srgbClr val="8A317E"/>
                            </a:fillRef>
                            <a:effectRef idx="0">
                              <a:scrgbClr r="0" g="0" b="0"/>
                            </a:effectRef>
                            <a:fontRef idx="none"/>
                          </wps:style>
                          <wps:bodyPr/>
                        </wps:wsp>
                        <wps:wsp>
                          <wps:cNvPr id="385" name="Shape 163"/>
                          <wps:cNvSpPr/>
                          <wps:spPr>
                            <a:xfrm>
                              <a:off x="868567" y="327050"/>
                              <a:ext cx="2608" cy="31132"/>
                            </a:xfrm>
                            <a:custGeom>
                              <a:avLst/>
                              <a:gdLst/>
                              <a:ahLst/>
                              <a:cxnLst/>
                              <a:rect l="0" t="0" r="0" b="0"/>
                              <a:pathLst>
                                <a:path w="2608" h="31132">
                                  <a:moveTo>
                                    <a:pt x="2608" y="0"/>
                                  </a:moveTo>
                                  <a:lnTo>
                                    <a:pt x="2608" y="31132"/>
                                  </a:lnTo>
                                  <a:lnTo>
                                    <a:pt x="2604" y="31128"/>
                                  </a:lnTo>
                                  <a:cubicBezTo>
                                    <a:pt x="0" y="25286"/>
                                    <a:pt x="572" y="19330"/>
                                    <a:pt x="1130" y="13348"/>
                                  </a:cubicBezTo>
                                  <a:lnTo>
                                    <a:pt x="2608" y="0"/>
                                  </a:lnTo>
                                  <a:close/>
                                </a:path>
                              </a:pathLst>
                            </a:custGeom>
                            <a:ln w="0" cap="flat">
                              <a:miter lim="100000"/>
                            </a:ln>
                          </wps:spPr>
                          <wps:style>
                            <a:lnRef idx="0">
                              <a:srgbClr val="000000">
                                <a:alpha val="0"/>
                              </a:srgbClr>
                            </a:lnRef>
                            <a:fillRef idx="1">
                              <a:srgbClr val="8A317E"/>
                            </a:fillRef>
                            <a:effectRef idx="0">
                              <a:scrgbClr r="0" g="0" b="0"/>
                            </a:effectRef>
                            <a:fontRef idx="none"/>
                          </wps:style>
                          <wps:bodyPr/>
                        </wps:wsp>
                        <wps:wsp>
                          <wps:cNvPr id="386" name="Shape 164"/>
                          <wps:cNvSpPr/>
                          <wps:spPr>
                            <a:xfrm>
                              <a:off x="842228" y="242855"/>
                              <a:ext cx="28947" cy="67715"/>
                            </a:xfrm>
                            <a:custGeom>
                              <a:avLst/>
                              <a:gdLst/>
                              <a:ahLst/>
                              <a:cxnLst/>
                              <a:rect l="0" t="0" r="0" b="0"/>
                              <a:pathLst>
                                <a:path w="28947" h="67715">
                                  <a:moveTo>
                                    <a:pt x="28947" y="0"/>
                                  </a:moveTo>
                                  <a:lnTo>
                                    <a:pt x="28947" y="23238"/>
                                  </a:lnTo>
                                  <a:lnTo>
                                    <a:pt x="25293" y="27571"/>
                                  </a:lnTo>
                                  <a:cubicBezTo>
                                    <a:pt x="23571" y="30611"/>
                                    <a:pt x="22574" y="34030"/>
                                    <a:pt x="22746" y="38031"/>
                                  </a:cubicBezTo>
                                  <a:cubicBezTo>
                                    <a:pt x="22885" y="40685"/>
                                    <a:pt x="25527" y="43771"/>
                                    <a:pt x="27839" y="44152"/>
                                  </a:cubicBezTo>
                                  <a:lnTo>
                                    <a:pt x="28947" y="43318"/>
                                  </a:lnTo>
                                  <a:lnTo>
                                    <a:pt x="28947" y="67715"/>
                                  </a:lnTo>
                                  <a:lnTo>
                                    <a:pt x="27559" y="66263"/>
                                  </a:lnTo>
                                  <a:cubicBezTo>
                                    <a:pt x="17488" y="67584"/>
                                    <a:pt x="10693" y="63037"/>
                                    <a:pt x="5004" y="55011"/>
                                  </a:cubicBezTo>
                                  <a:cubicBezTo>
                                    <a:pt x="0" y="47988"/>
                                    <a:pt x="0" y="40901"/>
                                    <a:pt x="2260" y="33281"/>
                                  </a:cubicBezTo>
                                  <a:cubicBezTo>
                                    <a:pt x="5867" y="21038"/>
                                    <a:pt x="11785" y="10192"/>
                                    <a:pt x="22275" y="2572"/>
                                  </a:cubicBezTo>
                                  <a:lnTo>
                                    <a:pt x="28947" y="0"/>
                                  </a:lnTo>
                                  <a:close/>
                                </a:path>
                              </a:pathLst>
                            </a:custGeom>
                            <a:ln w="0" cap="flat">
                              <a:miter lim="100000"/>
                            </a:ln>
                          </wps:spPr>
                          <wps:style>
                            <a:lnRef idx="0">
                              <a:srgbClr val="000000">
                                <a:alpha val="0"/>
                              </a:srgbClr>
                            </a:lnRef>
                            <a:fillRef idx="1">
                              <a:srgbClr val="8A317E"/>
                            </a:fillRef>
                            <a:effectRef idx="0">
                              <a:scrgbClr r="0" g="0" b="0"/>
                            </a:effectRef>
                            <a:fontRef idx="none"/>
                          </wps:style>
                          <wps:bodyPr/>
                        </wps:wsp>
                        <wps:wsp>
                          <wps:cNvPr id="387" name="Shape 165"/>
                          <wps:cNvSpPr/>
                          <wps:spPr>
                            <a:xfrm>
                              <a:off x="831712" y="159412"/>
                              <a:ext cx="39463" cy="56412"/>
                            </a:xfrm>
                            <a:custGeom>
                              <a:avLst/>
                              <a:gdLst/>
                              <a:ahLst/>
                              <a:cxnLst/>
                              <a:rect l="0" t="0" r="0" b="0"/>
                              <a:pathLst>
                                <a:path w="39463" h="56412">
                                  <a:moveTo>
                                    <a:pt x="39463" y="0"/>
                                  </a:moveTo>
                                  <a:lnTo>
                                    <a:pt x="39463" y="45429"/>
                                  </a:lnTo>
                                  <a:lnTo>
                                    <a:pt x="30708" y="52462"/>
                                  </a:lnTo>
                                  <a:cubicBezTo>
                                    <a:pt x="25209" y="56412"/>
                                    <a:pt x="16878" y="55307"/>
                                    <a:pt x="12357" y="50354"/>
                                  </a:cubicBezTo>
                                  <a:cubicBezTo>
                                    <a:pt x="11278" y="49173"/>
                                    <a:pt x="10109" y="47954"/>
                                    <a:pt x="8725" y="47204"/>
                                  </a:cubicBezTo>
                                  <a:cubicBezTo>
                                    <a:pt x="4763" y="44995"/>
                                    <a:pt x="2463" y="41349"/>
                                    <a:pt x="1270" y="37349"/>
                                  </a:cubicBezTo>
                                  <a:cubicBezTo>
                                    <a:pt x="0" y="33057"/>
                                    <a:pt x="1130" y="28510"/>
                                    <a:pt x="4090" y="25195"/>
                                  </a:cubicBezTo>
                                  <a:cubicBezTo>
                                    <a:pt x="7176" y="21703"/>
                                    <a:pt x="10922" y="18731"/>
                                    <a:pt x="14630" y="15899"/>
                                  </a:cubicBezTo>
                                  <a:cubicBezTo>
                                    <a:pt x="19203" y="12457"/>
                                    <a:pt x="23888" y="9218"/>
                                    <a:pt x="28753" y="6209"/>
                                  </a:cubicBezTo>
                                  <a:lnTo>
                                    <a:pt x="39463" y="0"/>
                                  </a:lnTo>
                                  <a:close/>
                                </a:path>
                              </a:pathLst>
                            </a:custGeom>
                            <a:ln w="0" cap="flat">
                              <a:miter lim="100000"/>
                            </a:ln>
                          </wps:spPr>
                          <wps:style>
                            <a:lnRef idx="0">
                              <a:srgbClr val="000000">
                                <a:alpha val="0"/>
                              </a:srgbClr>
                            </a:lnRef>
                            <a:fillRef idx="1">
                              <a:srgbClr val="8A317E"/>
                            </a:fillRef>
                            <a:effectRef idx="0">
                              <a:scrgbClr r="0" g="0" b="0"/>
                            </a:effectRef>
                            <a:fontRef idx="none"/>
                          </wps:style>
                          <wps:bodyPr/>
                        </wps:wsp>
                        <wps:wsp>
                          <wps:cNvPr id="388" name="Shape 166"/>
                          <wps:cNvSpPr/>
                          <wps:spPr>
                            <a:xfrm>
                              <a:off x="871175" y="153111"/>
                              <a:ext cx="48091" cy="213246"/>
                            </a:xfrm>
                            <a:custGeom>
                              <a:avLst/>
                              <a:gdLst/>
                              <a:ahLst/>
                              <a:cxnLst/>
                              <a:rect l="0" t="0" r="0" b="0"/>
                              <a:pathLst>
                                <a:path w="48091" h="213246">
                                  <a:moveTo>
                                    <a:pt x="18576" y="775"/>
                                  </a:moveTo>
                                  <a:cubicBezTo>
                                    <a:pt x="23326" y="1600"/>
                                    <a:pt x="26005" y="5016"/>
                                    <a:pt x="26932" y="8903"/>
                                  </a:cubicBezTo>
                                  <a:cubicBezTo>
                                    <a:pt x="28482" y="15558"/>
                                    <a:pt x="29041" y="22644"/>
                                    <a:pt x="25688" y="28981"/>
                                  </a:cubicBezTo>
                                  <a:cubicBezTo>
                                    <a:pt x="23644" y="32829"/>
                                    <a:pt x="21891" y="36601"/>
                                    <a:pt x="20888" y="40856"/>
                                  </a:cubicBezTo>
                                  <a:cubicBezTo>
                                    <a:pt x="19211" y="48095"/>
                                    <a:pt x="19046" y="55372"/>
                                    <a:pt x="19783" y="62712"/>
                                  </a:cubicBezTo>
                                  <a:cubicBezTo>
                                    <a:pt x="20431" y="69393"/>
                                    <a:pt x="21129" y="76073"/>
                                    <a:pt x="22030" y="82740"/>
                                  </a:cubicBezTo>
                                  <a:cubicBezTo>
                                    <a:pt x="22170" y="83985"/>
                                    <a:pt x="23021" y="85369"/>
                                    <a:pt x="23986" y="86233"/>
                                  </a:cubicBezTo>
                                  <a:cubicBezTo>
                                    <a:pt x="27555" y="89433"/>
                                    <a:pt x="29015" y="93688"/>
                                    <a:pt x="29003" y="98095"/>
                                  </a:cubicBezTo>
                                  <a:cubicBezTo>
                                    <a:pt x="28952" y="106185"/>
                                    <a:pt x="28647" y="114325"/>
                                    <a:pt x="27632" y="122339"/>
                                  </a:cubicBezTo>
                                  <a:cubicBezTo>
                                    <a:pt x="26476" y="131788"/>
                                    <a:pt x="24380" y="141110"/>
                                    <a:pt x="22780" y="150482"/>
                                  </a:cubicBezTo>
                                  <a:cubicBezTo>
                                    <a:pt x="21827" y="155918"/>
                                    <a:pt x="21103" y="161392"/>
                                    <a:pt x="20189" y="166840"/>
                                  </a:cubicBezTo>
                                  <a:cubicBezTo>
                                    <a:pt x="19820" y="169113"/>
                                    <a:pt x="19059" y="171310"/>
                                    <a:pt x="18767" y="173584"/>
                                  </a:cubicBezTo>
                                  <a:cubicBezTo>
                                    <a:pt x="18652" y="174358"/>
                                    <a:pt x="19389" y="175247"/>
                                    <a:pt x="19694" y="176098"/>
                                  </a:cubicBezTo>
                                  <a:cubicBezTo>
                                    <a:pt x="20494" y="175590"/>
                                    <a:pt x="21459" y="175222"/>
                                    <a:pt x="21980" y="174523"/>
                                  </a:cubicBezTo>
                                  <a:cubicBezTo>
                                    <a:pt x="26882" y="167818"/>
                                    <a:pt x="28939" y="159919"/>
                                    <a:pt x="31124" y="152070"/>
                                  </a:cubicBezTo>
                                  <a:cubicBezTo>
                                    <a:pt x="33308" y="144361"/>
                                    <a:pt x="35530" y="136639"/>
                                    <a:pt x="37525" y="128880"/>
                                  </a:cubicBezTo>
                                  <a:cubicBezTo>
                                    <a:pt x="40052" y="119190"/>
                                    <a:pt x="42376" y="109423"/>
                                    <a:pt x="44878" y="99695"/>
                                  </a:cubicBezTo>
                                  <a:cubicBezTo>
                                    <a:pt x="45158" y="98666"/>
                                    <a:pt x="45399" y="96812"/>
                                    <a:pt x="46478" y="96825"/>
                                  </a:cubicBezTo>
                                  <a:cubicBezTo>
                                    <a:pt x="47710" y="96838"/>
                                    <a:pt x="48091" y="98971"/>
                                    <a:pt x="48078" y="100063"/>
                                  </a:cubicBezTo>
                                  <a:cubicBezTo>
                                    <a:pt x="48053" y="101905"/>
                                    <a:pt x="47227" y="103734"/>
                                    <a:pt x="46999" y="105613"/>
                                  </a:cubicBezTo>
                                  <a:cubicBezTo>
                                    <a:pt x="46313" y="111277"/>
                                    <a:pt x="45729" y="116967"/>
                                    <a:pt x="45119" y="122644"/>
                                  </a:cubicBezTo>
                                  <a:cubicBezTo>
                                    <a:pt x="45107" y="122936"/>
                                    <a:pt x="44128" y="134239"/>
                                    <a:pt x="43201" y="139509"/>
                                  </a:cubicBezTo>
                                  <a:cubicBezTo>
                                    <a:pt x="41983" y="146215"/>
                                    <a:pt x="40827" y="152959"/>
                                    <a:pt x="39328" y="159601"/>
                                  </a:cubicBezTo>
                                  <a:cubicBezTo>
                                    <a:pt x="38375" y="164071"/>
                                    <a:pt x="36686" y="168389"/>
                                    <a:pt x="35582" y="172847"/>
                                  </a:cubicBezTo>
                                  <a:cubicBezTo>
                                    <a:pt x="32661" y="185052"/>
                                    <a:pt x="28470" y="196723"/>
                                    <a:pt x="20367" y="206527"/>
                                  </a:cubicBezTo>
                                  <a:cubicBezTo>
                                    <a:pt x="18589" y="208674"/>
                                    <a:pt x="16532" y="210896"/>
                                    <a:pt x="14144" y="212027"/>
                                  </a:cubicBezTo>
                                  <a:cubicBezTo>
                                    <a:pt x="11553" y="213246"/>
                                    <a:pt x="8655" y="212934"/>
                                    <a:pt x="6084" y="211604"/>
                                  </a:cubicBezTo>
                                  <a:lnTo>
                                    <a:pt x="0" y="205071"/>
                                  </a:lnTo>
                                  <a:lnTo>
                                    <a:pt x="0" y="173939"/>
                                  </a:lnTo>
                                  <a:lnTo>
                                    <a:pt x="1635" y="159169"/>
                                  </a:lnTo>
                                  <a:lnTo>
                                    <a:pt x="0" y="157459"/>
                                  </a:lnTo>
                                  <a:lnTo>
                                    <a:pt x="0" y="133062"/>
                                  </a:lnTo>
                                  <a:lnTo>
                                    <a:pt x="4022" y="130035"/>
                                  </a:lnTo>
                                  <a:cubicBezTo>
                                    <a:pt x="4518" y="129134"/>
                                    <a:pt x="4797" y="127953"/>
                                    <a:pt x="4924" y="126886"/>
                                  </a:cubicBezTo>
                                  <a:cubicBezTo>
                                    <a:pt x="5393" y="123012"/>
                                    <a:pt x="5825" y="119100"/>
                                    <a:pt x="6181" y="115201"/>
                                  </a:cubicBezTo>
                                  <a:cubicBezTo>
                                    <a:pt x="6308" y="113627"/>
                                    <a:pt x="6092" y="111989"/>
                                    <a:pt x="6028" y="109550"/>
                                  </a:cubicBezTo>
                                  <a:cubicBezTo>
                                    <a:pt x="5165" y="109385"/>
                                    <a:pt x="3704" y="108699"/>
                                    <a:pt x="3247" y="109131"/>
                                  </a:cubicBezTo>
                                  <a:lnTo>
                                    <a:pt x="0" y="112982"/>
                                  </a:lnTo>
                                  <a:lnTo>
                                    <a:pt x="0" y="89744"/>
                                  </a:lnTo>
                                  <a:lnTo>
                                    <a:pt x="4924" y="87846"/>
                                  </a:lnTo>
                                  <a:cubicBezTo>
                                    <a:pt x="9521" y="86855"/>
                                    <a:pt x="12074" y="84671"/>
                                    <a:pt x="11630" y="79896"/>
                                  </a:cubicBezTo>
                                  <a:cubicBezTo>
                                    <a:pt x="10918" y="72593"/>
                                    <a:pt x="9927" y="65316"/>
                                    <a:pt x="9140" y="58814"/>
                                  </a:cubicBezTo>
                                  <a:cubicBezTo>
                                    <a:pt x="8276" y="55499"/>
                                    <a:pt x="7794" y="52908"/>
                                    <a:pt x="6867" y="50495"/>
                                  </a:cubicBezTo>
                                  <a:cubicBezTo>
                                    <a:pt x="5825" y="47892"/>
                                    <a:pt x="4746" y="47828"/>
                                    <a:pt x="2676" y="49581"/>
                                  </a:cubicBezTo>
                                  <a:lnTo>
                                    <a:pt x="0" y="51730"/>
                                  </a:lnTo>
                                  <a:lnTo>
                                    <a:pt x="0" y="6301"/>
                                  </a:lnTo>
                                  <a:lnTo>
                                    <a:pt x="6181" y="2718"/>
                                  </a:lnTo>
                                  <a:cubicBezTo>
                                    <a:pt x="10144" y="165"/>
                                    <a:pt x="14170" y="0"/>
                                    <a:pt x="18576" y="775"/>
                                  </a:cubicBezTo>
                                  <a:close/>
                                </a:path>
                              </a:pathLst>
                            </a:custGeom>
                            <a:ln w="0" cap="flat">
                              <a:miter lim="100000"/>
                            </a:ln>
                          </wps:spPr>
                          <wps:style>
                            <a:lnRef idx="0">
                              <a:srgbClr val="000000">
                                <a:alpha val="0"/>
                              </a:srgbClr>
                            </a:lnRef>
                            <a:fillRef idx="1">
                              <a:srgbClr val="8A317E"/>
                            </a:fillRef>
                            <a:effectRef idx="0">
                              <a:scrgbClr r="0" g="0" b="0"/>
                            </a:effectRef>
                            <a:fontRef idx="none"/>
                          </wps:style>
                          <wps:bodyPr/>
                        </wps:wsp>
                        <wps:wsp>
                          <wps:cNvPr id="389" name="Shape 167"/>
                          <wps:cNvSpPr/>
                          <wps:spPr>
                            <a:xfrm>
                              <a:off x="1232305" y="156956"/>
                              <a:ext cx="168758" cy="139802"/>
                            </a:xfrm>
                            <a:custGeom>
                              <a:avLst/>
                              <a:gdLst/>
                              <a:ahLst/>
                              <a:cxnLst/>
                              <a:rect l="0" t="0" r="0" b="0"/>
                              <a:pathLst>
                                <a:path w="168758" h="139802">
                                  <a:moveTo>
                                    <a:pt x="132741" y="2223"/>
                                  </a:moveTo>
                                  <a:cubicBezTo>
                                    <a:pt x="140209" y="3721"/>
                                    <a:pt x="146787" y="7099"/>
                                    <a:pt x="152159" y="12433"/>
                                  </a:cubicBezTo>
                                  <a:cubicBezTo>
                                    <a:pt x="156769" y="17031"/>
                                    <a:pt x="157493" y="23216"/>
                                    <a:pt x="158065" y="29388"/>
                                  </a:cubicBezTo>
                                  <a:cubicBezTo>
                                    <a:pt x="158217" y="31052"/>
                                    <a:pt x="158433" y="32728"/>
                                    <a:pt x="158763" y="34379"/>
                                  </a:cubicBezTo>
                                  <a:cubicBezTo>
                                    <a:pt x="159563" y="38456"/>
                                    <a:pt x="158153" y="42951"/>
                                    <a:pt x="156312" y="46393"/>
                                  </a:cubicBezTo>
                                  <a:cubicBezTo>
                                    <a:pt x="155016" y="48717"/>
                                    <a:pt x="149022" y="60617"/>
                                    <a:pt x="143320" y="68415"/>
                                  </a:cubicBezTo>
                                  <a:cubicBezTo>
                                    <a:pt x="138430" y="75044"/>
                                    <a:pt x="129223" y="84798"/>
                                    <a:pt x="124219" y="90145"/>
                                  </a:cubicBezTo>
                                  <a:cubicBezTo>
                                    <a:pt x="123431" y="90996"/>
                                    <a:pt x="121463" y="92647"/>
                                    <a:pt x="122034" y="93535"/>
                                  </a:cubicBezTo>
                                  <a:cubicBezTo>
                                    <a:pt x="122631" y="94437"/>
                                    <a:pt x="124803" y="94259"/>
                                    <a:pt x="125971" y="94437"/>
                                  </a:cubicBezTo>
                                  <a:cubicBezTo>
                                    <a:pt x="132373" y="95301"/>
                                    <a:pt x="138037" y="96901"/>
                                    <a:pt x="143904" y="96939"/>
                                  </a:cubicBezTo>
                                  <a:cubicBezTo>
                                    <a:pt x="146571" y="96952"/>
                                    <a:pt x="149060" y="94882"/>
                                    <a:pt x="151562" y="94081"/>
                                  </a:cubicBezTo>
                                  <a:cubicBezTo>
                                    <a:pt x="156490" y="92507"/>
                                    <a:pt x="160249" y="93434"/>
                                    <a:pt x="163005" y="97993"/>
                                  </a:cubicBezTo>
                                  <a:cubicBezTo>
                                    <a:pt x="166612" y="103937"/>
                                    <a:pt x="168758" y="111087"/>
                                    <a:pt x="167678" y="118110"/>
                                  </a:cubicBezTo>
                                  <a:cubicBezTo>
                                    <a:pt x="166739" y="124066"/>
                                    <a:pt x="164186" y="128372"/>
                                    <a:pt x="160414" y="133109"/>
                                  </a:cubicBezTo>
                                  <a:cubicBezTo>
                                    <a:pt x="156020" y="138709"/>
                                    <a:pt x="152654" y="139802"/>
                                    <a:pt x="148120" y="138862"/>
                                  </a:cubicBezTo>
                                  <a:cubicBezTo>
                                    <a:pt x="145276" y="138265"/>
                                    <a:pt x="142304" y="135585"/>
                                    <a:pt x="139205" y="134455"/>
                                  </a:cubicBezTo>
                                  <a:cubicBezTo>
                                    <a:pt x="135954" y="133274"/>
                                    <a:pt x="132398" y="132677"/>
                                    <a:pt x="129019" y="132233"/>
                                  </a:cubicBezTo>
                                  <a:cubicBezTo>
                                    <a:pt x="112129" y="129959"/>
                                    <a:pt x="63526" y="133553"/>
                                    <a:pt x="56236" y="134226"/>
                                  </a:cubicBezTo>
                                  <a:cubicBezTo>
                                    <a:pt x="52642" y="134544"/>
                                    <a:pt x="37274" y="136512"/>
                                    <a:pt x="26950" y="137401"/>
                                  </a:cubicBezTo>
                                  <a:cubicBezTo>
                                    <a:pt x="22365" y="137820"/>
                                    <a:pt x="18314" y="136208"/>
                                    <a:pt x="14136" y="134938"/>
                                  </a:cubicBezTo>
                                  <a:cubicBezTo>
                                    <a:pt x="5283" y="132245"/>
                                    <a:pt x="0" y="118910"/>
                                    <a:pt x="7811" y="109779"/>
                                  </a:cubicBezTo>
                                  <a:cubicBezTo>
                                    <a:pt x="9665" y="107582"/>
                                    <a:pt x="11214" y="105105"/>
                                    <a:pt x="12827" y="102692"/>
                                  </a:cubicBezTo>
                                  <a:cubicBezTo>
                                    <a:pt x="15253" y="99060"/>
                                    <a:pt x="19177" y="98222"/>
                                    <a:pt x="23000" y="97524"/>
                                  </a:cubicBezTo>
                                  <a:cubicBezTo>
                                    <a:pt x="33071" y="95745"/>
                                    <a:pt x="43155" y="94056"/>
                                    <a:pt x="53302" y="92761"/>
                                  </a:cubicBezTo>
                                  <a:cubicBezTo>
                                    <a:pt x="58789" y="92050"/>
                                    <a:pt x="64326" y="92189"/>
                                    <a:pt x="69850" y="91948"/>
                                  </a:cubicBezTo>
                                  <a:cubicBezTo>
                                    <a:pt x="77445" y="91630"/>
                                    <a:pt x="84899" y="90754"/>
                                    <a:pt x="91199" y="85941"/>
                                  </a:cubicBezTo>
                                  <a:cubicBezTo>
                                    <a:pt x="98502" y="80404"/>
                                    <a:pt x="105397" y="74511"/>
                                    <a:pt x="110999" y="67158"/>
                                  </a:cubicBezTo>
                                  <a:cubicBezTo>
                                    <a:pt x="115113" y="61760"/>
                                    <a:pt x="125806" y="49441"/>
                                    <a:pt x="124638" y="47816"/>
                                  </a:cubicBezTo>
                                  <a:cubicBezTo>
                                    <a:pt x="123508" y="46139"/>
                                    <a:pt x="118123" y="47981"/>
                                    <a:pt x="116498" y="48438"/>
                                  </a:cubicBezTo>
                                  <a:cubicBezTo>
                                    <a:pt x="109741" y="50317"/>
                                    <a:pt x="106325" y="52260"/>
                                    <a:pt x="98247" y="53962"/>
                                  </a:cubicBezTo>
                                  <a:cubicBezTo>
                                    <a:pt x="92253" y="55258"/>
                                    <a:pt x="83312" y="57176"/>
                                    <a:pt x="77496" y="52502"/>
                                  </a:cubicBezTo>
                                  <a:cubicBezTo>
                                    <a:pt x="70727" y="47054"/>
                                    <a:pt x="67184" y="39827"/>
                                    <a:pt x="65558" y="31585"/>
                                  </a:cubicBezTo>
                                  <a:cubicBezTo>
                                    <a:pt x="64783" y="27483"/>
                                    <a:pt x="68580" y="22644"/>
                                    <a:pt x="73838" y="20104"/>
                                  </a:cubicBezTo>
                                  <a:cubicBezTo>
                                    <a:pt x="81953" y="16154"/>
                                    <a:pt x="89866" y="11709"/>
                                    <a:pt x="98196" y="8356"/>
                                  </a:cubicBezTo>
                                  <a:cubicBezTo>
                                    <a:pt x="109207" y="3937"/>
                                    <a:pt x="120447" y="0"/>
                                    <a:pt x="132741" y="2223"/>
                                  </a:cubicBezTo>
                                  <a:close/>
                                </a:path>
                              </a:pathLst>
                            </a:custGeom>
                            <a:ln w="0" cap="flat">
                              <a:miter lim="100000"/>
                            </a:ln>
                          </wps:spPr>
                          <wps:style>
                            <a:lnRef idx="0">
                              <a:srgbClr val="000000">
                                <a:alpha val="0"/>
                              </a:srgbClr>
                            </a:lnRef>
                            <a:fillRef idx="1">
                              <a:srgbClr val="8A317E"/>
                            </a:fillRef>
                            <a:effectRef idx="0">
                              <a:scrgbClr r="0" g="0" b="0"/>
                            </a:effectRef>
                            <a:fontRef idx="none"/>
                          </wps:style>
                          <wps:bodyPr/>
                        </wps:wsp>
                        <wps:wsp>
                          <wps:cNvPr id="390" name="Shape 168"/>
                          <wps:cNvSpPr/>
                          <wps:spPr>
                            <a:xfrm>
                              <a:off x="1545664" y="279291"/>
                              <a:ext cx="228498" cy="242189"/>
                            </a:xfrm>
                            <a:custGeom>
                              <a:avLst/>
                              <a:gdLst/>
                              <a:ahLst/>
                              <a:cxnLst/>
                              <a:rect l="0" t="0" r="0" b="0"/>
                              <a:pathLst>
                                <a:path w="228498" h="242189">
                                  <a:moveTo>
                                    <a:pt x="213576" y="1092"/>
                                  </a:moveTo>
                                  <a:cubicBezTo>
                                    <a:pt x="218211" y="0"/>
                                    <a:pt x="221069" y="2222"/>
                                    <a:pt x="223380" y="6121"/>
                                  </a:cubicBezTo>
                                  <a:cubicBezTo>
                                    <a:pt x="226733" y="11760"/>
                                    <a:pt x="228498" y="17678"/>
                                    <a:pt x="227902" y="24168"/>
                                  </a:cubicBezTo>
                                  <a:cubicBezTo>
                                    <a:pt x="227736" y="26403"/>
                                    <a:pt x="227190" y="28892"/>
                                    <a:pt x="225946" y="30683"/>
                                  </a:cubicBezTo>
                                  <a:cubicBezTo>
                                    <a:pt x="221500" y="37097"/>
                                    <a:pt x="216891" y="43421"/>
                                    <a:pt x="211975" y="49505"/>
                                  </a:cubicBezTo>
                                  <a:cubicBezTo>
                                    <a:pt x="207594" y="54966"/>
                                    <a:pt x="202667" y="60020"/>
                                    <a:pt x="198069" y="65354"/>
                                  </a:cubicBezTo>
                                  <a:cubicBezTo>
                                    <a:pt x="197459" y="66078"/>
                                    <a:pt x="196596" y="67411"/>
                                    <a:pt x="197155" y="68275"/>
                                  </a:cubicBezTo>
                                  <a:cubicBezTo>
                                    <a:pt x="197663" y="69050"/>
                                    <a:pt x="199174" y="68923"/>
                                    <a:pt x="199936" y="68618"/>
                                  </a:cubicBezTo>
                                  <a:cubicBezTo>
                                    <a:pt x="204419" y="66840"/>
                                    <a:pt x="207746" y="68783"/>
                                    <a:pt x="211303" y="71323"/>
                                  </a:cubicBezTo>
                                  <a:cubicBezTo>
                                    <a:pt x="216471" y="75006"/>
                                    <a:pt x="219761" y="80073"/>
                                    <a:pt x="222403" y="85636"/>
                                  </a:cubicBezTo>
                                  <a:cubicBezTo>
                                    <a:pt x="223965" y="88913"/>
                                    <a:pt x="223520" y="89636"/>
                                    <a:pt x="220446" y="91719"/>
                                  </a:cubicBezTo>
                                  <a:cubicBezTo>
                                    <a:pt x="218821" y="92850"/>
                                    <a:pt x="217615" y="94653"/>
                                    <a:pt x="216078" y="95999"/>
                                  </a:cubicBezTo>
                                  <a:cubicBezTo>
                                    <a:pt x="214846" y="97091"/>
                                    <a:pt x="213461" y="98069"/>
                                    <a:pt x="212039" y="98920"/>
                                  </a:cubicBezTo>
                                  <a:cubicBezTo>
                                    <a:pt x="209182" y="100647"/>
                                    <a:pt x="206007" y="102019"/>
                                    <a:pt x="203378" y="104026"/>
                                  </a:cubicBezTo>
                                  <a:cubicBezTo>
                                    <a:pt x="199352" y="107086"/>
                                    <a:pt x="191808" y="108471"/>
                                    <a:pt x="188023" y="105346"/>
                                  </a:cubicBezTo>
                                  <a:cubicBezTo>
                                    <a:pt x="181966" y="100406"/>
                                    <a:pt x="175273" y="100178"/>
                                    <a:pt x="168249" y="98870"/>
                                  </a:cubicBezTo>
                                  <a:cubicBezTo>
                                    <a:pt x="163284" y="97955"/>
                                    <a:pt x="159703" y="101676"/>
                                    <a:pt x="156134" y="104229"/>
                                  </a:cubicBezTo>
                                  <a:cubicBezTo>
                                    <a:pt x="153339" y="106235"/>
                                    <a:pt x="151485" y="107531"/>
                                    <a:pt x="148412" y="109144"/>
                                  </a:cubicBezTo>
                                  <a:cubicBezTo>
                                    <a:pt x="145288" y="110782"/>
                                    <a:pt x="142481" y="112878"/>
                                    <a:pt x="142901" y="118529"/>
                                  </a:cubicBezTo>
                                  <a:cubicBezTo>
                                    <a:pt x="143396" y="125527"/>
                                    <a:pt x="143548" y="139433"/>
                                    <a:pt x="144666" y="149111"/>
                                  </a:cubicBezTo>
                                  <a:cubicBezTo>
                                    <a:pt x="145618" y="156959"/>
                                    <a:pt x="146812" y="165773"/>
                                    <a:pt x="147942" y="173596"/>
                                  </a:cubicBezTo>
                                  <a:cubicBezTo>
                                    <a:pt x="149251" y="182994"/>
                                    <a:pt x="151333" y="190449"/>
                                    <a:pt x="154660" y="199390"/>
                                  </a:cubicBezTo>
                                  <a:cubicBezTo>
                                    <a:pt x="157226" y="206337"/>
                                    <a:pt x="158483" y="210337"/>
                                    <a:pt x="161925" y="217424"/>
                                  </a:cubicBezTo>
                                  <a:cubicBezTo>
                                    <a:pt x="167449" y="228955"/>
                                    <a:pt x="170841" y="232613"/>
                                    <a:pt x="170879" y="233134"/>
                                  </a:cubicBezTo>
                                  <a:cubicBezTo>
                                    <a:pt x="170917" y="233680"/>
                                    <a:pt x="168961" y="234886"/>
                                    <a:pt x="165126" y="236868"/>
                                  </a:cubicBezTo>
                                  <a:cubicBezTo>
                                    <a:pt x="162852" y="238023"/>
                                    <a:pt x="161189" y="238544"/>
                                    <a:pt x="159512" y="239001"/>
                                  </a:cubicBezTo>
                                  <a:cubicBezTo>
                                    <a:pt x="157353" y="239573"/>
                                    <a:pt x="154801" y="239750"/>
                                    <a:pt x="153530" y="240246"/>
                                  </a:cubicBezTo>
                                  <a:cubicBezTo>
                                    <a:pt x="152247" y="240767"/>
                                    <a:pt x="151854" y="241059"/>
                                    <a:pt x="148590" y="241757"/>
                                  </a:cubicBezTo>
                                  <a:cubicBezTo>
                                    <a:pt x="146469" y="242189"/>
                                    <a:pt x="139586" y="237452"/>
                                    <a:pt x="136055" y="234810"/>
                                  </a:cubicBezTo>
                                  <a:cubicBezTo>
                                    <a:pt x="133807" y="233121"/>
                                    <a:pt x="132766" y="232486"/>
                                    <a:pt x="129934" y="229845"/>
                                  </a:cubicBezTo>
                                  <a:cubicBezTo>
                                    <a:pt x="126936" y="226949"/>
                                    <a:pt x="124308" y="223596"/>
                                    <a:pt x="121730" y="220243"/>
                                  </a:cubicBezTo>
                                  <a:cubicBezTo>
                                    <a:pt x="118834" y="216446"/>
                                    <a:pt x="115760" y="212661"/>
                                    <a:pt x="113500" y="208471"/>
                                  </a:cubicBezTo>
                                  <a:cubicBezTo>
                                    <a:pt x="110490" y="202933"/>
                                    <a:pt x="109334" y="197002"/>
                                    <a:pt x="110782" y="190513"/>
                                  </a:cubicBezTo>
                                  <a:cubicBezTo>
                                    <a:pt x="111849" y="185775"/>
                                    <a:pt x="111544" y="180721"/>
                                    <a:pt x="112103" y="175832"/>
                                  </a:cubicBezTo>
                                  <a:cubicBezTo>
                                    <a:pt x="112916" y="169011"/>
                                    <a:pt x="113995" y="162166"/>
                                    <a:pt x="114922" y="155346"/>
                                  </a:cubicBezTo>
                                  <a:cubicBezTo>
                                    <a:pt x="116104" y="147028"/>
                                    <a:pt x="117335" y="138709"/>
                                    <a:pt x="118339" y="130353"/>
                                  </a:cubicBezTo>
                                  <a:cubicBezTo>
                                    <a:pt x="118707" y="127343"/>
                                    <a:pt x="117932" y="126962"/>
                                    <a:pt x="115100" y="128092"/>
                                  </a:cubicBezTo>
                                  <a:cubicBezTo>
                                    <a:pt x="106350" y="131597"/>
                                    <a:pt x="97612" y="135141"/>
                                    <a:pt x="88798" y="138519"/>
                                  </a:cubicBezTo>
                                  <a:cubicBezTo>
                                    <a:pt x="86678" y="139344"/>
                                    <a:pt x="74702" y="142392"/>
                                    <a:pt x="65659" y="143675"/>
                                  </a:cubicBezTo>
                                  <a:cubicBezTo>
                                    <a:pt x="52439" y="145555"/>
                                    <a:pt x="29363" y="143510"/>
                                    <a:pt x="23596" y="141834"/>
                                  </a:cubicBezTo>
                                  <a:cubicBezTo>
                                    <a:pt x="19355" y="140614"/>
                                    <a:pt x="15672" y="137325"/>
                                    <a:pt x="11950" y="134645"/>
                                  </a:cubicBezTo>
                                  <a:cubicBezTo>
                                    <a:pt x="11176" y="134061"/>
                                    <a:pt x="4039" y="128524"/>
                                    <a:pt x="2121" y="126670"/>
                                  </a:cubicBezTo>
                                  <a:cubicBezTo>
                                    <a:pt x="774" y="125349"/>
                                    <a:pt x="0" y="124435"/>
                                    <a:pt x="609" y="124333"/>
                                  </a:cubicBezTo>
                                  <a:cubicBezTo>
                                    <a:pt x="4255" y="123799"/>
                                    <a:pt x="21565" y="129413"/>
                                    <a:pt x="51295" y="122504"/>
                                  </a:cubicBezTo>
                                  <a:cubicBezTo>
                                    <a:pt x="77318" y="116472"/>
                                    <a:pt x="91466" y="109525"/>
                                    <a:pt x="104787" y="102248"/>
                                  </a:cubicBezTo>
                                  <a:cubicBezTo>
                                    <a:pt x="114414" y="96990"/>
                                    <a:pt x="125578" y="89611"/>
                                    <a:pt x="126988" y="88481"/>
                                  </a:cubicBezTo>
                                  <a:cubicBezTo>
                                    <a:pt x="123851" y="87020"/>
                                    <a:pt x="119037" y="85966"/>
                                    <a:pt x="116484" y="84734"/>
                                  </a:cubicBezTo>
                                  <a:cubicBezTo>
                                    <a:pt x="111417" y="82296"/>
                                    <a:pt x="106287" y="79972"/>
                                    <a:pt x="101333" y="77343"/>
                                  </a:cubicBezTo>
                                  <a:cubicBezTo>
                                    <a:pt x="96977" y="75044"/>
                                    <a:pt x="93497" y="71691"/>
                                    <a:pt x="91301" y="67221"/>
                                  </a:cubicBezTo>
                                  <a:cubicBezTo>
                                    <a:pt x="90907" y="66370"/>
                                    <a:pt x="90500" y="65278"/>
                                    <a:pt x="90678" y="64401"/>
                                  </a:cubicBezTo>
                                  <a:cubicBezTo>
                                    <a:pt x="91631" y="59792"/>
                                    <a:pt x="92532" y="55156"/>
                                    <a:pt x="93891" y="50698"/>
                                  </a:cubicBezTo>
                                  <a:cubicBezTo>
                                    <a:pt x="94450" y="48907"/>
                                    <a:pt x="95796" y="47142"/>
                                    <a:pt x="97257" y="45936"/>
                                  </a:cubicBezTo>
                                  <a:cubicBezTo>
                                    <a:pt x="102451" y="41618"/>
                                    <a:pt x="110020" y="41415"/>
                                    <a:pt x="115836" y="44958"/>
                                  </a:cubicBezTo>
                                  <a:cubicBezTo>
                                    <a:pt x="123723" y="49771"/>
                                    <a:pt x="132550" y="52146"/>
                                    <a:pt x="141377" y="54508"/>
                                  </a:cubicBezTo>
                                  <a:cubicBezTo>
                                    <a:pt x="145656" y="55638"/>
                                    <a:pt x="149822" y="57048"/>
                                    <a:pt x="154063" y="58293"/>
                                  </a:cubicBezTo>
                                  <a:cubicBezTo>
                                    <a:pt x="158014" y="59461"/>
                                    <a:pt x="161252" y="58382"/>
                                    <a:pt x="164199" y="55486"/>
                                  </a:cubicBezTo>
                                  <a:cubicBezTo>
                                    <a:pt x="173279" y="46571"/>
                                    <a:pt x="180924" y="36525"/>
                                    <a:pt x="188023" y="26022"/>
                                  </a:cubicBezTo>
                                  <a:cubicBezTo>
                                    <a:pt x="191288" y="21222"/>
                                    <a:pt x="194590" y="16345"/>
                                    <a:pt x="197091" y="11113"/>
                                  </a:cubicBezTo>
                                  <a:cubicBezTo>
                                    <a:pt x="200508" y="3988"/>
                                    <a:pt x="206997" y="2603"/>
                                    <a:pt x="213576" y="1092"/>
                                  </a:cubicBezTo>
                                  <a:close/>
                                </a:path>
                              </a:pathLst>
                            </a:custGeom>
                            <a:ln w="0" cap="flat">
                              <a:miter lim="100000"/>
                            </a:ln>
                          </wps:spPr>
                          <wps:style>
                            <a:lnRef idx="0">
                              <a:srgbClr val="000000">
                                <a:alpha val="0"/>
                              </a:srgbClr>
                            </a:lnRef>
                            <a:fillRef idx="1">
                              <a:srgbClr val="8A317E"/>
                            </a:fillRef>
                            <a:effectRef idx="0">
                              <a:scrgbClr r="0" g="0" b="0"/>
                            </a:effectRef>
                            <a:fontRef idx="none"/>
                          </wps:style>
                          <wps:bodyPr/>
                        </wps:wsp>
                        <wps:wsp>
                          <wps:cNvPr id="391" name="Shape 169"/>
                          <wps:cNvSpPr/>
                          <wps:spPr>
                            <a:xfrm>
                              <a:off x="0" y="1"/>
                              <a:ext cx="1146511" cy="2293046"/>
                            </a:xfrm>
                            <a:custGeom>
                              <a:avLst/>
                              <a:gdLst/>
                              <a:ahLst/>
                              <a:cxnLst/>
                              <a:rect l="0" t="0" r="0" b="0"/>
                              <a:pathLst>
                                <a:path w="1146511" h="2293046">
                                  <a:moveTo>
                                    <a:pt x="1146511" y="0"/>
                                  </a:moveTo>
                                  <a:lnTo>
                                    <a:pt x="1146511" y="25235"/>
                                  </a:lnTo>
                                  <a:lnTo>
                                    <a:pt x="1031878" y="31023"/>
                                  </a:lnTo>
                                  <a:cubicBezTo>
                                    <a:pt x="466425" y="88444"/>
                                    <a:pt x="25210" y="565956"/>
                                    <a:pt x="25210" y="1146517"/>
                                  </a:cubicBezTo>
                                  <a:cubicBezTo>
                                    <a:pt x="25210" y="1727089"/>
                                    <a:pt x="466425" y="2204602"/>
                                    <a:pt x="1031878" y="2262023"/>
                                  </a:cubicBezTo>
                                  <a:lnTo>
                                    <a:pt x="1146511" y="2267812"/>
                                  </a:lnTo>
                                  <a:lnTo>
                                    <a:pt x="1146511" y="2293046"/>
                                  </a:lnTo>
                                  <a:lnTo>
                                    <a:pt x="1029303" y="2287128"/>
                                  </a:lnTo>
                                  <a:cubicBezTo>
                                    <a:pt x="451150" y="2228415"/>
                                    <a:pt x="0" y="1740163"/>
                                    <a:pt x="0" y="1146517"/>
                                  </a:cubicBezTo>
                                  <a:cubicBezTo>
                                    <a:pt x="0" y="552895"/>
                                    <a:pt x="451150" y="64632"/>
                                    <a:pt x="1029303" y="5918"/>
                                  </a:cubicBezTo>
                                  <a:lnTo>
                                    <a:pt x="1146511" y="0"/>
                                  </a:lnTo>
                                  <a:close/>
                                </a:path>
                              </a:pathLst>
                            </a:custGeom>
                            <a:ln w="0" cap="flat">
                              <a:miter lim="100000"/>
                            </a:ln>
                          </wps:spPr>
                          <wps:style>
                            <a:lnRef idx="0">
                              <a:srgbClr val="000000">
                                <a:alpha val="0"/>
                              </a:srgbClr>
                            </a:lnRef>
                            <a:fillRef idx="1">
                              <a:srgbClr val="8A317E"/>
                            </a:fillRef>
                            <a:effectRef idx="0">
                              <a:scrgbClr r="0" g="0" b="0"/>
                            </a:effectRef>
                            <a:fontRef idx="none"/>
                          </wps:style>
                          <wps:bodyPr/>
                        </wps:wsp>
                        <wps:wsp>
                          <wps:cNvPr id="392" name="Shape 170"/>
                          <wps:cNvSpPr/>
                          <wps:spPr>
                            <a:xfrm>
                              <a:off x="1146511" y="0"/>
                              <a:ext cx="1146537" cy="2293049"/>
                            </a:xfrm>
                            <a:custGeom>
                              <a:avLst/>
                              <a:gdLst/>
                              <a:ahLst/>
                              <a:cxnLst/>
                              <a:rect l="0" t="0" r="0" b="0"/>
                              <a:pathLst>
                                <a:path w="1146537" h="2293049">
                                  <a:moveTo>
                                    <a:pt x="19" y="0"/>
                                  </a:moveTo>
                                  <a:cubicBezTo>
                                    <a:pt x="633216" y="0"/>
                                    <a:pt x="1146537" y="513321"/>
                                    <a:pt x="1146537" y="1146518"/>
                                  </a:cubicBezTo>
                                  <a:cubicBezTo>
                                    <a:pt x="1146537" y="1779740"/>
                                    <a:pt x="633216" y="2293049"/>
                                    <a:pt x="19" y="2293049"/>
                                  </a:cubicBezTo>
                                  <a:lnTo>
                                    <a:pt x="0" y="2293047"/>
                                  </a:lnTo>
                                  <a:lnTo>
                                    <a:pt x="0" y="2267812"/>
                                  </a:lnTo>
                                  <a:lnTo>
                                    <a:pt x="19" y="2267814"/>
                                  </a:lnTo>
                                  <a:cubicBezTo>
                                    <a:pt x="619297" y="2267814"/>
                                    <a:pt x="1121302" y="1765795"/>
                                    <a:pt x="1121302" y="1146518"/>
                                  </a:cubicBezTo>
                                  <a:cubicBezTo>
                                    <a:pt x="1121302" y="527253"/>
                                    <a:pt x="619297" y="25235"/>
                                    <a:pt x="19" y="25235"/>
                                  </a:cubicBezTo>
                                  <a:lnTo>
                                    <a:pt x="0" y="25236"/>
                                  </a:lnTo>
                                  <a:lnTo>
                                    <a:pt x="0" y="1"/>
                                  </a:lnTo>
                                  <a:lnTo>
                                    <a:pt x="19" y="0"/>
                                  </a:lnTo>
                                  <a:close/>
                                </a:path>
                              </a:pathLst>
                            </a:custGeom>
                            <a:ln w="0" cap="flat">
                              <a:miter lim="100000"/>
                            </a:ln>
                          </wps:spPr>
                          <wps:style>
                            <a:lnRef idx="0">
                              <a:srgbClr val="000000">
                                <a:alpha val="0"/>
                              </a:srgbClr>
                            </a:lnRef>
                            <a:fillRef idx="1">
                              <a:srgbClr val="8A317E"/>
                            </a:fillRef>
                            <a:effectRef idx="0">
                              <a:scrgbClr r="0" g="0" b="0"/>
                            </a:effectRef>
                            <a:fontRef idx="none"/>
                          </wps:style>
                          <wps:bodyPr/>
                        </wps:wsp>
                        <wps:wsp>
                          <wps:cNvPr id="393" name="Shape 171"/>
                          <wps:cNvSpPr/>
                          <wps:spPr>
                            <a:xfrm>
                              <a:off x="364416" y="364408"/>
                              <a:ext cx="782103" cy="1564221"/>
                            </a:xfrm>
                            <a:custGeom>
                              <a:avLst/>
                              <a:gdLst/>
                              <a:ahLst/>
                              <a:cxnLst/>
                              <a:rect l="0" t="0" r="0" b="0"/>
                              <a:pathLst>
                                <a:path w="782103" h="1564221">
                                  <a:moveTo>
                                    <a:pt x="782079" y="0"/>
                                  </a:moveTo>
                                  <a:lnTo>
                                    <a:pt x="782103" y="1"/>
                                  </a:lnTo>
                                  <a:lnTo>
                                    <a:pt x="782103" y="25236"/>
                                  </a:lnTo>
                                  <a:lnTo>
                                    <a:pt x="782079" y="25235"/>
                                  </a:lnTo>
                                  <a:cubicBezTo>
                                    <a:pt x="364083" y="25235"/>
                                    <a:pt x="25209" y="364109"/>
                                    <a:pt x="25209" y="782117"/>
                                  </a:cubicBezTo>
                                  <a:cubicBezTo>
                                    <a:pt x="25209" y="1200124"/>
                                    <a:pt x="364083" y="1538999"/>
                                    <a:pt x="782079" y="1538999"/>
                                  </a:cubicBezTo>
                                  <a:lnTo>
                                    <a:pt x="782103" y="1538998"/>
                                  </a:lnTo>
                                  <a:lnTo>
                                    <a:pt x="782103" y="1564220"/>
                                  </a:lnTo>
                                  <a:lnTo>
                                    <a:pt x="782079" y="1564221"/>
                                  </a:lnTo>
                                  <a:cubicBezTo>
                                    <a:pt x="350152" y="1564221"/>
                                    <a:pt x="0" y="1214069"/>
                                    <a:pt x="0" y="782117"/>
                                  </a:cubicBezTo>
                                  <a:cubicBezTo>
                                    <a:pt x="0" y="350177"/>
                                    <a:pt x="350152" y="0"/>
                                    <a:pt x="782079" y="0"/>
                                  </a:cubicBezTo>
                                  <a:close/>
                                </a:path>
                              </a:pathLst>
                            </a:custGeom>
                            <a:ln w="0" cap="flat">
                              <a:miter lim="100000"/>
                            </a:ln>
                          </wps:spPr>
                          <wps:style>
                            <a:lnRef idx="0">
                              <a:srgbClr val="000000">
                                <a:alpha val="0"/>
                              </a:srgbClr>
                            </a:lnRef>
                            <a:fillRef idx="1">
                              <a:srgbClr val="8A317E"/>
                            </a:fillRef>
                            <a:effectRef idx="0">
                              <a:scrgbClr r="0" g="0" b="0"/>
                            </a:effectRef>
                            <a:fontRef idx="none"/>
                          </wps:style>
                          <wps:bodyPr/>
                        </wps:wsp>
                        <wps:wsp>
                          <wps:cNvPr id="394" name="Shape 172"/>
                          <wps:cNvSpPr/>
                          <wps:spPr>
                            <a:xfrm>
                              <a:off x="1146519" y="364410"/>
                              <a:ext cx="782117" cy="1564219"/>
                            </a:xfrm>
                            <a:custGeom>
                              <a:avLst/>
                              <a:gdLst/>
                              <a:ahLst/>
                              <a:cxnLst/>
                              <a:rect l="0" t="0" r="0" b="0"/>
                              <a:pathLst>
                                <a:path w="782117" h="1564219">
                                  <a:moveTo>
                                    <a:pt x="0" y="0"/>
                                  </a:moveTo>
                                  <a:lnTo>
                                    <a:pt x="79949" y="4037"/>
                                  </a:lnTo>
                                  <a:cubicBezTo>
                                    <a:pt x="474367" y="44090"/>
                                    <a:pt x="782117" y="377172"/>
                                    <a:pt x="782117" y="782116"/>
                                  </a:cubicBezTo>
                                  <a:cubicBezTo>
                                    <a:pt x="782117" y="1187071"/>
                                    <a:pt x="474367" y="1520131"/>
                                    <a:pt x="79949" y="1560182"/>
                                  </a:cubicBezTo>
                                  <a:lnTo>
                                    <a:pt x="0" y="1564219"/>
                                  </a:lnTo>
                                  <a:lnTo>
                                    <a:pt x="0" y="1538996"/>
                                  </a:lnTo>
                                  <a:lnTo>
                                    <a:pt x="77367" y="1535090"/>
                                  </a:lnTo>
                                  <a:cubicBezTo>
                                    <a:pt x="459056" y="1496329"/>
                                    <a:pt x="756895" y="1173998"/>
                                    <a:pt x="756895" y="782116"/>
                                  </a:cubicBezTo>
                                  <a:cubicBezTo>
                                    <a:pt x="756895" y="390234"/>
                                    <a:pt x="459056" y="67902"/>
                                    <a:pt x="77367" y="29141"/>
                                  </a:cubicBezTo>
                                  <a:lnTo>
                                    <a:pt x="0" y="25235"/>
                                  </a:lnTo>
                                  <a:lnTo>
                                    <a:pt x="0" y="0"/>
                                  </a:lnTo>
                                  <a:close/>
                                </a:path>
                              </a:pathLst>
                            </a:custGeom>
                            <a:ln w="0" cap="flat">
                              <a:miter lim="100000"/>
                            </a:ln>
                          </wps:spPr>
                          <wps:style>
                            <a:lnRef idx="0">
                              <a:srgbClr val="000000">
                                <a:alpha val="0"/>
                              </a:srgbClr>
                            </a:lnRef>
                            <a:fillRef idx="1">
                              <a:srgbClr val="8A317E"/>
                            </a:fillRef>
                            <a:effectRef idx="0">
                              <a:scrgbClr r="0" g="0" b="0"/>
                            </a:effectRef>
                            <a:fontRef idx="none"/>
                          </wps:style>
                          <wps:bodyPr/>
                        </wps:wsp>
                        <wps:wsp>
                          <wps:cNvPr id="395" name="Shape 173"/>
                          <wps:cNvSpPr/>
                          <wps:spPr>
                            <a:xfrm>
                              <a:off x="827320" y="740637"/>
                              <a:ext cx="638493" cy="80213"/>
                            </a:xfrm>
                            <a:custGeom>
                              <a:avLst/>
                              <a:gdLst/>
                              <a:ahLst/>
                              <a:cxnLst/>
                              <a:rect l="0" t="0" r="0" b="0"/>
                              <a:pathLst>
                                <a:path w="638493" h="80213">
                                  <a:moveTo>
                                    <a:pt x="0" y="1448"/>
                                  </a:moveTo>
                                  <a:cubicBezTo>
                                    <a:pt x="142964" y="1448"/>
                                    <a:pt x="258699" y="0"/>
                                    <a:pt x="319253" y="61811"/>
                                  </a:cubicBezTo>
                                  <a:cubicBezTo>
                                    <a:pt x="379781" y="0"/>
                                    <a:pt x="495541" y="1448"/>
                                    <a:pt x="638493" y="1448"/>
                                  </a:cubicBezTo>
                                  <a:lnTo>
                                    <a:pt x="638493" y="19888"/>
                                  </a:lnTo>
                                  <a:cubicBezTo>
                                    <a:pt x="495541" y="19888"/>
                                    <a:pt x="379781" y="18428"/>
                                    <a:pt x="319253" y="80213"/>
                                  </a:cubicBezTo>
                                  <a:cubicBezTo>
                                    <a:pt x="258699" y="18428"/>
                                    <a:pt x="142964" y="19888"/>
                                    <a:pt x="0" y="19888"/>
                                  </a:cubicBezTo>
                                  <a:lnTo>
                                    <a:pt x="0" y="1448"/>
                                  </a:lnTo>
                                  <a:close/>
                                </a:path>
                              </a:pathLst>
                            </a:custGeom>
                            <a:ln w="0" cap="flat">
                              <a:miter lim="100000"/>
                            </a:ln>
                          </wps:spPr>
                          <wps:style>
                            <a:lnRef idx="0">
                              <a:srgbClr val="000000">
                                <a:alpha val="0"/>
                              </a:srgbClr>
                            </a:lnRef>
                            <a:fillRef idx="1">
                              <a:srgbClr val="8A317E"/>
                            </a:fillRef>
                            <a:effectRef idx="0">
                              <a:scrgbClr r="0" g="0" b="0"/>
                            </a:effectRef>
                            <a:fontRef idx="none"/>
                          </wps:style>
                          <wps:bodyPr/>
                        </wps:wsp>
                        <wps:wsp>
                          <wps:cNvPr id="396" name="Shape 174"/>
                          <wps:cNvSpPr/>
                          <wps:spPr>
                            <a:xfrm>
                              <a:off x="827320" y="797542"/>
                              <a:ext cx="638493" cy="86398"/>
                            </a:xfrm>
                            <a:custGeom>
                              <a:avLst/>
                              <a:gdLst/>
                              <a:ahLst/>
                              <a:cxnLst/>
                              <a:rect l="0" t="0" r="0" b="0"/>
                              <a:pathLst>
                                <a:path w="638493" h="86398">
                                  <a:moveTo>
                                    <a:pt x="0" y="1486"/>
                                  </a:moveTo>
                                  <a:cubicBezTo>
                                    <a:pt x="142964" y="1486"/>
                                    <a:pt x="258699" y="0"/>
                                    <a:pt x="319253" y="61824"/>
                                  </a:cubicBezTo>
                                  <a:cubicBezTo>
                                    <a:pt x="379781" y="0"/>
                                    <a:pt x="495554" y="1486"/>
                                    <a:pt x="638493" y="1486"/>
                                  </a:cubicBezTo>
                                  <a:lnTo>
                                    <a:pt x="638493" y="26035"/>
                                  </a:lnTo>
                                  <a:cubicBezTo>
                                    <a:pt x="495554" y="26035"/>
                                    <a:pt x="379781" y="24562"/>
                                    <a:pt x="319253" y="86398"/>
                                  </a:cubicBezTo>
                                  <a:cubicBezTo>
                                    <a:pt x="258699" y="24562"/>
                                    <a:pt x="142964" y="26035"/>
                                    <a:pt x="0" y="26035"/>
                                  </a:cubicBezTo>
                                  <a:lnTo>
                                    <a:pt x="0" y="1486"/>
                                  </a:lnTo>
                                  <a:close/>
                                </a:path>
                              </a:pathLst>
                            </a:custGeom>
                            <a:ln w="0" cap="flat">
                              <a:miter lim="100000"/>
                            </a:ln>
                          </wps:spPr>
                          <wps:style>
                            <a:lnRef idx="0">
                              <a:srgbClr val="000000">
                                <a:alpha val="0"/>
                              </a:srgbClr>
                            </a:lnRef>
                            <a:fillRef idx="1">
                              <a:srgbClr val="8A317E"/>
                            </a:fillRef>
                            <a:effectRef idx="0">
                              <a:scrgbClr r="0" g="0" b="0"/>
                            </a:effectRef>
                            <a:fontRef idx="none"/>
                          </wps:style>
                          <wps:bodyPr/>
                        </wps:wsp>
                        <wps:wsp>
                          <wps:cNvPr id="397" name="Shape 175"/>
                          <wps:cNvSpPr/>
                          <wps:spPr>
                            <a:xfrm>
                              <a:off x="827320" y="854457"/>
                              <a:ext cx="638480" cy="92532"/>
                            </a:xfrm>
                            <a:custGeom>
                              <a:avLst/>
                              <a:gdLst/>
                              <a:ahLst/>
                              <a:cxnLst/>
                              <a:rect l="0" t="0" r="0" b="0"/>
                              <a:pathLst>
                                <a:path w="638480" h="92532">
                                  <a:moveTo>
                                    <a:pt x="0" y="1486"/>
                                  </a:moveTo>
                                  <a:cubicBezTo>
                                    <a:pt x="142964" y="1486"/>
                                    <a:pt x="258699" y="0"/>
                                    <a:pt x="319253" y="61837"/>
                                  </a:cubicBezTo>
                                  <a:cubicBezTo>
                                    <a:pt x="379781" y="0"/>
                                    <a:pt x="495554" y="1486"/>
                                    <a:pt x="638480" y="1486"/>
                                  </a:cubicBezTo>
                                  <a:lnTo>
                                    <a:pt x="638480" y="32195"/>
                                  </a:lnTo>
                                  <a:cubicBezTo>
                                    <a:pt x="495554" y="32195"/>
                                    <a:pt x="379781" y="30734"/>
                                    <a:pt x="319253" y="92532"/>
                                  </a:cubicBezTo>
                                  <a:cubicBezTo>
                                    <a:pt x="258699" y="30734"/>
                                    <a:pt x="142964" y="32195"/>
                                    <a:pt x="0" y="32195"/>
                                  </a:cubicBezTo>
                                  <a:lnTo>
                                    <a:pt x="0" y="1486"/>
                                  </a:lnTo>
                                  <a:close/>
                                </a:path>
                              </a:pathLst>
                            </a:custGeom>
                            <a:ln w="0" cap="flat">
                              <a:miter lim="100000"/>
                            </a:ln>
                          </wps:spPr>
                          <wps:style>
                            <a:lnRef idx="0">
                              <a:srgbClr val="000000">
                                <a:alpha val="0"/>
                              </a:srgbClr>
                            </a:lnRef>
                            <a:fillRef idx="1">
                              <a:srgbClr val="8A317E"/>
                            </a:fillRef>
                            <a:effectRef idx="0">
                              <a:scrgbClr r="0" g="0" b="0"/>
                            </a:effectRef>
                            <a:fontRef idx="none"/>
                          </wps:style>
                          <wps:bodyPr/>
                        </wps:wsp>
                        <wps:wsp>
                          <wps:cNvPr id="398" name="Shape 176"/>
                          <wps:cNvSpPr/>
                          <wps:spPr>
                            <a:xfrm>
                              <a:off x="827320" y="911396"/>
                              <a:ext cx="638480" cy="98654"/>
                            </a:xfrm>
                            <a:custGeom>
                              <a:avLst/>
                              <a:gdLst/>
                              <a:ahLst/>
                              <a:cxnLst/>
                              <a:rect l="0" t="0" r="0" b="0"/>
                              <a:pathLst>
                                <a:path w="638480" h="98654">
                                  <a:moveTo>
                                    <a:pt x="0" y="1460"/>
                                  </a:moveTo>
                                  <a:cubicBezTo>
                                    <a:pt x="142964" y="1460"/>
                                    <a:pt x="258699" y="0"/>
                                    <a:pt x="319253" y="61798"/>
                                  </a:cubicBezTo>
                                  <a:cubicBezTo>
                                    <a:pt x="379781" y="0"/>
                                    <a:pt x="495541" y="1460"/>
                                    <a:pt x="638480" y="1460"/>
                                  </a:cubicBezTo>
                                  <a:lnTo>
                                    <a:pt x="638480" y="38316"/>
                                  </a:lnTo>
                                  <a:cubicBezTo>
                                    <a:pt x="495541" y="38316"/>
                                    <a:pt x="379781" y="36843"/>
                                    <a:pt x="319253" y="98654"/>
                                  </a:cubicBezTo>
                                  <a:cubicBezTo>
                                    <a:pt x="258699" y="36843"/>
                                    <a:pt x="142964" y="38316"/>
                                    <a:pt x="0" y="38316"/>
                                  </a:cubicBezTo>
                                  <a:lnTo>
                                    <a:pt x="0" y="1460"/>
                                  </a:lnTo>
                                  <a:close/>
                                </a:path>
                              </a:pathLst>
                            </a:custGeom>
                            <a:ln w="0" cap="flat">
                              <a:miter lim="100000"/>
                            </a:ln>
                          </wps:spPr>
                          <wps:style>
                            <a:lnRef idx="0">
                              <a:srgbClr val="000000">
                                <a:alpha val="0"/>
                              </a:srgbClr>
                            </a:lnRef>
                            <a:fillRef idx="1">
                              <a:srgbClr val="8A317E"/>
                            </a:fillRef>
                            <a:effectRef idx="0">
                              <a:scrgbClr r="0" g="0" b="0"/>
                            </a:effectRef>
                            <a:fontRef idx="none"/>
                          </wps:style>
                          <wps:bodyPr/>
                        </wps:wsp>
                      </wpg:grpSp>
                    </wpg:wgp>
                  </a:graphicData>
                </a:graphic>
              </wp:anchor>
            </w:drawing>
          </mc:Choice>
          <mc:Fallback>
            <w:pict>
              <v:group w14:anchorId="2800D515" id="组合 403" o:spid="_x0000_s1026" style="position:absolute;left:0;text-align:left;margin-left:23.15pt;margin-top:7.4pt;width:381.6pt;height:86pt;z-index:251659264;mso-position-horizontal-relative:margin" coordorigin="" coordsize="37752,86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">
                <v:group id="Group 141257" o:spid="_x0000_s1027" style="position:absolute;left:11393;top:575;width:26359;height:7226" coordorigin="11393,575" coordsize="26362,72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">
                  <v:shape id="Shape 3651" o:spid="_x0000_s1028" style="position:absolute;left:29695;top:1016;width:3620;height:4272;visibility:visible;mso-wrap-style:square;v-text-anchor:top" coordsize="361962,4271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" path="m196586,283v3239,-283,6684,644,10386,2321c217589,7442,226237,14351,232004,24460v1981,3467,3746,7658,3746,11519c235800,49924,235458,63906,234467,77826v-901,12509,-2921,24942,-4255,37426c230035,116916,230136,119736,231851,120434v1549,660,3607,-1092,4420,-2299c241033,110935,247929,110388,255689,110490v11354,152,21285,4229,30835,9677c292202,123406,292240,124930,289940,131064v-1295,3353,-1231,7213,-2107,10782c287134,144691,286118,147511,284899,150215v-2439,5462,-5664,10668,-7493,16346c274638,175095,264947,184823,256222,184125v-13907,-1093,-23952,5397,-35559,10655c212458,198488,210959,207569,208318,214973v-2032,5791,-3403,9550,-6287,15088c199098,235623,197103,241579,203467,249428v7924,9741,22263,30010,33794,43015c246634,302996,257404,314719,266992,325056v11557,12446,22162,21247,36131,30963c313995,363588,319951,368122,332194,375056v19812,11252,28549,13170,29159,13920c361962,389738,360325,393497,356718,400291v-2147,4026,-4064,6452,-6097,8852c348043,412191,344512,415011,343153,417068v-1358,2045,-1651,2908,-5753,7226c334759,427088,319812,427177,311962,426949v-5016,-242,-7175,-102,-13995,-1131c290576,424713,283324,422415,276136,420103v-8154,-2578,-16498,-5016,-24079,-8826c242011,406248,234276,398704,229768,387680v-3264,-8026,-8877,-15062,-13004,-22822c210959,353987,205587,342900,200037,331902v-6781,-13386,-13462,-26823,-20498,-40132c177025,287007,175475,287236,172529,291770v-9309,14071,-18478,28156,-27939,42113c142291,337236,127812,353936,115900,365062,98425,381254,62496,401764,52324,405181v-7430,2514,-16218,1486,-24359,1295c26149,406438,10134,405613,5397,404838,2070,404292,,403695,788,402958v4787,-4508,35928,-13906,72452,-54330c105257,313233,118910,288646,131051,264363v8751,-17513,17577,-39675,18529,-42786c143459,222631,135356,225984,130327,226796v-9893,1576,-19799,3379,-29769,4611c91872,232474,83362,231076,75565,226758v-1461,-825,-3162,-2044,-3797,-3505c68452,215557,65100,207836,62547,199898v-1041,-3175,-838,-7150,64,-10440c65849,177838,76746,169862,88849,169126v16497,-1004,31865,-6477,47231,-12014c143484,154419,151041,152222,158496,149733v6985,-2324,10643,-7201,12014,-14453c174739,112967,175730,90424,175399,67818v-101,-10389,-203,-20917,-1866,-31115c171272,22746,179362,14148,187439,5220v2877,-3163,5909,-4655,9147,-4937xe" fillcolor="#8a317e" stroked="f" strokeweight="0">
                    <v:stroke miterlimit="1" joinstyle="miter"/>
                    <v:path arrowok="t" textboxrect="0,0,361962,427177"/>
                  </v:shape>
                  <v:shape id="Shape 3652" o:spid="_x0000_s1029" style="position:absolute;left:11393;top:619;width:3659;height:5545;visibility:visible;mso-wrap-style:square;v-text-anchor:top" coordsize="365874,5544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" path="m171793,229v23545,393,36995,14147,47765,32867c224104,41072,224663,49378,224345,57988v-279,7176,-7594,14567,-660,14846c226352,72936,231140,72022,234416,71653v5919,-673,8852,-3746,13539,-1066c252730,73317,254686,76492,257949,79921v3430,3620,4788,8700,5004,13932c263233,100876,261455,106299,257924,112281v-5550,9487,-14452,10363,-23406,13385c228981,127533,221590,126695,215849,128169v-7201,1828,-15088,4470,-20396,9054c182778,148196,171272,160630,167386,178029v-1092,4877,-2921,9626,-4179,14477c161836,197891,163271,199403,168529,197764v11443,-3606,22860,-7340,34201,-11366c239573,173368,277063,169583,314744,180975v19520,5893,34099,19495,42723,38481c364795,235610,365874,252527,363309,269939v-889,6134,-152,12534,-1232,18643c359613,302641,356857,316687,353530,330568v-2845,11786,-6045,23597,-10135,35002c336258,385432,330873,405981,320053,424383v-6223,10656,-11062,22289,-18352,32119c294856,465747,286398,474256,277228,481190v-9626,7303,-21158,11875,-33807,7087c232639,484238,223457,477774,216636,468338v-2298,-3163,-1257,-5664,2629,-5817c221056,462471,216408,454190,217500,453479v1702,-1118,3696,406,4343,-1829c222948,447739,221590,448996,218897,447320v-4991,-3112,-6401,-4598,-11138,-8154c204648,436867,202273,437134,201587,441198v-1270,7328,-1969,14758,-3315,22098c197523,467589,195338,471754,194882,476085v-966,8547,-3646,51879,-5182,64922c189268,544754,187223,548437,185306,551790v-801,1384,-3366,2705,-4814,2451c179210,553961,177673,551523,177482,549923v-571,-5360,-533,-10757,-800,-16129c175311,508876,174269,484378,175273,458889v469,-12395,1231,-24524,2209,-36881c178054,414477,176987,413766,169926,415722v-12446,3454,-16612,5423,-29439,9245c135217,426555,129349,427672,123672,427075v-2654,-152,-5714,-4508,-7518,-6768c114693,418452,112255,415341,111480,412128v-482,-2083,546,-5055,1918,-6909c121018,394818,128968,384632,136741,374333v1524,-2058,2781,-4318,4724,-7392c138811,366725,137452,366357,136144,366560v-7988,1333,-13360,-3632,-18364,-8318c113309,354013,113563,346977,117348,341947v9068,-12026,18148,-24040,27381,-35902c147777,302120,147866,299276,144463,295224v-3747,-4432,-7062,-9665,-8941,-15113c134353,276758,135293,271945,136893,268529v2616,-5626,6465,-10681,9843,-15951c146837,252501,146952,252425,147041,252336v76,-51,152,-114,203,-165c149517,251511,151816,250952,154025,250139v6097,-2273,10351,318,10897,6795c164960,257645,164668,258585,164998,259067v2693,3620,5131,7607,8573,10401c174320,270078,179082,266713,181254,264452v7950,-8407,13551,-18199,17679,-29121c200863,230327,205562,226263,209486,222224v1194,-1206,4090,-1561,5957,-1143c226251,223444,236829,240017,235547,251003v-1372,11417,-7887,20193,-13843,29324c220091,282804,218325,285509,221805,287071v10453,4712,10605,13487,10440,23038c232105,317741,228359,322504,222390,326199v-14517,8878,-25896,21362,-37961,33033c183362,360286,183362,362445,182867,364084v1931,-458,4369,-305,5690,-1486c191224,360248,193103,357035,195618,354546v4293,-4204,17704,-1626,19913,3734c217843,363893,219901,369608,221996,375285v1626,4407,1689,8649,-1143,12827c217868,392557,214897,397104,212458,401828v-3734,7328,-7963,14300,-8813,22466c203251,427901,202425,430721,206235,432295v15431,6287,30874,12421,47930,12993c259651,445440,263779,444157,267474,439991v10770,-12166,18873,-26136,26048,-40500c304711,377190,311252,353098,318630,329374v2375,-7696,5931,-15163,7303,-22999c328371,292443,330302,278359,331127,264274v1651,-27076,-8382,-45173,-33477,-53213c266751,201168,236868,206845,207505,216903v-13297,4572,-25882,11189,-38659,17247c165074,235903,161722,238658,158521,241389v-3937,3365,-7556,7163,-11277,10782c147155,252197,147041,252209,146952,252247v-89,115,-153,203,-216,331c140093,257518,133185,262103,126987,267513v-9309,8090,-17729,17310,-27280,25095c93447,297726,85992,301574,78664,305117v-2566,1258,-6490,305,-9614,-368c59614,302794,52413,304419,52667,315163v279,12713,419,25400,1041,38075c54711,373685,55550,394107,57404,414439v838,9005,3835,17844,6210,26619c67539,455740,65684,470167,62179,484492v-1296,5398,-5080,7417,-11735,6757c44081,490614,37731,489776,31407,488874v-1359,-165,-2985,-673,-3861,-1626c20701,479704,13907,472097,7328,464299,6032,462775,5219,460426,5042,458394,3404,438188,1244,417995,660,397751,,376796,648,355803,1219,334835v406,-13652,1702,-27571,8166,-39712c16751,281254,26937,269430,40957,261366v3976,-2299,7151,-5232,12129,-3378c54089,258344,55994,257442,56883,256553,67983,245644,80950,236410,88443,222288v7023,-13233,13754,-26645,20371,-40106c110795,178156,108991,175781,104635,174155,92062,169418,82093,147675,86106,135052v2946,-9195,11049,-12510,18771,-14389c113741,118542,120904,113805,128511,109626v2515,-1384,4851,-3086,7366,-4419c142164,101867,142596,95250,144310,89611v3874,-12839,7696,-25730,10427,-38849c156477,42570,156007,34176,152616,25921,148399,15723,158420,,171793,229xe" fillcolor="#8a317e" stroked="f" strokeweight="0">
                    <v:stroke miterlimit="1" joinstyle="miter"/>
                    <v:path arrowok="t" textboxrect="0,0,365874,554495"/>
                  </v:shape>
                  <v:shape id="Shape 3653" o:spid="_x0000_s1030" style="position:absolute;left:22362;top:3625;width:725;height:1899;visibility:visible;mso-wrap-style:square;v-text-anchor:top" coordsize="72527,1899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" path="m72527,r,173827l68910,174672v-9995,3226,-19647,7671,-29654,10910c33020,187550,26429,188871,19926,189442,14453,189912,8318,183486,6541,177149,5562,173720,4470,170303,3225,166950,,158467,4152,145119,12953,137474v2922,-2489,6833,-3797,9932,-6121c30962,125231,41072,124495,50064,120761v4876,-2032,7112,-5664,7378,-10846c57797,104009,58166,98066,58839,92249v482,-4216,-800,-6032,-5182,-5892c42863,86674,33718,82801,25959,75358v-3328,-3187,-3531,-6426,-800,-9982c33985,53794,42723,42262,55931,35048,65088,30070,69876,21980,70955,11553l72527,xe" fillcolor="#8a317e" stroked="f" strokeweight="0">
                    <v:stroke miterlimit="1" joinstyle="miter"/>
                    <v:path arrowok="t" textboxrect="0,0,72527,189912"/>
                  </v:shape>
                  <v:shape id="Shape 3654" o:spid="_x0000_s1031" style="position:absolute;left:22380;top:2062;width:707;height:1398;visibility:visible;mso-wrap-style:square;v-text-anchor:top" coordsize="70737,1398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" path="m30785,2921c43142,5943,53098,13513,56083,27318v293,1447,1067,2807,1613,4203c58280,31496,58851,31471,59448,31458v572,-1601,1525,-3175,1651,-4776c61563,20523,63379,15151,66248,10389l70737,5440r,42533l64300,42545v-533,-787,-1994,-1372,-2934,-1270c60795,41313,60351,42888,60058,43434v152,838,216,1168,267,1524c61913,55880,63526,66878,65227,77800v178,1105,800,2718,1588,3010c67653,81064,69355,80276,69914,79439r823,-1323l70737,139809r-5916,-1684c55143,137668,49784,133236,47561,123596v-774,-3340,-2006,-5727,-5740,-4025c37376,121590,33706,119723,29502,118491,14542,114274,8471,102426,4546,89345,2248,81559,1625,73152,1245,64973,622,51549,,38049,851,24651,1867,9042,18809,,30785,2921xe" fillcolor="#8a317e" stroked="f" strokeweight="0">
                    <v:stroke miterlimit="1" joinstyle="miter"/>
                    <v:path arrowok="t" textboxrect="0,0,70737,139809"/>
                  </v:shape>
                  <v:shape id="Shape 3655" o:spid="_x0000_s1032" style="position:absolute;left:22772;top:1112;width:315;height:599;visibility:visible;mso-wrap-style:square;v-text-anchor:top" coordsize="31557,598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" path="m31557,r,59816l20358,58981c14846,57825,9486,55590,4470,53000,673,51031,,42611,3187,36566,5943,31359,9931,26850,12865,21757l31557,xe" fillcolor="#8a317e" stroked="f" strokeweight="0">
                    <v:stroke miterlimit="1" joinstyle="miter"/>
                    <v:path arrowok="t" textboxrect="0,0,31557,59816"/>
                  </v:shape>
                  <v:shape id="Shape 3656" o:spid="_x0000_s1033" style="position:absolute;left:23087;top:677;width:1642;height:4710;visibility:visible;mso-wrap-style:square;v-text-anchor:top" coordsize="164201,4710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" path="m97348,165v11925,1384,23685,3200,34239,9690c144414,17716,151488,29997,156707,43218v3607,9055,6770,18910,7100,28511c164201,82486,162905,93967,159273,104038v-7963,22212,-17234,44031,-27204,65431c126964,180391,119483,190284,112486,200228v-5512,7912,-12103,15075,-17793,22873c92370,226212,91087,230086,89550,233680v-5575,13106,-14707,20320,-29629,20650c46662,254597,38521,262750,36540,275958v-965,6363,-1359,12827,-1854,19279c34381,299263,36591,300533,41239,298843v6579,-2349,12941,-5435,19660,-7264c68303,289585,75936,288265,83555,287299v6643,-825,11786,3886,12523,10516c96293,299796,96128,301866,96662,303695v4585,16320,-6490,31509,-21133,37935c64188,346608,53647,353746,43335,360731v-9881,6667,-10351,17411,-9601,28003c34051,393344,35130,398005,36616,402387v508,1524,3340,3327,4992,3238c57330,404622,73027,402323,88712,402323v9270,,18605,3099,27711,5436c121745,409130,126989,411340,131841,413944v6312,3391,6960,7543,3886,14160c132590,434873,130266,442087,126913,448767v-2705,5410,-6299,10427,-9779,15367c116194,465480,114251,466331,112613,466839v-5004,1474,-9994,2947,-15100,3861c95404,471056,92953,470255,90794,469531v-6388,-2158,-12560,-4851,-19037,-6756c53825,457543,36083,459143,18341,464350l,468635,,294809,1399,284531v248,-3099,-51,-5007,-1177,-6177l,278290,,216596,10492,199733v750,-1448,-914,-5918,-2425,-6477l,186453,,143921r6975,-7688c9502,134201,12054,132207,14481,130099v2628,-2286,4609,-4356,2920,-8700c16576,119278,18697,115710,20069,113106v2145,-4039,4038,-8700,7403,-11532c33696,96304,48034,98184,53532,104521v2579,2946,5309,3822,8548,2400c76215,100685,85562,109487,95100,117373v1245,1042,2210,3722,1816,5245c94859,130010,92496,137351,89728,144526v-800,2108,-3125,3746,-4966,5321c76672,156629,68138,162928,60479,170154v-6603,6198,-8877,14987,-10934,23559c48503,198132,50447,200152,54968,199999v2501,-101,5169,-495,7493,204c72570,203200,79580,196710,84406,187960v6744,-12218,13780,-24372,19317,-37135c109514,137566,114099,123761,118379,109944v2464,-7989,3924,-16421,4673,-24740c124030,74473,121960,64135,115369,55131v-4813,-6554,-9716,-8332,-17729,-6757c76964,52400,60416,63576,45417,77737,37353,85356,29149,92913,20373,99695v-3378,2641,-8458,3975,-12839,4254l,103387,,43571,5704,36931c22544,22873,40376,10236,61826,4102,67553,2451,73789,2375,79771,1753,84228,1282,88661,1067,93118,698,94528,571,95976,,97348,165xe" fillcolor="#8a317e" stroked="f" strokeweight="0">
                    <v:stroke miterlimit="1" joinstyle="miter"/>
                    <v:path arrowok="t" textboxrect="0,0,164201,471056"/>
                  </v:shape>
                  <v:shape id="Shape 3657" o:spid="_x0000_s1034" style="position:absolute;left:16018;top:1667;width:3767;height:4007;visibility:visible;mso-wrap-style:square;v-text-anchor:top" coordsize="376758,4007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" path="m343472,1854c355893,,369379,9131,373481,21133v3277,9626,2274,19177,-431,28448c372136,52731,368262,55359,365239,57518v-7734,5575,-16789,4547,-25730,5194c327940,63538,316573,66294,305092,68123v-15760,2514,-31635,4495,-47257,7594c250190,77241,242812,80366,235623,83477v-10503,4534,-21704,8420,-30886,14948c193180,106655,182791,116789,172962,127114v-7532,7836,-13755,17031,-19787,26099c150165,157734,148755,163360,146901,168592v-394,1093,457,2629,699,3963c148946,172009,150647,171805,151562,170878v4559,-4762,8484,-10325,13513,-14490c170243,152108,176518,149187,182245,145567v9182,-5816,18136,-12103,27610,-17437c220739,122034,231585,114770,244970,116738v6820,1004,13729,2871,20054,5550c271933,125209,274206,136169,270282,144780v-3175,7010,-6414,13995,-10186,20701c256274,172314,251981,178956,247485,185407v-4889,7011,-3645,14301,-635,21006c250393,214401,249365,221412,244488,228829v-5436,8242,-12535,13474,-21273,17246c221920,246659,220472,248183,220129,249542v-2870,11392,-5702,22822,-8153,34303c210960,288557,213119,290259,218415,289319v10554,-1918,21044,-4522,31661,-5855c263423,281787,276784,282842,288963,289115v14288,7354,20143,22695,6769,37186c287007,335762,275260,339179,264185,343891v-4699,1993,-8140,216,-10071,317c252095,344310,247777,345580,245656,346291v-889,305,-2781,901,-3518,c241821,345859,242748,345161,243155,344944v2171,-1282,12217,-7911,16192,-11264c263322,330302,267437,326199,265354,322936v-1664,-2604,-5436,-3798,-10173,-4458c245250,317043,231737,319722,219393,323875v-6008,2058,-8459,5246,-8319,11608c211353,348387,210998,361353,215519,373736v1524,4279,686,7810,-3213,10934c209791,386740,208280,390055,206439,392912v-2426,3772,-4826,7202,-10338,5233c194678,397637,192303,398056,191110,398983v-1810,1397,-3359,1769,-4790,1437c184890,400088,183579,399053,182245,397637v-3911,-4166,-8915,-9258,-11849,-12408c169863,384632,168847,383489,168732,382562v-1105,-8890,-1282,-16065,-1676,-21907c166688,354825,168415,348171,168008,346037v-1930,698,-7708,4661,-9296,5778c148870,358711,139560,366433,129311,372631v-10439,6286,-16103,8115,-24167,1473c98323,368516,92901,353047,97282,346215v1448,-2159,1677,-5068,2426,-7646c101651,331825,106147,327406,112586,325209v6604,-2108,5194,-572,5461,1994c118707,332981,125984,331317,131166,329895v15951,-4495,28892,-14097,41872,-23673c174752,304952,176416,302742,176835,300698v2718,-13513,6731,-26784,6045,-40869c182664,255321,180810,255016,177483,256057v-1524,483,-2909,1435,-4445,1905c164617,260566,157213,255664,158445,247028v2108,-14237,5626,-28512,18746,-37211c188227,202502,200089,196469,210972,189001v16282,-11099,32703,-22199,44463,-38506c256527,148958,257480,146101,256769,144818v-724,-1308,-3607,-1969,-5525,-1943c239509,142913,229451,148247,219482,153594v-18225,9753,-33021,23939,-47575,38214c168110,195516,166916,201854,164529,206997v-1524,3366,-2883,6782,-4445,10084c158496,220459,156756,223710,155054,227013v-1219,2349,-2298,4864,-3759,7048c147320,239979,143142,245732,139103,251612v-2756,3976,-5816,7443,-11176,7265c122339,258712,119393,254724,116917,250482v-6287,-10833,-5843,-22809,-4522,-34569c114237,199631,120307,184772,129223,170993v17945,-27826,40449,-51499,65290,-73127c197295,95466,201841,92304,201447,90017v-63,-482,-1434,-2070,-5257,-342c177914,97028,161404,103772,143180,111252v-2820,1155,-5461,2718,-8268,3886c113093,124092,94704,139141,73736,149593v-14706,7366,-29298,14986,-44056,22225c21463,175895,14046,173736,7277,168008,1029,162738,,155943,1575,148488v356,-1790,1588,-3607,2883,-5003c13691,133718,24651,126606,37135,121450v10249,-4242,19913,-9804,29832,-14821c81343,99352,95619,91910,110147,84899,115011,82563,216408,39738,233617,33579v15989,-5766,32321,-10668,48704,-15317c298831,13564,315608,9677,332232,5347v3785,-978,7404,-2934,11240,-3493xe" fillcolor="#8a317e" stroked="f" strokeweight="0">
                    <v:stroke miterlimit="1" joinstyle="miter"/>
                    <v:path arrowok="t" textboxrect="0,0,376758,400752"/>
                  </v:shape>
                  <v:shape id="Shape 3658" o:spid="_x0000_s1035" style="position:absolute;left:25769;top:2052;width:2934;height:2759;visibility:visible;mso-wrap-style:square;v-text-anchor:top" coordsize="293471,27594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" path="m190258,76c203860,,216560,3556,227850,10960v9729,6375,13272,16967,16460,27546c245148,41364,246151,44209,247307,46965v2870,6858,2044,15201,,21882c245922,73393,239675,96380,232499,112026v-6109,13361,-18771,33757,-25565,44908c205842,158686,202958,162293,204305,163640v1333,1358,5118,291,7201,152c222974,162992,233451,163766,243801,161696v4623,-901,8256,-5385,12345,-7696c264172,149466,271081,149720,277558,156718v8459,9093,14783,20879,15418,33528c293471,201003,290525,209423,285686,219062v-5740,11367,-11214,14516,-19456,14504c260972,233540,254850,229908,249059,229057v-6147,-927,-12585,-686,-18682,-267c200101,230924,116357,254648,103810,258432v-6135,1880,-32322,10821,-50038,16078c49823,275698,45933,275949,42056,275814v-3877,-135,-7741,-656,-11640,-1011c13995,273279,,251866,10312,233070v2476,-4521,4306,-9410,6248,-14173c19520,211646,26098,208724,32512,206197v17005,-6756,34048,-13284,51320,-19240c93116,183769,102870,182016,112433,179629v13169,-3289,25908,-7493,35217,-18212c158407,149123,168377,136309,175539,121450v5283,-10909,19545,-36284,16929,-38735c189852,80213,181077,85357,178384,86754v-11113,5715,-16395,10299,-29883,16218c138443,107378,123495,113932,111645,107861,97866,100749,89052,89395,83286,75552,80454,68618,85382,58826,93637,52502v12763,-9830,25019,-20447,38405,-29299c149707,11519,167983,610,190258,76xe" fillcolor="#8a317e" stroked="f" strokeweight="0">
                    <v:stroke miterlimit="1" joinstyle="miter"/>
                    <v:path arrowok="t" textboxrect="0,0,293471,275949"/>
                  </v:shape>
                  <v:shape id="Shape 3659" o:spid="_x0000_s1036" style="position:absolute;left:34426;top:2638;width:3287;height:3072;visibility:visible;mso-wrap-style:square;v-text-anchor:top" coordsize="328702,3071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" path="m172517,4242c186233,,202311,6540,209804,18910v800,1397,1613,2845,2730,3950c218580,28829,219507,32309,214884,38875v-5322,7543,-11620,14440,-17170,21831c193751,65951,190297,71590,186589,77013v-3430,5029,-7050,9893,-10287,15049c175120,93980,174066,97193,174371,98425v660,2845,3149,2045,5436,1702c185992,99187,194310,97701,200419,96164v22847,-5829,44602,-8775,59664,-11176c279247,81940,287198,83096,294386,85776v12077,4521,17717,10007,22441,17323c321843,110846,328702,121031,319862,136499v-6769,11888,-10769,17006,-17818,17387c295211,154267,283057,149060,280188,148158v-15939,-5004,-29630,-1854,-44235,-787c227343,148006,220332,149352,210300,152006v-2083,584,-5132,902,-5284,3531c204102,170701,203162,203086,195275,227356v-13729,42278,-38684,68376,-55283,76212c134188,306298,128095,307197,122283,306697v-5811,-500,-11342,-2399,-16022,-5263c102959,299390,94602,290716,87452,280784v-2870,-4013,4496,-7772,-1765,-14732c77406,256819,70827,241567,70955,239370v127,-2007,343,-3531,2591,-5017c75844,232829,80645,239776,83541,242646v2895,2870,15113,17387,29096,19926c126378,265049,131140,261531,134480,259232v4369,-3035,17285,-21107,23584,-37236c166015,201485,176860,156121,161772,160338v-8813,2844,-17932,4114,-26733,7010c107823,176263,80569,192303,53263,200965v-3175,1028,-6705,1028,-10058,1498c28232,204699,11582,193954,6248,180264v-736,-1969,-1702,-3924,-2882,-5677c,169393,1892,163652,7975,163513v11316,-318,19609,-7519,29312,-11392c51854,146228,65697,138557,80391,132867v17640,-6832,35674,-13817,53683,-19748c138582,111595,139764,111087,139522,106959v-495,-7633,-25,-13715,3696,-20485c146088,81216,150444,76784,153365,71539v3493,-6236,6388,-12839,9131,-19456c164325,47663,161379,46266,157594,46088v-7798,-394,-14363,-3670,-19215,-9499c135585,33274,133235,29045,132334,24879v-1194,-5423,3746,-7950,7798,-9499c150787,11290,161620,7620,172517,4242xe" fillcolor="#8a317e" stroked="f" strokeweight="0">
                    <v:stroke miterlimit="1" joinstyle="miter"/>
                    <v:path arrowok="t" textboxrect="0,0,328702,307197"/>
                  </v:shape>
                  <v:shape id="Shape 3660" o:spid="_x0000_s1037" style="position:absolute;left:20947;top:3249;width:572;height:2196;visibility:visible;mso-wrap-style:square;v-text-anchor:top" coordsize="57234,2196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" path="m57234,r,40667l51531,45157v-4109,4707,-7074,10333,-8211,17375c42583,67231,46101,73593,50051,75067v2540,971,4432,473,6028,-635l57234,73263r,138995l48616,217167v-9881,2438,-19774,-6261,-22212,-17196c23953,188821,27115,178572,30226,168310v4915,-16091,10287,-32080,15583,-48057c47168,116138,45886,113941,41605,113624,23520,112328,13246,101927,6185,85874,,71777,2502,59395,9208,46860,19889,26756,34176,9877,55194,340l57234,xe" fillcolor="#8a317e" stroked="f" strokeweight="0">
                    <v:stroke miterlimit="1" joinstyle="miter"/>
                    <v:path arrowok="t" textboxrect="0,0,57234,219605"/>
                  </v:shape>
                  <v:shape id="Shape 3661" o:spid="_x0000_s1038" style="position:absolute;left:21116;top:1925;width:403;height:739;visibility:visible;mso-wrap-style:square;v-text-anchor:top" coordsize="40318,7390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" path="m40318,r,73536l29210,73906c23511,72002,18421,68193,15354,63049,13894,60623,12306,58071,10198,56255,4013,50958,1321,43745,686,36328,,28391,3556,20834,9931,16084,16611,11131,24219,7258,31762,3626l40318,xe" fillcolor="#8a317e" stroked="f" strokeweight="0">
                    <v:stroke miterlimit="1" joinstyle="miter"/>
                    <v:path arrowok="t" textboxrect="0,0,40318,73906"/>
                  </v:shape>
                  <v:shape id="Shape 3662" o:spid="_x0000_s1039" style="position:absolute;left:21519;top:1712;width:915;height:3660;visibility:visible;mso-wrap-style:square;v-text-anchor:top" coordsize="91483,3660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" path="m64002,275v3690,274,7325,1290,11047,2764c83062,6201,86517,13148,86720,20260v356,12192,-1219,24790,-9372,34658c72382,60913,67949,66882,64686,73994v-5550,12039,-8408,24701,-9792,37782c53611,123701,52468,135665,51618,147628v-153,2235,825,4953,2184,6820c58907,161319,59948,169269,58298,177016v-2960,14122,-6414,28258,-11037,41935c41801,235029,34828,250574,28631,266398v-3569,9195,-6846,18504,-10414,27712c16743,297907,14635,301501,13302,305375v-470,1321,495,3137,761,4737c15587,309490,17429,309210,18585,308169v11011,-9957,17411,-23051,24105,-35954c49268,259502,55885,246777,62196,233924v7913,-16078,15469,-32321,23317,-48412c86364,183798,87457,180623,89362,181054v2121,483,2006,4357,1613,6223c90263,190516,88181,193424,87101,196625v-3225,9652,-6287,19392,-9398,29108c77551,226241,71810,245647,68293,254562v-4522,11316,-8966,22644,-13945,33744c51008,295773,46499,302708,43032,310112,33507,330432,22001,349304,4246,363592l,366010,,227016r3091,-3124c4411,222507,5237,220552,5859,218723v2261,-6630,4433,-13272,6388,-19965c13060,196015,13264,193069,14013,188776v-1448,-559,-3721,-2273,-4648,-1727l,194420,,153753r19918,-3318c28287,150359,33507,147425,34434,138916v1410,-13005,2286,-26086,3264,-37745c37343,95076,37419,90338,36670,85804v-813,-4952,-2731,-5397,-6998,-3111c22001,86821,14330,91037,6406,94631l,94844,,21308,19524,13034c30459,9020,41763,6086,52621,1959,56564,467,60310,,64002,275xe" fillcolor="#8a317e" stroked="f" strokeweight="0">
                    <v:stroke miterlimit="1" joinstyle="miter"/>
                    <v:path arrowok="t" textboxrect="0,0,91483,366010"/>
                  </v:shape>
                  <v:shape id="Shape 3663" o:spid="_x0000_s1040" style="position:absolute;left:34779;top:575;width:2535;height:1732;visibility:visible;mso-wrap-style:square;v-text-anchor:top" coordsize="253530,1731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" path="m214757,914v7290,-914,15393,864,17704,1575c237134,3949,245072,10401,247434,15113v228,571,3175,3899,4406,8928c252361,26187,253250,31890,253174,33413v-203,2832,356,9233,-3568,16955c248958,51638,243738,59067,241135,60934v-4077,2871,-8522,4864,-13285,6211c225704,67742,223824,68948,221666,69558v-2109,622,-11976,4940,-14796,7442c192977,89293,95783,161442,95783,161442v,,-11188,7366,-14262,4864c79845,164935,83032,152654,81534,151142v-1130,-1130,5372,-7708,7696,-10503c91135,138354,101244,128714,101244,128714v,,8662,-6819,-1981,-10236c87782,113106,78105,105778,72123,94209v-699,-1385,-2489,-3112,-3759,-3074c67132,91173,65570,93027,64821,94462v-5156,9919,-6388,19978,-2566,30963c64059,130619,63665,136741,63512,142430v-114,6096,-939,12167,-1739,18225c60833,167335,58141,169456,51638,171539v-4591,1473,-8896,1654,-13043,892c34448,171669,30461,169964,26505,167665v-2883,-1676,-6287,-2413,-9398,-3797c6464,159105,3315,149314,1409,139128,292,133172,432,127000,,120904,356,104597,2527,88773,9627,73799,13995,64592,21285,58915,30353,55283v6756,-2718,13817,-279,16586,6833c50025,70002,51270,78575,53416,86817v495,1892,1385,3683,2109,5512c57162,91503,59106,91034,60413,89852,69278,81673,73685,70929,77356,59779,80797,49288,87122,41148,97523,36665v673,-280,1283,-661,1943,-940c103315,34163,108344,30302,110807,31521v5131,2566,9589,7328,13209,12027c133299,55791,132753,69964,130746,84239v-749,5512,-1866,17869,-2045,19037c135382,96596,172948,56528,180911,46888v7988,-9652,11075,-16294,12979,-20637c195796,21895,196837,19888,195376,16929v-901,-1829,-6312,-3772,-6946,-4648c187972,11684,189649,10236,190170,9868v406,-292,3352,-2579,7657,-4331c201841,3924,207277,1829,214757,914xe" fillcolor="#8a317e" stroked="f" strokeweight="0">
                    <v:stroke miterlimit="1" joinstyle="miter"/>
                    <v:path arrowok="t" textboxrect="0,0,253530,173193"/>
                  </v:shape>
                  <v:shape id="Shape 3664" o:spid="_x0000_s1041" style="position:absolute;left:34871;top:1826;width:2885;height:1091;visibility:visible;mso-wrap-style:square;v-text-anchor:top" coordsize="288442,1090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" path="m224075,57v11725,57,22591,1429,31157,4109c265240,7290,278358,12789,283870,24905v4331,9436,4572,17488,4064,23457c286538,64834,277164,74041,265697,84138v-21743,19075,-47790,22669,-60338,23685c203759,107937,185369,108991,183794,109029v-3454,51,-5130,-1600,-6235,-2222c176428,106210,175933,105956,175920,105270v-38,-660,-63,26,-63,26c175857,105296,175730,104572,176962,103797v1257,-787,22606,-12433,37071,-22416c226860,72517,238722,61849,243383,56972v4673,-4902,14490,-20790,12966,-28397c254533,19469,247739,15494,239763,14922v-18745,-1371,-56070,7278,-85230,17590c143497,36449,108877,52235,90208,67259,82588,73406,74765,78422,65977,83261,53975,89916,41301,93637,27394,93180,23698,93053,4826,96875,2870,97003,915,97130,,96609,2057,94590,4102,92570,39306,68936,51054,61811,60528,56071,92024,35408,125717,22047,159410,8699,165938,8534,187757,3835,199765,1257,212351,,224075,57xe" fillcolor="#8a317e" stroked="f" strokeweight="0">
                    <v:stroke miterlimit="1" joinstyle="miter"/>
                    <v:path arrowok="t" textboxrect="0,0,288442,109080"/>
                  </v:shape>
                  <v:shape id="Shape 3665" o:spid="_x0000_s1042" style="position:absolute;left:17595;top:801;width:1017;height:1071;visibility:visible;mso-wrap-style:square;v-text-anchor:top" coordsize="101626,1071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" path="m40405,416v2683,416,5258,1749,7677,2880c57544,7728,67170,12440,75527,18650v6248,4661,10744,11735,15761,17945c101626,49422,99251,63976,96063,78238,93904,87966,85623,91535,76822,93059,64757,95167,52565,95904,40894,90773,33731,87649,28486,91789,23051,95117,18605,97847,7468,107118,5842,105239,4255,103410,13665,93072,16625,88716v2946,-4280,6045,-8433,9092,-12637c28130,72765,27051,70326,24371,67634,22225,65475,20815,62566,19063,60014,16726,56674,14923,52724,11938,50121,,39719,5575,19259,17564,13011,22746,10332,27711,6915,32080,3042,34931,502,37722,,40405,416xe" fillcolor="#8a317e" stroked="f" strokeweight="0">
                    <v:stroke miterlimit="1" joinstyle="miter"/>
                    <v:path arrowok="t" textboxrect="0,0,101626,107118"/>
                  </v:shape>
                  <v:shape id="Shape 3666" o:spid="_x0000_s1043" style="position:absolute;left:34079;top:2814;width:592;height:992;visibility:visible;mso-wrap-style:square;v-text-anchor:top" coordsize="59258,991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" path="m30899,v6528,1422,12294,2654,18047,3937c49784,4102,50609,4597,51447,4750v5932,1029,7811,3619,7049,9804c56414,31433,54508,48362,52133,65215v-990,7264,-2171,14325,-1130,21844c52083,94958,45720,99187,37770,97473,32906,96419,27825,96609,22923,95669,7721,92735,,83287,2159,68187,4394,52400,7544,36652,11646,21273,13297,15062,18262,9525,22504,4344,24422,1994,28321,1270,30899,xe" fillcolor="#8a317e" stroked="f" strokeweight="0">
                    <v:stroke miterlimit="1" joinstyle="miter"/>
                    <v:path arrowok="t" textboxrect="0,0,59258,99187"/>
                  </v:shape>
                  <v:shape id="Shape 3667" o:spid="_x0000_s1044" style="position:absolute;left:11544;top:6919;width:584;height:866;visibility:visible;mso-wrap-style:square;v-text-anchor:top" coordsize="58407,866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" path="m,l14465,,44615,57836,44615,,58407,r,86627l43485,86627,13805,30150r,56477l,86627,,xe" fillcolor="#8a317e" stroked="f" strokeweight="0">
                    <v:stroke miterlimit="1" joinstyle="miter"/>
                    <v:path arrowok="t" textboxrect="0,0,58407,86627"/>
                  </v:shape>
                  <v:shape id="Shape 3668" o:spid="_x0000_s1045" style="position:absolute;left:12211;top:6919;width:364;height:866;visibility:visible;mso-wrap-style:square;v-text-anchor:top" coordsize="36462,8662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" path="m28677,r7785,l36462,20554r-102,-323l26416,52362r10046,l36462,66942r-14606,l15773,86626,,86626,28677,xe" fillcolor="#8a317e" stroked="f" strokeweight="0">
                    <v:stroke miterlimit="1" joinstyle="miter"/>
                    <v:path arrowok="t" textboxrect="0,0,36462,86626"/>
                  </v:shape>
                  <v:shape id="Shape 3669" o:spid="_x0000_s1046" style="position:absolute;left:12575;top:6919;width:374;height:866;visibility:visible;mso-wrap-style:square;v-text-anchor:top" coordsize="37414,8662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" path="m,l7938,,37414,86626r-16142,l14821,66942,,66942,,52362r10046,l,20554,,xe" fillcolor="#8a317e" stroked="f" strokeweight="0">
                    <v:stroke miterlimit="1" joinstyle="miter"/>
                    <v:path arrowok="t" textboxrect="0,0,37414,86626"/>
                  </v:shape>
                  <v:shape id="Shape 3670" o:spid="_x0000_s1047" style="position:absolute;left:13030;top:6919;width:584;height:866;visibility:visible;mso-wrap-style:square;v-text-anchor:top" coordsize="58407,866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" path="m,l14440,,44577,57836,44577,,58407,r,86627l43459,86627,13779,30150r,56477l,86627,,xe" fillcolor="#8a317e" stroked="f" strokeweight="0">
                    <v:stroke miterlimit="1" joinstyle="miter"/>
                    <v:path arrowok="t" textboxrect="0,0,58407,86627"/>
                  </v:shape>
                  <v:shape id="Shape 3671" o:spid="_x0000_s1048" style="position:absolute;left:13714;top:6919;width:471;height:881;visibility:visible;mso-wrap-style:square;v-text-anchor:top" coordsize="47104,88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" path="m32296,l47104,r,54839c47104,62001,46571,67526,45479,71361v-1436,5068,-4026,9132,-7811,12154c33871,86589,28880,88100,22695,88100v-7265,,-12853,-2401,-16777,-7188c2006,76149,26,69126,,59868l14008,57963v165,4953,788,8471,1854,10541c17475,71590,19914,73152,23190,73152v3315,,5664,-1118,7036,-3340c31598,67589,32296,62979,32296,55956l32296,xe" fillcolor="#8a317e" stroked="f" strokeweight="0">
                    <v:stroke miterlimit="1" joinstyle="miter"/>
                    <v:path arrowok="t" textboxrect="0,0,47104,88100"/>
                  </v:shape>
                  <v:shape id="Shape 156000" o:spid="_x0000_s1049" style="position:absolute;left:14338;top:6919;width:149;height:866;visibility:visible;mso-wrap-style:square;v-text-anchor:top" coordsize="14872,866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" path="m,l14872,r,86627l,86627,,e" fillcolor="#8a317e" stroked="f" strokeweight="0">
                    <v:stroke miterlimit="1" joinstyle="miter"/>
                    <v:path arrowok="t" textboxrect="0,0,14872,86627"/>
                  </v:shape>
                  <v:shape id="Shape 3673" o:spid="_x0000_s1050" style="position:absolute;left:14630;top:6919;width:584;height:866;visibility:visible;mso-wrap-style:square;v-text-anchor:top" coordsize="58407,866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" path="m,l14465,,44602,57836,44602,,58407,r,86627l43497,86627,13830,30150r,56477l,86627,,xe" fillcolor="#8a317e" stroked="f" strokeweight="0">
                    <v:stroke miterlimit="1" joinstyle="miter"/>
                    <v:path arrowok="t" textboxrect="0,0,58407,86627"/>
                  </v:shape>
                  <v:shape id="Shape 3674" o:spid="_x0000_s1051" style="position:absolute;left:15346;top:6904;width:688;height:896;visibility:visible;mso-wrap-style:square;v-text-anchor:top" coordsize="68834,895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" path="m36525,v9144,,16294,2235,21425,6731c63094,11252,66396,17488,67869,25438l53111,28689c52083,24422,50127,21082,47244,18631,44425,16154,40805,14910,36525,14910v-6477,,-11646,2451,-15469,7264c17209,27038,15291,34214,15291,43764v,10287,1930,17983,5842,23140c24994,72022,30112,74587,36385,74587v3125,,6224,-711,9360,-2159c48882,71018,51588,69240,53823,67208r,-10998l36792,56210r,-14567l68834,41643r,34481c65710,79680,61201,82791,55296,85484v-5906,2730,-11887,4051,-17958,4051c29654,89535,22936,87656,17209,83845,11481,80035,7176,74600,4293,67526,1435,60465,,52768,,44450,,35446,1600,27432,4788,20434,8001,13398,12713,8065,18936,4305,23635,1410,29515,,36525,xe" fillcolor="#8a317e" stroked="f" strokeweight="0">
                    <v:stroke miterlimit="1" joinstyle="miter"/>
                    <v:path arrowok="t" textboxrect="0,0,68834,89535"/>
                  </v:shape>
                  <v:shape id="Shape 3675" o:spid="_x0000_s1052" style="position:absolute;left:16456;top:6919;width:587;height:881;visibility:visible;mso-wrap-style:square;v-text-anchor:top" coordsize="58687,88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" path="m,l14846,r,46927c14846,54356,15037,59195,15405,61417v648,3531,2146,6376,4534,8535c22314,72072,25603,73152,29756,73152v4204,,7417,-1016,9551,-3035c41453,68085,42723,65583,43155,62636v444,-2946,660,-7873,660,-14719l43815,,58687,r,45504c58687,55906,58293,63233,57480,67551v-800,4280,-2298,7887,-4445,10871c50876,81369,47993,83731,44374,85471v-3607,1740,-8344,2629,-14148,2629c23178,88100,17843,87135,14211,85230,10579,83338,7709,80835,5613,77825,3492,74740,2096,71526,1422,68186,445,63221,,55906,,46228l,xe" fillcolor="#8a317e" stroked="f" strokeweight="0">
                    <v:stroke miterlimit="1" joinstyle="miter"/>
                    <v:path arrowok="t" textboxrect="0,0,58687,88100"/>
                  </v:shape>
                  <v:shape id="Shape 3676" o:spid="_x0000_s1053" style="position:absolute;left:17202;top:6919;width:584;height:866;visibility:visible;mso-wrap-style:square;v-text-anchor:top" coordsize="58407,866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" path="m,l14440,,44564,57836,44564,,58407,r,86627l43447,86627,13792,30150r,56477l,86627,,xe" fillcolor="#8a317e" stroked="f" strokeweight="0">
                    <v:stroke miterlimit="1" joinstyle="miter"/>
                    <v:path arrowok="t" textboxrect="0,0,58407,86627"/>
                  </v:shape>
                  <v:shape id="Shape 156001" o:spid="_x0000_s1054" style="position:absolute;left:17938;top:6919;width:149;height:866;visibility:visible;mso-wrap-style:square;v-text-anchor:top" coordsize="14846,866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" path="m,l14846,r,86627l,86627,,e" fillcolor="#8a317e" stroked="f" strokeweight="0">
                    <v:stroke miterlimit="1" joinstyle="miter"/>
                    <v:path arrowok="t" textboxrect="0,0,14846,86627"/>
                  </v:shape>
                  <v:shape id="Shape 3678" o:spid="_x0000_s1055" style="position:absolute;left:18153;top:6919;width:685;height:866;visibility:visible;mso-wrap-style:square;v-text-anchor:top" coordsize="68542,866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" path="m,l16116,,34747,64122,52769,,68542,,42190,86627r-15888,l,xe" fillcolor="#8a317e" stroked="f" strokeweight="0">
                    <v:stroke miterlimit="1" joinstyle="miter"/>
                    <v:path arrowok="t" textboxrect="0,0,68542,86627"/>
                  </v:shape>
                  <v:shape id="Shape 3679" o:spid="_x0000_s1056" style="position:absolute;left:18914;top:6919;width:560;height:866;visibility:visible;mso-wrap-style:square;v-text-anchor:top" coordsize="55994,866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" path="m,l54584,r,14669l14859,14669r,19177l51829,33846r,14617l14859,48463r,23572l55994,72035r,14592l,86627,,xe" fillcolor="#8a317e" stroked="f" strokeweight="0">
                    <v:stroke miterlimit="1" joinstyle="miter"/>
                    <v:path arrowok="t" textboxrect="0,0,55994,86627"/>
                  </v:shape>
                  <v:shape id="Shape 3680" o:spid="_x0000_s1057" style="position:absolute;left:19601;top:6919;width:298;height:866;visibility:visible;mso-wrap-style:square;v-text-anchor:top" coordsize="29864,866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" path="m,l29864,r,14769l26454,14681r-11608,l14846,36652r11024,l29864,36337r,18776l29820,55042c28410,53302,26937,52108,25350,51448v-1563,-674,-4078,-978,-7494,-978l14846,50470r,36169l,86639,,xe" fillcolor="#8a317e" stroked="f" strokeweight="0">
                    <v:stroke miterlimit="1" joinstyle="miter"/>
                    <v:path arrowok="t" textboxrect="0,0,29864,86639"/>
                  </v:shape>
                  <v:shape id="Shape 3681" o:spid="_x0000_s1058" style="position:absolute;left:19899;top:6919;width:364;height:866;visibility:visible;mso-wrap-style:square;v-text-anchor:top" coordsize="36329,866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" path="m,l1404,c9290,,15005,800,18561,2349v3594,1562,6427,4331,8560,8306c29255,14630,30347,19177,30347,24295v,6515,-1639,11887,-4877,16104c22231,44628,17367,47307,10903,48399v3201,2210,5867,4636,7963,7277c20962,58318,23781,62992,27312,69723r9017,16916l18548,86639,7792,67767,,55113,,36337r9354,-739c11132,34861,12529,33655,13519,31915v1003,-1727,1499,-3886,1499,-6515c15018,22517,14357,20155,13050,18364,11703,16573,9823,15430,7448,14960l,14769,,xe" fillcolor="#8a317e" stroked="f" strokeweight="0">
                    <v:stroke miterlimit="1" joinstyle="miter"/>
                    <v:path arrowok="t" textboxrect="0,0,36329,86639"/>
                  </v:shape>
                  <v:shape id="Shape 3682" o:spid="_x0000_s1059" style="position:absolute;left:20305;top:6904;width:599;height:896;visibility:visible;mso-wrap-style:square;v-text-anchor:top" coordsize="59881,896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" path="m29540,v9246,,16193,2387,20866,7138c55067,11912,57506,18275,57747,26226r-14847,749c42253,22542,40881,19342,38812,17399,36716,15430,33566,14453,29375,14453v-4293,,-7696,1054,-10134,3137c17653,18936,16878,20726,16878,22987v,2045,737,3785,2210,5245c20955,30074,25502,32017,32753,34024v7227,1993,12573,4076,16028,6222c52274,42405,54953,45339,56921,49047v1944,3721,2960,8332,2960,13793c59881,67805,58686,72454,56350,76797v-2363,4318,-5664,7531,-9957,9665c42126,88557,36754,89611,30379,89611v-9310,,-16447,-2502,-21438,-7594c3963,76975,965,69583,,59893l14478,58229v851,5703,2642,9906,5296,12599c22441,73482,26022,74854,30556,74854v4763,,8370,-1219,10795,-3582c43802,68898,44996,66091,44996,62903v,-2032,-520,-3797,-1524,-5207c42456,56249,40653,54978,38100,53911,36360,53213,32410,51981,26238,50140,18250,47816,12662,44971,9449,41592,4953,36805,2667,31001,2667,24156v,-4408,1067,-8535,3188,-12383c7975,7950,11049,5016,15049,3010,19038,978,23864,,29540,xe" fillcolor="#8a317e" stroked="f" strokeweight="0">
                    <v:stroke miterlimit="1" joinstyle="miter"/>
                    <v:path arrowok="t" textboxrect="0,0,59881,89611"/>
                  </v:shape>
                  <v:shape id="Shape 156002" o:spid="_x0000_s1060" style="position:absolute;left:21024;top:6919;width:149;height:866;visibility:visible;mso-wrap-style:square;v-text-anchor:top" coordsize="14859,866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" path="m,l14859,r,86627l,86627,,e" fillcolor="#8a317e" stroked="f" strokeweight="0">
                    <v:stroke miterlimit="1" joinstyle="miter"/>
                    <v:path arrowok="t" textboxrect="0,0,14859,86627"/>
                  </v:shape>
                  <v:shape id="Shape 3684" o:spid="_x0000_s1061" style="position:absolute;left:21262;top:6919;width:585;height:866;visibility:visible;mso-wrap-style:square;v-text-anchor:top" coordsize="58496,866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" path="m,l58496,r,14669l36702,14669r,71958l21844,86627r,-71958l,14669,,xe" fillcolor="#8a317e" stroked="f" strokeweight="0">
                    <v:stroke miterlimit="1" joinstyle="miter"/>
                    <v:path arrowok="t" textboxrect="0,0,58496,86627"/>
                  </v:shape>
                  <v:shape id="Shape 3685" o:spid="_x0000_s1062" style="position:absolute;left:21867;top:6919;width:688;height:866;visibility:visible;mso-wrap-style:square;v-text-anchor:top" coordsize="68846,866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" path="m,l17399,,34734,34277,51727,,68846,,41783,50267r,36360l26962,86627r,-36462l,xe" fillcolor="#8a317e" stroked="f" strokeweight="0">
                    <v:stroke miterlimit="1" joinstyle="miter"/>
                    <v:path arrowok="t" textboxrect="0,0,68846,86627"/>
                  </v:shape>
                  <v:shape id="Shape 3686" o:spid="_x0000_s1063" style="position:absolute;left:22866;top:6904;width:357;height:895;visibility:visible;mso-wrap-style:square;v-text-anchor:top" coordsize="35662,895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" path="m35585,r77,16l35662,14954,20942,22352v-3772,4953,-5638,12408,-5638,22365c15304,54534,17221,61963,21095,67030r14567,7550l35662,89522,21058,86604c16707,84642,12916,81699,9690,77775,3213,69926,,59093,,45314,,36500,1118,29096,3353,23076,5017,18682,7303,14719,10211,11227,13107,7709,16269,5118,19724,3416,24308,1130,29591,,35585,xe" fillcolor="#8a317e" stroked="f" strokeweight="0">
                    <v:stroke miterlimit="1" joinstyle="miter"/>
                    <v:path arrowok="t" textboxrect="0,0,35662,89522"/>
                  </v:shape>
                  <v:shape id="Shape 3687" o:spid="_x0000_s1064" style="position:absolute;left:23223;top:6904;width:357;height:896;visibility:visible;mso-wrap-style:square;v-text-anchor:top" coordsize="35725,895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" path="m,l14565,2948v4342,1977,8142,4942,11393,8898c32473,19771,35725,30757,35725,44866v,13996,-3226,24931,-9678,32842c19583,85608,10960,89532,126,89532l,89507,,74564r63,33c6020,74597,10858,72082,14668,67053v3810,-5016,5690,-12535,5690,-22606c20358,34541,18542,27112,14821,22260,11113,17371,6223,14907,63,14907l,14938,,xe" fillcolor="#8a317e" stroked="f" strokeweight="0">
                    <v:stroke miterlimit="1" joinstyle="miter"/>
                    <v:path arrowok="t" textboxrect="0,0,35725,89532"/>
                  </v:shape>
                  <v:shape id="Shape 3688" o:spid="_x0000_s1065" style="position:absolute;left:23697;top:6919;width:504;height:866;visibility:visible;mso-wrap-style:square;v-text-anchor:top" coordsize="50457,866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" path="m,l50457,r,14669l14872,14669r,20485l45593,35154r,14668l14872,49822r,36805l,86627,,xe" fillcolor="#8a317e" stroked="f" strokeweight="0">
                    <v:stroke miterlimit="1" joinstyle="miter"/>
                    <v:path arrowok="t" textboxrect="0,0,50457,86627"/>
                  </v:shape>
                  <v:shape id="Shape 3689" o:spid="_x0000_s1066" style="position:absolute;left:24572;top:6904;width:599;height:896;visibility:visible;mso-wrap-style:square;v-text-anchor:top" coordsize="59868,896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" path="m29528,v9232,,16205,2387,20866,7138c55055,11912,57493,18275,57747,26226r-14859,749c42228,22542,40881,19342,38786,17399,36716,15430,33566,14453,29375,14453v-4305,,-7721,1054,-10147,3137c17640,18936,16866,20726,16866,22987v,2045,736,3785,2210,5245c20942,30074,25514,32017,32741,34024v7226,1993,12560,4076,16027,6222c52248,42405,54953,45339,56909,49047v1956,3721,2959,8332,2959,13793c59868,67805,58686,72454,56350,76797v-2349,4318,-5690,7531,-9957,9665c42101,88557,36767,89611,30366,89611v-9297,,-16434,-2502,-21425,-7594c3963,76975,939,69583,,59893l14465,58229v864,5703,2629,9906,5283,12599c22416,73482,26009,74854,30518,74854v4813,,8382,-1219,10846,-3582c43777,68898,44983,66091,44983,62903v,-2032,-482,-3797,-1511,-5207c42443,56249,40653,54978,38100,53911,36373,53213,32398,51981,26200,50140,18250,47816,12662,44971,9423,41592,4928,36805,2667,31001,2667,24156v,-4408,1067,-8535,3175,-12383c7989,7950,11023,5016,15049,3010,19038,978,23864,,29528,xe" fillcolor="#8a317e" stroked="f" strokeweight="0">
                    <v:stroke miterlimit="1" joinstyle="miter"/>
                    <v:path arrowok="t" textboxrect="0,0,59868,89611"/>
                  </v:shape>
                  <v:shape id="Shape 3690" o:spid="_x0000_s1067" style="position:absolute;left:25270;top:6904;width:641;height:896;visibility:visible;mso-wrap-style:square;v-text-anchor:top" coordsize="64135,895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" path="m34481,v8978,,16307,3086,21920,9373c59754,13081,62281,18377,63932,25311l49226,29476c48337,24968,46546,21425,43777,18834,41008,16230,37668,14910,33706,14910v-5461,,-9893,2311,-13297,6921c17018,26429,15342,33909,15342,44234v,10922,1651,18745,5003,23393c23685,72263,28042,74587,33414,74587v3924,,7353,-1473,10172,-4407c46444,67208,48464,62560,49733,56210r14402,5385c61926,71057,58255,78092,53125,82664v-5170,4585,-11672,6871,-19571,6871c23787,89535,15735,85598,9449,77750,3163,69914,,59144,,45542,,31102,3163,19926,9487,11976,15837,3950,24143,,34481,xe" fillcolor="#8a317e" stroked="f" strokeweight="0">
                    <v:stroke miterlimit="1" joinstyle="miter"/>
                    <v:path arrowok="t" textboxrect="0,0,64135,89535"/>
                  </v:shape>
                  <v:shape id="Shape 156003" o:spid="_x0000_s1068" style="position:absolute;left:26034;top:6919;width:149;height:866;visibility:visible;mso-wrap-style:square;v-text-anchor:top" coordsize="14884,866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" path="m,l14884,r,86627l,86627,,e" fillcolor="#8a317e" stroked="f" strokeweight="0">
                    <v:stroke miterlimit="1" joinstyle="miter"/>
                    <v:path arrowok="t" textboxrect="0,0,14884,86627"/>
                  </v:shape>
                  <v:shape id="Shape 3692" o:spid="_x0000_s1069" style="position:absolute;left:26324;top:6919;width:560;height:866;visibility:visible;mso-wrap-style:square;v-text-anchor:top" coordsize="55982,866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" path="m,l54559,r,14669l14872,14669r,19177l51816,33846r,14617l14872,48463r,23572l55982,72035r,14592l,86627,,xe" fillcolor="#8a317e" stroked="f" strokeweight="0">
                    <v:stroke miterlimit="1" joinstyle="miter"/>
                    <v:path arrowok="t" textboxrect="0,0,55982,86627"/>
                  </v:shape>
                  <v:shape id="Shape 3693" o:spid="_x0000_s1070" style="position:absolute;left:27012;top:6919;width:584;height:866;visibility:visible;mso-wrap-style:square;v-text-anchor:top" coordsize="58420,866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" path="m,l14504,,44615,57836,44615,,58420,r,86627l43523,86627,13843,30150r,56477l,86627,,xe" fillcolor="#8a317e" stroked="f" strokeweight="0">
                    <v:stroke miterlimit="1" joinstyle="miter"/>
                    <v:path arrowok="t" textboxrect="0,0,58420,86627"/>
                  </v:shape>
                  <v:shape id="Shape 3694" o:spid="_x0000_s1071" style="position:absolute;left:27727;top:6904;width:641;height:896;visibility:visible;mso-wrap-style:square;v-text-anchor:top" coordsize="64109,895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" path="m34430,v9029,,16344,3086,21919,9373c59741,13081,62217,18377,63919,25311l49199,29476c48336,24968,46520,21425,43726,18834,40995,16230,37643,14910,33680,14910v-5435,,-9881,2311,-13259,6921c17005,26429,15291,33909,15291,44234v,10922,1689,18745,5041,23393c23672,72263,28016,74587,33375,74587v3937,,7367,-1473,10211,-4407c46418,67208,48463,62560,49720,56210r14389,5385c61899,71057,58242,78092,53098,82664v-5143,4585,-11658,6871,-19545,6871c23761,89535,15722,85598,9436,77750,3124,69914,,59144,,45542,,31102,3162,19926,9499,11976,15811,3950,24117,,34430,xe" fillcolor="#8a317e" stroked="f" strokeweight="0">
                    <v:stroke miterlimit="1" joinstyle="miter"/>
                    <v:path arrowok="t" textboxrect="0,0,64109,89535"/>
                  </v:shape>
                  <v:shape id="Shape 3695" o:spid="_x0000_s1072" style="position:absolute;left:28496;top:6919;width:559;height:866;visibility:visible;mso-wrap-style:square;v-text-anchor:top" coordsize="55969,866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" path="m,l54572,r,14669l14846,14669r,19177l51816,33846r,14617l14846,48463r,23572l55969,72035r,14592l,86627,,xe" fillcolor="#8a317e" stroked="f" strokeweight="0">
                    <v:stroke miterlimit="1" joinstyle="miter"/>
                    <v:path arrowok="t" textboxrect="0,0,55969,86627"/>
                  </v:shape>
                  <v:shape id="Shape 3696" o:spid="_x0000_s1073" style="position:absolute;left:29438;top:6916;width:265;height:884;visibility:visible;mso-wrap-style:square;v-text-anchor:top" coordsize="26511,884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" path="m26511,r,11864l24930,12463v-1283,1321,-1905,2858,-1905,4585c23025,19093,24092,21569,26226,24490r285,389l26511,50656,24156,47236v-3226,1943,-5677,4254,-7265,6960c15278,56939,14491,59682,14491,62526v,3595,978,6516,2985,8763c19444,73576,22137,74719,25489,74719r1022,-248l26511,88332r-413,77c16904,88409,9995,85374,5385,79291,1804,74617,,69232,,63124,,57574,1422,52595,4242,48163,7048,43743,11252,39882,16840,36619,14313,33101,12447,29761,11164,26598,9881,23436,9246,20413,9246,17569v,-5220,1778,-9678,5359,-13323l26511,xe" fillcolor="#8a317e" stroked="f" strokeweight="0">
                    <v:stroke miterlimit="1" joinstyle="miter"/>
                    <v:path arrowok="t" textboxrect="0,0,26511,88409"/>
                  </v:shape>
                  <v:shape id="Shape 3697" o:spid="_x0000_s1074" style="position:absolute;left:29703;top:6904;width:416;height:903;visibility:visible;mso-wrap-style:square;v-text-anchor:top" coordsize="41587,903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" path="m3335,c9685,,14663,1880,18257,5702v3569,3823,5359,8497,5359,14021c23616,23216,22727,26531,20949,29706v-1752,3136,-5334,6692,-10731,10693l20441,56286v1207,-2514,2261,-5816,3124,-9868l36329,49835v-1270,5309,-2388,9233,-3315,11659c32062,63970,31059,66040,29992,67691v1562,1740,3607,3632,6121,5703c38577,75464,40431,76822,41587,77470l33065,90310c28861,87922,24860,84620,21000,80378v-2972,3175,-6134,5500,-9487,6973l,89521,,75661,5328,74371v2058,-1028,4293,-2730,6693,-5067l,51845,,26068r3182,4336l7017,26962v2807,-2552,4204,-5080,4204,-7594c11221,17221,10535,15418,9176,13907,7831,12446,5989,11659,3677,11659l,13053,,1189,3335,xe" fillcolor="#8a317e" stroked="f" strokeweight="0">
                    <v:stroke miterlimit="1" joinstyle="miter"/>
                    <v:path arrowok="t" textboxrect="0,0,41587,90310"/>
                  </v:shape>
                  <v:shape id="Shape 3698" o:spid="_x0000_s1075" style="position:absolute;left:30443;top:6919;width:585;height:866;visibility:visible;mso-wrap-style:square;v-text-anchor:top" coordsize="58521,866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" path="m,l58521,r,14669l36716,14669r,71958l21869,86627r,-71958l,14669,,xe" fillcolor="#8a317e" stroked="f" strokeweight="0">
                    <v:stroke miterlimit="1" joinstyle="miter"/>
                    <v:path arrowok="t" textboxrect="0,0,58521,86627"/>
                  </v:shape>
                  <v:shape id="Shape 3699" o:spid="_x0000_s1076" style="position:absolute;left:31124;top:6919;width:560;height:866;visibility:visible;mso-wrap-style:square;v-text-anchor:top" coordsize="55982,866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" path="m,l54559,r,14669l14872,14669r,19177l51816,33846r,14617l14872,48463r,23572l55982,72035r,14592l,86627,,xe" fillcolor="#8a317e" stroked="f" strokeweight="0">
                    <v:stroke miterlimit="1" joinstyle="miter"/>
                    <v:path arrowok="t" textboxrect="0,0,55982,86627"/>
                  </v:shape>
                  <v:shape id="Shape 3700" o:spid="_x0000_s1077" style="position:absolute;left:31784;top:6904;width:641;height:896;visibility:visible;mso-wrap-style:square;v-text-anchor:top" coordsize="64135,895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" path="m34454,v9043,,16307,3086,21934,9373c59753,13081,62268,18377,63932,25311l49225,29476c48361,24968,46533,21425,43764,18834,40995,16230,37643,14910,33680,14910v-5410,,-9855,2311,-13246,6921c17018,26429,15316,33909,15316,44234v,10922,1676,18745,5029,23393c23711,72263,28042,74587,33401,74587v3949,,7353,-1473,10198,-4407c46431,67208,48475,62560,49720,56210r14415,5385c61950,71057,58267,78092,53124,82664v-5156,4585,-11659,6871,-19558,6871c23774,89535,15748,85598,9448,77750,3162,69914,,59144,,45542,,31102,3187,19926,9499,11976,15836,3950,24130,,34454,xe" fillcolor="#8a317e" stroked="f" strokeweight="0">
                    <v:stroke miterlimit="1" joinstyle="miter"/>
                    <v:path arrowok="t" textboxrect="0,0,64135,89535"/>
                  </v:shape>
                  <v:shape id="Shape 3701" o:spid="_x0000_s1078" style="position:absolute;left:32553;top:6919;width:589;height:866;visibility:visible;mso-wrap-style:square;v-text-anchor:top" coordsize="58839,866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" path="m,l14846,r,34087l43980,34087,43980,,58839,r,86627l43980,86627r,-37846l14846,48781r,37846l,86627,,xe" fillcolor="#8a317e" stroked="f" strokeweight="0">
                    <v:stroke miterlimit="1" joinstyle="miter"/>
                    <v:path arrowok="t" textboxrect="0,0,58839,86627"/>
                  </v:shape>
                  <v:shape id="Shape 3702" o:spid="_x0000_s1079" style="position:absolute;left:33297;top:6919;width:584;height:866;visibility:visible;mso-wrap-style:square;v-text-anchor:top" coordsize="58407,866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" path="m,l14465,,44590,57836,44590,,58407,r,86627l43497,86627,13805,30150r,56477l,86627,,xe" fillcolor="#8a317e" stroked="f" strokeweight="0">
                    <v:stroke miterlimit="1" joinstyle="miter"/>
                    <v:path arrowok="t" textboxrect="0,0,58407,86627"/>
                  </v:shape>
                  <v:shape id="Shape 3703" o:spid="_x0000_s1080" style="position:absolute;left:34008;top:6904;width:357;height:895;visibility:visible;mso-wrap-style:square;v-text-anchor:top" coordsize="35693,8952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" path="m35598,r95,19l35693,14957,20929,22352v-3734,4953,-5600,12408,-5600,22365c15329,54534,17234,61963,21094,67030r14599,7546l35693,89526,21075,86604c16722,84642,12929,81699,9703,77775,3225,69926,,59093,,45314,,36500,1130,29096,3353,23076,5042,18682,7315,14719,10236,11227,13106,7709,16294,5118,19723,3416,24333,1130,29604,,35598,xe" fillcolor="#8a317e" stroked="f" strokeweight="0">
                    <v:stroke miterlimit="1" joinstyle="miter"/>
                    <v:path arrowok="t" textboxrect="0,0,35693,89526"/>
                  </v:shape>
                  <v:shape id="Shape 3704" o:spid="_x0000_s1081" style="position:absolute;left:34365;top:6904;width:357;height:896;visibility:visible;mso-wrap-style:square;v-text-anchor:top" coordsize="35706,895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" path="m,l14556,2944v4338,1977,8133,4942,11384,8898c32467,19767,35706,30753,35706,44862v,13996,-3213,24931,-9691,32843c19577,85604,10916,89528,108,89528l,89507,,74557r70,36c5975,74593,10839,72079,14649,67049v3810,-5016,5715,-12534,5715,-22606c20364,34537,18510,27108,14789,22256,11106,17367,6191,14903,70,14903l,14938,,xe" fillcolor="#8a317e" stroked="f" strokeweight="0">
                    <v:stroke miterlimit="1" joinstyle="miter"/>
                    <v:path arrowok="t" textboxrect="0,0,35706,89528"/>
                  </v:shape>
                  <v:shape id="Shape 3705" o:spid="_x0000_s1082" style="position:absolute;left:34842;top:6926;width:518;height:859;visibility:visible;mso-wrap-style:square;v-text-anchor:top" coordsize="51816,859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" path="m,l14834,r,71311l51816,71311r,14592l,85903,,xe" fillcolor="#8a317e" stroked="f" strokeweight="0">
                    <v:stroke miterlimit="1" joinstyle="miter"/>
                    <v:path arrowok="t" textboxrect="0,0,51816,85903"/>
                  </v:shape>
                  <v:shape id="Shape 3706" o:spid="_x0000_s1083" style="position:absolute;left:35436;top:6904;width:357;height:895;visibility:visible;mso-wrap-style:square;v-text-anchor:top" coordsize="35680,8952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" path="m35598,r82,17l35680,14964,20942,22352v-3746,4953,-5626,12408,-5626,22365c15316,54534,17246,61963,21095,67030r14585,7540l35680,89526,21072,86604c16719,84642,12922,81699,9690,77775,3225,69926,,59093,,45314,,36500,1118,29096,3353,23076,5042,18682,7327,14719,10223,11227,13106,7709,16281,5118,19736,3416,24320,1130,29629,,35598,xe" fillcolor="#8a317e" stroked="f" strokeweight="0">
                    <v:stroke miterlimit="1" joinstyle="miter"/>
                    <v:path arrowok="t" textboxrect="0,0,35680,89526"/>
                  </v:shape>
                  <v:shape id="Shape 3707" o:spid="_x0000_s1084" style="position:absolute;left:35793;top:6904;width:357;height:896;visibility:visible;mso-wrap-style:square;v-text-anchor:top" coordsize="35732,895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" path="m,l14564,2947v4340,1977,8138,4942,11389,8898c32468,19770,35732,30755,35732,44865v,13995,-3251,24930,-9703,32842c19578,85607,10942,89531,109,89531l,89509,,74553r83,43c6001,74596,10840,72081,14675,67052v3785,-5017,5690,-12535,5690,-22606c20365,34540,18536,27110,14828,22259,11119,17369,6217,14906,83,14906l,14947,,xe" fillcolor="#8a317e" stroked="f" strokeweight="0">
                    <v:stroke miterlimit="1" joinstyle="miter"/>
                    <v:path arrowok="t" textboxrect="0,0,35732,89531"/>
                  </v:shape>
                  <v:shape id="Shape 3708" o:spid="_x0000_s1085" style="position:absolute;left:36241;top:6904;width:688;height:896;visibility:visible;mso-wrap-style:square;v-text-anchor:top" coordsize="68834,895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" path="m36550,v9132,,16269,2235,21426,6731c63093,11252,66395,17488,67881,25438l53111,28689c52070,24422,50126,21082,47257,18631,44424,16154,40818,14910,36550,14910v-6515,,-11671,2451,-15506,7264c17208,27038,15316,34214,15316,43764v,10287,1918,17983,5804,23140c24993,72022,30099,74587,36385,74587v3124,,6249,-711,9373,-2159c48869,71018,51574,69240,53822,67208r,-10998l36817,56210r,-14567l68834,41643r,34481c65735,79680,61214,82791,55308,85484v-5918,2730,-11900,4051,-17970,4051c29654,89535,22949,87656,17208,83845,11506,80035,7188,74600,4293,67526,1422,60465,,52768,,44450,,35446,1574,27432,4800,20434,8026,13398,12712,8065,18910,4305,23634,1410,29514,,36550,xe" fillcolor="#8a317e" stroked="f" strokeweight="0">
                    <v:stroke miterlimit="1" joinstyle="miter"/>
                    <v:path arrowok="t" textboxrect="0,0,68834,89535"/>
                  </v:shape>
                  <v:shape id="Shape 3709" o:spid="_x0000_s1086" style="position:absolute;left:36990;top:6919;width:688;height:866;visibility:visible;mso-wrap-style:square;v-text-anchor:top" coordsize="68834,866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" path="m,l17437,,34734,34277,51727,,68834,,41783,50267r,36360l26962,86627r,-36462l,xe" fillcolor="#8a317e" stroked="f" strokeweight="0">
                    <v:stroke miterlimit="1" joinstyle="miter"/>
                    <v:path arrowok="t" textboxrect="0,0,68834,86627"/>
                  </v:shape>
                </v:group>
                <v:group id="Group 745" o:spid="_x0000_s1087" style="position:absolute;width:8639;height:8640" coordsize="22930,229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">
                  <o:lock v:ext="edit" aspectratio="t"/>
                  <v:shape id="Shape 41" o:spid="_x0000_s1088" style="position:absolute;left:10967;top:14241;width:194;height:252;visibility:visible;mso-wrap-style:square;v-text-anchor:top" coordsize="19393,251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" path="m9461,v6706,,9932,6858,9932,15532c19393,18034,19203,19329,18631,20282v-1511,2476,-4725,4877,-8979,4877c3963,25159,,20523,,12878,,5474,3784,,9461,xe" fillcolor="#8a317e" stroked="f" strokeweight="0">
                    <v:stroke miterlimit="1" joinstyle="miter"/>
                    <v:path arrowok="t" textboxrect="0,0,19393,25159"/>
                  </v:shape>
                  <v:shape id="Shape 42" o:spid="_x0000_s1089" style="position:absolute;left:8273;top:7420;width:2006;height:8106;visibility:visible;mso-wrap-style:square;v-text-anchor:top" coordsize="200584,8105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" path="m,l24117,6236v-191,127393,-267,493598,470,501916c25959,524180,26073,549237,36881,585483v3517,11734,8851,24638,15417,38138l200584,623621r,51775l186029,682143r3023,9093l200584,685779r,124742l149763,780743c130635,767373,112331,752008,95770,734251v-3251,-3480,-6451,-7138,-9613,-10846c85280,722313,84366,721233,83477,720115v-2401,-2908,-4814,-5867,-7099,-8877c75552,710222,74778,709219,73990,708203v-3035,-4001,-5994,-8052,-8902,-12205c64732,695503,64376,694982,64046,694474v-2591,-3721,-5093,-7493,-7582,-11290c55778,682066,55067,680961,54368,679869v-2336,-3696,-4622,-7417,-6845,-11163c47104,668058,46710,667410,46329,666724v-2616,-4508,-5181,-9029,-7607,-13576c38379,652590,38100,652018,37820,651446v-2108,-3962,-4152,-7912,-6096,-11849c31267,638658,30823,637730,30378,636791v-2108,-4344,-4128,-8662,-5994,-12941c24320,623760,24295,623697,24269,623621,16459,605777,10592,588594,7341,573418,1295,545224,,523329,,502018l,xe" fillcolor="#8a317e" stroked="f" strokeweight="0">
                    <v:stroke miterlimit="1" joinstyle="miter"/>
                    <v:path arrowok="t" textboxrect="0,0,200584,810521"/>
                  </v:shape>
                  <v:shape id="Shape 43" o:spid="_x0000_s1090" style="position:absolute;left:10279;top:13657;width:786;height:2207;visibility:visible;mso-wrap-style:square;v-text-anchor:top" coordsize="78639,2207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" path="m,l78639,r,49461l61364,56383v-4141,4240,-6462,9994,-6462,16045c54902,84556,63626,92215,74675,92215r3964,-1505l78639,101257r-10949,4788c63220,106375,62572,106477,60757,106299r,9982l78639,113894r,106866l66447,216609c47713,209618,27960,201432,8109,191651l,186900,,62159r762,-361l952,61798r,53594l14554,115392r,-64935l2845,50457,,51776,,xe" fillcolor="#8a317e" stroked="f" strokeweight="0">
                    <v:stroke miterlimit="1" joinstyle="miter"/>
                    <v:path arrowok="t" textboxrect="0,0,78639,220760"/>
                  </v:shape>
                  <v:shape id="Shape 44" o:spid="_x0000_s1091" style="position:absolute;left:11065;top:14528;width:97;height:141;visibility:visible;mso-wrap-style:square;v-text-anchor:top" coordsize="9753,1413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" path="m9448,r305,114c8711,5042,6499,9465,3065,12795l,14136,,3588,9448,xe" fillcolor="#8a317e" stroked="f" strokeweight="0">
                    <v:stroke miterlimit="1" joinstyle="miter"/>
                    <v:path arrowok="t" textboxrect="0,0,9753,14136"/>
                  </v:shape>
                  <v:shape id="Shape 45" o:spid="_x0000_s1092" style="position:absolute;left:11780;top:14265;width:60;height:131;visibility:visible;mso-wrap-style:square;v-text-anchor:top" coordsize="6026,1305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" path="m1905,l6026,r,13051l4013,12459v-1524,,-2642,76,-4013,241l1905,xe" fillcolor="#8a317e" stroked="f" strokeweight="0">
                    <v:stroke miterlimit="1" joinstyle="miter"/>
                    <v:path arrowok="t" textboxrect="0,0,6026,13051"/>
                  </v:shape>
                  <v:shape id="Shape 46" o:spid="_x0000_s1093" style="position:absolute;left:11065;top:13657;width:775;height:2344;visibility:visible;mso-wrap-style:square;v-text-anchor:top" coordsize="77539,23439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" path="m,l77539,r,50368l63474,50368,59156,82918v2362,-266,4801,-419,8039,-419l77539,84878r,19655l71627,106375v-5486,,-10680,-1613,-13513,-2984l55371,113017v3493,1702,9906,3340,17006,3340l77539,114632r,106989l40030,234391,,220760,,113894r772,-103c16528,108147,23736,93738,23736,76822,23736,61252,15735,49416,114,49416l,49461,,xe" fillcolor="#8a317e" stroked="f" strokeweight="0">
                    <v:stroke miterlimit="1" joinstyle="miter"/>
                    <v:path arrowok="t" textboxrect="0,0,77539,234391"/>
                  </v:shape>
                  <v:shape id="Shape 47" o:spid="_x0000_s1094" style="position:absolute;left:11840;top:14505;width:82;height:197;visibility:visible;mso-wrap-style:square;v-text-anchor:top" coordsize="8121,196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" path="m,l3427,788c6531,2860,8121,5908,8121,9813v,3740,-1689,6661,-4287,8647l,19654,,xe" fillcolor="#8a317e" stroked="f" strokeweight="0">
                    <v:stroke miterlimit="1" joinstyle="miter"/>
                    <v:path arrowok="t" textboxrect="0,0,8121,19654"/>
                  </v:shape>
                  <v:shape id="Shape 48" o:spid="_x0000_s1095" style="position:absolute;left:11840;top:13657;width:737;height:2216;visibility:visible;mso-wrap-style:square;v-text-anchor:top" coordsize="73634,2216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" path="m,l73634,r,49748l72536,49416v-7645,,-14936,2248,-18606,4470l56852,62979v2730,-1562,7556,-3518,12483,-3518l73634,60758r,13866l66504,76479r-4547,l61957,85420r4838,l73634,87185r,17510l68587,106299v-5475,,-11253,-1981,-13895,-3518l51530,112407v3657,2134,10427,3950,17984,3950l73634,115136r,75614l58207,198694v-14809,6757,-29434,12672,-43486,17915l,221621,,114632r14813,-4950c19541,105565,22168,99892,22168,93663v,-7005,-2930,-12094,-7419,-15432l,73896,,60846r20186,l20186,50368,,50368,,xe" fillcolor="#8a317e" stroked="f" strokeweight="0">
                    <v:stroke miterlimit="1" joinstyle="miter"/>
                    <v:path arrowok="t" textboxrect="0,0,73634,221621"/>
                  </v:shape>
                  <v:shape id="Shape 49" o:spid="_x0000_s1096" style="position:absolute;left:12577;top:14528;width:78;height:176;visibility:visible;mso-wrap-style:square;v-text-anchor:top" coordsize="7804,175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" path="m,l3350,864c6055,2636,7804,5322,7804,8980v,2667,-1063,5201,-3201,7067l,17510,,xe" fillcolor="#8a317e" stroked="f" strokeweight="0">
                    <v:stroke miterlimit="1" joinstyle="miter"/>
                    <v:path arrowok="t" textboxrect="0,0,7804,17510"/>
                  </v:shape>
                  <v:shape id="Shape 50" o:spid="_x0000_s1097" style="position:absolute;left:12577;top:14264;width:56;height:139;visibility:visible;mso-wrap-style:square;v-text-anchor:top" coordsize="5620,138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" path="m,l3142,948c4794,2354,5620,4329,5620,6602v,3144,-1797,5423,-4290,6917l,13865,,xe" fillcolor="#8a317e" stroked="f" strokeweight="0">
                    <v:stroke miterlimit="1" joinstyle="miter"/>
                    <v:path arrowok="t" textboxrect="0,0,5620,13865"/>
                  </v:shape>
                  <v:shape id="Shape 51" o:spid="_x0000_s1098" style="position:absolute;left:12577;top:7420;width:2080;height:8144;visibility:visible;mso-wrap-style:square;v-text-anchor:top" coordsize="208083,81437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" path="m208083,r,502018c208083,523329,206801,545224,200768,573418v-4077,18910,-12180,40995,-23127,63588c177247,637794,176867,638594,176473,639382v-2007,4076,-4090,8179,-6286,12293c169945,652145,169729,652602,169450,653072v-2464,4572,-5029,9144,-7696,13729c161411,667385,161017,667957,160713,668541v-2287,3835,-4611,7658,-7011,11430c153016,681012,152368,682066,151670,683095v-2515,3899,-5080,7772,-7735,11582c143669,695096,143352,695528,143059,695947v-2908,4179,-5918,8268,-8979,12294c133356,709219,132594,710197,131858,711162v-2401,3061,-4826,6058,-7239,9017c123730,721246,122866,722313,121952,723367v-3162,3734,-6350,7391,-9627,10884c87499,760887,58741,782139,29164,799353l,814371,,738757r15240,-4516c19714,730694,22105,725792,22105,720369v,-8839,-6630,-14681,-14580,-16332l7525,703872v7836,-2642,12255,-8255,12255,-14948c19780,684632,17996,680660,14494,677761l,673369,,623621r155810,c162414,610121,167710,597217,171215,585483v10820,-36246,10948,-61303,12370,-77331c184283,499834,184207,133629,183979,6236l208083,xe" fillcolor="#8a317e" stroked="f" strokeweight="0">
                    <v:stroke miterlimit="1" joinstyle="miter"/>
                    <v:path arrowok="t" textboxrect="0,0,208083,814371"/>
                  </v:shape>
                  <v:shape id="Shape 52" o:spid="_x0000_s1099" style="position:absolute;left:4452;top:5182;width:14025;height:12851;visibility:visible;mso-wrap-style:square;v-text-anchor:top" coordsize="1402538,12851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" path="m467843,12830v28714,-4934,52552,2569,70206,17968c435445,72923,453517,82448,371501,145809,291364,198425,254509,203746,232601,273710v33781,-35077,55994,-57276,98132,-73837c341313,221983,323482,265989,265011,315506v-48527,47447,-57442,27635,-95809,76289c140183,428625,111785,464604,123279,551980v24663,-62611,42037,-70739,57429,-138658c196469,436969,207277,470497,199593,513296v-16459,91631,-54114,88456,-66179,181204c126949,743915,124955,810666,170549,859422v8801,-44717,5041,-64516,-2592,-105486c160820,715747,166484,684619,178702,645681v29273,25908,39357,87897,33032,147561c205207,854735,161277,901433,228016,991807v30404,25336,48107,31254,47294,30391c239446,979945,192557,880364,226619,828472v13602,57137,48094,90424,83757,141592c361099,1042696,317754,1063536,472783,1122185v45822,17348,111150,22669,180911,39903c670928,1166356,686816,1170648,701243,1174839v14465,-4191,30353,-8483,47613,-12751c818604,1144854,883920,1139533,929754,1122185v155004,-58649,111684,-79489,162408,-152121c1127823,918896,1162304,885609,1175931,828472v34036,51892,-12827,151473,-48691,193726c1126401,1023061,1144130,1017143,1174521,991807v66713,-90374,22784,-137072,16269,-198565c1184478,733578,1194575,671589,1223835,645681v12205,38951,17857,70066,10745,108255c1226947,794906,1223163,814705,1231976,859422v45606,-48743,43574,-115507,37161,-164910c1257033,601777,1219378,604927,1202957,513296v-7735,-42799,3124,-76327,18885,-99974c1237209,481241,1254557,489369,1279258,551980v11494,-87376,-16903,-123355,-45936,-160185c1194981,343141,1186066,362953,1137514,315506v-58458,-49517,-76302,-93510,-65723,-115633c1113955,216434,1136155,238633,1169912,273710v-21870,-69964,-58763,-75285,-138862,-127901c949033,82448,967054,72936,864451,30798,899782,,959841,788,1034161,69495v51092,47231,73902,107086,107353,127139c1128979,145872,1131392,129223,1101458,77622v31496,877,102083,50813,114250,153417c1227722,332461,1265758,372923,1265758,372923v,,9932,-55004,-5512,-115138c1291539,271120,1316393,291338,1326439,348234v12661,71958,-4953,169532,-17653,211493c1293749,609346,1294232,651104,1301521,725653v13005,-92177,47104,-111976,52668,-213386c1402538,559740,1376642,697713,1330579,767449v-48870,73926,-78473,80936,-108737,189941c1268781,890816,1304214,884822,1340079,807860v27978,34937,2984,105092,-70752,165748c1206183,1034021,1105192,1029513,989064,1123582v94323,-55105,191515,-54255,243039,-86614c1241996,1080656,1182560,1117524,1081925,1143686v-39750,10351,-100164,11062,-134632,12268c883641,1158215,849185,1170584,806920,1177620v-16612,2744,-35916,7278,-56184,13234c767397,1196950,780250,1202601,788810,1207402v30404,17018,28448,16827,87858,57429l822605,1285101v,,-28715,-34430,-83097,-60821c727240,1218324,714325,1212774,701243,1207681v-13042,5093,-25945,10643,-38227,16599c608661,1250671,579920,1285101,579920,1285101r-54051,-20270c585292,1224229,583324,1224433,613715,1207402v8585,-4801,21425,-10452,38087,-16548c631546,1184898,612216,1180364,595617,1177620v-42252,-7036,-76746,-19405,-140385,-21666c420763,1154748,360363,1154037,320587,1143686,219939,1117524,160541,1080656,170434,1036968v51524,32359,148705,31509,243028,86614c297294,1029513,196355,1034021,133185,973608,59449,912952,34481,842797,62459,807860v35839,76962,71285,82956,118249,149530c150432,848385,120815,841375,71946,767449,25883,697687,,559727,48336,512267v5563,101384,39675,121209,52642,213386c108280,651104,108788,609346,93726,559727,81052,517766,63424,420192,76098,348234v10021,-56896,34900,-77114,66193,-90449c126822,317919,136779,372910,136779,372910v,,38011,-40449,50051,-141884c199009,128435,269570,78486,301092,77622v-29934,51601,-27572,68250,-40056,119012c294449,176581,317259,116713,368376,69482,405537,35135,439128,17764,467843,12830xe" fillcolor="#8a317e" stroked="f" strokeweight="0">
                    <v:stroke miterlimit="1" joinstyle="miter"/>
                    <v:path arrowok="t" textboxrect="0,0,1402538,1285101"/>
                  </v:shape>
                  <v:shape id="Shape 53" o:spid="_x0000_s1100" style="position:absolute;left:1580;top:9139;width:1259;height:969;visibility:visible;mso-wrap-style:square;v-text-anchor:top" coordsize="125908,969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" path="m14796,l125908,21971r-3670,18555l40386,64503r74206,14681l111100,96901,,74917,3759,55791,83769,32029,11328,17716,14796,xe" fillcolor="#8a317e" stroked="f" strokeweight="0">
                    <v:stroke miterlimit="1" joinstyle="miter"/>
                    <v:path arrowok="t" textboxrect="0,0,125908,96901"/>
                  </v:shape>
                  <v:shape id="Shape 54" o:spid="_x0000_s1101" style="position:absolute;left:1460;top:10063;width:694;height:962;visibility:visible;mso-wrap-style:square;v-text-anchor:top" coordsize="69463,961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" path="m8954,l69463,26483r,19985l50343,38545,47917,64707,69463,60052r,19491l,96190,1968,75108,28347,69152,31915,30836,7036,20536,8954,xe" fillcolor="#8a317e" stroked="f" strokeweight="0">
                    <v:stroke miterlimit="1" joinstyle="miter"/>
                    <v:path arrowok="t" textboxrect="0,0,69463,96190"/>
                  </v:shape>
                  <v:shape id="Shape 55" o:spid="_x0000_s1102" style="position:absolute;left:2154;top:10328;width:488;height:530;visibility:visible;mso-wrap-style:square;v-text-anchor:top" coordsize="48800,530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" path="m,l48800,21358,46856,41830,,53060,,33569,21546,28915,,19985,,xe" fillcolor="#8a317e" stroked="f" strokeweight="0">
                    <v:stroke miterlimit="1" joinstyle="miter"/>
                    <v:path arrowok="t" textboxrect="0,0,48800,53060"/>
                  </v:shape>
                  <v:shape id="Shape 56" o:spid="_x0000_s1103" style="position:absolute;left:1457;top:11189;width:1141;height:775;visibility:visible;mso-wrap-style:square;v-text-anchor:top" coordsize="114059,775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" path="m113259,r203,18910l38240,59118r75666,-787l114059,76391,813,77584,584,58090,74054,18479,165,19253,,1219,113259,xe" fillcolor="#8a317e" stroked="f" strokeweight="0">
                    <v:stroke miterlimit="1" joinstyle="miter"/>
                    <v:path arrowok="t" textboxrect="0,0,114059,77584"/>
                  </v:shape>
                  <v:shape id="Shape 57" o:spid="_x0000_s1104" style="position:absolute;left:1479;top:12122;width:1188;height:616;visibility:visible;mso-wrap-style:square;v-text-anchor:top" coordsize="118821,616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" path="m34620,r4356,17983c32550,18859,28042,20129,25552,21806v-3848,2515,-5537,5905,-5092,10173c20904,36297,22670,39179,25756,40665v3073,1486,9169,1753,18313,813l116827,33934r1994,19279l47523,60592v-9347,965,-16599,1028,-21755,127c19037,59550,13411,56693,8928,52184,4458,47689,1778,41402,940,33338,,23901,2337,16294,8039,10566,13716,4826,22568,1308,34620,xe" fillcolor="#8a317e" stroked="f" strokeweight="0">
                    <v:stroke miterlimit="1" joinstyle="miter"/>
                    <v:path arrowok="t" textboxrect="0,0,118821,61620"/>
                  </v:shape>
                  <v:shape id="Shape 58" o:spid="_x0000_s1105" style="position:absolute;left:1578;top:12825;width:1149;height:377;visibility:visible;mso-wrap-style:square;v-text-anchor:top" coordsize="114922,376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" path="m111760,r3162,19202l3188,37694,,18517,111760,xe" fillcolor="#8a317e" stroked="f" strokeweight="0">
                    <v:stroke miterlimit="1" joinstyle="miter"/>
                    <v:path arrowok="t" textboxrect="0,0,114922,37694"/>
                  </v:shape>
                  <v:shape id="Shape 59" o:spid="_x0000_s1106" style="position:absolute;left:1647;top:13170;width:1280;height:1008;visibility:visible;mso-wrap-style:square;v-text-anchor:top" coordsize="128016,1008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" path="m110084,r4445,18390l50241,74435,123787,56705r4229,17552l17894,100813,13335,81864,76022,26797,4242,44133,,26569,110084,xe" fillcolor="#8a317e" stroked="f" strokeweight="0">
                    <v:stroke miterlimit="1" joinstyle="miter"/>
                    <v:path arrowok="t" textboxrect="0,0,128016,100813"/>
                  </v:shape>
                  <v:shape id="Shape 60" o:spid="_x0000_s1107" style="position:absolute;left:2000;top:14167;width:1183;height:1043;visibility:visible;mso-wrap-style:square;v-text-anchor:top" coordsize="118313,1043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" path="m74663,851v10046,850,18720,4254,26099,10210c106388,15596,110744,22174,113868,30848v4064,11240,4445,21019,1181,29337c111773,68516,105563,75324,96431,80683l85890,63957v4775,-3162,8039,-7061,9830,-11671c97460,47676,97384,42735,95466,37465,92608,29476,87338,24193,79680,21628,72022,19050,62306,19875,50584,24104,37948,28664,29337,34468,24727,41529v-4585,7048,-5525,14440,-2743,22187c23394,67551,25641,71069,28804,74295v3137,3213,6489,5753,9994,7595l52337,77013,44780,56083,62725,49606,76937,89014,34468,104318c28740,102044,22898,97879,16967,91821,11024,85750,6706,78981,4026,71526,597,62039,,52934,2146,44209,4254,35483,9042,27787,16472,21120,23889,14440,32715,9258,42939,5562,54039,1575,64618,,74663,851xe" fillcolor="#8a317e" stroked="f" strokeweight="0">
                    <v:stroke miterlimit="1" joinstyle="miter"/>
                    <v:path arrowok="t" textboxrect="0,0,118313,104318"/>
                  </v:shape>
                  <v:shape id="Shape 61" o:spid="_x0000_s1108" style="position:absolute;left:2571;top:15320;width:1258;height:1104;visibility:visible;mso-wrap-style:square;v-text-anchor:top" coordsize="125743,1103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" path="m89357,r9221,17107l44552,46203v-8560,4610,-14021,7810,-16307,9601c24536,58738,22225,62256,21222,66332v-991,4077,-216,8522,2387,13310c26200,84481,29350,87528,33007,88748v3671,1193,7354,1143,11037,-191c47701,87211,53467,84430,61366,80188l116536,50470r9207,17119l73368,95796v-11963,6439,-20675,10541,-26098,12281c41821,109804,36716,110350,31979,109690v-4737,-661,-9233,-2515,-13500,-5601c14237,101016,10275,96139,6655,89421,2311,81318,114,74600,51,69240,,63856,1067,59017,3302,54699,5486,50381,8331,46787,11735,43955,16853,39751,25007,34658,36157,28651l89357,xe" fillcolor="#8a317e" stroked="f" strokeweight="0">
                    <v:stroke miterlimit="1" joinstyle="miter"/>
                    <v:path arrowok="t" textboxrect="0,0,125743,110350"/>
                  </v:shape>
                  <v:shape id="Shape 62" o:spid="_x0000_s1109" style="position:absolute;left:2975;top:16133;width:1367;height:1269;visibility:visible;mso-wrap-style:square;v-text-anchor:top" coordsize="136627,1268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" path="m93612,r10668,15621l63932,90754,126441,48197r10186,14922l43002,126848,32017,110744,71234,37084,10173,78664,,63729,93612,xe" fillcolor="#8a317e" stroked="f" strokeweight="0">
                    <v:stroke miterlimit="1" joinstyle="miter"/>
                    <v:path arrowok="t" textboxrect="0,0,136627,126848"/>
                  </v:shape>
                  <v:shape id="Shape 63" o:spid="_x0000_s1110" style="position:absolute;left:3560;top:16892;width:1008;height:855;visibility:visible;mso-wrap-style:square;v-text-anchor:top" coordsize="100876,855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" path="m88836,r12040,15240l12040,85522,,70257,88836,xe" fillcolor="#8a317e" stroked="f" strokeweight="0">
                    <v:stroke miterlimit="1" joinstyle="miter"/>
                    <v:path arrowok="t" textboxrect="0,0,100876,85522"/>
                  </v:shape>
                  <v:shape id="Shape 64" o:spid="_x0000_s1111" style="position:absolute;left:3989;top:17096;width:1210;height:1169;visibility:visible;mso-wrap-style:square;v-text-anchor:top" coordsize="120993,1169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" path="m60757,l74892,15608,29223,89967,107124,51092r13869,15278l13944,116967,,101600,60757,xe" fillcolor="#8a317e" stroked="f" strokeweight="0">
                    <v:stroke miterlimit="1" joinstyle="miter"/>
                    <v:path arrowok="t" textboxrect="0,0,120993,116967"/>
                  </v:shape>
                  <v:shape id="Shape 65" o:spid="_x0000_s1112" style="position:absolute;left:4480;top:17796;width:1290;height:1330;visibility:visible;mso-wrap-style:square;v-text-anchor:top" coordsize="129019,13305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" path="m76187,r52832,48006l116116,62192,77686,27241,60782,45822,96558,78334,83719,92469,47955,59944,27216,82740r39789,36208l54153,133058,,83795,76187,xe" fillcolor="#8a317e" stroked="f" strokeweight="0">
                    <v:stroke miterlimit="1" joinstyle="miter"/>
                    <v:path arrowok="t" textboxrect="0,0,129019,133058"/>
                  </v:shape>
                  <v:shape id="Shape 66" o:spid="_x0000_s1113" style="position:absolute;left:5202;top:18365;width:764;height:1425;visibility:visible;mso-wrap-style:square;v-text-anchor:top" coordsize="76384,1425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" path="m67450,r8934,6628l76384,30488,71641,26975,54534,50076r11532,8572l76384,65075r,18047l72619,82614v1638,4800,2565,9423,2705,13830c75464,100825,74778,107937,73279,117792r-3734,24753l50876,128689r3391,-28130c55487,90475,56045,83998,55931,81051v-127,-2933,-737,-5346,-1905,-7251c52896,71882,50546,69609,46939,66967l43777,64617,15634,102578,,91008,67450,xe" fillcolor="#8a317e" stroked="f" strokeweight="0">
                    <v:stroke miterlimit="1" joinstyle="miter"/>
                    <v:path arrowok="t" textboxrect="0,0,76384,142545"/>
                  </v:shape>
                  <v:shape id="Shape 67" o:spid="_x0000_s1114" style="position:absolute;left:5966;top:18431;width:435;height:789;visibility:visible;mso-wrap-style:square;v-text-anchor:top" coordsize="43504,788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" path="m,l23920,17744v8256,6121,13691,11404,16205,15786c42678,37937,43504,43080,42678,48935v-838,5842,-3289,11456,-7239,16840c30346,72595,24479,77002,17761,78894l,76495,,58448r4566,2844c6991,61927,9404,61711,11792,60682v2413,-1041,4635,-2908,6642,-5664c20720,51958,21850,48973,21850,46065v,-2896,-1067,-5563,-3213,-7938c17507,36984,13773,34076,7448,29377l,23861,,xe" fillcolor="#8a317e" stroked="f" strokeweight="0">
                    <v:stroke miterlimit="1" joinstyle="miter"/>
                    <v:path arrowok="t" textboxrect="0,0,43504,78894"/>
                  </v:shape>
                  <v:shape id="Shape 68" o:spid="_x0000_s1115" style="position:absolute;left:6121;top:18996;width:1010;height:1157;visibility:visible;mso-wrap-style:square;v-text-anchor:top" coordsize="100965,1156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" path="m61964,432v5867,419,11938,2514,18300,6299c90653,12903,96863,20231,98920,28727v2045,8472,547,17273,-4496,26353l77204,46000v2286,-5436,2870,-9945,1828,-13526c77991,28880,75095,25692,70396,22898,65558,19990,61075,18923,56922,19634v-2642,432,-4750,1943,-6248,4458c49302,26391,48946,28867,49657,31483v876,3328,4661,8535,11456,15634c67870,54216,72505,60122,74994,64859v2451,4724,3517,9830,3225,15329c77928,85674,75972,91503,72276,97650v-3302,5575,-7734,10021,-13259,13310c53480,114262,47613,115684,41377,115164v-6236,-496,-12954,-2883,-20117,-7163c10808,101778,4458,94145,2236,85128,,76111,1613,65824,6998,54305r17361,7798c21540,69101,20727,75006,21895,79794v1207,4788,4356,8687,9411,11709c36691,94717,41529,95771,45886,94729v4292,-1054,7531,-3378,9677,-6959c56922,85471,57531,83185,57328,80886v-203,-2311,-1359,-4902,-3493,-7797c52350,71133,48730,67056,42990,60871,35599,52934,31217,46000,29871,40031,27978,31648,29312,23609,33910,15913,36868,10947,40831,7023,45771,4140,50712,1244,56135,,61964,432xe" fillcolor="#8a317e" stroked="f" strokeweight="0">
                    <v:stroke miterlimit="1" joinstyle="miter"/>
                    <v:path arrowok="t" textboxrect="0,0,100965,115684"/>
                  </v:shape>
                  <v:shape id="Shape 69" o:spid="_x0000_s1116" style="position:absolute;left:6859;top:19335;width:685;height:1099;visibility:visible;mso-wrap-style:square;v-text-anchor:top" coordsize="68479,1098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" path="m51143,l68479,8789,17349,109868,,101067,51143,xe" fillcolor="#8a317e" stroked="f" strokeweight="0">
                    <v:stroke miterlimit="1" joinstyle="miter"/>
                    <v:path arrowok="t" textboxrect="0,0,68479,109868"/>
                  </v:shape>
                  <v:shape id="Shape 70" o:spid="_x0000_s1117" style="position:absolute;left:7437;top:19468;width:885;height:1230;visibility:visible;mso-wrap-style:square;v-text-anchor:top" coordsize="88582,1230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" path="m18212,l88582,30048,81052,47663,54826,36474,17856,123025,,115379,36970,28842,10693,17615,18212,xe" fillcolor="#8a317e" stroked="f" strokeweight="0">
                    <v:stroke miterlimit="1" joinstyle="miter"/>
                    <v:path arrowok="t" textboxrect="0,0,88582,123025"/>
                  </v:shape>
                  <v:shape id="Shape 71" o:spid="_x0000_s1118" style="position:absolute;left:8295;top:19766;width:868;height:1246;visibility:visible;mso-wrap-style:square;v-text-anchor:top" coordsize="86817,12454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" path="m1092,l22784,6960r7848,49580l65456,20688r21361,6846l33007,79299,18428,124549,,118605,14592,73228,1092,xe" fillcolor="#8a317e" stroked="f" strokeweight="0">
                    <v:stroke miterlimit="1" joinstyle="miter"/>
                    <v:path arrowok="t" textboxrect="0,0,86817,124549"/>
                  </v:shape>
                  <v:shape id="Shape 72" o:spid="_x0000_s1119" style="position:absolute;left:9369;top:20188;width:492;height:1150;visibility:visible;mso-wrap-style:square;v-text-anchor:top" coordsize="49192,1150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" path="m49192,r,19212l44714,19435v-3455,1048,-6659,2956,-9624,5718c29146,30716,25108,39911,22898,52750v-2185,12649,-1333,22657,2502,30023c29248,90152,35001,94483,42646,95778r6546,-377l49192,114774r-9784,295c25273,112644,14935,105671,8344,94114,1753,82545,,67901,3022,50109,4991,38755,8051,29471,12268,22245,15380,16923,19215,12326,23711,8440,28232,4566,32880,1912,37693,502l49192,xe" fillcolor="#8a317e" stroked="f" strokeweight="0">
                    <v:stroke miterlimit="1" joinstyle="miter"/>
                    <v:path arrowok="t" textboxrect="0,0,49192,115069"/>
                  </v:shape>
                  <v:shape id="Shape 73" o:spid="_x0000_s1120" style="position:absolute;left:9861;top:20183;width:491;height:1152;visibility:visible;mso-wrap-style:square;v-text-anchor:top" coordsize="49081,1151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" path="m9723,c23719,2401,34019,9436,40648,21070v6680,11633,8433,26555,5296,44716c42858,83807,36292,97181,26233,105956v-5047,4376,-10570,7360,-16570,8951l,115198,,95826r4288,-247c7695,94498,10898,92545,13901,89726,19921,84087,24011,74828,26246,61875,28443,49073,27694,39129,23999,32004,20303,24892,14524,20650,6650,19304l,19636,,425,9723,xe" fillcolor="#8a317e" stroked="f" strokeweight="0">
                    <v:stroke miterlimit="1" joinstyle="miter"/>
                    <v:path arrowok="t" textboxrect="0,0,49081,115198"/>
                  </v:shape>
                  <v:shape id="Shape 74" o:spid="_x0000_s1121" style="position:absolute;left:10438;top:20286;width:739;height:1144;visibility:visible;mso-wrap-style:square;v-text-anchor:top" coordsize="73964,1143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" path="m8154,l73964,4763,72593,23888,26188,20536,24232,47257r40094,2895l62941,69266,22873,66370r-3493,48019l,112979,8154,xe" fillcolor="#8a317e" stroked="f" strokeweight="0">
                    <v:stroke miterlimit="1" joinstyle="miter"/>
                    <v:path arrowok="t" textboxrect="0,0,73964,114389"/>
                  </v:shape>
                  <v:shape id="Shape 75" o:spid="_x0000_s1122" style="position:absolute;left:11649;top:20290;width:787;height:1184;visibility:visible;mso-wrap-style:square;v-text-anchor:top" coordsize="78727,1183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" path="m33820,724c45872,,55143,2565,61646,8408v6451,5854,10134,13944,11074,24333l53391,34912c52197,29147,50178,25070,47269,22695,44399,20320,40234,19304,34760,19609v-5639,330,-9957,1968,-12979,4902c19824,26391,18936,28778,19126,31712v127,2667,1245,4902,3302,6693c24994,40678,31090,42825,40704,44869v9588,2070,16725,4356,21437,6896c66828,54305,70612,57925,73431,62611v2871,4699,4484,10630,4928,17767c78727,86855,77597,93015,74867,98870v-2706,5816,-6795,10299,-12218,13373c57239,115329,50317,117132,41987,117615v-12142,749,-21680,-1994,-28589,-8205c6477,103200,2019,93802,,81242l18720,77927v1600,7404,4241,12738,7912,16028c30328,97231,35141,98692,41021,98336v6248,-356,10871,-2197,13855,-5499c57848,89522,59233,85789,58979,81636v-166,-2693,-978,-4903,-2426,-6706c55080,73127,52680,71641,49264,70447,46965,69647,41669,68326,33451,66446,22873,64046,15342,60744,10871,56579,4610,50736,1206,43320,660,34366,305,28626,1359,23139,3848,17958,6324,12789,10096,8725,15163,5791,20231,2832,26441,1156,33820,724xe" fillcolor="#8a317e" stroked="f" strokeweight="0">
                    <v:stroke miterlimit="1" joinstyle="miter"/>
                    <v:path arrowok="t" textboxrect="0,0,78727,118364"/>
                  </v:shape>
                  <v:shape id="Shape 76" o:spid="_x0000_s1123" style="position:absolute;left:12531;top:20175;width:891;height:1197;visibility:visible;mso-wrap-style:square;v-text-anchor:top" coordsize="89141,1197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" path="m37897,1893c49517,,59627,2502,68187,9411v5105,4089,9461,10439,13093,19024l63132,36868c61087,31242,58001,27051,53873,24283,49758,21489,45161,20523,40056,21349,33033,22504,27787,26403,24371,33071v-3416,6667,-4038,16650,-1879,29984c24778,77191,28575,86894,33871,92189v5308,5296,11417,7392,18313,6249c57302,97599,61366,94996,64414,90577v3073,-4407,4712,-10846,4979,-19292l89141,75222v-876,12662,-4140,22492,-9817,29489c73634,111709,65722,116040,55525,117691,42926,119761,31724,116370,21920,107556,12167,98730,5855,85522,2984,67932,,49327,1715,34214,8192,22593,14668,10960,24574,4077,37897,1893xe" fillcolor="#8a317e" stroked="f" strokeweight="0">
                    <v:stroke miterlimit="1" joinstyle="miter"/>
                    <v:path arrowok="t" textboxrect="0,0,89141,119761"/>
                  </v:shape>
                  <v:shape id="Shape 77" o:spid="_x0000_s1124" style="position:absolute;left:13419;top:20069;width:452;height:1147;visibility:visible;mso-wrap-style:square;v-text-anchor:top" coordsize="45148,1146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" path="m18885,l45148,110172r-18922,4509l,4509,18885,xe" fillcolor="#8a317e" stroked="f" strokeweight="0">
                    <v:stroke miterlimit="1" joinstyle="miter"/>
                    <v:path arrowok="t" textboxrect="0,0,45148,114681"/>
                  </v:shape>
                  <v:shape id="Shape 78" o:spid="_x0000_s1125" style="position:absolute;left:13759;top:19824;width:1036;height:1294;visibility:visible;mso-wrap-style:square;v-text-anchor:top" coordsize="103632,1293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" path="m68161,r5677,18288l24244,33770r7506,23952l77877,43333r5689,18199l37414,75933r9182,29452l97955,89370r5677,18199l33731,129375,,21260,68161,xe" fillcolor="#8a317e" stroked="f" strokeweight="0">
                    <v:stroke miterlimit="1" joinstyle="miter"/>
                    <v:path arrowok="t" textboxrect="0,0,103632,129375"/>
                  </v:shape>
                  <v:shape id="Shape 79" o:spid="_x0000_s1126" style="position:absolute;left:14572;top:19477;width:1147;height:1342;visibility:visible;mso-wrap-style:square;v-text-anchor:top" coordsize="114694,1341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" path="m70231,r44463,104166l96710,111824,32030,59106r29007,67945l44412,134138,,29934,17387,22530,83274,76645,53632,7061,70231,xe" fillcolor="#8a317e" stroked="f" strokeweight="0">
                    <v:stroke miterlimit="1" joinstyle="miter"/>
                    <v:path arrowok="t" textboxrect="0,0,114694,134138"/>
                  </v:shape>
                  <v:shape id="Shape 80" o:spid="_x0000_s1127" style="position:absolute;left:15541;top:19132;width:999;height:1140;visibility:visible;mso-wrap-style:square;v-text-anchor:top" coordsize="99911,1140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" path="m38585,530c43764,,48958,632,54165,2423v6172,2121,12395,6591,18720,13449l58700,29956c54864,25384,50533,22476,45732,21257v-4800,-1219,-9486,-572,-14008,1943c25502,26642,21895,32090,20955,39545v-1004,7416,1816,17018,8394,28816c36296,80883,43167,88745,49936,91932v6769,3175,13221,3061,19368,-330c73799,89088,76746,85227,78130,80071v1385,-5207,762,-11799,-1854,-19838l96164,57236v3467,12192,3747,22555,787,31052c93993,96796,87985,103578,78956,108582v-5582,3105,-11300,4813,-17146,5121c55965,114011,49993,112919,43904,110423,31724,105445,21310,95158,12662,79588,3492,63091,,48295,2171,35163,4331,22019,11328,12176,23101,5611,28244,2753,33407,1060,38585,530xe" fillcolor="#8a317e" stroked="f" strokeweight="0">
                    <v:stroke miterlimit="1" joinstyle="miter"/>
                    <v:path arrowok="t" textboxrect="0,0,99911,114011"/>
                  </v:shape>
                  <v:shape id="Shape 81" o:spid="_x0000_s1128" style="position:absolute;left:16222;top:18543;width:1247;height:1337;visibility:visible;mso-wrap-style:square;v-text-anchor:top" coordsize="124752,1337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" path="m58662,l69609,15735,26912,45365,41237,65989,80937,38430,91834,54102,52108,81661r17590,25337l113894,76302r10858,15684l64618,133757,,40717,58662,xe" fillcolor="#8a317e" stroked="f" strokeweight="0">
                    <v:stroke miterlimit="1" joinstyle="miter"/>
                    <v:path arrowok="t" textboxrect="0,0,124752,133757"/>
                  </v:shape>
                  <v:shape id="Shape 82" o:spid="_x0000_s1129" style="position:absolute;left:17340;top:17912;width:275;height:537;visibility:visible;mso-wrap-style:square;v-text-anchor:top" coordsize="27472,5367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" path="m27472,r,15328l20689,17866v-2159,1993,-3264,4203,-3302,6591c17336,26857,18085,28889,19609,30540r7863,3508l27472,53671,16714,50238c12662,48333,9373,46009,6884,43291,2248,38262,,32394,165,25740,369,19084,3632,12824,9970,6969l27472,xe" fillcolor="#8a317e" stroked="f" strokeweight="0">
                    <v:stroke miterlimit="1" joinstyle="miter"/>
                    <v:path arrowok="t" textboxrect="0,0,27472,53671"/>
                  </v:shape>
                  <v:shape id="Shape 83" o:spid="_x0000_s1130" style="position:absolute;left:17615;top:17905;width:355;height:1067;visibility:visible;mso-wrap-style:square;v-text-anchor:top" coordsize="35553,1067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" path="m1891,c8736,483,14591,3365,19480,8661v3125,3353,5220,7341,6312,11951c26897,25209,26643,31814,24979,40411r10574,2729l35553,62757,20039,59271v-1384,4737,-1677,9144,-787,13170c20128,76467,21804,79858,24319,82563v3175,3441,6757,5372,10680,5778l35553,88142r,18210l30491,106743c22909,105423,16407,101841,10984,95974,6031,90640,2958,84607,1739,77838,481,71095,1103,63690,3567,55563l,54424,,34801r1815,810l9346,37059r647,-6668c10400,25438,9498,21730,7263,19317,5383,17272,3097,16154,481,15900l,16080,,753,1891,xe" fillcolor="#8a317e" stroked="f" strokeweight="0">
                    <v:stroke miterlimit="1" joinstyle="miter"/>
                    <v:path arrowok="t" textboxrect="0,0,35553,106743"/>
                  </v:shape>
                  <v:shape id="Shape 84" o:spid="_x0000_s1131" style="position:absolute;left:17970;top:18168;width:557;height:800;visibility:visible;mso-wrap-style:square;v-text-anchor:top" coordsize="55683,800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" path="m22891,v3505,6248,5880,10973,7163,14174c31349,17374,32213,20231,32658,22759v3022,279,6679,292,10896,63c47796,22606,50793,22289,52482,21870r3201,19900c49536,43180,42716,43561,35299,42952v-76,5664,-1041,10706,-2921,15125c30498,62459,27323,66726,22891,70815v-4401,4077,-8928,6922,-13586,8530l,80064,,61853,10140,58204v2121,-1968,3709,-4331,4763,-7150c15944,48273,16579,44679,16808,40246l,36469,,16852r13340,3443c12287,16802,10356,12726,7600,8052l22891,xe" fillcolor="#8a317e" stroked="f" strokeweight="0">
                    <v:stroke miterlimit="1" joinstyle="miter"/>
                    <v:path arrowok="t" textboxrect="0,0,55683,80064"/>
                  </v:shape>
                  <v:shape id="Shape 85" o:spid="_x0000_s1132" style="position:absolute;left:18066;top:16798;width:1179;height:1090;visibility:visible;mso-wrap-style:square;v-text-anchor:top" coordsize="117958,1090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" path="m48629,l63424,12192,45301,34189r72657,59817l105588,109004,32919,49187,14770,71247,,59068,48629,xe" fillcolor="#8a317e" stroked="f" strokeweight="0">
                    <v:stroke miterlimit="1" joinstyle="miter"/>
                    <v:path arrowok="t" textboxrect="0,0,117958,109004"/>
                  </v:shape>
                  <v:shape id="Shape 86" o:spid="_x0000_s1133" style="position:absolute;left:18600;top:16140;width:1349;height:1227;visibility:visible;mso-wrap-style:square;v-text-anchor:top" coordsize="134824,1226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" path="m40107,l55944,10770,26759,53747,47523,67856,74702,27864,90488,38583,63297,78562,88850,95898,119050,51397r15774,10706l93726,122695,,59055,40107,xe" fillcolor="#8a317e" stroked="f" strokeweight="0">
                    <v:stroke miterlimit="1" joinstyle="miter"/>
                    <v:path arrowok="t" textboxrect="0,0,134824,122695"/>
                  </v:shape>
                  <v:shape id="Shape 87" o:spid="_x0000_s1134" style="position:absolute;left:19185;top:15437;width:1158;height:1004;visibility:visible;mso-wrap-style:square;v-text-anchor:top" coordsize="115798,1004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" path="m31445,1562c37795,,45479,419,54470,2806l50102,22301c44400,20510,39180,20396,34468,21958v-4699,1562,-8280,4610,-10757,9170c20345,37414,20206,43916,23419,50698v3188,6769,10706,13360,22581,19787c58624,77292,68618,80226,76047,79261v7418,-966,12815,-4534,16143,-10707c94628,64033,95047,59194,93408,54064,91796,48984,87732,43739,81191,38354l96330,25133v9499,8420,15290,17006,17399,25769c115798,59690,114364,68605,109487,77698,103404,88925,93879,95745,80925,98107,67970,100431,53670,97384,37973,88912,21399,79946,10490,69329,5245,57112,,44869,559,32817,6998,20968,12611,10579,20739,4127,31445,1562xe" fillcolor="#8a317e" stroked="f" strokeweight="0">
                    <v:stroke miterlimit="1" joinstyle="miter"/>
                    <v:path arrowok="t" textboxrect="0,0,115798,100431"/>
                  </v:shape>
                  <v:shape id="Shape 88" o:spid="_x0000_s1135" style="position:absolute;left:19507;top:14494;width:1340;height:1143;visibility:visible;mso-wrap-style:square;v-text-anchor:top" coordsize="134036,1143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" path="m29312,l134036,43142r-7391,17945l80849,42266,66345,77470r45796,18847l104763,114300,,71171,7404,53213,48629,70180,63132,34963,21908,17996,29312,xe" fillcolor="#8a317e" stroked="f" strokeweight="0">
                    <v:stroke miterlimit="1" joinstyle="miter"/>
                    <v:path arrowok="t" textboxrect="0,0,134036,114300"/>
                  </v:shape>
                  <v:shape id="Shape 89" o:spid="_x0000_s1136" style="position:absolute;left:19851;top:13614;width:1302;height:1052;visibility:visible;mso-wrap-style:square;v-text-anchor:top" coordsize="130213,1052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" path="m21551,l130213,31915r-5499,18707l42913,67056r70866,20815l108686,105207,,73279,5359,55156,89027,38633,16446,17335,21551,xe" fillcolor="#8a317e" stroked="f" strokeweight="0">
                    <v:stroke miterlimit="1" joinstyle="miter"/>
                    <v:path arrowok="t" textboxrect="0,0,130213,105207"/>
                  </v:shape>
                  <v:shape id="Shape 90" o:spid="_x0000_s1137" style="position:absolute;left:20148;top:12671;width:590;height:935;visibility:visible;mso-wrap-style:square;v-text-anchor:top" coordsize="59036,935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" path="m42666,l59036,794r,20386l33490,22906c26353,26513,22060,32291,20663,40153v-1435,7912,609,14833,6108,20790c32283,66912,41428,71052,54242,73351r4794,-361l59036,93572r-7576,-359c40119,91169,30823,88006,23647,83726,18364,80564,13792,76716,9969,72157,6096,67635,3505,62962,2133,58110,241,51684,,44623,1371,36889,3886,22944,10998,12683,22720,6142,28563,2872,35210,824,42666,xe" fillcolor="#8a317e" stroked="f" strokeweight="0">
                    <v:stroke miterlimit="1" joinstyle="miter"/>
                    <v:path arrowok="t" textboxrect="0,0,59036,93572"/>
                  </v:shape>
                  <v:shape id="Shape 91" o:spid="_x0000_s1138" style="position:absolute;left:20738;top:12678;width:602;height:936;visibility:visible;mso-wrap-style:square;v-text-anchor:top" coordsize="60179,935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" path="m,l8413,408v17996,3251,31332,9944,40006,20066c57080,30634,60179,42661,57690,56567,55137,70677,48051,80964,36430,87454v-5798,3257,-12360,5292,-19693,6116l,92778,,72196,25229,70296c32671,66511,37065,60809,38411,53189,39783,45569,37687,38724,32100,32666,26536,26633,17253,22430,4349,20093l,20387,,xe" fillcolor="#8a317e" stroked="f" strokeweight="0">
                    <v:stroke miterlimit="1" joinstyle="miter"/>
                    <v:path arrowok="t" textboxrect="0,0,60179,93570"/>
                  </v:shape>
                  <v:shape id="Shape 92" o:spid="_x0000_s1139" style="position:absolute;left:20279;top:11868;width:1174;height:690;visibility:visible;mso-wrap-style:square;v-text-anchor:top" coordsize="117360,6906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" path="m98348,r19012,1498l112001,69062,,60160,1549,40780r92977,7403l98348,xe" fillcolor="#8a317e" stroked="f" strokeweight="0">
                    <v:stroke miterlimit="1" joinstyle="miter"/>
                    <v:path arrowok="t" textboxrect="0,0,117360,69062"/>
                  </v:shape>
                  <v:shape id="Shape 93" o:spid="_x0000_s1140" style="position:absolute;left:20299;top:10793;width:588;height:932;visibility:visible;mso-wrap-style:square;v-text-anchor:top" coordsize="58851,93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" path="m58039,r812,88l58851,20174r-939,-83c44958,20358,35306,22974,29032,27953v-6287,4953,-9360,11455,-9194,19456c20003,55423,23355,61811,29934,66586v3276,2381,7359,4137,12253,5264l58851,73303r,19841l31356,89535c25552,87465,20307,84594,15646,80886,10960,77216,7493,73114,5181,68656,2095,62712,444,55854,267,48006,,33833,4952,22377,15125,13640,25298,4915,39586,368,58039,xe" fillcolor="#8a317e" stroked="f" strokeweight="0">
                    <v:stroke miterlimit="1" joinstyle="miter"/>
                    <v:path arrowok="t" textboxrect="0,0,58851,93144"/>
                  </v:shape>
                  <v:shape id="Shape 94" o:spid="_x0000_s1141" style="position:absolute;left:20887;top:10794;width:588;height:933;visibility:visible;mso-wrap-style:square;v-text-anchor:top" coordsize="58813,932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" path="m,l23695,2571v7198,1967,13421,5012,18660,9127c52845,19940,58255,31129,58522,45276v291,14300,-4597,25781,-14694,34455c33706,88380,19685,92901,1625,93269l,93056,,73214r457,40c13271,72988,22949,70282,29452,65114v6527,-5169,9702,-11634,9563,-19381c38836,37973,35420,31687,28740,26861,25426,24442,21292,22661,16343,21518l,20086,,xe" fillcolor="#8a317e" stroked="f" strokeweight="0">
                    <v:stroke miterlimit="1" joinstyle="miter"/>
                    <v:path arrowok="t" textboxrect="0,0,58813,93269"/>
                  </v:shape>
                  <v:shape id="Shape 95" o:spid="_x0000_s1142" style="position:absolute;left:20207;top:9716;width:1189;height:963;visibility:visible;mso-wrap-style:square;v-text-anchor:top" coordsize="118846,9629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" path="m94653,v5156,3416,9982,8725,14491,15900c113690,23101,116459,30619,117539,38481v1307,9970,24,19012,-3913,27102c109703,73635,103391,80175,94742,85141v-8674,4940,-18377,8153,-29159,9601c53886,96291,43218,95618,33591,92659,23952,89726,16154,84556,10210,77152,5690,71552,2794,64186,1588,55080,,43231,1676,33591,6617,26149,11582,18681,19088,13335,29146,10046r6756,18567c30569,30696,26556,33820,23888,37935v-2717,4140,-3695,8992,-2946,14541c22060,60909,26111,67183,33045,71285v6935,4140,16599,5385,28956,3721c75311,73228,84988,69355,90983,63449v5968,-5944,8419,-12979,7327,-21145c97790,38278,96304,34353,93878,30543,91478,26746,88760,23558,85712,20993l71488,22923r2934,22060l55525,47523,49923,5981,94653,xe" fillcolor="#8a317e" stroked="f" strokeweight="0">
                    <v:stroke miterlimit="1" joinstyle="miter"/>
                    <v:path arrowok="t" textboxrect="0,0,118846,96291"/>
                  </v:shape>
                  <v:shape id="Shape 96" o:spid="_x0000_s1143" style="position:absolute;left:19968;top:8939;width:1230;height:875;visibility:visible;mso-wrap-style:square;v-text-anchor:top" coordsize="122999,875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" path="m,l72251,18885,118414,7671r4585,18821l76683,37744,21272,87503,15901,65354,54077,32766,5308,21768,,xe" fillcolor="#8a317e" stroked="f" strokeweight="0">
                    <v:stroke miterlimit="1" joinstyle="miter"/>
                    <v:path arrowok="t" textboxrect="0,0,122999,87503"/>
                  </v:shape>
                  <v:shape id="Shape 873" o:spid="_x0000_s1144" style="position:absolute;left:9020;top:13450;width:525;height:152;visibility:visible;mso-wrap-style:square;v-text-anchor:top" coordsize="52489,152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" path="m,l52489,r,15278l,15278,,e" fillcolor="#8a317e" stroked="f" strokeweight="0">
                    <v:stroke miterlimit="1" joinstyle="miter"/>
                    <v:path arrowok="t" textboxrect="0,0,52489,15278"/>
                  </v:shape>
                  <v:shape id="Shape 874" o:spid="_x0000_s1145" style="position:absolute;left:13371;top:13450;width:525;height:152;visibility:visible;mso-wrap-style:square;v-text-anchor:top" coordsize="52463,152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" path="m,l52463,r,15278l,15278,,e" fillcolor="#8a317e" stroked="f" strokeweight="0">
                    <v:stroke miterlimit="1" joinstyle="miter"/>
                    <v:path arrowok="t" textboxrect="0,0,52463,15278"/>
                  </v:shape>
                  <v:shape id="Shape 875" o:spid="_x0000_s1146" style="position:absolute;left:10297;top:13450;width:525;height:152;visibility:visible;mso-wrap-style:square;v-text-anchor:top" coordsize="52477,152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" path="m,l52477,r,15278l,15278,,e" fillcolor="#8a317e" stroked="f" strokeweight="0">
                    <v:stroke miterlimit="1" joinstyle="miter"/>
                    <v:path arrowok="t" textboxrect="0,0,52477,15278"/>
                  </v:shape>
                  <v:shape id="Shape 876" o:spid="_x0000_s1147" style="position:absolute;left:12127;top:13450;width:525;height:152;visibility:visible;mso-wrap-style:square;v-text-anchor:top" coordsize="52477,152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" path="m,l52477,r,15278l,15278,,e" fillcolor="#8a317e" stroked="f" strokeweight="0">
                    <v:stroke miterlimit="1" joinstyle="miter"/>
                    <v:path arrowok="t" textboxrect="0,0,52477,15278"/>
                  </v:shape>
                  <v:shape id="Shape 101" o:spid="_x0000_s1148" style="position:absolute;left:9020;top:12112;width:4876;height:1307;visibility:visible;mso-wrap-style:square;v-text-anchor:top" coordsize="487579,13065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" path="m2095,l50406,r,10541l52489,10541,52489,r75247,l127736,10541r2071,l129807,r48323,l178130,10541r2083,l180213,,310744,r,10541l312813,10541,312813,r48337,l361150,10541r2070,l363220,r71895,l435115,10541r2044,l437159,r48349,l485508,10541r2071,l487579,130658r-52464,l435115,21692r-71895,l363220,130658r-52476,l310744,21692r-130531,l180213,130658r-52477,l127736,21692r-75247,l52489,130658,,130658,,10541r2095,l2095,xe" fillcolor="#8a317e" stroked="f" strokeweight="0">
                    <v:stroke miterlimit="1" joinstyle="miter"/>
                    <v:path arrowok="t" textboxrect="0,0,487579,130658"/>
                  </v:shape>
                  <v:shape id="Shape 102" o:spid="_x0000_s1149" style="position:absolute;left:10671;top:11605;width:37;height:19;visibility:visible;mso-wrap-style:square;v-text-anchor:top" coordsize="3632,18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" path="m1739,114v153,13,305,51,432,115c2463,330,2743,330,2984,254v140,-25,255,-76,369,-76c3428,178,3518,241,3581,318v51,63,38,203,-25,254c3466,660,3353,762,3225,800v-304,140,-571,280,-634,483c2095,1448,1676,1613,1270,1727v-255,76,-585,128,-876,153c152,1880,,1677,114,1435v38,-139,101,-266,177,-381c394,889,520,750,622,584,876,114,1270,,1739,114xe" fillcolor="#8a317e" stroked="f" strokeweight="0">
                    <v:stroke miterlimit="1" joinstyle="miter"/>
                    <v:path arrowok="t" textboxrect="0,0,3632,1880"/>
                  </v:shape>
                  <v:shape id="Shape 103" o:spid="_x0000_s1150" style="position:absolute;left:10667;top:11635;width:9;height:13;visibility:visible;mso-wrap-style:square;v-text-anchor:top" coordsize="902,128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" path="m699,38c839,64,902,216,877,356,839,546,813,711,699,876,584,1156,369,1283,216,1219,89,1143,,876,13,635,13,407,89,191,318,64,419,,584,,699,38xe" fillcolor="#8a317e" stroked="f" strokeweight="0">
                    <v:stroke miterlimit="1" joinstyle="miter"/>
                    <v:path arrowok="t" textboxrect="0,0,902,1283"/>
                  </v:shape>
                  <v:shape id="Shape 104" o:spid="_x0000_s1151" style="position:absolute;left:10677;top:11565;width:38;height:22;visibility:visible;mso-wrap-style:square;v-text-anchor:top" coordsize="3797,22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" path="m3035,76c3239,,3480,25,3620,241v139,165,177,407,76,648c3582,1117,3442,1295,3214,1410v-597,228,-1195,495,-1766,724c1360,2172,1219,2184,1143,2222v-317,,-495,-165,-711,-355c,1384,39,1054,648,774,788,673,1054,622,1219,635v369,13,724,-89,1029,-254c2490,267,2769,152,3035,76xe" fillcolor="#8a317e" stroked="f" strokeweight="0">
                    <v:stroke miterlimit="1" joinstyle="miter"/>
                    <v:path arrowok="t" textboxrect="0,0,3797,2222"/>
                  </v:shape>
                  <v:shape id="Shape 105" o:spid="_x0000_s1152" style="position:absolute;left:10716;top:11660;width:23;height:25;visibility:visible;mso-wrap-style:square;v-text-anchor:top" coordsize="2311,25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" path="m1791,140c2070,,2311,241,2286,673v,63,-26,241,-114,356c1880,1460,1613,1867,1308,2260v-152,229,-292,242,-534,77c571,2184,368,1994,215,1791,,1473,64,1257,330,990,762,584,1283,406,1791,140xe" fillcolor="#8a317e" stroked="f" strokeweight="0">
                    <v:stroke miterlimit="1" joinstyle="miter"/>
                    <v:path arrowok="t" textboxrect="0,0,2311,2502"/>
                  </v:shape>
                  <v:shape id="Shape 106" o:spid="_x0000_s1153" style="position:absolute;left:10752;top:11654;width:30;height:33;visibility:visible;mso-wrap-style:square;v-text-anchor:top" coordsize="3010,33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" path="m1613,v508,305,800,749,1054,1308c2718,1448,2769,1613,2807,1765v203,762,-203,1410,-1003,1474c1346,3302,864,3327,394,3111,38,2946,,2718,254,2375v51,-38,102,-140,153,-203c674,1931,788,1638,775,1295,775,775,953,343,1384,64,1448,26,1537,26,1613,xe" fillcolor="#8a317e" stroked="f" strokeweight="0">
                    <v:stroke miterlimit="1" joinstyle="miter"/>
                    <v:path arrowok="t" textboxrect="0,0,3010,3327"/>
                  </v:shape>
                  <v:shape id="Shape 107" o:spid="_x0000_s1154" style="position:absolute;left:10686;top:11716;width:35;height:18;visibility:visible;mso-wrap-style:square;v-text-anchor:top" coordsize="3505,18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" path="m2222,38v331,13,712,,991,229c3340,394,3505,470,3505,660v-38,229,-216,343,-381,432c2857,1156,2642,1232,2362,1295v-368,89,-699,178,-1029,368c1092,1803,774,1791,482,1829v-88,,-241,-76,-279,-166c,1333,,1003,165,648,203,558,267,495,356,457,927,178,1536,,2222,38xe" fillcolor="#8a317e" stroked="f" strokeweight="0">
                    <v:stroke miterlimit="1" joinstyle="miter"/>
                    <v:path arrowok="t" textboxrect="0,0,3505,1829"/>
                  </v:shape>
                  <v:shape id="Shape 108" o:spid="_x0000_s1155" style="position:absolute;left:10131;top:11645;width:110;height:88;visibility:visible;mso-wrap-style:square;v-text-anchor:top" coordsize="11024,88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" path="m2629,114c2870,25,3111,,3315,140v267,177,534,177,813,203c4483,394,4788,445,5118,546v217,64,280,267,203,457c5118,1321,4915,1651,4699,1981v-63,76,-152,140,-216,140c3937,2235,3531,2591,3175,2946v-305,267,-584,534,-826,775c2096,3975,2096,4242,2349,4407v686,508,1372,1028,2287,965c4915,5347,5118,5372,5359,5372r,-76c5741,5296,6121,5321,6503,5296v101,,203,25,266,-13c7734,4915,8738,4991,9729,4826v228,-51,482,-26,698,c10732,4826,10846,4991,10973,5245v51,229,38,457,-38,686c10808,6350,10579,6731,10287,7036v-355,419,-812,812,-1257,1155c8560,8572,7989,8725,7354,8598,6528,8407,5665,8509,4814,8509v-217,,-394,114,-623,165c3505,8839,2769,8318,2756,7594v,-533,-165,-1003,-457,-1473c2070,5778,1893,5372,1778,4953,1613,4407,1257,4051,839,3734,724,3658,546,3581,432,3480,77,3162,,2832,204,2375,394,1930,584,1460,762,1003,851,813,966,686,1156,610,1651,470,2134,279,2629,114xe" fillcolor="#8a317e" stroked="f" strokeweight="0">
                    <v:stroke miterlimit="1" joinstyle="miter"/>
                    <v:path arrowok="t" textboxrect="0,0,11024,8839"/>
                  </v:shape>
                  <v:shape id="Shape 109" o:spid="_x0000_s1156" style="position:absolute;left:10737;top:11697;width:43;height:25;visibility:visible;mso-wrap-style:square;v-text-anchor:top" coordsize="4369,2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" path="m2680,267c3111,,3505,89,3835,495v166,267,293,546,458,813c4369,1511,4356,1663,4153,1816v-343,305,-495,343,-1194,305c2731,2159,2515,2197,2286,2248v-470,76,-953,190,-1422,254c750,2540,635,2540,533,2527,153,2464,,2159,178,1854,483,1308,864,889,1524,749,1930,648,2311,495,2680,267xe" fillcolor="#8a317e" stroked="f" strokeweight="0">
                    <v:stroke miterlimit="1" joinstyle="miter"/>
                    <v:path arrowok="t" textboxrect="0,0,4369,2540"/>
                  </v:shape>
                  <v:shape id="Shape 110" o:spid="_x0000_s1157" style="position:absolute;left:9680;top:11582;width:51;height:23;visibility:visible;mso-wrap-style:square;v-text-anchor:top" coordsize="5067,22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" path="m3365,64v457,,915,-64,1346,88c5004,241,5067,317,5067,597v,127,,254,-13,368c5042,1244,4940,1359,4622,1359v-342,,-621,139,-889,317c3035,2070,3035,2070,2273,2044v-406,-12,-787,,-1168,128c838,2286,647,2172,482,1981,,1321,76,1041,838,787v191,-63,419,-89,635,-89c1956,698,2438,584,2806,267,2959,114,3162,64,3365,64xe" fillcolor="#8a317e" stroked="f" strokeweight="0">
                    <v:stroke miterlimit="1" joinstyle="miter"/>
                    <v:path arrowok="t" textboxrect="0,0,5067,2286"/>
                  </v:shape>
                  <v:shape id="Shape 111" o:spid="_x0000_s1158" style="position:absolute;left:9648;top:11581;width:81;height:108;visibility:visible;mso-wrap-style:square;v-text-anchor:top" coordsize="8077,108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" path="m1029,305v304,229,533,571,622,927c1943,2375,2146,3556,2362,4699v51,419,,838,13,1232c2375,6198,2387,6464,2413,6706v64,419,216,762,559,1054c3251,8027,3518,8331,3797,8624v191,165,343,317,572,431c5029,9360,5067,9347,5766,9055v228,-114,444,-203,648,-330c6744,8547,7100,8535,7442,8598v153,26,330,127,420,229c8077,9055,8039,9271,7798,9436v-115,89,-241,178,-368,254c6972,9919,6490,10160,5969,10363v-279,127,-648,178,-965,229c4267,10681,3543,10732,2819,10808v-114,13,-241,13,-266,13l1575,10821c965,10808,406,10452,419,9690,470,8700,546,7734,660,6757,774,5614,750,4509,381,3391,64,2527,,1626,114,711,140,216,622,,1029,305xe" fillcolor="#8a317e" stroked="f" strokeweight="0">
                    <v:stroke miterlimit="1" joinstyle="miter"/>
                    <v:path arrowok="t" textboxrect="0,0,8077,10821"/>
                  </v:shape>
                  <v:shape id="Shape 112" o:spid="_x0000_s1159" style="position:absolute;left:9698;top:11626;width:35;height:22;visibility:visible;mso-wrap-style:square;v-text-anchor:top" coordsize="3505,21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" path="m2083,89c2362,,2654,,2921,127v266,114,419,279,483,584c3416,914,3454,1130,3467,1346v38,305,-38,445,-292,559c2845,2057,2489,2197,2121,2184v-165,-25,-317,,-470,l1651,2197r-712,c292,2146,,1473,356,1003,495,813,712,660,901,558,1295,368,1689,228,2083,89xe" fillcolor="#8a317e" stroked="f" strokeweight="0">
                    <v:stroke miterlimit="1" joinstyle="miter"/>
                    <v:path arrowok="t" textboxrect="0,0,3505,2197"/>
                  </v:shape>
                  <v:shape id="Shape 113" o:spid="_x0000_s1160" style="position:absolute;left:9758;top:11487;width:87;height:174;visibility:visible;mso-wrap-style:square;v-text-anchor:top" coordsize="8699,174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" path="m1791,13v482,152,977,101,1460,127c3416,140,3556,203,3683,267v965,330,1968,355,2920,76c6959,241,7315,292,7620,533v521,394,838,877,800,1588c8407,2896,8420,3670,8648,4432v51,165,13,343,-63,483c8306,5664,8255,6439,8255,7226r,3137c8255,11481,8293,12611,8255,13729v-26,1003,-114,2032,-178,3047c8013,17247,7848,17412,7365,17412v-558,,-1104,-39,-1701,-77c5270,17285,5042,16967,5067,16599v,-114,38,-191,76,-292c5232,15989,5207,15684,4952,15443v-203,-190,-203,-406,-126,-648c4838,14732,4838,14706,4889,14656v546,-1029,775,-2210,1283,-3239c6464,10846,6693,10249,6947,9639v38,-152,126,-305,126,-470c7035,8204,7035,7226,6426,6401,6286,6210,6096,6033,5931,5880,5486,5486,4991,5423,4470,5626v-318,127,-635,203,-965,229c2959,5880,2400,5905,1867,5905v-128,,-255,,-356,-50c1371,5829,1257,5690,1295,5524v127,-343,178,-686,559,-863c2019,4547,2184,4470,2362,4508v635,89,1194,-152,1740,-304c4711,4064,4889,3658,4749,3061v-76,-267,-190,-508,-406,-686c3975,2057,3569,1714,3010,1676,2400,1588,1854,1473,1257,1473,749,1498,444,1117,102,826,,749,25,597,152,521,355,279,597,114,939,127v178,13,356,-63,559,-76c1574,25,1689,,1791,13xe" fillcolor="#8a317e" stroked="f" strokeweight="0">
                    <v:stroke miterlimit="1" joinstyle="miter"/>
                    <v:path arrowok="t" textboxrect="0,0,8699,17412"/>
                  </v:shape>
                  <v:shape id="Shape 114" o:spid="_x0000_s1161" style="position:absolute;left:9645;top:11699;width:91;height:42;visibility:visible;mso-wrap-style:square;v-text-anchor:top" coordsize="9080,41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" path="m533,153c1130,89,1727,,2260,203v178,38,343,76,483,76c2997,305,3213,318,3454,318v483,25,940,51,1384,330c5042,775,5270,788,5499,699,5766,584,5982,508,6235,419v153,-50,305,-140,470,-140c7035,241,7239,432,7289,775v26,101,38,178,26,279c7277,1537,7518,1867,7848,2134v178,152,356,279,496,406c8560,2731,8788,2921,8992,3137v38,76,38,203,88,343c8750,3683,8420,3747,8077,3861v-102,,-191,,-305,25c7099,4026,6464,4178,5740,4128v-673,-77,-1359,-13,-2045,-13c3530,4115,3327,4064,3200,4013,2477,3721,1701,3632,889,3632v-63,,-153,13,-216,13c241,3632,25,3429,,2997,,2794,38,2578,114,2388,203,2020,330,1638,419,1270,495,927,495,572,533,153xe" fillcolor="#8a317e" stroked="f" strokeweight="0">
                    <v:stroke miterlimit="1" joinstyle="miter"/>
                    <v:path arrowok="t" textboxrect="0,0,9080,4178"/>
                  </v:shape>
                  <v:shape id="Shape 115" o:spid="_x0000_s1162" style="position:absolute;left:9763;top:11563;width:47;height:66;visibility:visible;mso-wrap-style:square;v-text-anchor:top" coordsize="4699,66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" path="m3480,127c3924,,4394,229,4610,648v89,165,89,368,,533c4457,1537,4305,1892,4102,2235v-127,267,-292,508,-495,762c3340,3454,3136,3924,3073,4445v-63,584,-381,1079,-749,1524c2298,6033,2260,6083,2197,6134,2019,6261,826,6667,584,6667v-64,,-152,-12,-241,-25c126,6591,,6401,76,6223,215,5601,470,5029,1067,4750v254,-127,457,-280,634,-458c2019,4001,1994,3696,1651,3467,1244,3213,977,2845,685,2515,406,2210,406,2044,609,1676v178,-343,458,-584,813,-787c1651,762,1854,648,2146,546,2553,394,3022,254,3480,127xe" fillcolor="#8a317e" stroked="f" strokeweight="0">
                    <v:stroke miterlimit="1" joinstyle="miter"/>
                    <v:path arrowok="t" textboxrect="0,0,4699,6667"/>
                  </v:shape>
                  <v:shape id="Shape 116" o:spid="_x0000_s1163" style="position:absolute;left:9733;top:11692;width:50;height:40;visibility:visible;mso-wrap-style:square;v-text-anchor:top" coordsize="5055,39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" path="m4025,51c4242,,4445,,4673,76v229,102,382,305,305,546c4800,1346,4673,2083,4318,2731v-331,558,-749,965,-1423,1066c2654,3848,2324,3925,2045,3937v-191,13,-330,-190,-280,-381c1803,3353,1867,3150,1956,2959v89,-203,215,-393,292,-597c2413,1968,2045,1359,1550,1448v-128,38,-318,-26,-483,38c647,1550,394,1359,178,1041,140,953,76,864,,724,394,445,774,279,1232,292v444,38,851,,1257,-127c2654,114,2794,76,2908,114v407,153,762,26,1117,-63xe" fillcolor="#8a317e" stroked="f" strokeweight="0">
                    <v:stroke miterlimit="1" joinstyle="miter"/>
                    <v:path arrowok="t" textboxrect="0,0,5055,3950"/>
                  </v:shape>
                  <v:shape id="Shape 117" o:spid="_x0000_s1164" style="position:absolute;left:9763;top:11651;width:20;height:12;visibility:visible;mso-wrap-style:square;v-text-anchor:top" coordsize="2057,12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" path="m1829,406v228,191,203,445,-64,623c1676,1079,1549,1143,1460,1156v-241,25,-445,25,-521,38c597,1219,330,1219,152,1041,12,927,,736,102,597,482,127,1371,,1829,406xe" fillcolor="#8a317e" stroked="f" strokeweight="0">
                    <v:stroke miterlimit="1" joinstyle="miter"/>
                    <v:path arrowok="t" textboxrect="0,0,2057,1219"/>
                  </v:shape>
                  <v:shape id="Shape 118" o:spid="_x0000_s1165" style="position:absolute;left:10681;top:11678;width:25;height:23;visibility:visible;mso-wrap-style:square;v-text-anchor:top" coordsize="2501,22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" path="m800,v127,38,317,38,419,140c1612,444,1994,813,2374,1168v127,102,89,254,13,394c2121,1968,1689,2172,1206,2222,952,2260,736,2108,647,1892,419,1460,267,1041,63,609,,406,178,127,419,51,520,12,647,12,800,xe" fillcolor="#8a317e" stroked="f" strokeweight="0">
                    <v:stroke miterlimit="1" joinstyle="miter"/>
                    <v:path arrowok="t" textboxrect="0,0,2501,2260"/>
                  </v:shape>
                  <v:shape id="Shape 119" o:spid="_x0000_s1166" style="position:absolute;left:12713;top:11613;width:42;height:28;visibility:visible;mso-wrap-style:square;v-text-anchor:top" coordsize="4191,28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" path="m4013,343v26,25,63,76,178,140c3963,1244,3658,1918,3073,2451v-101,76,-254,140,-368,152c2286,2692,1867,2743,1422,2781v-203,26,-419,38,-634,26c648,2768,483,2718,330,2629,38,2400,,2083,292,1841v432,-317,813,-660,1347,-736c1804,1054,1943,1016,2070,991v267,-64,457,-178,673,-394c3213,25,3328,,4013,343xe" fillcolor="#8a317e" stroked="f" strokeweight="0">
                    <v:stroke miterlimit="1" joinstyle="miter"/>
                    <v:path arrowok="t" textboxrect="0,0,4191,2819"/>
                  </v:shape>
                  <v:shape id="Shape 120" o:spid="_x0000_s1167" style="position:absolute;left:12720;top:11567;width:65;height:35;visibility:visible;mso-wrap-style:square;v-text-anchor:top" coordsize="6465,35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" path="m5614,51c5893,,6185,89,6312,305v153,266,153,622,-89,838c6147,1244,6033,1295,5931,1372v-482,216,-978,457,-1537,482c3810,1892,3302,2134,2807,2438v-533,305,-1054,648,-1588,940c1118,3454,978,3505,826,3569,724,3492,584,3429,572,3340,419,3175,330,2972,229,2781,,2299,26,2210,407,1791,864,1295,1422,953,2096,775,2616,648,3175,546,3696,495v521,-63,991,-63,1448,-292c5309,127,5449,89,5614,51xe" fillcolor="#8a317e" stroked="f" strokeweight="0">
                    <v:stroke miterlimit="1" joinstyle="miter"/>
                    <v:path arrowok="t" textboxrect="0,0,6465,3569"/>
                  </v:shape>
                  <v:shape id="Shape 121" o:spid="_x0000_s1168" style="position:absolute;left:12712;top:11703;width:50;height:22;visibility:visible;mso-wrap-style:square;v-text-anchor:top" coordsize="4966,21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" path="m3670,12v254,-12,508,26,749,90c4635,165,4876,279,4966,558v-90,458,-369,750,-801,877c3086,1714,1994,1994,876,2108v-267,51,-597,13,-750,-279c,1549,152,1308,305,1092,609,724,939,444,1447,457v496,38,940,-76,1398,-241c3124,140,3365,38,3670,12xe" fillcolor="#8a317e" stroked="f" strokeweight="0">
                    <v:stroke miterlimit="1" joinstyle="miter"/>
                    <v:path arrowok="t" textboxrect="0,0,4966,2159"/>
                  </v:shape>
                  <v:shape id="Shape 122" o:spid="_x0000_s1169" style="position:absolute;left:10792;top:11670;width:17;height:31;visibility:visible;mso-wrap-style:square;v-text-anchor:top" coordsize="1702,30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" path="m915,140v342,203,571,508,749,838c1702,1079,1702,1219,1702,1346,1575,1892,1283,2400,889,2845,674,3073,419,3048,267,2756,127,2527,64,2299,,2095,77,1448,127,838,394,279,508,63,674,,915,140xe" fillcolor="#8a317e" stroked="f" strokeweight="0">
                    <v:stroke miterlimit="1" joinstyle="miter"/>
                    <v:path arrowok="t" textboxrect="0,0,1702,3073"/>
                  </v:shape>
                  <v:shape id="Shape 123" o:spid="_x0000_s1170" style="position:absolute;left:13120;top:11542;width:35;height:14;visibility:visible;mso-wrap-style:square;v-text-anchor:top" coordsize="3493,133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" path="m2515,216c3111,,3493,521,3378,965v-25,204,-177,369,-394,356c2883,1321,2819,1295,2743,1270,1892,1169,1067,1092,229,1219,178,1244,102,1194,,1169v64,-77,102,-153,153,-166c953,736,1727,483,2515,216xe" fillcolor="#8a317e" stroked="f" strokeweight="0">
                    <v:stroke miterlimit="1" joinstyle="miter"/>
                    <v:path arrowok="t" textboxrect="0,0,3493,1334"/>
                  </v:shape>
                  <v:shape id="Shape 124" o:spid="_x0000_s1171" style="position:absolute;left:8960;top:11169;width:779;height:912;visibility:visible;mso-wrap-style:square;v-text-anchor:top" coordsize="77961,911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" path="m8713,l77961,r,29985l77419,29985v-215,-26,-393,,-635,50c76226,30163,75692,30493,75159,30734v-178,89,-368,190,-521,330c74397,31318,74117,31407,73800,31356v-216,-38,-457,-38,-686,115c72898,31610,72682,31585,72416,31585v-217,,-470,-13,-686,76c71514,31712,71310,31839,71069,31877v-304,63,-431,318,-406,648c70739,32829,70866,33032,71184,33032v267,,571,,850,-75c72390,32893,72746,32829,73102,32931v241,63,482,51,698,-64c74117,32690,74499,32702,74841,32664v420,-50,661,203,571,636c75374,33553,75400,33731,75565,33909v51,102,153,178,216,292c75908,34430,75895,34646,75743,34849v-267,317,-622,470,-1029,368c74384,35179,74067,35103,73723,35039v-418,-89,-786,64,-951,419c72606,35763,72517,36093,72416,36411v-51,229,101,419,317,457c73114,36919,73495,36982,73864,36995v698,38,1460,51,2158,89c76238,37097,76480,37097,76709,37173v304,51,431,267,495,546c77280,38036,77127,38290,76860,38443v-241,140,-545,190,-672,381c75908,39167,75578,39167,75247,39116v-317,-51,-609,-38,-927,51c74079,39230,73813,39230,73546,39281v-165,26,-406,26,-571,76c71996,39573,70980,39637,69939,39573v-254,-13,-470,-63,-724,-127c68923,39357,68682,39141,68656,38798v-76,-571,-292,-1092,-736,-1486c67831,37224,67818,37097,67755,36995v-267,-407,-610,-737,-965,-1041c66561,35763,66256,35585,65939,35674v-623,203,-1182,521,-1397,1194c64465,37084,64415,37287,64313,37478v-178,381,-165,520,152,812c64580,38354,64669,38430,64783,38506v216,140,368,330,445,610c65329,39497,65469,39891,65596,40259v126,343,126,686,-13,1041c65507,41465,65507,41669,65507,41859v63,864,304,1677,597,2489c66611,45720,66828,47142,66523,48603v-153,762,-229,1537,-101,2324c66573,51765,66573,52629,66446,53492v-127,750,-291,1499,-418,2261c65799,57023,65761,56756,66573,57620v661,673,1436,927,2350,762c69266,58306,69609,58229,69901,58039v444,-229,864,-292,1283,c71895,58522,72720,58775,73520,58953v496,102,979,102,1461,-63c75768,58661,76594,58648,77394,58661r567,-48l77961,91173,,91173,,18237r8713,l8713,xe" fillcolor="#8a317e" stroked="f" strokeweight="0">
                    <v:stroke miterlimit="1" joinstyle="miter"/>
                    <v:path arrowok="t" textboxrect="0,0,77961,91173"/>
                  </v:shape>
                  <v:shape id="Shape 125" o:spid="_x0000_s1172" style="position:absolute;left:9739;top:11169;width:415;height:912;visibility:visible;mso-wrap-style:square;v-text-anchor:top" coordsize="41404,911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" path="m,l41404,r,37733l39921,38278v-495,432,-851,1016,-1182,1587c38650,39980,38650,40157,38739,40272v381,558,838,1041,1499,1295c40492,41669,40759,41669,41051,41478r353,-260l41404,43959r-1725,8c39514,43967,39400,43967,39235,43967v-330,38,-533,356,-458,661c38790,44780,38879,44907,38943,45034v63,165,177,343,241,495c39362,46050,39260,46266,38790,46546v-292,177,-533,381,-749,647c37926,47346,37774,47460,37647,47587v-317,267,-622,533,-901,800c36644,48476,36555,48565,36492,48628v-191,114,-382,140,-547,c35806,48539,35666,48451,35564,48323v-304,-292,-343,-634,-89,-977c35640,47092,35844,46863,36060,46622v597,-724,1142,-1486,1435,-2426c37673,43739,37634,43332,37444,42888v-89,-229,-178,-445,-343,-622c36771,41859,36377,41440,36060,41021v-254,-292,-496,-584,-724,-889c35018,39624,35044,39497,35399,39052v90,-101,165,-177,255,-254c35933,38557,36174,38303,36454,38062v368,-318,660,-660,736,-1232c37241,36347,37482,35877,38003,35661v178,-101,355,-253,533,-342c38777,35166,38905,34963,38981,34696v127,-457,368,-889,775,-1168c39921,33426,39997,33261,40073,33058v63,-229,165,-444,203,-660c40657,31064,40327,30543,39146,30048v-165,-63,-317,-63,-496,-89c38485,29959,38333,30023,38143,29985v-305,-38,-534,63,-788,228c37216,30315,37025,30416,36834,30442v-342,51,-495,279,-685,533c35971,31280,35768,31547,35564,31775v-660,635,-1346,1257,-2006,1855c32974,34176,32376,34722,31805,35280v-152,128,-254,280,-343,471c31348,36093,31069,36385,30828,36678v-496,571,-1055,1079,-1651,1600c28300,39014,28427,38938,28415,39891v,190,-14,381,12,571c28516,41453,28935,42278,29837,42799v419,229,876,470,1397,533c31475,43332,31691,43447,31869,43624v279,305,342,623,76,978c31818,44767,31678,44920,31500,45047v-368,279,-736,508,-1104,787c30192,45961,30002,46113,30014,46381v,520,-127,977,-241,1473c29684,48133,29684,48412,29837,48679v101,153,177,305,241,444c30269,49568,30611,49860,31069,50012v495,140,977,293,1549,471c32656,50597,32707,50736,32758,50889v25,165,12,356,114,508c33037,51765,32923,52108,32707,52451v-496,800,-978,1638,-1486,2425c31094,55092,30980,55296,30954,55537v-12,330,-152,584,-381,813c30332,56642,30078,56909,29837,57201v-280,330,-457,685,-204,1117c29735,58547,29710,58738,29633,58941v-25,114,-88,228,-101,343c29456,59665,29621,59893,29976,59957v458,38,928,51,1372,101c31767,60084,32046,59918,32224,59499v152,-482,483,-787,927,-1041c33558,58229,33951,58014,34294,57772v572,-419,940,-952,826,-1727c35095,55931,35095,55778,35095,55651v,-292,88,-457,266,-660c35806,54572,36212,54102,36631,53658v229,-242,470,-458,724,-674c37799,52616,38358,52743,38612,53251v127,203,165,445,255,673c38981,54292,39070,54699,39235,55067v152,241,191,470,76,737c39158,56172,39146,56553,39158,56934v13,305,115,597,343,838c39705,57950,39921,58153,40149,58331v330,254,749,241,1029,-38l41404,57987r,33186l,91173,,58613r1833,-155c2303,58344,2811,58229,3294,58331v254,51,520,-25,775,-114c4411,58064,4754,58014,5097,58014v355,,673,25,1016,c6291,58014,6494,58014,6659,57976v420,-90,724,-318,826,-737c7548,56998,7561,56756,7599,56490v63,-419,-76,-699,-470,-864c7002,55550,6824,55499,6659,55448v-241,-89,-495,-152,-736,-254c5745,55105,5669,54927,5719,54711v26,-101,51,-228,115,-304c6291,53734,6431,53010,6379,52210v,-51,,-115,39,-191c6532,51397,6773,51155,7421,51117v178,-25,381,,546,-25c8120,51092,8272,51092,8374,51016v279,-127,482,-127,762,-13c9263,51067,9466,51067,9631,51092v520,114,673,241,699,800l10330,52476v,801,12,1575,,2350c10316,55791,10406,56731,10571,57671v114,622,139,1244,127,1854c10698,60261,10457,60935,9948,61481v-317,317,-724,342,-1104,101c8386,61290,7967,60935,7548,60617v-216,-165,-445,-305,-711,-330c6151,60198,5567,59957,5173,59334v-177,-279,-521,-343,-813,-165c4157,59284,3966,59461,3801,59627v-304,330,-304,469,-62,876c3801,60680,3966,60871,3966,61074v39,483,318,661,750,711c4792,61798,4907,61823,4996,61823v241,13,432,102,635,255c6011,62382,6418,62636,6824,62865v724,406,1499,609,2312,699c9403,63589,9631,63513,9834,63335v356,-267,724,-470,1041,-749c11206,62331,11485,62027,11701,61671v280,-559,533,-1143,698,-1765c12514,59474,12691,59093,12806,58674v64,-127,127,-330,89,-457c12870,57633,12819,57061,12729,56490v-139,-1055,-38,-2134,-38,-3188c12691,53137,12729,52959,12768,52806v178,-647,241,-1295,267,-1981c13047,49949,13073,49073,12958,48209v-88,-470,-25,-901,127,-1346c13264,46456,13339,46000,13429,45555v368,-1562,279,-3112,-268,-4610c13073,40691,13035,40424,13009,40170v-51,-635,178,-1232,458,-1778c13797,37719,13809,37033,13708,36309v-51,-483,-89,-939,-140,-1410c13695,34328,13695,33769,13429,33210v-90,-178,-64,-457,-103,-685c13302,32360,13288,32195,13264,32029v-52,-203,-153,-368,-318,-444c12628,31483,12425,31331,12387,30988v-38,-114,-153,-241,-254,-343c11866,30315,11498,30150,11104,30035v-203,-50,-406,-12,-622,-88c10316,29857,10151,29680,9961,29604v-178,-64,-343,-77,-558,-102c9072,29464,8742,29464,8386,29464v-342,,-724,63,-990,254c7053,29947,6659,30035,6291,29959v-368,-76,-674,-38,-953,140c4856,30442,4310,30455,3763,30416v-241,,-469,26,-698,39c2633,30455,2201,30442,1782,30442v-215,-26,-432,-76,-597,-216c894,29997,588,29921,258,29985r-258,l,xe" fillcolor="#8a317e" stroked="f" strokeweight="0">
                    <v:stroke miterlimit="1" joinstyle="miter"/>
                    <v:path arrowok="t" textboxrect="0,0,41404,91173"/>
                  </v:shape>
                  <v:shape id="Shape 126" o:spid="_x0000_s1173" style="position:absolute;left:10154;top:11574;width:33;height:35;visibility:visible;mso-wrap-style:square;v-text-anchor:top" coordsize="3393,34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" path="m2390,292v482,191,1003,686,1003,1422c3393,2184,2999,2959,2326,3099v-178,63,-394,114,-572,216c1501,3454,1234,3492,967,3492l,3497,,756,269,558c954,229,1602,,2390,292xe" fillcolor="#8a317e" stroked="f" strokeweight="0">
                    <v:stroke miterlimit="1" joinstyle="miter"/>
                    <v:path arrowok="t" textboxrect="0,0,3393,3497"/>
                  </v:shape>
                  <v:shape id="Shape 127" o:spid="_x0000_s1174" style="position:absolute;left:10154;top:11169;width:746;height:912;visibility:visible;mso-wrap-style:square;v-text-anchor:top" coordsize="74691,911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" path="m,l74526,r,31990l73713,31966v-331,13,-534,317,-331,648c73675,33236,73700,33884,73802,34544v38,292,127,597,241,876c74094,35598,74221,35801,74373,35954r153,-15l74526,54255,72544,52781v-393,-330,-724,-660,-990,-1054c71236,51295,70945,50889,70462,50635v-203,-114,-255,-292,-267,-483c70169,50012,70169,49835,70195,49657v50,-432,64,-864,89,-1283c70322,47777,70410,47193,70576,46622v51,-166,89,-381,76,-547c70627,45669,70716,45326,70919,44996v139,-216,241,-444,190,-686c71033,43904,71224,43624,71478,43358v774,-889,1777,-1461,2806,-2070c74627,41097,74691,40970,74500,40615v-267,-584,-698,-1004,-1118,-1448c73141,38951,72799,38887,72493,39014v-152,51,-330,89,-495,102c71630,39116,71478,39014,71427,38633v-102,-749,-102,-1511,,-2286c71478,35992,71478,35661,71427,35293v-102,-520,-152,-1028,-127,-1562c71313,33109,71427,32512,71465,31902v63,-711,127,-1384,178,-2083c71668,29540,71643,29261,71604,28981v-38,-368,-241,-558,-597,-558c70766,28384,70551,28423,70347,28384v-343,-50,-597,102,-838,331c69331,28905,69141,29121,69077,29426v,140,-63,292,-139,393c68735,30073,68633,30353,68594,30671v,342,-76,672,-279,939c68011,31940,68100,32258,68226,32614v89,177,191,330,229,520c68556,33681,68645,34252,68735,34823v24,191,12,394,,610c68645,36081,68556,36716,68518,37338v-76,660,-101,1308,-215,1930c68150,39840,67947,40411,67718,40945v-152,419,-469,724,-889,889c66334,42024,65864,42342,65280,42240v-114,-25,-267,26,-406,76c64302,42469,63705,42545,63095,42443v-330,-89,-609,26,-863,267c62156,42837,62029,42990,62054,43142v51,444,140,889,458,1257c62588,44526,62677,44653,62791,44679v444,63,749,330,1118,597c64124,45441,64429,45491,64708,45542v166,64,331,-13,496,13c65687,45618,66156,45657,66626,45771v533,139,699,432,724,990l67350,47536v,267,-76,508,-229,749c66829,48742,66639,48793,66118,48616v-140,-39,-254,-127,-407,-127c65458,48476,65242,48387,65013,48311v-457,-203,-825,-534,-1181,-902c63451,46990,63095,46546,62448,46494v-216,-215,-495,-228,-787,-215c61013,46291,60441,46317,59793,46330v-114,25,-203,76,-342,126c59311,46494,59158,46558,58968,46622v-393,114,-787,254,-1194,406c57228,47244,56707,47485,56136,47714v-89,25,-165,63,-254,89c55221,47917,54625,48044,53990,48184v-229,63,-432,-102,-406,-343c53596,47714,53685,47561,53761,47485v495,-343,965,-686,1460,-991c55374,46393,55552,46393,55717,46355v114,-64,241,-114,318,-190c56288,45948,56568,45910,56898,45948v647,39,1257,-228,1905,-203c58892,45758,58968,45707,59057,45669v622,-190,1003,-698,1422,-1143c60657,44374,60809,44158,60924,43955v178,-356,25,-864,-483,-864c60022,43116,59641,43091,59273,43104v-419,38,-648,-216,-864,-521c58295,42405,58333,42215,58460,42062v178,-139,356,-266,521,-368c59273,41529,59552,41377,59857,41186v280,-165,394,-394,381,-711c60238,40348,60251,40196,60238,40043v-38,-368,-216,-673,-533,-876c59387,39014,59031,38836,58689,38862v-635,64,-1207,-292,-1854,-279c56797,38583,56745,38557,56745,38532v-38,-64,-114,-178,-88,-229c56669,38227,56745,38151,56797,38074v38,-12,165,-12,215,c57380,38176,57724,38062,58054,37897v406,-216,838,-457,1244,-686c59666,36995,60022,36766,60441,36614v483,-203,953,-381,1385,-648c62067,35826,62321,35801,62613,35852v597,114,1168,267,1791,355c64874,36309,65178,36627,65381,37008v203,406,153,762,-152,1054c65026,38290,64759,38443,64505,38633v-445,293,-978,293,-1486,432c62512,39205,62003,39408,61521,39700v-292,191,-521,444,-660,724c60644,40780,60835,41123,61203,41135v229,26,420,-12,623,-63c62003,41021,62156,40919,62308,40894v635,-89,1181,-356,1728,-660c64404,40031,64784,39865,65166,39637v330,-191,647,-407,901,-686c66461,38532,66664,36982,66423,36423v-139,-330,-267,-660,-432,-965c65699,34823,65242,34430,64467,34544v-419,51,-787,-26,-1130,-305c63197,34112,63007,34074,62791,34023v-229,-63,-496,-114,-737,-190c61711,33693,61406,33731,61102,33896v-267,140,-572,292,-813,445c59882,34646,59387,34684,58917,34646v-254,-38,-469,-305,-559,-572c58320,33871,58460,33668,58752,33528v165,-76,343,-140,546,-228c59463,33236,59666,33134,59755,32931v267,-419,610,-673,1106,-749c61140,32118,61292,31852,61229,31547v-26,-178,-102,-343,-178,-483c60949,30848,60835,30671,60708,30442v-114,-267,-229,-521,-114,-838c60696,29578,60771,29540,60861,29527v241,-63,368,-203,520,-368c61533,28943,61508,28702,61394,28486v-127,-190,-267,-305,-533,-292c60314,28232,59819,28296,59361,28575v-50,38,-139,64,-203,89c58396,29032,57507,29083,56745,29527r-76,c56390,29299,56098,29134,55717,29083v-203,-38,-444,-153,-610,-305c54650,28461,54167,28372,53596,28384v-203,26,-483,,-686,26c51945,28423,51450,29299,51983,30099v267,419,597,800,965,1143c53367,31712,53888,32067,54256,32626v241,406,635,699,1118,839c55717,33604,56047,33782,56390,33960v140,63,292,177,381,305c56974,34480,56987,34722,56809,34963v-102,216,-279,394,-533,407c55679,35408,55221,35661,54777,36004v-190,203,-495,343,-787,496c53697,36665,53393,36766,53037,36703v-508,-115,-978,51,-1473,165c51336,36944,51132,37046,50980,37249v-305,356,-724,521,-1194,521c48999,37770,48275,38074,47576,38506v-254,140,-342,432,-216,724c47462,39357,47564,39484,47614,39560v483,407,1016,636,1677,458c49671,39916,50053,39967,50459,40119v406,115,635,623,533,1042c50954,41313,50891,41516,50789,41669v-292,355,-394,813,-482,1244c50218,43383,50180,43866,50091,44348v-76,661,-229,1296,-572,1893c49354,46482,49291,46736,49291,47028v,381,-38,775,-127,1156c49024,48781,48795,49365,48732,49974v-102,623,-280,1181,-533,1753c48109,51892,48046,52095,48034,52273v-38,978,-712,1740,-979,2654c46979,55092,46802,55232,46687,55359v-139,216,-330,419,-457,622c45862,56362,45900,56807,46154,57226v101,216,279,343,521,356c47017,57582,47347,57595,47741,57582v356,,661,-178,889,-483c48923,56617,49126,56121,49265,55588v191,-775,343,-1575,521,-2362c49900,52857,49989,52489,50141,52159v204,-508,623,-533,928,-102c51336,52413,51513,52832,51513,53302v,394,-25,800,-63,1206c51386,55092,51272,55702,51450,56286v38,267,38,496,-64,750c51246,57391,51336,57747,51488,58064v114,153,241,242,444,254c52250,58331,52529,58217,52669,57886v279,-558,774,-711,1321,-774c54193,57086,54384,57112,54587,57112v634,,1282,127,1904,c56771,57099,56948,57239,56948,57556v,115,-38,229,-50,330c56898,58141,57012,58306,57190,58458v114,178,279,190,482,127c57851,58560,58028,58636,58181,58610v267,-38,482,-178,546,-431c58778,57734,58981,57290,58892,56794v-89,-393,89,-647,495,-660c60035,56071,60696,56045,61305,55867v304,-89,673,-51,851,356c62105,56362,62003,56528,61965,56680v-139,229,-152,508,-63,749c62029,57848,62194,58229,62371,58648v115,242,356,343,674,242c63286,58813,63413,58661,63375,58344v-38,-407,,-788,114,-1181c63591,56553,63692,55943,63654,55308v-12,-114,26,-317,115,-381c64048,54661,64340,54356,64784,54381v255,13,483,,738,-51c65852,54254,66156,54153,66461,54051v571,-190,1206,-317,1677,-660c68556,53581,68849,53696,69153,53835v483,254,1016,356,1423,800c70830,54902,71096,55156,71503,55245v101,38,190,114,305,203c72328,55931,72837,56426,73116,57112v101,279,304,521,521,736c73827,58039,74043,58217,74170,58432r356,176l74526,91173,,91173,,57987r27,-37c409,57531,675,57429,1183,57633v483,215,991,215,1460,343c2745,57988,2872,57988,2987,57976v482,-51,977,-128,1447,-166c4904,57785,5374,57810,5806,57976v368,101,800,177,1194,139c7431,58064,7851,58001,8269,57925v458,-77,903,-115,1347,25c10061,58115,10403,57937,10670,57607v254,-254,495,-508,736,-787c11648,56528,11774,56197,11533,55855v-127,-242,-139,-496,-127,-763c11686,53683,11851,52235,12562,50952v51,-63,51,-101,89,-139c13007,50012,12613,49390,12016,49073v-559,-305,-1155,-547,-1841,-508c9375,48577,8561,48577,7749,48577v-368,,-749,,-1130,-51c6250,48476,6085,48311,6174,47955v102,-356,216,-686,330,-1028c6695,46494,7012,46266,7507,46266v420,25,788,-114,1169,-292c9172,45745,9654,45441,10200,45491v495,26,965,38,1397,-203c11851,45161,12156,45186,12435,45110v127,-38,292,-101,483,-165c12943,44463,12994,44018,12994,43561v13,-571,-140,-724,-685,-914c11673,42443,11013,42494,10403,42557v-927,102,-1816,178,-2731,255c7495,42837,7254,42799,7051,42735v-280,-50,-445,-330,-267,-596c7051,41745,7012,41313,6822,40919v-203,-495,-13,-863,279,-1219c7228,39510,7431,39408,7672,39484v344,51,686,127,1055,153c8943,39675,9210,39738,9425,39637v356,-102,737,-102,1105,-102c10847,39535,11127,39548,11406,39535v458,-25,585,-178,635,-609c12080,38671,12092,38417,12118,38164v50,-826,-254,-1093,-1067,-1042c10620,37147,10162,37224,9717,37122v-63,-25,-152,-25,-215,c8930,37312,8346,37147,7724,37122v-318,-25,-521,-229,-521,-546c7203,36207,7190,35852,7266,35522v216,-762,280,-1486,216,-2261c7393,32791,7368,32309,7381,31839v12,-483,50,-940,152,-1423c7775,29604,7495,28943,7076,28283v-51,-89,-152,-216,-267,-229c6339,28054,5768,27800,5374,28321v-76,102,-216,102,-318,140c4421,28740,4015,29324,4155,29997v115,826,228,1651,876,2286c5069,32321,5069,32410,5133,32486v-13,64,-13,140,-77,204c4790,33032,4676,33439,4574,33846v-115,419,-254,825,-368,1231c4155,35319,4015,35522,3964,35763v-76,381,-114,775,-165,1181c3761,37211,3723,37516,3456,37592v-406,152,-825,343,-1282,165c1970,37681,1767,37681,1564,37681v-469,,-914,12,-1422,l,37733,,xe" fillcolor="#8a317e" stroked="f" strokeweight="0">
                    <v:stroke miterlimit="1" joinstyle="miter"/>
                    <v:path arrowok="t" textboxrect="0,0,74691,91173"/>
                  </v:shape>
                  <v:shape id="Shape 128" o:spid="_x0000_s1175" style="position:absolute;left:10899;top:11169;width:276;height:912;visibility:visible;mso-wrap-style:square;v-text-anchor:top" coordsize="27639,911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" path="m,l27639,r,23746l27419,23482v-13,-178,-178,-266,-330,-317c26924,23114,26784,23012,26619,22961v-393,-76,-775,-368,-1232,-241c24930,22555,24396,22682,23940,22403v-165,-114,-382,-89,-521,12c23240,22504,23089,22580,22961,22682v-254,203,-406,457,-241,800c22771,23673,22796,23838,22822,24028v165,712,342,1410,482,2096c23406,26441,23495,26708,23775,26924v228,241,380,520,482,863c24282,27965,24333,28143,24435,28308v64,178,139,356,253,521c24790,29007,25070,29045,25247,28969v127,-89,217,-165,293,-229c25819,28499,26073,28283,26339,28054v242,-190,496,-254,750,-101l27639,28297r,3415l26327,31712v-787,140,-1549,267,-2324,102c23952,31801,23901,31801,23850,31775v-330,-63,-610,,-863,191c22478,32309,21869,32525,21501,33058v-51,89,-153,114,-229,152c20828,33363,20510,33668,20129,33960v-317,254,-457,558,-444,965c19723,35293,19634,35649,19469,35954v-140,215,-216,431,-317,660c19037,36868,19037,36982,19253,37173v76,76,216,139,292,229c19951,37681,20168,38074,20231,38583v13,152,25,279,51,431c20320,40144,20383,41288,20447,42418r,292c20447,43536,20168,44247,19532,44793v-203,178,-279,368,-342,597c19037,45796,18897,46203,18694,46584v-203,406,-254,800,-203,1231c18555,48361,18808,48603,19367,48577r165,c20129,48641,20701,48438,21183,48044v420,-381,927,-546,1474,-635c23457,47269,24155,46965,24752,46456v127,-126,229,-215,381,-165c25540,46456,25946,46393,26339,46393v217,,407,63,611,203c27191,46736,27241,46876,27153,47180v-203,534,-509,966,-927,1346c25781,48933,25324,49301,24892,49708v-305,266,-610,546,-966,698c23850,50444,23775,50521,23698,50597v-330,355,-699,724,-1016,1092c22428,51956,22161,52184,21806,52260v-317,77,-546,255,-800,471c20510,53175,20027,53619,19532,54051v-508,457,-952,978,-1587,1296c17881,55385,17793,55448,17704,55512v-572,609,-1258,1143,-1982,1587c15139,57429,14960,57988,14656,58509v-127,266,38,521,355,521c15342,59030,15684,58991,16015,58991r2070,c18250,58991,18415,58991,18529,58813v279,-431,724,-660,1156,-876c20041,57810,20320,57569,20447,57226v63,-114,89,-241,177,-317c20993,56566,21348,56223,21780,55956v775,-457,1588,-965,2325,-1486c24828,54013,25464,53480,25997,52857v165,-152,342,-355,546,-469c26924,52210,27191,51943,27343,51536r296,-73l27639,58614,26251,57531v-191,-102,-369,-51,-483,140c25565,58064,25426,58458,25464,58915v12,254,76,445,292,610c25946,59690,26060,59868,26251,60046v152,177,330,406,533,520l27639,61389r,29784l,91173,,58608r495,244l901,58852v293,13,458,-127,559,-369c1841,57671,1905,56909,1562,56071,1244,55321,698,54750,50,54292l,54255,,35939r635,-62c724,35712,812,35573,901,35433v318,-381,369,-864,293,-1321c1079,33388,788,32715,495,32004l,31990,,xe" fillcolor="#8a317e" stroked="f" strokeweight="0">
                    <v:stroke miterlimit="1" joinstyle="miter"/>
                    <v:path arrowok="t" textboxrect="0,0,27639,91173"/>
                  </v:shape>
                  <v:shape id="Shape 129" o:spid="_x0000_s1176" style="position:absolute;left:11175;top:11678;width:23;height:88;visibility:visible;mso-wrap-style:square;v-text-anchor:top" coordsize="2282,88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" path="m987,89v330,-89,660,51,825,356c1927,622,1977,851,1927,1067v-51,292,-77,571,-89,838c1800,2629,1927,3302,2105,3950v114,330,177,647,63,990c2015,5397,2054,5867,2092,6363v13,292,76,609,38,901c2130,7594,2092,7887,2003,8179v-165,495,-483,622,-939,419c873,8522,708,8407,593,8268,403,8103,187,7912,60,7709l,7662,,510,60,495c187,445,326,368,428,292,619,229,797,140,987,89xe" fillcolor="#8a317e" stroked="f" strokeweight="0">
                    <v:stroke miterlimit="1" joinstyle="miter"/>
                    <v:path arrowok="t" textboxrect="0,0,2282,8801"/>
                  </v:shape>
                  <v:shape id="Shape 130" o:spid="_x0000_s1177" style="position:absolute;left:11754;top:11525;width:43;height:130;visibility:visible;mso-wrap-style:square;v-text-anchor:top" coordsize="4244,130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" path="m4244,r,3950l3848,4446v-394,381,-826,724,-1244,1080c2172,5881,1753,6275,1448,6757v-89,204,-254,445,-64,674c1575,7684,1854,7799,2184,7748v115,,191,-64,293,-89l4244,6855r,6149l3619,12790v-659,76,-1117,-165,-1371,-775c2045,11520,1639,11190,1194,10910v-127,-38,-255,-101,-330,-165c406,10415,127,10021,165,9425,241,8561,444,7748,356,6859v-13,-38,,-102,12,-127c521,6288,495,5856,444,5411,394,4954,356,4522,165,4090,102,3963,89,3811,38,3684,,2795,38,2744,686,2414v102,-63,241,-140,381,-203c1969,1703,2896,1220,3708,572l4244,xe" fillcolor="#8a317e" stroked="f" strokeweight="0">
                    <v:stroke miterlimit="1" joinstyle="miter"/>
                    <v:path arrowok="t" textboxrect="0,0,4244,13004"/>
                  </v:shape>
                  <v:shape id="Shape 131" o:spid="_x0000_s1178" style="position:absolute;left:11175;top:11169;width:622;height:912;visibility:visible;mso-wrap-style:square;v-text-anchor:top" coordsize="62140,911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" path="m,l62140,r,23828l61515,23533r-228,c61007,23546,60804,23622,60792,24028v,203,-77,407,-127,572c60601,25070,60715,25464,61045,25794v191,152,280,342,356,571l62140,27509r,3251l62087,30747v-330,165,-623,317,-965,533c60880,31420,60627,31509,60347,31483v-458,-12,-838,51,-1270,178c58759,31737,58417,31763,58086,31763v-152,,-304,-115,-393,-153c57655,31483,57617,31445,57655,31407v165,-571,-64,-1041,-407,-1448c57134,29857,57096,29743,56969,29654v-241,-228,-394,-482,-458,-800c56410,28486,56232,28219,56016,27915v-356,-509,-711,-1029,-991,-1575c54848,26010,54607,25717,54340,25438v-127,-178,-292,-292,-534,-305c53311,25121,52829,25095,52295,25121v-445,25,-673,444,-546,889c51774,26098,51838,26175,51864,26251v279,317,406,699,520,1092c52447,27584,52536,27838,52689,28054v254,369,419,788,558,1245c53515,30099,53629,30937,53311,31814v-89,266,-127,596,-89,901c53235,33032,53070,33147,52777,33083v-165,-38,-317,-89,-482,-126c52053,32906,51850,32829,51597,32829v-330,,-636,-76,-978,-241c50212,32398,49768,32258,49272,32296v-736,64,-1473,25,-2197,-229c46707,31953,46377,32029,46059,32207v-521,305,-1003,686,-1257,1232c44624,33706,44472,33960,44205,34176v-153,152,-330,304,-470,495c43646,34785,43634,34963,43748,35077v356,331,749,623,1270,572c45437,35585,45729,35712,46097,35916v864,520,1753,1028,2490,1765c48637,37744,48675,37770,48739,37821v127,114,330,165,470,76c49781,37643,50326,37821,50835,38087v380,216,787,356,1218,343c52270,38430,52460,38443,52612,38633v51,203,77,445,179,661c52956,39840,53057,40399,53070,40970v51,559,51,1131,457,1613c53641,42735,53616,42951,53515,43116v-115,140,-204,267,-331,407c52943,43764,52791,44031,52689,44374v-51,203,-191,368,-305,546c52244,45161,52053,45390,51876,45618v-699,1016,-1347,2071,-2045,3086c49692,48857,49602,49009,49463,49149v-305,343,-648,711,-953,1054c48231,50406,47990,50635,47736,50825v-51,64,-140,26,-292,64c47469,50749,47444,50673,47469,50609v496,-1143,838,-2298,1206,-3492c48790,46799,48892,46494,48904,46152v13,-229,102,-470,216,-673c49209,45263,49361,45072,49475,44882v165,-280,344,-534,420,-826c50060,43536,49844,43040,49349,42812v-153,-89,-343,-165,-547,-178c48206,42545,47685,42202,47075,42062v-114,-25,-216,-89,-317,-165c46555,41732,46300,41567,46072,41415v-190,-127,-355,-254,-521,-394c45399,40907,45335,40754,45437,40564v25,-64,38,-127,89,-178c45615,39980,45462,39751,45069,39751v-331,,-711,38,-1041,165c43380,40132,43176,40754,43532,41351v114,216,279,432,419,648c44421,42557,44903,43078,45615,43307v216,64,406,152,520,317c46262,43752,46415,43828,46568,43929v329,254,673,495,1003,750c47571,45034,47545,45301,47621,45529v64,280,64,534,-12,762c47392,47028,47139,47752,46897,48476v-241,724,-520,1384,-1066,1930c45717,50521,45615,50673,45577,50813v-242,457,-470,939,-902,1282c44523,52235,44446,52476,44535,52680v229,495,305,1016,724,1371c45475,54254,45589,54508,45717,54750v190,381,457,736,698,1066c46504,55931,46593,55981,46707,56032v368,64,1054,-228,1232,-546c48104,55270,48231,55029,48383,54839v686,-635,1233,-1347,1804,-2033c50784,52070,51406,51333,51990,50597v394,-521,953,-686,1537,-788c53997,49733,54238,49936,54251,50368v26,394,89,787,215,1194c54492,51689,54492,51803,54466,51917v,356,-24,699,-63,1067c54340,53505,54315,54039,54213,54534v-102,558,-280,1117,-394,1663c53756,56566,53654,56934,53336,57188v-215,152,-228,394,-152,648c53222,57925,53247,58014,53298,58115v89,267,114,546,-76,800c53070,59081,53133,59271,53260,59423v178,216,381,419,572,635c54060,60299,54340,60389,54670,60414v711,63,1320,-216,1816,-661c56740,59525,57007,59220,57261,59017v406,-356,559,-762,559,-1245c57820,57188,57934,56617,57820,56045v-64,-292,-64,-597,-165,-889c57591,54991,57591,54813,57655,54673v114,-660,101,-1295,38,-1930c57655,52375,57655,52032,57769,51689v127,-368,292,-508,698,-394c58785,51384,59089,51498,59369,51651r2771,1096l62140,91173,,91173,,61389r873,841c987,62331,1038,62471,1076,62611v318,724,483,825,1257,698c2371,63309,2409,63309,2486,63284v533,-89,939,-381,1180,-902c3794,62090,3857,61798,3883,61506v76,-686,89,-1346,127,-2007c4035,59093,4086,58661,4263,58318v229,-406,293,-851,318,-1295c4619,56693,4657,56362,4683,56032v101,-1028,330,-2019,241,-3048c4911,52832,4949,52705,4975,52565v114,-305,89,-609,89,-914c5064,51397,5064,51117,5127,50851v127,-940,102,-1880,89,-2832c5216,47854,5216,47714,5178,47587v-203,-584,26,-1093,292,-1537c6041,45186,6880,44628,7565,43904v14,-26,38,-26,52,-26c8975,42977,10131,41859,10906,40399v89,-115,139,-216,190,-318c11287,39738,11528,39395,11820,39141v381,-279,635,-660,1054,-851c13002,38240,13065,38036,13002,37935v-280,-305,-458,-648,-674,-953c12226,36766,12023,36703,11769,36678v-444,-13,-762,266,-1092,584c10563,37414,10474,37567,10347,37706v-534,597,-1117,1181,-1613,1816c8175,40246,7414,40792,6778,41478v-254,-114,-482,-241,-711,-355c5635,40945,5457,40615,5419,40183r,-1067c5419,38735,5457,38354,5343,37986v-254,-572,-165,-1169,,-1779c5470,35509,5876,34874,6117,34176v141,-305,242,-610,369,-928c6524,33083,6562,32906,6461,32766v-229,-305,-495,-648,-902,-787c4848,31775,4162,31547,3387,31636v-292,25,-648,12,-978,c2105,31610,1850,31610,1571,31712v-177,63,-394,51,-546,l,31712,,28297r708,443c1127,29045,1571,29261,2041,29426v115,38,280,50,330,101c2892,29502,3197,29121,3095,28689v-38,-89,-76,-190,-114,-266c2587,27749,2612,27127,3146,26505v229,-254,114,-534,-165,-686c2854,25755,2765,25717,2625,25692v-368,-165,-711,-318,-952,-724c1647,24828,1457,24727,1317,24638,949,24409,581,24181,161,23940l,23746,,xe" fillcolor="#8a317e" stroked="f" strokeweight="0">
                    <v:stroke miterlimit="1" joinstyle="miter"/>
                    <v:path arrowok="t" textboxrect="0,0,62140,91173"/>
                  </v:shape>
                  <v:shape id="Shape 132" o:spid="_x0000_s1179" style="position:absolute;left:12123;top:11506;width:20;height:21;visibility:visible;mso-wrap-style:square;v-text-anchor:top" coordsize="1999,20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" path="m1999,r,1837l1308,2044v-203,38,-381,,-533,-102c546,1752,381,1574,267,1333,,774,318,228,940,253l1999,xe" fillcolor="#8a317e" stroked="f" strokeweight="0">
                    <v:stroke miterlimit="1" joinstyle="miter"/>
                    <v:path arrowok="t" textboxrect="0,0,1999,2082"/>
                  </v:shape>
                  <v:shape id="Shape 133" o:spid="_x0000_s1180" style="position:absolute;left:11797;top:11169;width:346;height:912;visibility:visible;mso-wrap-style:square;v-text-anchor:top" coordsize="34610,911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" path="m,l34610,r,27470l34047,27724v-217,102,-420,305,-330,622c33793,28600,34047,28575,34250,28613r360,-29l34610,30363r-436,79c34009,30493,33868,30543,33691,30556v-432,38,-750,-241,-762,-673c32903,29731,32955,29566,33018,29413v38,-152,140,-305,178,-444c33335,28575,33259,28372,32840,28308v-190,-50,-419,-89,-559,-279c31976,27661,31545,27610,31100,27610v-330,,-686,38,-1028,76c29348,27800,28789,28092,28674,28892v-50,216,-126,407,-165,635c28497,29680,28497,29883,28573,29985v228,292,292,609,355,927c28980,31090,29030,31280,29132,31433v355,622,419,1257,228,1930c29208,33846,29068,34328,28954,34823v-89,229,-89,457,38,661c29310,35814,29271,36182,29119,36563v-101,305,-165,610,-203,902c28839,37757,28839,38036,29030,38290v419,496,724,1067,991,1626c30046,40005,30110,40081,30186,40157v114,242,330,305,597,280c31062,40437,31252,40361,31431,40157v457,-457,1028,-647,1612,-825c33589,39141,34047,38976,34592,38798r18,-3l34610,40876r-360,145c34009,41021,33755,41072,33538,41110v-583,76,-1193,127,-1739,368c31431,41669,31062,41720,30655,41567v-228,-89,-406,-89,-634,25c29589,41770,29183,41745,28751,41732v-533,-63,-1067,-12,-1626,c26897,41745,26732,41859,26503,41935v-140,76,-280,166,-419,280c25640,42507,25182,42659,24649,42773v-344,64,-699,127,-1029,305c23036,43332,22477,43688,21868,43967v-407,229,-661,547,-610,1042c21296,45351,21258,45707,21042,46050v-51,153,-77,343,-127,546c20877,46787,20979,46990,21130,47066v255,127,521,267,776,292c22401,47434,22871,47536,23251,47841v191,139,394,76,521,-64c23887,47650,24013,47498,24026,47346v90,-623,521,-940,1017,-1181c25512,45974,25944,45771,26426,45618v204,-89,471,-127,699,-89c27532,45618,27824,45885,28091,46203v50,38,75,114,75,190c28179,46863,27824,47409,27379,47561v-254,89,-546,128,-864,178c26160,47815,25779,47892,25360,47980v-317,77,-597,267,-813,509c24382,48641,24343,48844,24484,48958v228,217,317,496,470,788c24966,49886,25131,50000,25258,50102v165,126,356,241,521,381c25944,50609,26020,50813,25881,50990v-241,343,-241,737,-267,1105c25614,52324,25538,52553,25512,52794v-89,343,-279,597,-596,724c24687,53632,24382,53696,24140,53759v-418,76,-812,216,-1130,533c22883,54420,22718,54508,22566,54572v-419,127,-674,406,-801,775c21613,55715,21486,56121,21385,56502v-115,483,203,902,711,940c22286,57455,22489,57442,22680,57429v775,-76,1550,-177,2324,-241c25182,57175,25385,57112,25576,57099v215,-51,406,-127,533,-292c26858,56032,27608,55245,28306,54458v445,-521,889,-1067,1181,-1677c29805,52210,30097,52082,30707,52172v686,63,1333,165,1993,241c32955,52451,33196,52540,33386,52781v203,267,482,419,788,559l34610,53581r,37592l,91173,,52747r87,34c417,52908,798,52959,1115,53073v280,64,559,140,814,292c2563,53734,3300,53886,3960,54102v280,89,610,127,877,140c5230,54254,5459,54089,5560,53696v115,-356,306,-623,585,-890c6196,52705,6297,52629,6348,52553v242,-255,242,-445,38,-712c6310,51752,6208,51638,6145,51600v-445,-127,-648,-445,-800,-787c5167,50495,4925,50305,4608,50216v-242,-13,-445,-102,-660,-114c3186,50076,2538,49847,1967,49263l,48589,,42439r214,-97c341,42278,417,42215,493,42139v533,-483,1080,-953,1587,-1461c2373,40373,2601,40005,2856,39675v152,-229,101,-470,-38,-699c2449,38557,1992,38278,1357,38240v-331,-51,-559,89,-699,470l,39534,,35584r391,-418c646,34760,887,34353,1167,33972v266,-368,393,-762,304,-1206c1357,32105,1115,31483,709,30937l,30760,,27509r188,291c570,28130,938,28435,1319,28765v139,89,279,140,431,77c2322,28664,2677,28308,2932,27838v279,-520,165,-1054,-217,-1511c2487,26073,2259,25832,2080,25578v-330,-394,-583,-762,-850,-1169l,23828,,xe" fillcolor="#8a317e" stroked="f" strokeweight="0">
                    <v:stroke miterlimit="1" joinstyle="miter"/>
                    <v:path arrowok="t" textboxrect="0,0,34610,91173"/>
                  </v:shape>
                  <v:shape id="Shape 134" o:spid="_x0000_s1181" style="position:absolute;left:12143;top:11705;width:81;height:376;visibility:visible;mso-wrap-style:square;v-text-anchor:top" coordsize="8083,375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" path="m,l185,102v141,76,268,191,445,229c1138,470,1697,610,2205,687v393,63,673,152,1016,304c3551,1169,3881,1321,4173,1487v673,355,1397,647,2134,838c6752,2452,7120,2592,7501,2782r582,318l8083,37592,,37592,,xe" fillcolor="#8a317e" stroked="f" strokeweight="0">
                    <v:stroke miterlimit="1" joinstyle="miter"/>
                    <v:path arrowok="t" textboxrect="0,0,8083,37592"/>
                  </v:shape>
                  <v:shape id="Shape 135" o:spid="_x0000_s1182" style="position:absolute;left:12180;top:11582;width:44;height:116;visibility:visible;mso-wrap-style:square;v-text-anchor:top" coordsize="4367,116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" path="m4367,r,4046l3963,3637c3658,3344,3302,3205,2845,3243v-254,38,-419,152,-419,457c2426,4246,2426,4805,2439,5351v,343,152,648,368,902c2908,6392,3048,6494,3137,6634v191,190,229,406,89,635c3087,7510,3073,7764,3163,8043v63,242,203,331,495,331l4367,8250r,3367l3887,11358c3111,10990,2299,10647,1562,10152,1295,9987,1004,9847,736,9707,559,9580,419,9441,368,9212,191,8298,,7396,,6469,,5846,165,5288,508,4780,686,4538,839,4271,889,3954v102,-432,356,-749,724,-1029c1854,2722,2108,2570,2375,2405v432,-331,838,-661,1041,-1156c3632,830,3937,462,4280,119l4367,xe" fillcolor="#8a317e" stroked="f" strokeweight="0">
                    <v:stroke miterlimit="1" joinstyle="miter"/>
                    <v:path arrowok="t" textboxrect="0,0,4367,11617"/>
                  </v:shape>
                  <v:shape id="Shape 136" o:spid="_x0000_s1183" style="position:absolute;left:12143;top:11453;width:28;height:71;visibility:visible;mso-wrap-style:square;v-text-anchor:top" coordsize="2802,71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" path="m1545,76c1824,,1989,38,2192,229v445,419,610,914,483,1486c2611,2134,2522,2515,2472,2921v-64,762,-127,1550,-127,2337c2319,6033,1977,6515,1265,6769v-50,13,-127,38,-177,64l,7159,,5322r109,-26c236,5207,453,5169,630,5106v482,-191,635,-356,686,-890c1367,3518,1100,2921,770,2337,618,2058,364,1931,59,1968l,1979,,200,1545,76xe" fillcolor="#8a317e" stroked="f" strokeweight="0">
                    <v:stroke miterlimit="1" joinstyle="miter"/>
                    <v:path arrowok="t" textboxrect="0,0,2802,7159"/>
                  </v:shape>
                  <v:shape id="Shape 137" o:spid="_x0000_s1184" style="position:absolute;left:12143;top:11169;width:81;height:409;visibility:visible;mso-wrap-style:square;v-text-anchor:top" coordsize="8083,408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" path="m,l8083,r,40149l6942,39332v-597,-115,-1257,-127,-1842,38c4529,39522,3970,39738,3411,39865v-648,153,-1257,457,-1943,407c1303,40259,1100,40411,935,40500l,40876,,38795r312,-60c579,38735,795,38671,998,38532v407,-242,814,-229,1232,-64c2408,38557,2637,38633,2815,38697v279,63,533,63,762,-89c4173,38278,4605,37833,4872,37147v304,-800,457,-1638,635,-2476c5520,34569,5520,34480,5507,34379v-51,-585,-127,-1169,-178,-1765c5278,31877,5329,31153,5621,30455v114,-242,241,-496,254,-737c5964,29045,6028,28346,6091,27661v51,-483,-25,-940,-177,-1410c5748,25819,5456,25527,5037,25400v-432,-76,-812,-140,-1181,-254c3043,24943,2408,25286,1862,25794v-50,38,-89,76,-102,114c1341,26352,897,26810,477,27254l,27470,,xe" fillcolor="#8a317e" stroked="f" strokeweight="0">
                    <v:stroke miterlimit="1" joinstyle="miter"/>
                    <v:path arrowok="t" textboxrect="0,0,8083,40876"/>
                  </v:shape>
                  <v:shape id="Shape 138" o:spid="_x0000_s1185" style="position:absolute;left:12700;top:11627;width:90;height:54;visibility:visible;mso-wrap-style:square;v-text-anchor:top" coordsize="9029,53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" path="m9029,r,3229l8674,3192v-368,89,-762,165,-1105,292c6528,3827,5499,4221,4470,4563v-431,165,-901,331,-1371,331c2413,4945,1740,4995,1143,5237v-317,101,-610,63,-914,-76c89,5071,,4970,,4830,64,4411,203,4081,635,3928v191,-63,407,-114,610,-152c1677,3649,2146,3611,2566,3459v456,-178,901,-267,1383,-305c4534,3090,5118,2938,5664,2709v445,-203,839,-482,1080,-914c6909,1515,7086,1325,7442,1274v330,-50,496,-254,610,-546c8103,588,8154,449,8217,334l9029,xe" fillcolor="#8a317e" stroked="f" strokeweight="0">
                    <v:stroke miterlimit="1" joinstyle="miter"/>
                    <v:path arrowok="t" textboxrect="0,0,9029,5338"/>
                  </v:shape>
                  <v:shape id="Shape 139" o:spid="_x0000_s1186" style="position:absolute;left:12786;top:11596;width:4;height:7;visibility:visible;mso-wrap-style:square;v-text-anchor:top" coordsize="405,6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" path="m405,r,661l191,562c12,498,,295,165,168l405,xe" fillcolor="#8a317e" stroked="f" strokeweight="0">
                    <v:stroke miterlimit="1" joinstyle="miter"/>
                    <v:path arrowok="t" textboxrect="0,0,405,661"/>
                  </v:shape>
                  <v:shape id="Shape 140" o:spid="_x0000_s1187" style="position:absolute;left:12224;top:11169;width:566;height:912;visibility:visible;mso-wrap-style:square;v-text-anchor:top" coordsize="56681,911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" path="m,l56681,r,29654l56568,29566v-127,-102,-254,-204,-419,-267c56035,29273,55869,29248,55742,29299v-368,203,-724,432,-952,851c54675,30416,54701,30581,54942,30772v114,140,254,254,393,394c55539,31369,55666,31610,55742,31902v89,445,190,889,293,1308c56073,33388,56111,33541,56174,33681r507,259l56681,35874r-482,118c55958,36144,55666,36207,55399,36309v-140,38,-254,76,-381,76c54663,36385,54485,36144,54573,35801v52,-89,115,-152,153,-241c54942,35103,54917,34849,54549,34531v-153,-127,-344,-254,-547,-343c53469,33922,52898,33681,52325,33439v-393,-191,-723,-445,-1003,-762c51450,32321,51742,32169,51894,31940v445,-584,876,-1143,1575,-1422c53863,30353,53977,29756,53723,29413v-204,-292,-204,-571,-140,-889c53634,28245,53684,27965,53634,27686v-38,-368,-191,-610,-610,-736c52834,26873,52605,26810,52377,26746v-521,-114,-1017,-203,-1550,-292c50713,26441,50509,26467,50433,26556v-203,165,-419,368,-495,597c49799,27470,49646,27787,49379,28054v-101,165,-165,330,-253,495c49049,28829,48961,29083,48859,29362v-64,457,-267,851,-572,1232c48223,30696,48135,30823,48034,30937v-547,902,-1156,1816,-1690,2705c46217,33871,46039,34011,45810,34074v-203,38,-355,127,-520,254c45048,34518,44845,34747,44642,34950v-190,229,-254,470,-127,724c44693,35992,44883,36309,45010,36640v204,393,496,558,928,584c46471,37249,47017,37287,47589,37312v266,13,508,-63,648,-279c48516,36665,48795,36297,49024,35916v126,-204,216,-432,330,-623c49747,34696,50002,34620,50624,34925v444,229,940,432,1333,749c52122,35801,52301,35877,52478,35941v254,51,521,101,788,165c53507,36169,53596,36436,53443,36665v-101,101,-203,203,-368,279c52542,37186,51970,37452,51374,37592v-585,165,-1271,178,-1893,229c48795,37884,48185,38074,47716,38608v-305,318,-661,533,-1080,724c46242,39497,45874,39675,45506,39840v-267,101,-496,216,-711,394c44655,40348,44515,40538,44515,40691v-38,470,-38,952,-38,1410c44490,42418,44718,42634,45036,42659v203,26,432,,635,-12c45874,42621,46039,42545,46217,42507v381,-38,661,127,826,470c47233,43459,47017,43929,46471,44082v-254,51,-508,38,-775,38c45354,44133,44985,44094,44642,44133v-406,12,-584,266,-559,672c44109,45060,44159,45326,44210,45606v64,609,331,888,940,888c45531,46494,45925,46393,46281,46317v406,-76,685,177,647,546c46878,47498,46344,47993,45747,48108v-343,38,-699,114,-1029,253c44058,48603,43385,48844,42635,48616v-431,-140,-748,165,-724,609c41911,49593,42039,49898,42090,50216v63,660,266,876,901,939c43335,51206,43626,51206,43918,51232v406,38,623,279,559,660c44452,52260,44312,52591,44033,52857v-204,153,-343,381,-559,559c42941,53886,42521,54534,41899,54927v-89,77,-152,204,-229,305c41518,55664,41175,55804,40769,55893v-305,50,-597,101,-851,228c39537,56324,39143,56413,38724,56502v-191,51,-432,102,-622,191c37759,56845,37708,57099,37974,57366v356,419,839,610,1372,698c39588,58115,39816,58115,40045,57976v292,-204,648,-242,1016,-191c41670,57874,42153,57671,42635,57252v331,-254,661,-445,1055,-559c44159,56553,44515,56248,44757,55804v126,-140,215,-305,317,-457c45290,55092,45531,54927,45874,54902v470,-76,762,229,724,711c46560,55804,46471,55981,46446,56172v-102,432,152,737,609,711c47246,56871,47449,56820,47602,56794v393,-76,711,-38,1041,191c48757,57061,48859,57112,49024,57175v508,77,1029,178,1524,254c51107,57531,51602,57429,52021,57036v267,-229,559,-381,889,-432c53278,56528,53684,56490,54028,56452v545,-51,1066,-90,1638,-115l56681,55544r,35629l,91173,,56681r91,50c586,56972,1107,57112,1691,57099v216,-38,445,,635,13c2808,57137,3278,57201,3596,57226v889,-51,1639,-114,2362,-178c6072,57048,6200,56998,6288,56959v457,-228,902,-469,1334,-685c7762,56172,7952,56045,8117,55943v89,-88,127,-241,89,-368c7965,54813,7545,54229,6695,54102v-318,-51,-686,-89,-1042,-89c5196,54013,4739,54051,4282,54039v-674,-26,-1321,-64,-1995,-128c1818,53873,1412,53696,1030,53480l,52925,,49559r383,-67c662,49428,954,49365,1195,49225v788,-406,903,-965,572,-1651c1729,47434,1640,47308,1564,47218,1221,46774,916,46330,548,45910l,45355,,41309r332,-453c433,40716,446,40538,332,40386l,40149,,xe" fillcolor="#8a317e" stroked="f" strokeweight="0">
                    <v:stroke miterlimit="1" joinstyle="miter"/>
                    <v:path arrowok="t" textboxrect="0,0,56681,91173"/>
                  </v:shape>
                  <v:shape id="Shape 141" o:spid="_x0000_s1188" style="position:absolute;left:12790;top:11169;width:66;height:912;visibility:visible;mso-wrap-style:square;v-text-anchor:top" coordsize="6528,911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" path="m,l6528,r,27107l6224,26860v-394,-50,-648,153,-673,546c5525,27686,5538,27965,5525,28245v-25,838,-63,1663,-89,2489c5424,31026,5475,31318,5525,31585v64,571,76,1130,26,1689c5462,34137,5246,34963,5246,35826v13,178,-51,369,-101,559c5018,37122,4954,37884,5106,38583v102,685,39,1384,153,2057c5348,41364,5335,42101,5373,42837v13,495,13,940,89,1410c5589,45098,5640,45948,5640,46799v,356,-13,686,-115,978c5373,48108,5348,48438,5500,48768v101,381,165,775,140,1181c5601,50584,5475,51219,5640,51841r,140c5589,52502,5538,53010,5475,53543v-89,572,165,1067,393,1549c5881,55156,5931,55194,5983,55232r545,-144l6528,91173,,91173,,55544r788,-617c877,54673,877,54407,737,54178,636,53949,522,53759,382,53543,217,53213,178,52857,343,52515v64,-153,179,-280,242,-420c877,51727,1131,51346,1398,50978v89,-127,165,-292,190,-432c1639,50102,1195,49276,750,49123l,49046,,45817r484,-199c560,45682,661,45745,801,45809v394,216,762,432,1207,647c2198,46546,2477,46634,2706,46672v394,51,724,-76,876,-469c3671,46000,3836,45847,3963,45682v114,-127,241,-241,317,-356c4459,45098,4459,44920,4242,44793v-444,-267,-533,-648,-495,-1080c3760,43523,3786,43332,3811,43129v,-114,25,-241,25,-356c3836,42545,3646,42443,3442,42545v-101,38,-215,102,-304,178c2947,42913,2706,43116,2503,43307v-191,140,-381,305,-648,305c1284,43650,699,43612,90,43421l,43380r,-661l267,42532v241,-190,445,-393,737,-393c1195,42139,1322,41999,1398,41859v648,-749,1232,-1498,1829,-2261c3328,39484,3379,39357,3468,39230v-89,-101,-115,-190,-165,-254c2947,38646,2706,38240,2503,37795v-242,-508,-495,-965,-775,-1435c1461,35916,1067,35661,560,35738l,35874,,33940r585,299c1029,34137,1398,33922,1741,33668v165,-140,215,-305,215,-623c1906,32994,1893,32829,1829,32690v-228,-521,-469,-1042,-698,-1550c966,30823,928,30467,737,30226l,29654,,xe" fillcolor="#8a317e" stroked="f" strokeweight="0">
                    <v:stroke miterlimit="1" joinstyle="miter"/>
                    <v:path arrowok="t" textboxrect="0,0,6528,91173"/>
                  </v:shape>
                  <v:shape id="Shape 142" o:spid="_x0000_s1189" style="position:absolute;left:13115;top:11604;width:39;height:27;visibility:visible;mso-wrap-style:square;v-text-anchor:top" coordsize="3905,26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" path="m3905,r,2100l3302,1933v-495,13,-978,190,-1435,419c1689,2466,1498,2568,1295,2644v-88,26,-241,26,-368,-26c356,2250,,1768,,1044,38,891,191,739,318,790v380,139,736,63,1054,-127c1486,625,1613,650,1740,650,2477,688,3175,409,3823,41l3905,xe" fillcolor="#8a317e" stroked="f" strokeweight="0">
                    <v:stroke miterlimit="1" joinstyle="miter"/>
                    <v:path arrowok="t" textboxrect="0,0,3905,2670"/>
                  </v:shape>
                  <v:shape id="Shape 143" o:spid="_x0000_s1190" style="position:absolute;left:13135;top:11511;width:20;height:15;visibility:visible;mso-wrap-style:square;v-text-anchor:top" coordsize="1962,14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" path="m1962,r,1182l1918,1158c1562,917,1257,828,927,1209v-229,216,-470,140,-736,26c38,1171,,968,127,879,419,689,686,498,965,359l1962,xe" fillcolor="#8a317e" stroked="f" strokeweight="0">
                    <v:stroke miterlimit="1" joinstyle="miter"/>
                    <v:path arrowok="t" textboxrect="0,0,1962,1425"/>
                  </v:shape>
                  <v:shape id="Shape 144" o:spid="_x0000_s1191" style="position:absolute;left:12856;top:11169;width:298;height:912;visibility:visible;mso-wrap-style:square;v-text-anchor:top" coordsize="29890,911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" path="m,l29890,r,26879l29846,26467v-127,-102,-254,-216,-406,-280c29021,25997,28627,25692,28259,25425v-1029,-762,-1969,-1562,-2642,-2679c25566,22657,25478,22568,25401,22454v-216,-293,-520,-445,-889,-445c24347,21984,24207,22009,23928,22009v-115,,-343,,-559,51c22836,22161,22430,22720,22556,23216v115,419,115,812,26,1257c22544,24854,22709,25121,23102,25197v293,63,585,127,838,63c24398,25184,24716,25324,25058,25629v254,355,585,698,927,939c26367,26822,26709,27165,27039,27444v267,242,610,458,915,648c28221,28283,28500,28258,28792,28105v89,-76,241,-140,343,-241l29890,26944r,4120l28792,31636v-774,266,-1587,431,-2349,660c25896,32461,25363,32702,25008,33160v-89,76,-127,140,-216,203c24487,33604,24131,33731,23737,33731v-330,,-533,-178,-710,-406c22963,33274,22963,33261,22912,33236v-165,-13,-305,-26,-406,-26c21845,33147,21210,33134,20575,32957v-534,-153,-1117,-166,-1664,-343l18848,32614v-279,-13,-458,101,-520,368c18238,33185,18238,33401,18352,33579v127,190,255,355,407,533c18962,34341,19153,34646,19241,34950v77,178,166,343,305,470c19852,35852,20321,36055,20842,36081v406,12,775,177,1143,355c22353,36640,22671,37097,22303,37630v-153,203,-293,368,-458,546c21565,38443,21299,38697,21032,38976v-165,203,-317,496,-406,737c20537,39865,20537,40031,20715,40157v203,26,381,39,584,64c21451,40234,21617,40259,21730,40411v293,394,686,381,1080,267c23090,40602,23369,40487,23610,40411v648,-215,699,-177,940,457c24601,40945,24614,41021,24664,41123v52,241,,444,-152,597c24372,41859,24220,41973,24068,42088v-204,178,-432,317,-610,495c23051,43053,22531,43371,21959,43650v-342,140,-711,305,-1041,483c20041,44590,19013,44780,18022,44882v-736,89,-1422,266,-2146,508c15774,45428,15648,45504,15521,45606v-165,139,-89,444,114,520c15838,46177,16080,46203,16245,46203v380,,723,38,1003,253c17642,46698,18022,46761,18429,46723v584,-25,1194,-101,1765,-177c20867,46456,21527,46266,22175,46317v381,13,788,89,1105,305c23445,46761,23458,46965,23369,47142v-254,267,-457,470,-787,635c21096,48514,19623,49225,17984,49733v-1003,318,-2019,737,-3098,635c14365,50343,14009,50952,14162,51346v76,229,203,445,355,635c14949,52705,15114,52819,16168,52705v102,,216,-76,356,-114c16816,52476,17133,52362,17425,52210v483,-267,941,-242,1436,-153c19216,52108,19381,52350,19407,52705v38,178,38,406,-26,572c19255,53810,19407,54318,19458,54826v25,228,190,368,418,305c20182,55042,20473,54927,20817,54788v228,-115,317,-280,177,-534c20880,54000,20867,53721,20918,53429v13,-76,,-191,-38,-280c20626,52502,20880,51994,21337,51536v51,-38,114,-114,190,-203c21921,50927,22721,50635,23458,50648v89,406,152,774,394,1104c23928,51867,23978,52057,23978,52210v14,355,90,724,14,1067c23890,54191,24131,54254,23115,54699v-292,114,-343,368,-152,622c23204,55651,23445,55931,23725,56197v63,89,203,140,267,115c24512,56197,24919,56032,25096,55486v127,-584,305,-1156,432,-1727c25655,53226,25693,52680,25935,52184v50,-127,50,-317,88,-495c26061,51219,26112,50749,26150,50254v26,-483,229,-889,534,-1270c26849,48768,27065,48628,27344,48603v368,-38,762,-114,1105,-216l29890,47887r,2323l29719,50012v-279,-304,-660,-393,-1054,-444c28360,49543,28170,49746,28348,50012v317,699,470,1448,749,2147c29287,52553,29440,52946,29681,53277r209,57l29890,91173,,91173,,55088r319,-84c408,54711,408,54407,408,54102v,-965,-115,-1892,50,-2832c484,51219,484,51155,484,51117v-191,-774,-76,-1511,76,-2260c649,48565,661,48247,802,47980v151,-279,177,-596,101,-888c750,46546,649,46025,522,45491v-152,-482,-152,-914,51,-1397c674,43929,725,43726,674,43536v-127,-432,,-826,114,-1245c928,41897,1017,41478,1157,41059v63,-368,63,-698,-152,-1028c573,39357,573,38659,788,37897v140,-521,229,-1054,369,-1588c1157,36195,1157,36042,1220,35966v330,-406,242,-889,242,-1371c1500,34341,1462,34112,1462,33884,1639,32080,1309,30328,865,28600,788,28245,725,27915,573,27572l,27107,,xe" fillcolor="#8a317e" stroked="f" strokeweight="0">
                    <v:stroke miterlimit="1" joinstyle="miter"/>
                    <v:path arrowok="t" textboxrect="0,0,29890,91173"/>
                  </v:shape>
                  <v:shape id="Shape 145" o:spid="_x0000_s1192" style="position:absolute;left:13155;top:11591;width:63;height:490;visibility:visible;mso-wrap-style:square;v-text-anchor:top" coordsize="6372,490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" path="m6153,r219,62l6372,49009,,49009,,11169r629,172c692,11316,794,11290,895,11252v750,-368,889,-610,521,-1537c1391,9677,1353,9639,1340,9588l,8046,,5723,718,5474v215,-77,330,-229,292,-445c1010,4800,972,4559,959,4330,895,4001,718,3759,451,3556l,3431,,1331,1098,787v572,-266,839,-101,801,572c1860,1829,1912,2273,1987,2756v128,635,191,1257,179,1917c2128,5245,2128,5804,1937,6362v-165,381,88,801,457,864c2725,7264,3080,7137,3322,6921v203,-152,177,-381,189,-597c3525,5778,3525,5181,3639,4635v127,-673,381,-1308,596,-1994c4438,1867,4883,1232,5391,622,5607,368,5861,127,6153,xe" fillcolor="#8a317e" stroked="f" strokeweight="0">
                    <v:stroke miterlimit="1" joinstyle="miter"/>
                    <v:path arrowok="t" textboxrect="0,0,6372,49009"/>
                  </v:shape>
                  <v:shape id="Shape 146" o:spid="_x0000_s1193" style="position:absolute;left:13152;top:11169;width:66;height:422;visibility:visible;mso-wrap-style:square;v-text-anchor:top" coordsize="6671,422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" path="m298,l6671,r,29679l6223,30023v-88,330,-241,648,-406,965c5652,31394,5461,31775,5296,32169v-152,419,-279,863,-381,1283c4814,33731,4979,33909,5258,33922v228,12,432,,648,l5906,33934v152,,317,,508,26l6671,33790r,3694l6109,38595v-165,356,-495,470,-826,267c4838,38583,4483,38290,4509,37681v50,-356,-204,-470,-483,-267c3531,37719,3149,38113,2960,38646v-191,495,-369,1029,-369,1588c2604,40792,2540,41313,2515,41859v-26,38,-26,114,-38,140c2464,42139,2248,42227,2159,42139v-127,-115,-203,-242,-305,-343c1422,41262,940,40792,318,40437,,40272,13,40005,330,39815v127,-39,203,-77,267,-115c1092,39510,1308,39141,1308,38659v,-648,,-1283,51,-1943c1397,36271,1194,35941,813,35712l298,35432r,-1183l927,34023v102,-38,267,-63,419,-63c1969,34023,2337,33642,2654,33147v306,-470,407,-991,432,-1562c3125,30683,2832,29959,2070,29464v-228,-165,-431,-279,-724,-229c1194,29235,1105,29426,1194,29540v25,64,114,89,152,140c1588,29959,1613,30099,1397,30353v-89,114,-203,203,-343,318l298,31064r,-4120l305,26937r-7,-58l298,xe" fillcolor="#8a317e" stroked="f" strokeweight="0">
                    <v:stroke miterlimit="1" joinstyle="miter"/>
                    <v:path arrowok="t" textboxrect="0,0,6671,42227"/>
                  </v:shape>
                  <v:shape id="Shape 147" o:spid="_x0000_s1194" style="position:absolute;left:13218;top:11169;width:752;height:912;visibility:visible;mso-wrap-style:square;v-text-anchor:top" coordsize="75130,911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" path="m,l65275,r,18237l75130,18237r,72936l,91173,,42226r226,65c479,42812,746,43332,657,43917v-13,203,,381,64,584c809,44945,809,45390,644,45834v-126,407,-152,838,-25,1258c784,47561,898,47980,898,48476v,101,13,203,64,279c1191,49390,1139,50038,1038,50673v-140,686,-140,1397,-50,2108c1000,52984,1000,53213,962,53416v-178,762,-254,1537,-203,2337c759,55893,721,56032,708,56172v-13,190,-64,419,-64,635c746,57696,594,58560,250,59385,73,59779,60,60223,73,60642v51,572,406,864,965,788c1280,61392,1508,61341,1736,61290v179,-76,318,-203,369,-406c2207,60465,2295,60058,2295,59639v,-178,,-419,77,-558c2549,58738,2549,58382,2537,58039v-26,-610,-216,-1194,,-1765c2575,56172,2549,56045,2511,55981v-101,-317,-51,-622,64,-914c2663,54826,2702,54610,2651,54381v-76,-203,,-368,127,-546c3070,53594,3083,53238,3121,52857v101,-1321,-127,-2603,-165,-3899c2892,47739,2829,46520,3235,45351v102,-279,102,-546,38,-825c3197,43447,3260,42392,3349,41313v90,-673,420,-1130,1093,-1346c4670,39891,4861,39776,5064,39624v483,-368,597,-978,381,-1550c5229,37605,4835,37376,4366,37198v-432,-152,-826,-254,-1283,51c2854,37440,2663,37325,2549,37046v-113,-216,-190,-470,-304,-711c2156,36144,1991,36042,1787,36055v-177,26,-330,64,-469,127c721,36449,264,36868,22,37440l,37484,,33790r340,-224c594,32931,898,32296,988,31610v50,-393,113,-711,355,-1054c1483,30366,1610,30163,1724,29959v114,-177,63,-355,-127,-495c1318,29273,1000,29185,644,29185l,29679,,xe" fillcolor="#8a317e" stroked="f" strokeweight="0">
                    <v:stroke miterlimit="1" joinstyle="miter"/>
                    <v:path arrowok="t" textboxrect="0,0,75130,91173"/>
                  </v:shape>
                  <v:shape id="Shape 148" o:spid="_x0000_s1195" style="position:absolute;left:13134;top:11573;width:11;height:9;visibility:visible;mso-wrap-style:square;v-text-anchor:top" coordsize="1105,8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" path="m915,26c978,,1042,64,1054,127v51,38,51,152,13,191c915,559,648,711,394,800,229,838,13,686,,470,26,419,51,305,127,292,356,165,636,89,915,26xe" fillcolor="#8a317e" stroked="f" strokeweight="0">
                    <v:stroke miterlimit="1" joinstyle="miter"/>
                    <v:path arrowok="t" textboxrect="0,0,1105,838"/>
                  </v:shape>
                  <v:shape id="Shape 149" o:spid="_x0000_s1196" style="position:absolute;left:12119;top:11614;width:37;height:55;visibility:visible;mso-wrap-style:square;v-text-anchor:top" coordsize="3721,54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" path="m3035,114c3429,,3721,254,3658,648v-76,444,-178,838,-445,1193c2819,2387,2693,2997,2845,3670v89,381,,724,-64,1118c2731,5258,2401,5461,1804,5461,1625,5436,1295,5347,978,5283,736,5207,546,5118,292,5029,64,4940,,4788,89,4521v64,-152,165,-330,292,-470c953,3289,1334,2413,1753,1562v63,-190,114,-406,165,-597c1943,711,2057,546,2248,457,2528,343,2781,203,3035,114xe" fillcolor="#8a317e" stroked="f" strokeweight="0">
                    <v:stroke miterlimit="1" joinstyle="miter"/>
                    <v:path arrowok="t" textboxrect="0,0,3721,5461"/>
                  </v:shape>
                  <v:shape id="Shape 150" o:spid="_x0000_s1197" style="position:absolute;left:11136;top:11520;width:60;height:95;visibility:visible;mso-wrap-style:square;v-text-anchor:top" coordsize="6007,95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" path="m4611,127v101,,279,38,406,51c5614,292,5855,559,5906,1194v76,1702,101,3416,-51,5118c5817,6795,5753,7290,5614,7798,5474,8522,4903,8954,4115,8890v-356,-25,-698,-38,-1004,229c2274,9423,1410,9525,521,9398,330,9335,115,9271,,9017,203,8636,533,8306,940,8090v826,-457,1702,-825,2654,-965c3912,7074,4090,6934,4115,6642v64,-330,114,-647,102,-990c4217,5220,3925,5042,3480,5068v-572,25,-1194,63,-1740,50c1474,5093,1245,5080,1029,5220v-152,89,-292,63,-483,-51c330,4978,330,4712,533,4509v115,-77,229,-165,318,-191c1410,4140,1981,3950,2553,3785v216,-76,470,-64,686,-102c4039,3518,4204,3340,4318,2553v127,-597,89,-622,-483,-762c3163,1651,2528,1765,1842,1867v-153,26,-279,127,-394,241c1308,2197,1181,2235,1029,2197,877,2159,762,2070,762,1905,813,1524,851,1143,966,775v63,-318,279,-546,647,-559c2616,127,3594,,4611,127xe" fillcolor="#8a317e" stroked="f" strokeweight="0">
                    <v:stroke miterlimit="1" joinstyle="miter"/>
                    <v:path arrowok="t" textboxrect="0,0,6007,9525"/>
                  </v:shape>
                  <v:shape id="Shape 151" o:spid="_x0000_s1198" style="position:absolute;left:18248;top:6112;width:1686;height:1423;visibility:visible;mso-wrap-style:square;v-text-anchor:top" coordsize="168593,1423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" path="m32889,238c34128,,35420,508,36360,1930v3493,5284,9398,7100,14097,10542c57582,17640,65354,21946,72390,27216v8459,6376,17158,12865,25311,19660c99758,48565,100317,48971,102248,47625v3466,-2502,6502,-4077,10833,-4331c116408,43117,119837,43866,123165,43713v4000,-203,7988,-800,11976,-1447c137770,41821,137541,40005,136525,38138v-2134,-3810,-2515,-7899,-1219,-11938c136068,23889,137351,21514,139091,19837v2234,-2158,4914,-558,6832,889c151016,24600,155981,28639,160820,32817v6109,5258,7773,14846,4089,22060c164491,55664,164033,56515,163843,57366v-1016,4623,-2388,6096,-6897,5842c151778,62929,146659,61989,141491,61557v-3671,-343,-7367,-318,-11075,-445c127051,60960,123647,60693,120269,60693v-1296,,-3124,445,-3620,965c115481,62814,116598,63754,117449,64732v2262,2680,5461,6185,8001,8598c134989,82487,142837,91935,148463,98374v7124,8205,8954,12319,9792,16510c159689,121996,158762,126276,156718,130683v-2235,4699,-5016,10973,-14986,11367c134086,142367,130467,141973,128181,138735v-2210,-3124,-3315,-10427,-3747,-12078c122060,117602,116548,112052,111696,105436v-2870,-3912,-5613,-6858,-9829,-10808c100978,93789,99899,92443,98590,93142v-7468,4089,-23102,13233,-36982,16713c37465,115875,17678,111773,9004,106198,2959,102299,89,95695,,89535,,87389,1639,80823,4229,74486v1054,-2553,5029,-178,6502,-5207c12624,62624,17920,54966,19024,54343v953,-533,1779,-876,3125,-228c23571,54737,21692,59068,21209,61316v-520,2222,-3772,12331,-838,19723c23254,88291,26339,89522,28422,90437v2719,1168,15151,1930,24715,114c65227,88278,89992,79946,83477,74041,79566,70688,76212,66751,72251,63424,59919,53150,44221,44958,32004,34557,30569,33350,29528,31674,28308,30213,22796,23787,22961,12675,27889,6096v698,-965,1346,-1994,1854,-3074c30467,1461,31652,476,32889,238xe" fillcolor="#8a317e" stroked="f" strokeweight="0">
                    <v:stroke miterlimit="1" joinstyle="miter"/>
                    <v:path arrowok="t" textboxrect="0,0,168593,142367"/>
                  </v:shape>
                  <v:shape id="Shape 152" o:spid="_x0000_s1199" style="position:absolute;left:19712;top:5421;width:1422;height:1078;visibility:visible;mso-wrap-style:square;v-text-anchor:top" coordsize="142177,10773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" path="m41478,660c47155,,51994,1778,56414,4991v3302,2413,4241,6515,1675,9919c55258,18707,51574,21844,48285,25324v-736,787,-1320,1740,-1968,2616c47181,28486,47955,29286,48920,29528v6529,1803,12941,698,19317,-877c74244,27191,79984,27762,85204,31369v330,241,699,419,1016,648c88112,33376,91440,34633,91580,36157v304,3213,-623,6718,-1779,9843c86741,54026,79832,57976,72479,61290v-2870,1271,-9055,4407,-9665,4661c67970,67158,98158,73089,105105,74028v6935,928,11011,407,13653,38c121374,73685,122644,73571,123609,71996v610,-990,-89,-4114,165,-4686c123927,66929,125082,67285,125438,67437v241,89,2210,813,4331,2350c131737,71196,134328,73165,136982,76441v2578,3188,4166,7582,4483,8891c142177,87973,141440,93663,139929,96165v-179,317,-941,2692,-2934,4775c136131,101816,133680,103937,132944,104331v-1410,749,-4281,2908,-9107,3352c123025,107734,117958,107467,116294,106782v-2553,-1080,-4851,-2604,-6870,-4458c108496,101486,107353,100952,106413,100114v-902,-838,-5893,-4242,-7924,-4838c88532,92329,25438,67602,25438,67602v,,-6832,-3149,-6553,-5334c19050,61049,25832,58928,26098,57734v191,-851,5246,292,7277,572c35014,58522,42596,60465,42596,60465v,,5791,2096,4255,-3988c46012,49454,46609,42659,50317,36398v457,-749,762,-2121,369,-2692c50305,33122,48958,32931,48044,32982v-6248,508,-11379,2921,-15456,7988c30645,43371,27636,44996,24879,46622v-2933,1740,-6058,3137,-9169,4559c12256,52731,10440,52083,7531,49619,3390,46127,2083,41656,1905,36525,1854,34658,1219,32817,927,30950,,24473,3746,20079,8013,16142v2490,-2311,5475,-4077,8256,-6083c24092,5398,32271,1715,41478,660xe" fillcolor="#8a317e" stroked="f" strokeweight="0">
                    <v:stroke miterlimit="1" joinstyle="miter"/>
                    <v:path arrowok="t" textboxrect="0,0,142177,107734"/>
                  </v:shape>
                  <v:shape id="Shape 153" o:spid="_x0000_s1200" style="position:absolute;left:19423;top:5865;width:1224;height:1252;visibility:visible;mso-wrap-style:square;v-text-anchor:top" coordsize="122427,12517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" path="m1588,369c3136,750,24803,10440,31699,13919v5512,2782,24689,11621,41046,23660c89052,49619,91071,52680,99796,61671v9563,9843,17298,22391,19850,32106c121145,99454,122427,107340,118313,113551v-3201,4826,-6947,7340,-9944,8877c104254,124543,100406,125171,96559,124963v-3846,-207,-7692,-1252,-11800,-2484c69266,117818,59817,106515,55613,100851v-533,-724,-6464,-9157,-6959,-9868c47599,89357,47878,88062,47854,87351v-51,-711,-64,-1029,266,-1245c48171,86068,48196,86043,48222,86030v139,-38,418,-64,901,152c49834,86551,61734,93218,70764,97143v8001,3441,16599,5918,20295,6692c94767,104597,105245,104559,108382,101562v3810,-3569,3670,-7988,1574,-11938c105054,80328,89852,65164,76314,54369,71145,50279,53403,38545,40716,34138,35560,32347,30823,30112,25933,27381,19177,23647,13677,18733,9754,11989,8699,10211,1308,2388,673,1486,38,584,,,1588,369xe" fillcolor="#8a317e" stroked="f" strokeweight="0">
                    <v:stroke miterlimit="1" joinstyle="miter"/>
                    <v:path arrowok="t" textboxrect="0,0,122427,125171"/>
                  </v:shape>
                  <v:shape id="Shape 154" o:spid="_x0000_s1201" style="position:absolute;left:18760;top:5603;width:560;height:410;visibility:visible;mso-wrap-style:square;v-text-anchor:top" coordsize="56032,409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" path="m35103,1054c38532,,42646,711,46368,1181v1676,216,3187,1854,4534,2705c52197,7429,53289,10516,54407,13614v152,458,177,991,368,1448c56032,18161,55359,19838,52197,21311,43561,25336,34975,29451,26264,33338v-3772,1676,-7468,3225,-10745,5918c13811,40691,11982,40964,10390,40343,8798,39722,7442,38208,6680,36068,5728,33465,4128,31077,3111,28473,,20396,2197,13932,9982,10465,18173,6845,26556,3670,35103,1054xe" fillcolor="#8a317e" stroked="f" strokeweight="0">
                    <v:stroke miterlimit="1" joinstyle="miter"/>
                    <v:path arrowok="t" textboxrect="0,0,56032,40964"/>
                  </v:shape>
                  <v:shape id="Shape 155" o:spid="_x0000_s1202" style="position:absolute;left:2102;top:5290;width:2704;height:2406;visibility:visible;mso-wrap-style:square;v-text-anchor:top" coordsize="270472,2406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" path="m163284,1524v9855,1296,18212,5829,25730,12205c191656,15977,194932,17539,197510,19850v5919,5359,11786,10821,17400,16523c219672,41224,224295,46253,228498,51562v7328,9284,15456,17958,21019,28562c252718,86233,256807,91986,259334,98361v2362,5982,3899,12523,4458,18949c264389,124054,263144,130899,257137,135496v-5143,3899,-10935,6350,-17424,6769c237528,142418,236639,141186,237732,139281v482,-838,-4814,-1105,-4826,-1854c232867,136296,234188,135814,233325,134849v-1550,-1690,-1334,-661,-2922,126c227432,136411,226301,136627,223241,137833v-2032,800,-2629,2019,-915,3543c225438,144145,228778,146672,231877,149492v1829,1664,3137,3911,5041,5423c240703,157886,260490,172034,266205,176619v1651,1333,2807,3391,3835,5309c270472,182702,270320,184328,269773,184925v-520,546,-2120,546,-2933,139c264122,183782,261557,182144,258940,180683v-12242,-6731,-24206,-13526,-35979,-21565c217208,155219,211633,151244,206096,147117v-3429,-2527,-4103,-2197,-5233,1727c198806,155766,198501,158331,196507,165557v-825,2997,-2006,6096,-3975,8636c191656,175387,188671,175552,187071,175743v-1333,139,-3518,381,-5283,-229c180696,175158,179578,173749,179108,172580v-2692,-6718,-5181,-13525,-7760,-20269c170828,150978,170117,149708,169228,147879v-902,1194,-1474,1740,-1727,2400c165760,154483,161798,155588,158064,156553v-3327,863,-6553,-1334,-7848,-4623c147181,144031,144183,136169,141275,128270v-927,-2616,-2273,-3505,-5207,-3073c132855,125654,129401,125666,126251,124955v-1981,-457,-3950,-2337,-5106,-4114c119253,117932,117970,114630,116497,111442v,-63,-12,-139,-25,-215c116472,111176,116459,111138,116459,111087v343,-1270,762,-2540,1054,-3823c118237,103683,120726,102438,123952,104102v343,190,699,609,1054,597c127508,104496,130124,104508,132474,103721v508,-178,343,-3455,-102,-5144c130747,92304,127762,86741,123800,81534v-1804,-2400,-2337,-5829,-3112,-8903c120447,71717,121184,70218,121920,69456v4331,-4419,15355,-4521,20181,-647c147104,72847,149378,78549,151917,84087v724,1486,1461,3124,3214,1955c160503,82448,164707,84988,169177,87909v3619,2325,4750,5512,4712,9462c173787,106896,176378,116002,178346,125209v153,813,1219,1435,1816,2159c180505,126302,181344,125209,181153,124206v-305,-1943,-1308,-3772,-1740,-5715c178715,115202,183909,109614,187097,110134v3352,559,6680,1270,10020,1982c199682,112649,201714,113881,202845,116446v1231,2744,2514,5512,4051,8090c209245,128460,211315,132537,214948,135395v1587,1219,2692,2464,4521,1130c227064,131051,234569,125540,239890,117602v1715,-2565,2325,-4902,1436,-7887c238747,100990,234518,92989,229819,85318,222529,73406,213055,63119,203962,52603v-2921,-3416,-5423,-7327,-8775,-10312c189319,37008,183185,31915,176759,27331v-12357,-8802,-23952,-9411,-35217,126c127686,39179,121526,55054,117577,71984v-1778,7683,-2375,15646,-3277,23482c114046,97777,114326,100203,114681,102527v419,2858,1156,5715,1778,8560c116421,111138,116408,111189,116383,111239v38,64,76,153,114,203c116891,116053,116992,120714,117729,125247v1080,6846,2947,13564,3810,20409c122124,150165,121730,154826,121247,159372v-190,1575,-1791,3163,-3010,4458c114491,167716,113132,171615,118288,174689v6121,3644,12205,7327,18402,10807c146685,191097,156616,196748,166865,201892v4496,2286,9602,3480,14479,4978c189446,209347,195771,214516,201549,220409v2159,2235,1994,4635,-267,7594c199060,230822,196812,233604,194501,236347v-496,584,-1219,1219,-1918,1346c186932,238684,181344,239675,175654,240487v-1105,153,-2451,-140,-3467,-673c162090,234607,151892,229616,142101,223914v-10173,-5918,-19952,-12459,-29731,-18961c106007,200711,99784,195974,95923,189293v-4381,-7594,-6997,-15951,-6654,-25006c89370,161722,88913,159360,91288,157518v470,-343,597,-1524,444,-2235c89815,146799,89307,137897,84811,130137,80594,122872,76213,115697,71781,108547v-1296,-2108,-2972,-1981,-5042,-381c60757,112725,47473,111011,42672,105347,39167,101219,40005,96406,41415,92177v1625,-4839,1473,-9653,1753,-14517c43282,76073,43168,74460,43282,72860v292,-3988,-2756,-6147,-4915,-8636c33439,58585,28435,52946,23013,47739,19647,44501,15507,42215,10579,41389,4496,40335,,30924,4077,24663,11278,13576,21781,11278,33871,11722v5131,203,9246,2400,13233,5118c50432,19076,51753,24765,53937,21539v864,-1232,1841,-3772,2642,-5435c58014,13107,57429,10782,60071,9360,62814,7900,64910,7900,67501,7366v2718,-533,5537,318,8077,1765c78994,11075,81039,13551,82855,16993v2845,5461,610,9957,-597,15100c81509,35268,78905,38545,77927,41694v-1295,3963,-2400,8484,-1752,12370c77610,63348,80112,72504,87211,79515v1994,1981,3670,4242,5639,6274c95022,88036,96126,87821,96939,84811v1677,-6490,3302,-13030,4725,-19596c106414,43840,115761,24905,132334,10401,140932,2870,151714,,163284,1524xe" fillcolor="#8a317e" stroked="f" strokeweight="0">
                    <v:stroke miterlimit="1" joinstyle="miter"/>
                    <v:path arrowok="t" textboxrect="0,0,270472,240640"/>
                  </v:shape>
                  <v:shape id="Shape 156" o:spid="_x0000_s1203" style="position:absolute;left:5046;top:2371;width:1940;height:2517;visibility:visible;mso-wrap-style:square;v-text-anchor:top" coordsize="194056,2516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" path="m120551,109v3639,-109,7351,910,10208,3018c135344,6518,137935,11230,139649,16361v584,1752,-343,4178,-1042,6134c136830,27537,132321,29963,128410,33112v-5042,4064,-9411,8979,-14085,13500c107861,52784,101219,58766,95034,65218v-3048,3111,-5436,6921,-7747,10655c83896,81309,79997,86681,77889,92599v-2718,7505,-4267,15481,-5461,23368c71463,121987,71539,128184,71666,134318v51,3010,1219,6058,2032,9055c73863,144008,74714,144440,75285,144961v432,-660,1143,-1308,1296,-2019c77127,139284,77152,135474,78143,131956v1029,-3632,2972,-6972,4432,-10465c84988,115865,87097,110125,89751,104651v3010,-6286,5702,-13106,12484,-16459c105689,86465,109449,85118,113221,84319v4102,-864,8648,3466,9626,8673c123609,97222,124346,101489,124765,105756v432,4369,559,8789,559,13195c125324,123727,128219,126686,131750,128819v4165,2528,5944,6071,6071,11062c137973,145418,136360,150092,133591,154613v-457,686,-610,1841,-355,2578c135560,163338,137897,169497,140475,175568v1015,2464,2540,2578,4686,457c149403,171771,153403,167212,157874,163211v5562,-5042,12065,-8814,19659,-9817c186487,152213,194056,157394,192532,168316v-991,7138,-5309,12472,-8903,18174c182118,188916,180010,189195,179134,189855v-903,699,-2477,2667,-3252,3658c175577,193945,174917,194821,174308,194643v-318,-89,-115,-723,12,-952c174930,192421,177431,186147,178143,183340v788,-2806,1371,-6019,-648,-6845c175882,175822,173787,176482,171399,177676v-5029,2527,-10401,8065,-14732,13945c154559,194466,154432,196714,156540,199609v4242,5829,8243,11900,14275,16180c172872,217250,173622,219167,172834,221834v-508,1753,-127,3759,-76,5664c172847,230000,172847,232350,169685,233213v-800,229,-1765,1156,-2045,1956c166903,237620,165278,237861,163182,237404v-3150,-660,-7099,-1409,-9424,-1930c153289,235385,152451,235182,152133,234775v-3365,-3721,-5753,-6972,-7798,-9525c142303,222698,141008,219065,140093,218227v-634,940,-2031,4598,-2437,5614c135344,230165,133566,236706,130823,242827v-2807,6223,-4839,8865,-10656,8395c115252,250828,107798,245456,107671,240897v-90,-1435,-890,-2845,-1372,-4268c105054,232896,105702,229403,107988,226355v2362,-3073,2185,-1918,3124,-838c113245,227981,116090,224882,118008,222558v5893,-7163,8789,-15697,11684,-24245c130086,197171,130137,195634,129667,194554v-3061,-7061,-5487,-14465,-10275,-20726c117868,171821,116903,172279,115710,173815v-534,712,-877,1588,-1423,2299c111226,180000,106235,180127,104038,175746v-3555,-7214,-6489,-14910,-3251,-23114c103531,145761,107074,139195,109690,132274v3937,-10313,7925,-20638,8140,-31903c117830,99292,117386,97666,116624,97323v-749,-355,-2286,254,-3175,864c108102,101971,105168,107623,102286,113287v-5258,10300,-7519,21552,-9665,32766c92050,148974,93510,152276,94056,155400v394,2019,851,4026,1194,6058c95593,163503,95846,165560,96113,167618v204,1486,495,2972,521,4458c96698,176063,96622,180051,96634,184052v26,2692,-292,5270,-2819,6908c91211,192649,88569,191760,86068,190605v-6350,-2972,-9970,-8611,-13119,-14440c68580,168088,66624,159312,66345,150130v-661,-18529,2108,-36614,6616,-54509c73457,93640,74562,90706,73660,89805v-203,-216,-1321,-495,-2528,1511c65075,100537,59626,108931,53645,118202v-915,1435,-1638,2984,-2553,4420c43929,133709,40272,146510,33972,158029v-4406,8078,-8699,16244,-13144,24295c18351,186820,14211,188204,9296,187735,4763,187303,2121,184496,419,180584,38,179644,,178413,190,177371v1092,-7467,3874,-14224,7951,-20599c11481,151552,14160,145901,17107,140427v4318,-7937,8483,-15938,12941,-23800c31534,113986,64491,61903,70408,53559,75933,45787,81864,38332,87909,30940,94006,23498,100483,16373,106743,9058v1435,-1676,2477,-3708,4039,-5194c113348,1457,116913,219,120551,109xe" fillcolor="#8a317e" stroked="f" strokeweight="0">
                    <v:stroke miterlimit="1" joinstyle="miter"/>
                    <v:path arrowok="t" textboxrect="0,0,194056,251692"/>
                  </v:shape>
                  <v:shape id="Shape 157" o:spid="_x0000_s1204" style="position:absolute;left:5104;top:2439;width:626;height:626;visibility:visible;mso-wrap-style:square;v-text-anchor:top" coordsize="62560,626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" path="m31953,178v4394,152,8700,1956,12980,3226c53810,5994,57391,13424,60465,21018v2095,5157,-572,9462,-4115,12967c51473,38811,46075,43066,39078,44424v-4267,852,-5372,4445,-6845,7709c31102,54788,28943,62624,27597,62281v-1308,-343,-292,-8103,-330,-11036c27241,48336,27368,45428,27406,42519v51,-2298,-1219,-3073,-3289,-3441c22403,38760,20828,37884,19202,37262v-2108,-800,-4216,-2058,-6426,-2286c3975,34023,,22822,3505,16129,5042,13221,6223,10071,6998,6896,7975,2730,11481,2413,14440,1892,20206,901,26124,,31953,178xe" fillcolor="#8a317e" stroked="f" strokeweight="0">
                    <v:stroke miterlimit="1" joinstyle="miter"/>
                    <v:path arrowok="t" textboxrect="0,0,62560,62624"/>
                  </v:shape>
                  <v:shape id="Shape 158" o:spid="_x0000_s1205" style="position:absolute;left:9338;top:3251;width:102;height:317;visibility:visible;mso-wrap-style:square;v-text-anchor:top" coordsize="10209,3176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" path="m10209,r,31762l9584,31625c7982,30621,6541,29097,5703,27452,4788,25687,3810,23921,2693,22232,,17939,775,10142,4776,4986,6083,3271,8077,2090,9487,465l10209,xe" fillcolor="#8a317e" stroked="f" strokeweight="0">
                    <v:stroke miterlimit="1" joinstyle="miter"/>
                    <v:path arrowok="t" textboxrect="0,0,10209,31762"/>
                  </v:shape>
                  <v:shape id="Shape 159" o:spid="_x0000_s1206" style="position:absolute;left:9361;top:2788;width:79;height:166;visibility:visible;mso-wrap-style:square;v-text-anchor:top" coordsize="7961,166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" path="m7961,r,16602l2642,15661c445,14302,,12512,1105,10251l7961,xe" fillcolor="#8a317e" stroked="f" strokeweight="0">
                    <v:stroke miterlimit="1" joinstyle="miter"/>
                    <v:path arrowok="t" textboxrect="0,0,7961,16602"/>
                  </v:shape>
                  <v:shape id="Shape 160" o:spid="_x0000_s1207" style="position:absolute;left:9014;top:1573;width:426;height:805;visibility:visible;mso-wrap-style:square;v-text-anchor:top" coordsize="42632,804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" path="m42632,r,31387l38036,28886v-381,-355,-1244,-520,-1778,-355c35966,28607,35928,29521,35814,29851v152,445,229,636,305,826c38252,36481,40360,42323,42532,48140r100,122l42632,80498r-244,-29c40570,79493,39135,77781,37985,75254v-786,-1752,-1739,-2908,-3606,-1575c32182,75292,29946,74682,27495,74492,18834,73845,14148,68041,10541,61310,8395,57296,7112,52737,5994,48292,4140,41015,2248,33662,1206,26232,,17532,8280,10687,15202,10929v7099,253,13423,3289,16598,10540c32144,22219,32715,22892,33159,23591v318,-90,648,-153,978,-216c34277,22422,34595,21431,34468,20555,33604,13685,36055,7957,40335,2813l42632,xe" fillcolor="#8a317e" stroked="f" strokeweight="0">
                    <v:stroke miterlimit="1" joinstyle="miter"/>
                    <v:path arrowok="t" textboxrect="0,0,42632,80498"/>
                  </v:shape>
                  <v:shape id="Shape 161" o:spid="_x0000_s1208" style="position:absolute;left:9150;top:908;width:290;height:529;visibility:visible;mso-wrap-style:square;v-text-anchor:top" coordsize="29068,528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" path="m29068,r,48295l23457,51551v-3366,889,-6922,1346,-10439,1346c9868,52897,6668,52236,3632,51386,1333,50750,,46204,1092,42508v927,-3150,2591,-6070,3607,-9195c6972,26532,10528,20486,14884,14987,18726,10180,22733,5538,27163,1378l29068,xe" fillcolor="#8a317e" stroked="f" strokeweight="0">
                    <v:stroke miterlimit="1" joinstyle="miter"/>
                    <v:path arrowok="t" textboxrect="0,0,29068,52897"/>
                  </v:shape>
                  <v:shape id="Shape 162" o:spid="_x0000_s1209" style="position:absolute;left:9440;top:744;width:1022;height:2834;visibility:visible;mso-wrap-style:square;v-text-anchor:top" coordsize="102161,28336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" path="m31968,915c38699,318,45316,,51857,2388v7899,2845,13182,8788,17526,15443c72367,22416,75224,27470,76469,32690v1474,5842,2032,12306,1181,18237c75771,64021,73129,77026,70068,89865v-1562,6579,-4546,12840,-7264,19088c60670,113919,57863,118593,55603,123520v-902,1969,-1182,4217,-1613,6388c52428,137719,48212,142710,40070,144552v-7251,1663,-10794,7035,-10400,14528c29860,162675,30356,166256,30825,169837v292,2261,1626,2718,4001,1245c38178,169050,41315,166662,44795,164897v3835,-1956,7887,-3518,11964,-4915c60315,158801,63655,160782,64772,164364v356,1054,509,2184,1016,3149c70131,175946,65776,185522,58435,190691v-5651,4025,-10617,9118,-15507,14109c38255,209563,39232,215519,40833,221247v711,2489,1803,4915,3124,7150c44401,229184,46154,229870,47081,229616v8484,-2311,16815,-5346,25451,-7112c77599,221463,83060,222110,88331,222364v3086,165,6210,775,9157,1651c101323,225171,102161,227368,101234,231343v-978,4090,-1422,8306,-2528,12345c97830,246952,96446,250114,95075,253213v-356,851,-1334,1537,-2185,1994c90312,256578,87759,257963,85041,259030v-1104,431,-2552,266,-3835,113c77460,258674,73789,257886,70043,257582v-10440,-864,-20028,2019,-29147,6870c37188,266433,33073,267678,29441,269748v-5143,2896,-9919,6414,-15050,9322c11204,280861,7711,282334,4218,283363l,282440,,250678r13033,-8387c15484,240627,16297,238392,15865,235534v-509,-3302,-953,-6591,-1245,-9880c14429,223291,13502,222441,11127,223012l,221044,,204443r6581,-9841c11051,190830,12766,185877,12181,180036v-393,-4103,-355,-8230,-838,-12307c10950,164262,9832,163678,6454,164199l,163423,,131187r1082,1337c1577,132588,2428,131953,2631,131432v1511,-3721,3086,-7416,4153,-11252c7051,119291,5628,117043,4739,116891l,114312,,82925,1146,81521v1180,-1549,2044,-2895,597,-5105c1082,75349,1831,73152,2288,71577v737,-2463,1232,-5232,2769,-7150c7889,60820,15979,60249,19725,63094v1728,1321,3302,1511,4915,355c31701,58446,37822,62218,43945,65468v774,433,1612,1791,1562,2681c45214,72428,44745,76721,44033,80963v-165,1257,-1270,2425,-2108,3480c38255,89091,34292,93485,30876,98323v-2896,4141,-3150,9208,-3327,14161c27473,115011,28768,115913,31206,115303v1372,-317,2807,-863,4165,-711c41252,115088,44389,110744,46027,105397v2311,-7455,4813,-14922,6426,-22542c54130,74930,55095,66828,55869,58763v445,-4661,305,-9449,-203,-14097c54980,38659,52682,33236,48021,29045,44668,25984,41773,25565,37556,27318,26672,31877,18849,39865,12219,49314,8638,54407,4980,59487,955,64160l,64715,,16420,12918,7074c15890,5524,19281,4788,22520,3759v2375,-762,4800,-1371,7187,-2082c30483,1448,31206,965,31968,915xe" fillcolor="#8a317e" stroked="f" strokeweight="0">
                    <v:stroke miterlimit="1" joinstyle="miter"/>
                    <v:path arrowok="t" textboxrect="0,0,102161,283363"/>
                  </v:shape>
                  <v:shape id="Shape 163" o:spid="_x0000_s1210" style="position:absolute;left:8685;top:3270;width:26;height:311;visibility:visible;mso-wrap-style:square;v-text-anchor:top" coordsize="2608,311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" path="m2608,r,31132l2604,31128c,25286,572,19330,1130,13348l2608,xe" fillcolor="#8a317e" stroked="f" strokeweight="0">
                    <v:stroke miterlimit="1" joinstyle="miter"/>
                    <v:path arrowok="t" textboxrect="0,0,2608,31132"/>
                  </v:shape>
                  <v:shape id="Shape 164" o:spid="_x0000_s1211" style="position:absolute;left:8422;top:2428;width:289;height:677;visibility:visible;mso-wrap-style:square;v-text-anchor:top" coordsize="28947,677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" path="m28947,r,23238l25293,27571v-1722,3040,-2719,6459,-2547,10460c22885,40685,25527,43771,27839,44152r1108,-834l28947,67715,27559,66263c17488,67584,10693,63037,5004,55011,,47988,,40901,2260,33281,5867,21038,11785,10192,22275,2572l28947,xe" fillcolor="#8a317e" stroked="f" strokeweight="0">
                    <v:stroke miterlimit="1" joinstyle="miter"/>
                    <v:path arrowok="t" textboxrect="0,0,28947,67715"/>
                  </v:shape>
                  <v:shape id="Shape 165" o:spid="_x0000_s1212" style="position:absolute;left:8317;top:1594;width:394;height:564;visibility:visible;mso-wrap-style:square;v-text-anchor:top" coordsize="39463,564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" path="m39463,r,45429l30708,52462c25209,56412,16878,55307,12357,50354,11278,49173,10109,47954,8725,47204,4763,44995,2463,41349,1270,37349,,33057,1130,28510,4090,25195v3086,-3492,6832,-6464,10540,-9296c19203,12457,23888,9218,28753,6209l39463,xe" fillcolor="#8a317e" stroked="f" strokeweight="0">
                    <v:stroke miterlimit="1" joinstyle="miter"/>
                    <v:path arrowok="t" textboxrect="0,0,39463,56412"/>
                  </v:shape>
                  <v:shape id="Shape 166" o:spid="_x0000_s1213" style="position:absolute;left:8711;top:1531;width:481;height:2132;visibility:visible;mso-wrap-style:square;v-text-anchor:top" coordsize="48091,2132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" path="m18576,775v4750,825,7429,4241,8356,8128c28482,15558,29041,22644,25688,28981v-2044,3848,-3797,7620,-4800,11875c19211,48095,19046,55372,19783,62712v648,6681,1346,13361,2247,20028c22170,83985,23021,85369,23986,86233v3569,3200,5029,7455,5017,11862c28952,106185,28647,114325,27632,122339v-1156,9449,-3252,18771,-4852,28143c21827,155918,21103,161392,20189,166840v-369,2273,-1130,4470,-1422,6744c18652,174358,19389,175247,19694,176098v800,-508,1765,-876,2286,-1575c26882,167818,28939,159919,31124,152070v2184,-7709,4406,-15431,6401,-23190c40052,119190,42376,109423,44878,99695v280,-1029,521,-2883,1600,-2870c47710,96838,48091,98971,48078,100063v-25,1842,-851,3671,-1079,5550c46313,111277,45729,116967,45119,122644v-12,292,-991,11595,-1918,16865c41983,146215,40827,152959,39328,159601v-953,4470,-2642,8788,-3746,13246c32661,185052,28470,196723,20367,206527v-1778,2147,-3835,4369,-6223,5500c11553,213246,8655,212934,6084,211604l,205071,,173939,1635,159169,,157459,,133062r4022,-3027c4518,129134,4797,127953,4924,126886v469,-3874,901,-7786,1257,-11685c6308,113627,6092,111989,6028,109550v-863,-165,-2324,-851,-2781,-419l,112982,,89744,4924,87846v4597,-991,7150,-3175,6706,-7950c10918,72593,9927,65316,9140,58814,8276,55499,7794,52908,6867,50495,5825,47892,4746,47828,2676,49581l,51730,,6301,6181,2718c10144,165,14170,,18576,775xe" fillcolor="#8a317e" stroked="f" strokeweight="0">
                    <v:stroke miterlimit="1" joinstyle="miter"/>
                    <v:path arrowok="t" textboxrect="0,0,48091,213246"/>
                  </v:shape>
                  <v:shape id="Shape 167" o:spid="_x0000_s1214" style="position:absolute;left:12323;top:1569;width:1687;height:1398;visibility:visible;mso-wrap-style:square;v-text-anchor:top" coordsize="168758,1398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" path="m132741,2223v7468,1498,14046,4876,19418,10210c156769,17031,157493,23216,158065,29388v152,1664,368,3340,698,4991c159563,38456,158153,42951,156312,46393v-1296,2324,-7290,14224,-12992,22022c138430,75044,129223,84798,124219,90145v-788,851,-2756,2502,-2185,3390c122631,94437,124803,94259,125971,94437v6402,864,12066,2464,17933,2502c146571,96952,149060,94882,151562,94081v4928,-1574,8687,-647,11443,3912c166612,103937,168758,111087,167678,118110v-939,5956,-3492,10262,-7264,14999c156020,138709,152654,139802,148120,138862v-2844,-597,-5816,-3277,-8915,-4407c135954,133274,132398,132677,129019,132233v-16890,-2274,-65493,1320,-72783,1993c52642,134544,37274,136512,26950,137401v-4585,419,-8636,-1193,-12814,-2463c5283,132245,,118910,7811,109779v1854,-2197,3403,-4674,5016,-7087c15253,99060,19177,98222,23000,97524,33071,95745,43155,94056,53302,92761v5487,-711,11024,-572,16548,-813c77445,91630,84899,90754,91199,85941v7303,-5537,14198,-11430,19800,-18783c115113,61760,125806,49441,124638,47816v-1130,-1677,-6515,165,-8140,622c109741,50317,106325,52260,98247,53962,92253,55258,83312,57176,77496,52502,70727,47054,67184,39827,65558,31585v-775,-4102,3022,-8941,8280,-11481c81953,16154,89866,11709,98196,8356,109207,3937,120447,,132741,2223xe" fillcolor="#8a317e" stroked="f" strokeweight="0">
                    <v:stroke miterlimit="1" joinstyle="miter"/>
                    <v:path arrowok="t" textboxrect="0,0,168758,139802"/>
                  </v:shape>
                  <v:shape id="Shape 168" o:spid="_x0000_s1215" style="position:absolute;left:15456;top:2792;width:2285;height:2422;visibility:visible;mso-wrap-style:square;v-text-anchor:top" coordsize="228498,2421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" path="m213576,1092v4635,-1092,7493,1130,9804,5029c226733,11760,228498,17678,227902,24168v-166,2235,-712,4724,-1956,6515c221500,37097,216891,43421,211975,49505v-4381,5461,-9308,10515,-13906,15849c197459,66078,196596,67411,197155,68275v508,775,2019,648,2781,343c204419,66840,207746,68783,211303,71323v5168,3683,8458,8750,11100,14313c223965,88913,223520,89636,220446,91719v-1625,1131,-2831,2934,-4368,4280c214846,97091,213461,98069,212039,98920v-2857,1727,-6032,3099,-8661,5106c199352,107086,191808,108471,188023,105346v-6057,-4940,-12750,-5168,-19774,-6476c163284,97955,159703,101676,156134,104229v-2795,2006,-4649,3302,-7722,4915c145288,110782,142481,112878,142901,118529v495,6998,647,20904,1765,30582c145618,156959,146812,165773,147942,173596v1309,9398,3391,16853,6718,25794c157226,206337,158483,210337,161925,217424v5524,11531,8916,15189,8954,15710c170917,233680,168961,234886,165126,236868v-2274,1155,-3937,1676,-5614,2133c157353,239573,154801,239750,153530,240246v-1283,521,-1676,813,-4940,1511c146469,242189,139586,237452,136055,234810v-2248,-1689,-3289,-2324,-6121,-4965c126936,226949,124308,223596,121730,220243v-2896,-3797,-5970,-7582,-8230,-11772c110490,202933,109334,197002,110782,190513v1067,-4738,762,-9792,1321,-14681c112916,169011,113995,162166,114922,155346v1182,-8318,2413,-16637,3417,-24993c118707,127343,117932,126962,115100,128092v-8750,3505,-17488,7049,-26302,10427c86678,139344,74702,142392,65659,143675v-13220,1880,-36296,-165,-42063,-1841c19355,140614,15672,137325,11950,134645v-774,-584,-7911,-6121,-9829,-7975c774,125349,,124435,609,124333v3646,-534,20956,5080,50686,-1829c77318,116472,91466,109525,104787,102248v9627,-5258,20791,-12637,22201,-13767c123851,87020,119037,85966,116484,84734v-5067,-2438,-10197,-4762,-15151,-7391c96977,75044,93497,71691,91301,67221v-394,-851,-801,-1943,-623,-2820c91631,59792,92532,55156,93891,50698v559,-1791,1905,-3556,3366,-4762c102451,41618,110020,41415,115836,44958v7887,4813,16714,7188,25541,9550c145656,55638,149822,57048,154063,58293v3951,1168,7189,89,10136,-2807c173279,46571,180924,36525,188023,26022v3265,-4800,6567,-9677,9068,-14909c200508,3988,206997,2603,213576,1092xe" fillcolor="#8a317e" stroked="f" strokeweight="0">
                    <v:stroke miterlimit="1" joinstyle="miter"/>
                    <v:path arrowok="t" textboxrect="0,0,228498,242189"/>
                  </v:shape>
                  <v:shape id="Shape 169" o:spid="_x0000_s1216" style="position:absolute;width:11465;height:22930;visibility:visible;mso-wrap-style:square;v-text-anchor:top" coordsize="1146511,22930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" path="m1146511,r,25235l1031878,31023c466425,88444,25210,565956,25210,1146517v,580572,441215,1058085,1006668,1115506l1146511,2267812r,25234l1029303,2287128c451150,2228415,,1740163,,1146517,,552895,451150,64632,1029303,5918l1146511,xe" fillcolor="#8a317e" stroked="f" strokeweight="0">
                    <v:stroke miterlimit="1" joinstyle="miter"/>
                    <v:path arrowok="t" textboxrect="0,0,1146511,2293046"/>
                  </v:shape>
                  <v:shape id="Shape 170" o:spid="_x0000_s1217" style="position:absolute;left:11465;width:11465;height:22930;visibility:visible;mso-wrap-style:square;v-text-anchor:top" coordsize="1146537,229304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" path="m19,c633216,,1146537,513321,1146537,1146518v,633222,-513321,1146531,-1146518,1146531l,2293047r,-25235l19,2267814v619278,,1121283,-502019,1121283,-1121296c1121302,527253,619297,25235,19,25235r-19,1l,1,19,xe" fillcolor="#8a317e" stroked="f" strokeweight="0">
                    <v:stroke miterlimit="1" joinstyle="miter"/>
                    <v:path arrowok="t" textboxrect="0,0,1146537,2293049"/>
                  </v:shape>
                  <v:shape id="Shape 171" o:spid="_x0000_s1218" style="position:absolute;left:3644;top:3644;width:7821;height:15642;visibility:visible;mso-wrap-style:square;v-text-anchor:top" coordsize="782103,15642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" path="m782079,r24,1l782103,25236r-24,-1c364083,25235,25209,364109,25209,782117v,418007,338874,756882,756870,756882l782103,1538998r,25222l782079,1564221c350152,1564221,,1214069,,782117,,350177,350152,,782079,xe" fillcolor="#8a317e" stroked="f" strokeweight="0">
                    <v:stroke miterlimit="1" joinstyle="miter"/>
                    <v:path arrowok="t" textboxrect="0,0,782103,1564221"/>
                  </v:shape>
                  <v:shape id="Shape 172" o:spid="_x0000_s1219" style="position:absolute;left:11465;top:3644;width:7821;height:15642;visibility:visible;mso-wrap-style:square;v-text-anchor:top" coordsize="782117,15642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" path="m,l79949,4037c474367,44090,782117,377172,782117,782116v,404955,-307750,738015,-702168,778066l,1564219r,-25223l77367,1535090c459056,1496329,756895,1173998,756895,782116,756895,390234,459056,67902,77367,29141l,25235,,xe" fillcolor="#8a317e" stroked="f" strokeweight="0">
                    <v:stroke miterlimit="1" joinstyle="miter"/>
                    <v:path arrowok="t" textboxrect="0,0,782117,1564219"/>
                  </v:shape>
                  <v:shape id="Shape 173" o:spid="_x0000_s1220" style="position:absolute;left:8273;top:7406;width:6385;height:802;visibility:visible;mso-wrap-style:square;v-text-anchor:top" coordsize="638493,802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" path="m,1448c142964,1448,258699,,319253,61811,379781,,495541,1448,638493,1448r,18440c495541,19888,379781,18428,319253,80213,258699,18428,142964,19888,,19888l,1448xe" fillcolor="#8a317e" stroked="f" strokeweight="0">
                    <v:stroke miterlimit="1" joinstyle="miter"/>
                    <v:path arrowok="t" textboxrect="0,0,638493,80213"/>
                  </v:shape>
                  <v:shape id="Shape 174" o:spid="_x0000_s1221" style="position:absolute;left:8273;top:7975;width:6385;height:864;visibility:visible;mso-wrap-style:square;v-text-anchor:top" coordsize="638493,863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" path="m,1486c142964,1486,258699,,319253,61824,379781,,495554,1486,638493,1486r,24549c495554,26035,379781,24562,319253,86398,258699,24562,142964,26035,,26035l,1486xe" fillcolor="#8a317e" stroked="f" strokeweight="0">
                    <v:stroke miterlimit="1" joinstyle="miter"/>
                    <v:path arrowok="t" textboxrect="0,0,638493,86398"/>
                  </v:shape>
                  <v:shape id="Shape 175" o:spid="_x0000_s1222" style="position:absolute;left:8273;top:8544;width:6385;height:925;visibility:visible;mso-wrap-style:square;v-text-anchor:top" coordsize="638480,925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" path="m,1486c142964,1486,258699,,319253,61837,379781,,495554,1486,638480,1486r,30709c495554,32195,379781,30734,319253,92532,258699,30734,142964,32195,,32195l,1486xe" fillcolor="#8a317e" stroked="f" strokeweight="0">
                    <v:stroke miterlimit="1" joinstyle="miter"/>
                    <v:path arrowok="t" textboxrect="0,0,638480,92532"/>
                  </v:shape>
                  <v:shape id="Shape 176" o:spid="_x0000_s1223" style="position:absolute;left:8273;top:9113;width:6385;height:987;visibility:visible;mso-wrap-style:square;v-text-anchor:top" coordsize="638480,986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" path="m,1460c142964,1460,258699,,319253,61798,379781,,495541,1460,638480,1460r,36856c495541,38316,379781,36843,319253,98654,258699,36843,142964,38316,,38316l,1460xe" fillcolor="#8a317e" stroked="f" strokeweight="0">
                    <v:stroke miterlimit="1" joinstyle="miter"/>
                    <v:path arrowok="t" textboxrect="0,0,638480,98654"/>
                  </v:shape>
                </v:group>
                <w10:wrap anchorx="margin"/>
              </v:group>
            </w:pict>
          </mc:Fallback>
        </mc:AlternateContent>
      </w:r>
    </w:p>
    <w:p w14:paraId="601C0D68" w14:textId="77777777" w:rsidR="00937203" w:rsidRDefault="00937203" w:rsidP="00EB1F45">
      <w:pPr>
        <w:spacing w:after="0" w:line="360" w:lineRule="auto"/>
        <w:rPr>
          <w:rFonts w:ascii="宋体" w:hAnsi="宋体" w:cs="宋体"/>
          <w:b/>
          <w:bCs/>
          <w:sz w:val="52"/>
          <w:szCs w:val="52"/>
        </w:rPr>
      </w:pPr>
    </w:p>
    <w:p w14:paraId="3640E7B8" w14:textId="77777777" w:rsidR="00937203" w:rsidRPr="00937203" w:rsidRDefault="00937203" w:rsidP="00EB1F45">
      <w:pPr>
        <w:spacing w:after="0" w:line="360" w:lineRule="auto"/>
        <w:jc w:val="center"/>
        <w:rPr>
          <w:rFonts w:ascii="宋体" w:hAnsi="宋体" w:cs="宋体"/>
          <w:b/>
          <w:bCs/>
          <w:sz w:val="52"/>
          <w:szCs w:val="52"/>
        </w:rPr>
      </w:pPr>
    </w:p>
    <w:p w14:paraId="0B756EBB" w14:textId="175316E5" w:rsidR="00937203" w:rsidRPr="00937203" w:rsidRDefault="00937203" w:rsidP="00EB1F45">
      <w:pPr>
        <w:spacing w:after="0" w:line="360" w:lineRule="auto"/>
        <w:jc w:val="center"/>
        <w:rPr>
          <w:rFonts w:ascii="宋体" w:hAnsi="宋体"/>
          <w:b/>
          <w:bCs/>
          <w:sz w:val="48"/>
          <w:szCs w:val="48"/>
        </w:rPr>
      </w:pPr>
      <w:r w:rsidRPr="00937203">
        <w:rPr>
          <w:rFonts w:ascii="宋体" w:hAnsi="宋体" w:hint="eastAsia"/>
          <w:b/>
          <w:bCs/>
          <w:sz w:val="32"/>
          <w:szCs w:val="32"/>
        </w:rPr>
        <w:t>数据科学与大数据技术课程设计</w:t>
      </w:r>
    </w:p>
    <w:p w14:paraId="3325B1CF" w14:textId="3A311320" w:rsidR="00937203" w:rsidRPr="008B3BDB" w:rsidRDefault="00937203" w:rsidP="00EB1F45">
      <w:pPr>
        <w:spacing w:after="0"/>
        <w:jc w:val="center"/>
        <w:rPr>
          <w:rFonts w:ascii="宋体" w:hAnsi="宋体"/>
          <w:b/>
          <w:bCs/>
          <w:sz w:val="32"/>
          <w:szCs w:val="22"/>
        </w:rPr>
      </w:pPr>
      <w:r w:rsidRPr="00937203">
        <w:rPr>
          <w:rFonts w:ascii="宋体" w:hAnsi="宋体" w:hint="eastAsia"/>
          <w:b/>
          <w:bCs/>
          <w:sz w:val="32"/>
          <w:szCs w:val="22"/>
        </w:rPr>
        <w:t>基于KDD数据</w:t>
      </w:r>
      <w:r w:rsidRPr="008B3BDB">
        <w:rPr>
          <w:rFonts w:ascii="宋体" w:hAnsi="宋体" w:hint="eastAsia"/>
          <w:b/>
          <w:bCs/>
          <w:sz w:val="32"/>
          <w:szCs w:val="22"/>
        </w:rPr>
        <w:t>集的网络攻击检测方法研究</w:t>
      </w:r>
    </w:p>
    <w:p w14:paraId="26B16D1F" w14:textId="77777777" w:rsidR="00937203" w:rsidRPr="008B3BDB" w:rsidRDefault="00937203" w:rsidP="00EB1F45">
      <w:pPr>
        <w:spacing w:after="0" w:line="360" w:lineRule="auto"/>
        <w:jc w:val="center"/>
        <w:rPr>
          <w:rFonts w:ascii="宋体" w:hAnsi="宋体"/>
          <w:sz w:val="48"/>
        </w:rPr>
      </w:pPr>
    </w:p>
    <w:p w14:paraId="02A67DA4" w14:textId="77777777" w:rsidR="00EB1F45" w:rsidRPr="008B3BDB" w:rsidRDefault="00EB1F45" w:rsidP="00EB1F45">
      <w:pPr>
        <w:spacing w:after="0" w:line="360" w:lineRule="auto"/>
        <w:rPr>
          <w:rFonts w:ascii="宋体" w:hAnsi="宋体"/>
          <w:sz w:val="48"/>
        </w:rPr>
      </w:pPr>
    </w:p>
    <w:p w14:paraId="446980A3" w14:textId="77777777" w:rsidR="00EB1F45" w:rsidRPr="008B3BDB" w:rsidRDefault="00EB1F45" w:rsidP="00EB1F45">
      <w:pPr>
        <w:spacing w:after="0" w:line="360" w:lineRule="auto"/>
        <w:jc w:val="center"/>
        <w:rPr>
          <w:rFonts w:ascii="宋体" w:hAnsi="宋体"/>
          <w:sz w:val="48"/>
        </w:rPr>
      </w:pPr>
    </w:p>
    <w:p w14:paraId="19D55D22" w14:textId="77777777" w:rsidR="00EB1F45" w:rsidRPr="008B3BDB" w:rsidRDefault="00EB1F45" w:rsidP="00EB1F45">
      <w:pPr>
        <w:spacing w:after="0" w:line="360" w:lineRule="auto"/>
        <w:jc w:val="center"/>
        <w:rPr>
          <w:rFonts w:ascii="宋体" w:hAnsi="宋体"/>
          <w:sz w:val="48"/>
        </w:rPr>
      </w:pPr>
    </w:p>
    <w:p w14:paraId="061007D2" w14:textId="77777777" w:rsidR="00937203" w:rsidRPr="008B3BDB" w:rsidRDefault="00937203" w:rsidP="00EB1F45">
      <w:pPr>
        <w:spacing w:after="0" w:line="360" w:lineRule="auto"/>
        <w:ind w:firstLineChars="300" w:firstLine="1036"/>
        <w:rPr>
          <w:rFonts w:ascii="宋体" w:hAnsi="宋体"/>
          <w:bCs/>
          <w:spacing w:val="12"/>
          <w:sz w:val="32"/>
          <w:szCs w:val="32"/>
          <w:u w:val="single"/>
        </w:rPr>
      </w:pPr>
      <w:r w:rsidRPr="008B3BDB">
        <w:rPr>
          <w:rFonts w:ascii="宋体" w:hAnsi="宋体" w:hint="eastAsia"/>
          <w:b/>
          <w:bCs/>
          <w:spacing w:val="12"/>
          <w:sz w:val="32"/>
          <w:szCs w:val="32"/>
        </w:rPr>
        <w:t>学</w:t>
      </w:r>
      <w:r w:rsidRPr="008B3BDB">
        <w:rPr>
          <w:rFonts w:ascii="宋体" w:hAnsi="宋体"/>
          <w:b/>
          <w:bCs/>
          <w:spacing w:val="12"/>
          <w:sz w:val="32"/>
          <w:szCs w:val="32"/>
        </w:rPr>
        <w:t xml:space="preserve">  </w:t>
      </w:r>
      <w:r w:rsidRPr="008B3BDB">
        <w:rPr>
          <w:rFonts w:ascii="宋体" w:hAnsi="宋体" w:hint="eastAsia"/>
          <w:b/>
          <w:bCs/>
          <w:spacing w:val="12"/>
          <w:sz w:val="32"/>
          <w:szCs w:val="32"/>
        </w:rPr>
        <w:t>号</w:t>
      </w:r>
      <w:r w:rsidRPr="008B3BDB">
        <w:rPr>
          <w:rFonts w:ascii="宋体" w:hAnsi="宋体"/>
          <w:b/>
          <w:bCs/>
          <w:sz w:val="32"/>
          <w:szCs w:val="32"/>
        </w:rPr>
        <w:t>:</w:t>
      </w:r>
      <w:r w:rsidRPr="008B3BDB">
        <w:rPr>
          <w:rFonts w:ascii="宋体" w:hAnsi="宋体" w:hint="eastAsia"/>
          <w:b/>
          <w:bCs/>
          <w:spacing w:val="12"/>
          <w:sz w:val="32"/>
          <w:szCs w:val="32"/>
        </w:rPr>
        <w:t xml:space="preserve"> </w:t>
      </w:r>
      <w:r w:rsidRPr="008B3BDB">
        <w:rPr>
          <w:rFonts w:ascii="宋体" w:hAnsi="宋体"/>
          <w:bCs/>
          <w:spacing w:val="12"/>
          <w:sz w:val="32"/>
          <w:szCs w:val="32"/>
          <w:u w:val="single"/>
        </w:rPr>
        <w:t xml:space="preserve">      921127940122       </w:t>
      </w:r>
    </w:p>
    <w:p w14:paraId="3008B724" w14:textId="77777777" w:rsidR="00937203" w:rsidRPr="008B3BDB" w:rsidRDefault="00937203" w:rsidP="00EB1F45">
      <w:pPr>
        <w:spacing w:after="0" w:line="360" w:lineRule="auto"/>
        <w:ind w:firstLineChars="300" w:firstLine="1036"/>
        <w:rPr>
          <w:rFonts w:ascii="宋体" w:hAnsi="宋体"/>
          <w:bCs/>
          <w:sz w:val="32"/>
          <w:szCs w:val="32"/>
          <w:u w:val="single"/>
        </w:rPr>
      </w:pPr>
      <w:r w:rsidRPr="008B3BDB">
        <w:rPr>
          <w:rFonts w:ascii="宋体" w:hAnsi="宋体" w:hint="eastAsia"/>
          <w:b/>
          <w:bCs/>
          <w:spacing w:val="12"/>
          <w:sz w:val="32"/>
          <w:szCs w:val="32"/>
        </w:rPr>
        <w:t xml:space="preserve">姓 </w:t>
      </w:r>
      <w:r w:rsidRPr="008B3BDB">
        <w:rPr>
          <w:rFonts w:ascii="宋体" w:hAnsi="宋体"/>
          <w:b/>
          <w:bCs/>
          <w:spacing w:val="12"/>
          <w:sz w:val="32"/>
          <w:szCs w:val="32"/>
        </w:rPr>
        <w:t xml:space="preserve"> </w:t>
      </w:r>
      <w:r w:rsidRPr="008B3BDB">
        <w:rPr>
          <w:rFonts w:ascii="宋体" w:hAnsi="宋体" w:hint="eastAsia"/>
          <w:b/>
          <w:bCs/>
          <w:spacing w:val="12"/>
          <w:sz w:val="32"/>
          <w:szCs w:val="32"/>
        </w:rPr>
        <w:t>名</w:t>
      </w:r>
      <w:r w:rsidRPr="008B3BDB">
        <w:rPr>
          <w:rFonts w:ascii="宋体" w:hAnsi="宋体"/>
          <w:b/>
          <w:bCs/>
          <w:sz w:val="32"/>
          <w:szCs w:val="32"/>
        </w:rPr>
        <w:t xml:space="preserve">: </w:t>
      </w:r>
      <w:r w:rsidRPr="008B3BDB">
        <w:rPr>
          <w:rFonts w:ascii="宋体" w:hAnsi="宋体"/>
          <w:bCs/>
          <w:sz w:val="32"/>
          <w:szCs w:val="32"/>
          <w:u w:val="single"/>
        </w:rPr>
        <w:t xml:space="preserve">          </w:t>
      </w:r>
      <w:r w:rsidRPr="008B3BDB">
        <w:rPr>
          <w:rFonts w:ascii="宋体" w:hAnsi="宋体" w:hint="eastAsia"/>
          <w:bCs/>
          <w:sz w:val="32"/>
          <w:szCs w:val="32"/>
          <w:u w:val="single"/>
        </w:rPr>
        <w:t>顾翔</w:t>
      </w:r>
      <w:r w:rsidRPr="008B3BDB">
        <w:rPr>
          <w:rFonts w:ascii="宋体" w:hAnsi="宋体"/>
          <w:bCs/>
          <w:sz w:val="32"/>
          <w:szCs w:val="32"/>
          <w:u w:val="single"/>
        </w:rPr>
        <w:t xml:space="preserve">              </w:t>
      </w:r>
    </w:p>
    <w:p w14:paraId="5966AE3A" w14:textId="77777777" w:rsidR="00937203" w:rsidRPr="008B3BDB" w:rsidRDefault="00937203" w:rsidP="00EB1F45">
      <w:pPr>
        <w:spacing w:after="0" w:line="360" w:lineRule="auto"/>
        <w:ind w:firstLineChars="300" w:firstLine="1036"/>
        <w:rPr>
          <w:rFonts w:ascii="宋体" w:hAnsi="宋体"/>
          <w:b/>
          <w:bCs/>
          <w:sz w:val="32"/>
          <w:szCs w:val="32"/>
        </w:rPr>
      </w:pPr>
      <w:r w:rsidRPr="008B3BDB">
        <w:rPr>
          <w:rFonts w:ascii="宋体" w:hAnsi="宋体" w:hint="eastAsia"/>
          <w:b/>
          <w:bCs/>
          <w:spacing w:val="12"/>
          <w:sz w:val="32"/>
          <w:szCs w:val="32"/>
        </w:rPr>
        <w:t xml:space="preserve">专 </w:t>
      </w:r>
      <w:r w:rsidRPr="008B3BDB">
        <w:rPr>
          <w:rFonts w:ascii="宋体" w:hAnsi="宋体"/>
          <w:b/>
          <w:bCs/>
          <w:spacing w:val="12"/>
          <w:sz w:val="32"/>
          <w:szCs w:val="32"/>
        </w:rPr>
        <w:t xml:space="preserve"> </w:t>
      </w:r>
      <w:r w:rsidRPr="008B3BDB">
        <w:rPr>
          <w:rFonts w:ascii="宋体" w:hAnsi="宋体" w:hint="eastAsia"/>
          <w:b/>
          <w:bCs/>
          <w:spacing w:val="12"/>
          <w:sz w:val="32"/>
          <w:szCs w:val="32"/>
        </w:rPr>
        <w:t>业</w:t>
      </w:r>
      <w:r w:rsidRPr="008B3BDB">
        <w:rPr>
          <w:rFonts w:ascii="宋体" w:hAnsi="宋体"/>
          <w:b/>
          <w:bCs/>
          <w:sz w:val="32"/>
          <w:szCs w:val="32"/>
        </w:rPr>
        <w:t>:</w:t>
      </w:r>
      <w:r w:rsidRPr="008B3BDB">
        <w:rPr>
          <w:rFonts w:ascii="宋体" w:hAnsi="宋体" w:hint="eastAsia"/>
          <w:sz w:val="32"/>
          <w:szCs w:val="32"/>
        </w:rPr>
        <w:t xml:space="preserve"> </w:t>
      </w:r>
      <w:r w:rsidRPr="008B3BDB">
        <w:rPr>
          <w:rFonts w:ascii="宋体" w:hAnsi="宋体"/>
          <w:sz w:val="32"/>
          <w:szCs w:val="32"/>
          <w:u w:val="single"/>
        </w:rPr>
        <w:t xml:space="preserve"> </w:t>
      </w:r>
      <w:r w:rsidRPr="008B3BDB">
        <w:rPr>
          <w:rFonts w:ascii="宋体" w:hAnsi="宋体" w:hint="eastAsia"/>
          <w:sz w:val="32"/>
          <w:szCs w:val="32"/>
          <w:u w:val="single"/>
        </w:rPr>
        <w:t xml:space="preserve"> </w:t>
      </w:r>
      <w:r w:rsidRPr="008B3BDB">
        <w:rPr>
          <w:rFonts w:ascii="宋体" w:hAnsi="宋体"/>
          <w:sz w:val="32"/>
          <w:szCs w:val="32"/>
          <w:u w:val="single"/>
        </w:rPr>
        <w:t xml:space="preserve"> </w:t>
      </w:r>
      <w:r w:rsidRPr="008B3BDB">
        <w:rPr>
          <w:rFonts w:ascii="宋体" w:hAnsi="宋体" w:hint="eastAsia"/>
          <w:sz w:val="32"/>
          <w:szCs w:val="32"/>
          <w:u w:val="single"/>
        </w:rPr>
        <w:t xml:space="preserve">数据科学与大数据技术 </w:t>
      </w:r>
      <w:r w:rsidRPr="008B3BDB">
        <w:rPr>
          <w:rFonts w:ascii="宋体" w:hAnsi="宋体"/>
          <w:sz w:val="32"/>
          <w:szCs w:val="32"/>
          <w:u w:val="single"/>
        </w:rPr>
        <w:t xml:space="preserve">    </w:t>
      </w:r>
    </w:p>
    <w:p w14:paraId="5336D238" w14:textId="77777777" w:rsidR="00937203" w:rsidRPr="008B3BDB" w:rsidRDefault="00937203" w:rsidP="00EB1F45">
      <w:pPr>
        <w:spacing w:after="0" w:line="360" w:lineRule="auto"/>
        <w:jc w:val="center"/>
        <w:rPr>
          <w:rFonts w:ascii="宋体" w:hAnsi="宋体"/>
          <w:sz w:val="48"/>
        </w:rPr>
      </w:pPr>
    </w:p>
    <w:p w14:paraId="25C69D70" w14:textId="77777777" w:rsidR="00937203" w:rsidRPr="008B3BDB" w:rsidRDefault="00937203" w:rsidP="00EB1F45">
      <w:pPr>
        <w:spacing w:after="0" w:line="360" w:lineRule="auto"/>
        <w:jc w:val="center"/>
        <w:rPr>
          <w:rFonts w:ascii="宋体" w:hAnsi="宋体"/>
          <w:sz w:val="48"/>
        </w:rPr>
      </w:pPr>
    </w:p>
    <w:p w14:paraId="5A6D316B" w14:textId="77777777" w:rsidR="00EB1F45" w:rsidRPr="008B3BDB" w:rsidRDefault="00EB1F45" w:rsidP="00EB1F45">
      <w:pPr>
        <w:spacing w:after="0" w:line="360" w:lineRule="auto"/>
        <w:jc w:val="center"/>
        <w:rPr>
          <w:rFonts w:ascii="宋体" w:hAnsi="宋体"/>
          <w:sz w:val="48"/>
        </w:rPr>
      </w:pPr>
    </w:p>
    <w:p w14:paraId="46983351" w14:textId="77777777" w:rsidR="00EB1F45" w:rsidRPr="008B3BDB" w:rsidRDefault="00EB1F45" w:rsidP="00EB1F45">
      <w:pPr>
        <w:spacing w:after="0" w:line="360" w:lineRule="auto"/>
        <w:jc w:val="center"/>
        <w:rPr>
          <w:rFonts w:ascii="宋体" w:hAnsi="宋体"/>
          <w:sz w:val="48"/>
        </w:rPr>
      </w:pPr>
    </w:p>
    <w:p w14:paraId="69286C25" w14:textId="77777777" w:rsidR="00EB1F45" w:rsidRPr="008B3BDB" w:rsidRDefault="00EB1F45" w:rsidP="00EB1F45">
      <w:pPr>
        <w:spacing w:after="0" w:line="360" w:lineRule="auto"/>
        <w:jc w:val="center"/>
        <w:rPr>
          <w:rFonts w:ascii="宋体" w:hAnsi="宋体"/>
          <w:sz w:val="48"/>
        </w:rPr>
      </w:pPr>
    </w:p>
    <w:p w14:paraId="149E9590" w14:textId="77777777" w:rsidR="00937203" w:rsidRPr="008B3BDB" w:rsidRDefault="00937203" w:rsidP="00EB1F45">
      <w:pPr>
        <w:spacing w:after="0" w:line="360" w:lineRule="auto"/>
        <w:jc w:val="center"/>
        <w:rPr>
          <w:rFonts w:ascii="宋体" w:hAnsi="宋体"/>
          <w:b/>
          <w:bCs/>
          <w:spacing w:val="12"/>
          <w:sz w:val="32"/>
          <w:szCs w:val="32"/>
        </w:rPr>
      </w:pPr>
      <w:r w:rsidRPr="008B3BDB">
        <w:rPr>
          <w:rFonts w:ascii="宋体" w:hAnsi="宋体" w:hint="eastAsia"/>
          <w:b/>
          <w:bCs/>
          <w:spacing w:val="12"/>
          <w:sz w:val="32"/>
          <w:szCs w:val="32"/>
        </w:rPr>
        <w:t>南京理工大学网络空间安全学院</w:t>
      </w:r>
    </w:p>
    <w:p w14:paraId="22DC66FE" w14:textId="0713BC22" w:rsidR="00937203" w:rsidRPr="008B3BDB" w:rsidRDefault="00937203" w:rsidP="00EB1F45">
      <w:pPr>
        <w:spacing w:after="0" w:line="360" w:lineRule="auto"/>
        <w:jc w:val="center"/>
        <w:rPr>
          <w:rFonts w:ascii="宋体" w:hAnsi="宋体"/>
          <w:b/>
          <w:bCs/>
          <w:spacing w:val="12"/>
        </w:rPr>
      </w:pPr>
      <w:r w:rsidRPr="008B3BDB">
        <w:rPr>
          <w:rFonts w:ascii="宋体" w:hAnsi="宋体" w:hint="eastAsia"/>
          <w:b/>
          <w:bCs/>
          <w:spacing w:val="12"/>
        </w:rPr>
        <w:t>202</w:t>
      </w:r>
      <w:r w:rsidRPr="008B3BDB">
        <w:rPr>
          <w:rFonts w:ascii="宋体" w:hAnsi="宋体"/>
          <w:b/>
          <w:bCs/>
          <w:spacing w:val="12"/>
        </w:rPr>
        <w:t>3</w:t>
      </w:r>
      <w:r w:rsidRPr="008B3BDB">
        <w:rPr>
          <w:rFonts w:ascii="宋体" w:hAnsi="宋体" w:hint="eastAsia"/>
          <w:b/>
          <w:bCs/>
          <w:spacing w:val="12"/>
        </w:rPr>
        <w:t xml:space="preserve">年 </w:t>
      </w:r>
      <w:r w:rsidRPr="008B3BDB">
        <w:rPr>
          <w:rFonts w:ascii="宋体" w:hAnsi="宋体"/>
          <w:b/>
          <w:bCs/>
          <w:spacing w:val="12"/>
        </w:rPr>
        <w:t>9</w:t>
      </w:r>
      <w:r w:rsidRPr="008B3BDB">
        <w:rPr>
          <w:rFonts w:ascii="宋体" w:hAnsi="宋体" w:hint="eastAsia"/>
          <w:b/>
          <w:bCs/>
          <w:spacing w:val="12"/>
        </w:rPr>
        <w:t xml:space="preserve"> 月 </w:t>
      </w:r>
      <w:r w:rsidRPr="008B3BDB">
        <w:rPr>
          <w:rFonts w:ascii="宋体" w:hAnsi="宋体"/>
          <w:b/>
          <w:bCs/>
          <w:spacing w:val="12"/>
        </w:rPr>
        <w:t>28</w:t>
      </w:r>
      <w:r w:rsidRPr="008B3BDB">
        <w:rPr>
          <w:rFonts w:ascii="宋体" w:hAnsi="宋体" w:hint="eastAsia"/>
          <w:b/>
          <w:bCs/>
          <w:spacing w:val="12"/>
        </w:rPr>
        <w:t xml:space="preserve"> 日</w:t>
      </w:r>
    </w:p>
    <w:p w14:paraId="02C543D5" w14:textId="77777777" w:rsidR="00EB1F45" w:rsidRPr="008B3BDB" w:rsidRDefault="00EB1F45" w:rsidP="00EB1F45">
      <w:pPr>
        <w:spacing w:after="0" w:line="360" w:lineRule="auto"/>
        <w:rPr>
          <w:rFonts w:ascii="宋体" w:hAnsi="宋体"/>
          <w:b/>
          <w:bCs/>
          <w:spacing w:val="12"/>
          <w:sz w:val="32"/>
          <w:szCs w:val="32"/>
        </w:rPr>
      </w:pPr>
    </w:p>
    <w:sdt>
      <w:sdtPr>
        <w:rPr>
          <w:rFonts w:ascii="宋体" w:eastAsia="宋体" w:hAnsi="宋体" w:cs="Times New Roman"/>
          <w:color w:val="auto"/>
          <w:sz w:val="24"/>
          <w:szCs w:val="20"/>
          <w:lang w:val="zh-CN"/>
        </w:rPr>
        <w:id w:val="-951548441"/>
        <w:docPartObj>
          <w:docPartGallery w:val="Table of Contents"/>
          <w:docPartUnique/>
        </w:docPartObj>
      </w:sdtPr>
      <w:sdtEndPr>
        <w:rPr>
          <w:b/>
          <w:bCs/>
        </w:rPr>
      </w:sdtEndPr>
      <w:sdtContent>
        <w:p w14:paraId="09F8AF08" w14:textId="001577AD" w:rsidR="00EB1F45" w:rsidRPr="008B3BDB" w:rsidRDefault="00EB1F45" w:rsidP="00EB1F45">
          <w:pPr>
            <w:pStyle w:val="TOC"/>
            <w:jc w:val="center"/>
            <w:rPr>
              <w:rFonts w:ascii="宋体" w:eastAsia="宋体" w:hAnsi="宋体"/>
              <w:b/>
              <w:bCs/>
              <w:color w:val="auto"/>
              <w:sz w:val="36"/>
              <w:szCs w:val="36"/>
              <w:lang w:val="zh-CN"/>
            </w:rPr>
          </w:pPr>
          <w:r w:rsidRPr="008B3BDB">
            <w:rPr>
              <w:rFonts w:ascii="宋体" w:eastAsia="宋体" w:hAnsi="宋体"/>
              <w:b/>
              <w:bCs/>
              <w:color w:val="auto"/>
              <w:sz w:val="36"/>
              <w:szCs w:val="36"/>
              <w:lang w:val="zh-CN"/>
            </w:rPr>
            <w:t>目录</w:t>
          </w:r>
        </w:p>
        <w:p w14:paraId="6A3D9C33" w14:textId="77777777" w:rsidR="001216B0" w:rsidRPr="008B3BDB" w:rsidRDefault="001216B0" w:rsidP="001216B0">
          <w:pPr>
            <w:rPr>
              <w:rFonts w:ascii="宋体" w:hAnsi="宋体"/>
              <w:lang w:val="zh-CN"/>
            </w:rPr>
          </w:pPr>
        </w:p>
        <w:p w14:paraId="1FDC9A41" w14:textId="56E47933" w:rsidR="00B22B16" w:rsidRPr="00B22B16" w:rsidRDefault="00EB1F45" w:rsidP="00E35188">
          <w:pPr>
            <w:pStyle w:val="TOC1"/>
            <w:tabs>
              <w:tab w:val="right" w:leader="dot" w:pos="8296"/>
            </w:tabs>
            <w:spacing w:line="720" w:lineRule="auto"/>
            <w:rPr>
              <w:rFonts w:asciiTheme="minorHAnsi" w:eastAsiaTheme="minorEastAsia" w:hAnsiTheme="minorHAnsi" w:cstheme="minorBidi"/>
              <w:noProof/>
              <w:kern w:val="2"/>
              <w:sz w:val="22"/>
              <w:szCs w:val="24"/>
              <w14:ligatures w14:val="standardContextual"/>
            </w:rPr>
          </w:pPr>
          <w:r w:rsidRPr="00B22B16">
            <w:rPr>
              <w:rFonts w:ascii="宋体" w:hAnsi="宋体"/>
              <w:sz w:val="32"/>
              <w:szCs w:val="22"/>
            </w:rPr>
            <w:fldChar w:fldCharType="begin"/>
          </w:r>
          <w:r w:rsidRPr="00B22B16">
            <w:rPr>
              <w:rFonts w:ascii="宋体" w:hAnsi="宋体"/>
              <w:sz w:val="32"/>
              <w:szCs w:val="22"/>
            </w:rPr>
            <w:instrText xml:space="preserve"> TOC \o "1-3" \h \z \u </w:instrText>
          </w:r>
          <w:r w:rsidRPr="00B22B16">
            <w:rPr>
              <w:rFonts w:ascii="宋体" w:hAnsi="宋体"/>
              <w:sz w:val="32"/>
              <w:szCs w:val="22"/>
            </w:rPr>
            <w:fldChar w:fldCharType="separate"/>
          </w:r>
          <w:hyperlink w:anchor="_Toc147429495" w:history="1">
            <w:r w:rsidR="00B22B16" w:rsidRPr="00B22B16">
              <w:rPr>
                <w:rStyle w:val="a4"/>
                <w:rFonts w:ascii="宋体" w:hAnsi="宋体"/>
                <w:noProof/>
                <w:sz w:val="28"/>
                <w:szCs w:val="21"/>
              </w:rPr>
              <w:t>一、概述</w:t>
            </w:r>
            <w:r w:rsidR="00B22B16" w:rsidRPr="00B22B16">
              <w:rPr>
                <w:noProof/>
                <w:webHidden/>
                <w:sz w:val="28"/>
                <w:szCs w:val="21"/>
              </w:rPr>
              <w:tab/>
            </w:r>
            <w:r w:rsidR="00B22B16" w:rsidRPr="00B22B16">
              <w:rPr>
                <w:noProof/>
                <w:webHidden/>
                <w:sz w:val="28"/>
                <w:szCs w:val="21"/>
              </w:rPr>
              <w:fldChar w:fldCharType="begin"/>
            </w:r>
            <w:r w:rsidR="00B22B16" w:rsidRPr="00B22B16">
              <w:rPr>
                <w:noProof/>
                <w:webHidden/>
                <w:sz w:val="28"/>
                <w:szCs w:val="21"/>
              </w:rPr>
              <w:instrText xml:space="preserve"> PAGEREF _Toc147429495 \h </w:instrText>
            </w:r>
            <w:r w:rsidR="00B22B16" w:rsidRPr="00B22B16">
              <w:rPr>
                <w:noProof/>
                <w:webHidden/>
                <w:sz w:val="28"/>
                <w:szCs w:val="21"/>
              </w:rPr>
            </w:r>
            <w:r w:rsidR="00B22B16" w:rsidRPr="00B22B16">
              <w:rPr>
                <w:noProof/>
                <w:webHidden/>
                <w:sz w:val="28"/>
                <w:szCs w:val="21"/>
              </w:rPr>
              <w:fldChar w:fldCharType="separate"/>
            </w:r>
            <w:r w:rsidR="00B22B16" w:rsidRPr="00B22B16">
              <w:rPr>
                <w:noProof/>
                <w:webHidden/>
                <w:sz w:val="28"/>
                <w:szCs w:val="21"/>
              </w:rPr>
              <w:t>1</w:t>
            </w:r>
            <w:r w:rsidR="00B22B16" w:rsidRPr="00B22B16">
              <w:rPr>
                <w:noProof/>
                <w:webHidden/>
                <w:sz w:val="28"/>
                <w:szCs w:val="21"/>
              </w:rPr>
              <w:fldChar w:fldCharType="end"/>
            </w:r>
          </w:hyperlink>
        </w:p>
        <w:p w14:paraId="6D1665DC" w14:textId="006A5DB7" w:rsidR="00B22B16" w:rsidRPr="00B22B16" w:rsidRDefault="00000000" w:rsidP="00B22B16">
          <w:pPr>
            <w:pStyle w:val="TOC1"/>
            <w:tabs>
              <w:tab w:val="right" w:leader="dot" w:pos="8296"/>
            </w:tabs>
            <w:spacing w:line="720" w:lineRule="auto"/>
            <w:rPr>
              <w:rFonts w:asciiTheme="minorHAnsi" w:eastAsiaTheme="minorEastAsia" w:hAnsiTheme="minorHAnsi" w:cstheme="minorBidi"/>
              <w:noProof/>
              <w:kern w:val="2"/>
              <w:sz w:val="22"/>
              <w:szCs w:val="24"/>
              <w14:ligatures w14:val="standardContextual"/>
            </w:rPr>
          </w:pPr>
          <w:hyperlink w:anchor="_Toc147429496" w:history="1">
            <w:r w:rsidR="00B22B16" w:rsidRPr="00B22B16">
              <w:rPr>
                <w:rStyle w:val="a4"/>
                <w:rFonts w:ascii="宋体" w:hAnsi="宋体"/>
                <w:noProof/>
                <w:sz w:val="28"/>
                <w:szCs w:val="21"/>
              </w:rPr>
              <w:t>二、数据统计描述</w:t>
            </w:r>
            <w:r w:rsidR="00B22B16" w:rsidRPr="00B22B16">
              <w:rPr>
                <w:noProof/>
                <w:webHidden/>
                <w:sz w:val="28"/>
                <w:szCs w:val="21"/>
              </w:rPr>
              <w:tab/>
            </w:r>
            <w:r w:rsidR="00B22B16" w:rsidRPr="00B22B16">
              <w:rPr>
                <w:noProof/>
                <w:webHidden/>
                <w:sz w:val="28"/>
                <w:szCs w:val="21"/>
              </w:rPr>
              <w:fldChar w:fldCharType="begin"/>
            </w:r>
            <w:r w:rsidR="00B22B16" w:rsidRPr="00B22B16">
              <w:rPr>
                <w:noProof/>
                <w:webHidden/>
                <w:sz w:val="28"/>
                <w:szCs w:val="21"/>
              </w:rPr>
              <w:instrText xml:space="preserve"> PAGEREF _Toc147429496 \h </w:instrText>
            </w:r>
            <w:r w:rsidR="00B22B16" w:rsidRPr="00B22B16">
              <w:rPr>
                <w:noProof/>
                <w:webHidden/>
                <w:sz w:val="28"/>
                <w:szCs w:val="21"/>
              </w:rPr>
            </w:r>
            <w:r w:rsidR="00B22B16" w:rsidRPr="00B22B16">
              <w:rPr>
                <w:noProof/>
                <w:webHidden/>
                <w:sz w:val="28"/>
                <w:szCs w:val="21"/>
              </w:rPr>
              <w:fldChar w:fldCharType="separate"/>
            </w:r>
            <w:r w:rsidR="00B22B16" w:rsidRPr="00B22B16">
              <w:rPr>
                <w:noProof/>
                <w:webHidden/>
                <w:sz w:val="28"/>
                <w:szCs w:val="21"/>
              </w:rPr>
              <w:t>1</w:t>
            </w:r>
            <w:r w:rsidR="00B22B16" w:rsidRPr="00B22B16">
              <w:rPr>
                <w:noProof/>
                <w:webHidden/>
                <w:sz w:val="28"/>
                <w:szCs w:val="21"/>
              </w:rPr>
              <w:fldChar w:fldCharType="end"/>
            </w:r>
          </w:hyperlink>
        </w:p>
        <w:p w14:paraId="0F4E963F" w14:textId="286E6092" w:rsidR="00B22B16" w:rsidRPr="00B22B16" w:rsidRDefault="00000000" w:rsidP="00B22B16">
          <w:pPr>
            <w:pStyle w:val="TOC1"/>
            <w:tabs>
              <w:tab w:val="right" w:leader="dot" w:pos="8296"/>
            </w:tabs>
            <w:spacing w:line="720" w:lineRule="auto"/>
            <w:rPr>
              <w:rFonts w:asciiTheme="minorHAnsi" w:eastAsiaTheme="minorEastAsia" w:hAnsiTheme="minorHAnsi" w:cstheme="minorBidi"/>
              <w:noProof/>
              <w:kern w:val="2"/>
              <w:sz w:val="22"/>
              <w:szCs w:val="24"/>
              <w14:ligatures w14:val="standardContextual"/>
            </w:rPr>
          </w:pPr>
          <w:hyperlink w:anchor="_Toc147429497" w:history="1">
            <w:r w:rsidR="00B22B16" w:rsidRPr="00B22B16">
              <w:rPr>
                <w:rStyle w:val="a4"/>
                <w:rFonts w:ascii="宋体" w:hAnsi="宋体"/>
                <w:noProof/>
                <w:sz w:val="28"/>
                <w:szCs w:val="21"/>
              </w:rPr>
              <w:t>三、数据预处理</w:t>
            </w:r>
            <w:r w:rsidR="00B22B16" w:rsidRPr="00B22B16">
              <w:rPr>
                <w:noProof/>
                <w:webHidden/>
                <w:sz w:val="28"/>
                <w:szCs w:val="21"/>
              </w:rPr>
              <w:tab/>
            </w:r>
            <w:r w:rsidR="00B22B16" w:rsidRPr="00B22B16">
              <w:rPr>
                <w:noProof/>
                <w:webHidden/>
                <w:sz w:val="28"/>
                <w:szCs w:val="21"/>
              </w:rPr>
              <w:fldChar w:fldCharType="begin"/>
            </w:r>
            <w:r w:rsidR="00B22B16" w:rsidRPr="00B22B16">
              <w:rPr>
                <w:noProof/>
                <w:webHidden/>
                <w:sz w:val="28"/>
                <w:szCs w:val="21"/>
              </w:rPr>
              <w:instrText xml:space="preserve"> PAGEREF _Toc147429497 \h </w:instrText>
            </w:r>
            <w:r w:rsidR="00B22B16" w:rsidRPr="00B22B16">
              <w:rPr>
                <w:noProof/>
                <w:webHidden/>
                <w:sz w:val="28"/>
                <w:szCs w:val="21"/>
              </w:rPr>
            </w:r>
            <w:r w:rsidR="00B22B16" w:rsidRPr="00B22B16">
              <w:rPr>
                <w:noProof/>
                <w:webHidden/>
                <w:sz w:val="28"/>
                <w:szCs w:val="21"/>
              </w:rPr>
              <w:fldChar w:fldCharType="separate"/>
            </w:r>
            <w:r w:rsidR="00B22B16" w:rsidRPr="00B22B16">
              <w:rPr>
                <w:noProof/>
                <w:webHidden/>
                <w:sz w:val="28"/>
                <w:szCs w:val="21"/>
              </w:rPr>
              <w:t>4</w:t>
            </w:r>
            <w:r w:rsidR="00B22B16" w:rsidRPr="00B22B16">
              <w:rPr>
                <w:noProof/>
                <w:webHidden/>
                <w:sz w:val="28"/>
                <w:szCs w:val="21"/>
              </w:rPr>
              <w:fldChar w:fldCharType="end"/>
            </w:r>
          </w:hyperlink>
        </w:p>
        <w:p w14:paraId="54E6A2F6" w14:textId="1B4A373C" w:rsidR="00B22B16" w:rsidRPr="00B22B16" w:rsidRDefault="00000000" w:rsidP="00B22B16">
          <w:pPr>
            <w:pStyle w:val="TOC1"/>
            <w:tabs>
              <w:tab w:val="right" w:leader="dot" w:pos="8296"/>
            </w:tabs>
            <w:spacing w:line="720" w:lineRule="auto"/>
            <w:rPr>
              <w:rFonts w:asciiTheme="minorHAnsi" w:eastAsiaTheme="minorEastAsia" w:hAnsiTheme="minorHAnsi" w:cstheme="minorBidi"/>
              <w:noProof/>
              <w:kern w:val="2"/>
              <w:sz w:val="22"/>
              <w:szCs w:val="24"/>
              <w14:ligatures w14:val="standardContextual"/>
            </w:rPr>
          </w:pPr>
          <w:hyperlink w:anchor="_Toc147429498" w:history="1">
            <w:r w:rsidR="00B22B16" w:rsidRPr="00B22B16">
              <w:rPr>
                <w:rStyle w:val="a4"/>
                <w:rFonts w:ascii="宋体" w:hAnsi="宋体"/>
                <w:noProof/>
                <w:sz w:val="28"/>
                <w:szCs w:val="21"/>
              </w:rPr>
              <w:t>四、模型选择与参数优化</w:t>
            </w:r>
            <w:r w:rsidR="00B22B16" w:rsidRPr="00B22B16">
              <w:rPr>
                <w:noProof/>
                <w:webHidden/>
                <w:sz w:val="28"/>
                <w:szCs w:val="21"/>
              </w:rPr>
              <w:tab/>
            </w:r>
            <w:r w:rsidR="00B22B16" w:rsidRPr="00B22B16">
              <w:rPr>
                <w:noProof/>
                <w:webHidden/>
                <w:sz w:val="28"/>
                <w:szCs w:val="21"/>
              </w:rPr>
              <w:fldChar w:fldCharType="begin"/>
            </w:r>
            <w:r w:rsidR="00B22B16" w:rsidRPr="00B22B16">
              <w:rPr>
                <w:noProof/>
                <w:webHidden/>
                <w:sz w:val="28"/>
                <w:szCs w:val="21"/>
              </w:rPr>
              <w:instrText xml:space="preserve"> PAGEREF _Toc147429498 \h </w:instrText>
            </w:r>
            <w:r w:rsidR="00B22B16" w:rsidRPr="00B22B16">
              <w:rPr>
                <w:noProof/>
                <w:webHidden/>
                <w:sz w:val="28"/>
                <w:szCs w:val="21"/>
              </w:rPr>
            </w:r>
            <w:r w:rsidR="00B22B16" w:rsidRPr="00B22B16">
              <w:rPr>
                <w:noProof/>
                <w:webHidden/>
                <w:sz w:val="28"/>
                <w:szCs w:val="21"/>
              </w:rPr>
              <w:fldChar w:fldCharType="separate"/>
            </w:r>
            <w:r w:rsidR="00B22B16" w:rsidRPr="00B22B16">
              <w:rPr>
                <w:noProof/>
                <w:webHidden/>
                <w:sz w:val="28"/>
                <w:szCs w:val="21"/>
              </w:rPr>
              <w:t>5</w:t>
            </w:r>
            <w:r w:rsidR="00B22B16" w:rsidRPr="00B22B16">
              <w:rPr>
                <w:noProof/>
                <w:webHidden/>
                <w:sz w:val="28"/>
                <w:szCs w:val="21"/>
              </w:rPr>
              <w:fldChar w:fldCharType="end"/>
            </w:r>
          </w:hyperlink>
        </w:p>
        <w:p w14:paraId="2F069A6C" w14:textId="160A6C2D" w:rsidR="00B22B16" w:rsidRPr="00B22B16" w:rsidRDefault="00000000" w:rsidP="00B22B16">
          <w:pPr>
            <w:pStyle w:val="TOC2"/>
            <w:tabs>
              <w:tab w:val="right" w:leader="dot" w:pos="8296"/>
            </w:tabs>
            <w:spacing w:line="720" w:lineRule="auto"/>
            <w:ind w:left="480"/>
            <w:rPr>
              <w:noProof/>
              <w:sz w:val="28"/>
              <w:szCs w:val="21"/>
            </w:rPr>
          </w:pPr>
          <w:hyperlink w:anchor="_Toc147429499" w:history="1">
            <w:r w:rsidR="00B22B16" w:rsidRPr="00B22B16">
              <w:rPr>
                <w:rStyle w:val="a4"/>
                <w:noProof/>
                <w:sz w:val="28"/>
                <w:szCs w:val="21"/>
              </w:rPr>
              <w:t>（一）二分类任务：是否发生网络攻击</w:t>
            </w:r>
            <w:r w:rsidR="00B22B16" w:rsidRPr="00B22B16">
              <w:rPr>
                <w:noProof/>
                <w:webHidden/>
                <w:sz w:val="28"/>
                <w:szCs w:val="21"/>
              </w:rPr>
              <w:tab/>
            </w:r>
            <w:r w:rsidR="00B22B16" w:rsidRPr="00B22B16">
              <w:rPr>
                <w:noProof/>
                <w:webHidden/>
                <w:sz w:val="28"/>
                <w:szCs w:val="21"/>
              </w:rPr>
              <w:fldChar w:fldCharType="begin"/>
            </w:r>
            <w:r w:rsidR="00B22B16" w:rsidRPr="00B22B16">
              <w:rPr>
                <w:noProof/>
                <w:webHidden/>
                <w:sz w:val="28"/>
                <w:szCs w:val="21"/>
              </w:rPr>
              <w:instrText xml:space="preserve"> PAGEREF _Toc147429499 \h </w:instrText>
            </w:r>
            <w:r w:rsidR="00B22B16" w:rsidRPr="00B22B16">
              <w:rPr>
                <w:noProof/>
                <w:webHidden/>
                <w:sz w:val="28"/>
                <w:szCs w:val="21"/>
              </w:rPr>
            </w:r>
            <w:r w:rsidR="00B22B16" w:rsidRPr="00B22B16">
              <w:rPr>
                <w:noProof/>
                <w:webHidden/>
                <w:sz w:val="28"/>
                <w:szCs w:val="21"/>
              </w:rPr>
              <w:fldChar w:fldCharType="separate"/>
            </w:r>
            <w:r w:rsidR="00B22B16" w:rsidRPr="00B22B16">
              <w:rPr>
                <w:noProof/>
                <w:webHidden/>
                <w:sz w:val="28"/>
                <w:szCs w:val="21"/>
              </w:rPr>
              <w:t>5</w:t>
            </w:r>
            <w:r w:rsidR="00B22B16" w:rsidRPr="00B22B16">
              <w:rPr>
                <w:noProof/>
                <w:webHidden/>
                <w:sz w:val="28"/>
                <w:szCs w:val="21"/>
              </w:rPr>
              <w:fldChar w:fldCharType="end"/>
            </w:r>
          </w:hyperlink>
        </w:p>
        <w:p w14:paraId="2B5F0005" w14:textId="28E4BB3D" w:rsidR="00B22B16" w:rsidRPr="00B22B16" w:rsidRDefault="00000000" w:rsidP="00B22B16">
          <w:pPr>
            <w:pStyle w:val="TOC2"/>
            <w:tabs>
              <w:tab w:val="right" w:leader="dot" w:pos="8296"/>
            </w:tabs>
            <w:spacing w:line="720" w:lineRule="auto"/>
            <w:ind w:left="480"/>
            <w:rPr>
              <w:noProof/>
              <w:sz w:val="28"/>
              <w:szCs w:val="21"/>
            </w:rPr>
          </w:pPr>
          <w:hyperlink w:anchor="_Toc147429500" w:history="1">
            <w:r w:rsidR="00B22B16" w:rsidRPr="00B22B16">
              <w:rPr>
                <w:rStyle w:val="a4"/>
                <w:noProof/>
                <w:sz w:val="28"/>
                <w:szCs w:val="21"/>
              </w:rPr>
              <w:t>（二）多分类任务</w:t>
            </w:r>
            <w:r w:rsidR="00B22B16" w:rsidRPr="00B22B16">
              <w:rPr>
                <w:noProof/>
                <w:webHidden/>
                <w:sz w:val="28"/>
                <w:szCs w:val="21"/>
              </w:rPr>
              <w:tab/>
            </w:r>
            <w:r w:rsidR="00B22B16" w:rsidRPr="00B22B16">
              <w:rPr>
                <w:noProof/>
                <w:webHidden/>
                <w:sz w:val="28"/>
                <w:szCs w:val="21"/>
              </w:rPr>
              <w:fldChar w:fldCharType="begin"/>
            </w:r>
            <w:r w:rsidR="00B22B16" w:rsidRPr="00B22B16">
              <w:rPr>
                <w:noProof/>
                <w:webHidden/>
                <w:sz w:val="28"/>
                <w:szCs w:val="21"/>
              </w:rPr>
              <w:instrText xml:space="preserve"> PAGEREF _Toc147429500 \h </w:instrText>
            </w:r>
            <w:r w:rsidR="00B22B16" w:rsidRPr="00B22B16">
              <w:rPr>
                <w:noProof/>
                <w:webHidden/>
                <w:sz w:val="28"/>
                <w:szCs w:val="21"/>
              </w:rPr>
            </w:r>
            <w:r w:rsidR="00B22B16" w:rsidRPr="00B22B16">
              <w:rPr>
                <w:noProof/>
                <w:webHidden/>
                <w:sz w:val="28"/>
                <w:szCs w:val="21"/>
              </w:rPr>
              <w:fldChar w:fldCharType="separate"/>
            </w:r>
            <w:r w:rsidR="00B22B16" w:rsidRPr="00B22B16">
              <w:rPr>
                <w:noProof/>
                <w:webHidden/>
                <w:sz w:val="28"/>
                <w:szCs w:val="21"/>
              </w:rPr>
              <w:t>6</w:t>
            </w:r>
            <w:r w:rsidR="00B22B16" w:rsidRPr="00B22B16">
              <w:rPr>
                <w:noProof/>
                <w:webHidden/>
                <w:sz w:val="28"/>
                <w:szCs w:val="21"/>
              </w:rPr>
              <w:fldChar w:fldCharType="end"/>
            </w:r>
          </w:hyperlink>
        </w:p>
        <w:p w14:paraId="76909109" w14:textId="1E9775C2" w:rsidR="00B22B16" w:rsidRPr="00B22B16" w:rsidRDefault="00000000" w:rsidP="00B22B16">
          <w:pPr>
            <w:pStyle w:val="TOC1"/>
            <w:tabs>
              <w:tab w:val="right" w:leader="dot" w:pos="8296"/>
            </w:tabs>
            <w:spacing w:line="720" w:lineRule="auto"/>
            <w:rPr>
              <w:rFonts w:asciiTheme="minorHAnsi" w:eastAsiaTheme="minorEastAsia" w:hAnsiTheme="minorHAnsi" w:cstheme="minorBidi"/>
              <w:noProof/>
              <w:kern w:val="2"/>
              <w:sz w:val="22"/>
              <w:szCs w:val="24"/>
              <w14:ligatures w14:val="standardContextual"/>
            </w:rPr>
          </w:pPr>
          <w:hyperlink w:anchor="_Toc147429501" w:history="1">
            <w:r w:rsidR="00B22B16" w:rsidRPr="00B22B16">
              <w:rPr>
                <w:rStyle w:val="a4"/>
                <w:rFonts w:ascii="宋体" w:hAnsi="宋体"/>
                <w:noProof/>
                <w:sz w:val="28"/>
                <w:szCs w:val="21"/>
              </w:rPr>
              <w:t>五、结果分析</w:t>
            </w:r>
            <w:r w:rsidR="00B22B16" w:rsidRPr="00B22B16">
              <w:rPr>
                <w:noProof/>
                <w:webHidden/>
                <w:sz w:val="28"/>
                <w:szCs w:val="21"/>
              </w:rPr>
              <w:tab/>
            </w:r>
            <w:r w:rsidR="00B22B16" w:rsidRPr="00B22B16">
              <w:rPr>
                <w:noProof/>
                <w:webHidden/>
                <w:sz w:val="28"/>
                <w:szCs w:val="21"/>
              </w:rPr>
              <w:fldChar w:fldCharType="begin"/>
            </w:r>
            <w:r w:rsidR="00B22B16" w:rsidRPr="00B22B16">
              <w:rPr>
                <w:noProof/>
                <w:webHidden/>
                <w:sz w:val="28"/>
                <w:szCs w:val="21"/>
              </w:rPr>
              <w:instrText xml:space="preserve"> PAGEREF _Toc147429501 \h </w:instrText>
            </w:r>
            <w:r w:rsidR="00B22B16" w:rsidRPr="00B22B16">
              <w:rPr>
                <w:noProof/>
                <w:webHidden/>
                <w:sz w:val="28"/>
                <w:szCs w:val="21"/>
              </w:rPr>
            </w:r>
            <w:r w:rsidR="00B22B16" w:rsidRPr="00B22B16">
              <w:rPr>
                <w:noProof/>
                <w:webHidden/>
                <w:sz w:val="28"/>
                <w:szCs w:val="21"/>
              </w:rPr>
              <w:fldChar w:fldCharType="separate"/>
            </w:r>
            <w:r w:rsidR="00B22B16" w:rsidRPr="00B22B16">
              <w:rPr>
                <w:noProof/>
                <w:webHidden/>
                <w:sz w:val="28"/>
                <w:szCs w:val="21"/>
              </w:rPr>
              <w:t>7</w:t>
            </w:r>
            <w:r w:rsidR="00B22B16" w:rsidRPr="00B22B16">
              <w:rPr>
                <w:noProof/>
                <w:webHidden/>
                <w:sz w:val="28"/>
                <w:szCs w:val="21"/>
              </w:rPr>
              <w:fldChar w:fldCharType="end"/>
            </w:r>
          </w:hyperlink>
        </w:p>
        <w:p w14:paraId="23190294" w14:textId="101CD751" w:rsidR="00B22B16" w:rsidRPr="00B22B16" w:rsidRDefault="00000000" w:rsidP="00B22B16">
          <w:pPr>
            <w:pStyle w:val="TOC1"/>
            <w:tabs>
              <w:tab w:val="right" w:leader="dot" w:pos="8296"/>
            </w:tabs>
            <w:spacing w:line="720" w:lineRule="auto"/>
            <w:rPr>
              <w:rFonts w:asciiTheme="minorHAnsi" w:eastAsiaTheme="minorEastAsia" w:hAnsiTheme="minorHAnsi" w:cstheme="minorBidi"/>
              <w:noProof/>
              <w:kern w:val="2"/>
              <w:sz w:val="22"/>
              <w:szCs w:val="24"/>
              <w14:ligatures w14:val="standardContextual"/>
            </w:rPr>
          </w:pPr>
          <w:hyperlink w:anchor="_Toc147429502" w:history="1">
            <w:r w:rsidR="00B22B16" w:rsidRPr="00B22B16">
              <w:rPr>
                <w:rStyle w:val="a4"/>
                <w:rFonts w:ascii="宋体" w:hAnsi="宋体"/>
                <w:noProof/>
                <w:sz w:val="28"/>
                <w:szCs w:val="21"/>
              </w:rPr>
              <w:t>六、总结</w:t>
            </w:r>
            <w:r w:rsidR="00B22B16" w:rsidRPr="00B22B16">
              <w:rPr>
                <w:noProof/>
                <w:webHidden/>
                <w:sz w:val="28"/>
                <w:szCs w:val="21"/>
              </w:rPr>
              <w:tab/>
            </w:r>
            <w:r w:rsidR="00B22B16" w:rsidRPr="00B22B16">
              <w:rPr>
                <w:noProof/>
                <w:webHidden/>
                <w:sz w:val="28"/>
                <w:szCs w:val="21"/>
              </w:rPr>
              <w:fldChar w:fldCharType="begin"/>
            </w:r>
            <w:r w:rsidR="00B22B16" w:rsidRPr="00B22B16">
              <w:rPr>
                <w:noProof/>
                <w:webHidden/>
                <w:sz w:val="28"/>
                <w:szCs w:val="21"/>
              </w:rPr>
              <w:instrText xml:space="preserve"> PAGEREF _Toc147429502 \h </w:instrText>
            </w:r>
            <w:r w:rsidR="00B22B16" w:rsidRPr="00B22B16">
              <w:rPr>
                <w:noProof/>
                <w:webHidden/>
                <w:sz w:val="28"/>
                <w:szCs w:val="21"/>
              </w:rPr>
            </w:r>
            <w:r w:rsidR="00B22B16" w:rsidRPr="00B22B16">
              <w:rPr>
                <w:noProof/>
                <w:webHidden/>
                <w:sz w:val="28"/>
                <w:szCs w:val="21"/>
              </w:rPr>
              <w:fldChar w:fldCharType="separate"/>
            </w:r>
            <w:r w:rsidR="00B22B16" w:rsidRPr="00B22B16">
              <w:rPr>
                <w:noProof/>
                <w:webHidden/>
                <w:sz w:val="28"/>
                <w:szCs w:val="21"/>
              </w:rPr>
              <w:t>8</w:t>
            </w:r>
            <w:r w:rsidR="00B22B16" w:rsidRPr="00B22B16">
              <w:rPr>
                <w:noProof/>
                <w:webHidden/>
                <w:sz w:val="28"/>
                <w:szCs w:val="21"/>
              </w:rPr>
              <w:fldChar w:fldCharType="end"/>
            </w:r>
          </w:hyperlink>
        </w:p>
        <w:p w14:paraId="1184A86F" w14:textId="4FE01D7F" w:rsidR="00B22B16" w:rsidRPr="00B22B16" w:rsidRDefault="00000000" w:rsidP="00B22B16">
          <w:pPr>
            <w:pStyle w:val="TOC1"/>
            <w:tabs>
              <w:tab w:val="right" w:leader="dot" w:pos="8296"/>
            </w:tabs>
            <w:spacing w:line="720" w:lineRule="auto"/>
            <w:rPr>
              <w:rFonts w:asciiTheme="minorHAnsi" w:eastAsiaTheme="minorEastAsia" w:hAnsiTheme="minorHAnsi" w:cstheme="minorBidi"/>
              <w:noProof/>
              <w:kern w:val="2"/>
              <w:sz w:val="22"/>
              <w:szCs w:val="24"/>
              <w14:ligatures w14:val="standardContextual"/>
            </w:rPr>
          </w:pPr>
          <w:hyperlink w:anchor="_Toc147429503" w:history="1">
            <w:r w:rsidR="00B22B16" w:rsidRPr="00B22B16">
              <w:rPr>
                <w:rStyle w:val="a4"/>
                <w:noProof/>
                <w:sz w:val="28"/>
                <w:szCs w:val="21"/>
              </w:rPr>
              <w:t>七、参考文献</w:t>
            </w:r>
            <w:r w:rsidR="00B22B16" w:rsidRPr="00B22B16">
              <w:rPr>
                <w:noProof/>
                <w:webHidden/>
                <w:sz w:val="28"/>
                <w:szCs w:val="21"/>
              </w:rPr>
              <w:tab/>
            </w:r>
            <w:r w:rsidR="00B22B16" w:rsidRPr="00B22B16">
              <w:rPr>
                <w:noProof/>
                <w:webHidden/>
                <w:sz w:val="28"/>
                <w:szCs w:val="21"/>
              </w:rPr>
              <w:fldChar w:fldCharType="begin"/>
            </w:r>
            <w:r w:rsidR="00B22B16" w:rsidRPr="00B22B16">
              <w:rPr>
                <w:noProof/>
                <w:webHidden/>
                <w:sz w:val="28"/>
                <w:szCs w:val="21"/>
              </w:rPr>
              <w:instrText xml:space="preserve"> PAGEREF _Toc147429503 \h </w:instrText>
            </w:r>
            <w:r w:rsidR="00B22B16" w:rsidRPr="00B22B16">
              <w:rPr>
                <w:noProof/>
                <w:webHidden/>
                <w:sz w:val="28"/>
                <w:szCs w:val="21"/>
              </w:rPr>
            </w:r>
            <w:r w:rsidR="00B22B16" w:rsidRPr="00B22B16">
              <w:rPr>
                <w:noProof/>
                <w:webHidden/>
                <w:sz w:val="28"/>
                <w:szCs w:val="21"/>
              </w:rPr>
              <w:fldChar w:fldCharType="separate"/>
            </w:r>
            <w:r w:rsidR="00B22B16" w:rsidRPr="00B22B16">
              <w:rPr>
                <w:noProof/>
                <w:webHidden/>
                <w:sz w:val="28"/>
                <w:szCs w:val="21"/>
              </w:rPr>
              <w:t>8</w:t>
            </w:r>
            <w:r w:rsidR="00B22B16" w:rsidRPr="00B22B16">
              <w:rPr>
                <w:noProof/>
                <w:webHidden/>
                <w:sz w:val="28"/>
                <w:szCs w:val="21"/>
              </w:rPr>
              <w:fldChar w:fldCharType="end"/>
            </w:r>
          </w:hyperlink>
        </w:p>
        <w:p w14:paraId="245F7975" w14:textId="293E5470" w:rsidR="00EB1F45" w:rsidRPr="008B3BDB" w:rsidRDefault="00EB1F45" w:rsidP="00B22B16">
          <w:pPr>
            <w:spacing w:after="600" w:line="720" w:lineRule="auto"/>
            <w:rPr>
              <w:rFonts w:ascii="宋体" w:hAnsi="宋体"/>
            </w:rPr>
          </w:pPr>
          <w:r w:rsidRPr="00B22B16">
            <w:rPr>
              <w:rFonts w:ascii="宋体" w:hAnsi="宋体"/>
              <w:b/>
              <w:bCs/>
              <w:sz w:val="32"/>
              <w:szCs w:val="22"/>
              <w:lang w:val="zh-CN"/>
            </w:rPr>
            <w:fldChar w:fldCharType="end"/>
          </w:r>
        </w:p>
      </w:sdtContent>
    </w:sdt>
    <w:p w14:paraId="608789E8" w14:textId="77777777" w:rsidR="00B22B16" w:rsidRDefault="00B22B16" w:rsidP="00EB1F45">
      <w:pPr>
        <w:spacing w:after="0"/>
        <w:rPr>
          <w:rFonts w:ascii="宋体" w:hAnsi="宋体"/>
        </w:rPr>
        <w:sectPr w:rsidR="00B22B16">
          <w:footerReference w:type="default" r:id="rId8"/>
          <w:pgSz w:w="11906" w:h="16838"/>
          <w:pgMar w:top="1440" w:right="1800" w:bottom="1440" w:left="1800" w:header="851" w:footer="992" w:gutter="0"/>
          <w:cols w:space="425"/>
          <w:docGrid w:type="lines" w:linePitch="312"/>
        </w:sectPr>
      </w:pPr>
    </w:p>
    <w:p w14:paraId="4A8F1E7F" w14:textId="77777777" w:rsidR="001216B0" w:rsidRPr="008B3BDB" w:rsidRDefault="001216B0" w:rsidP="00EB1F45">
      <w:pPr>
        <w:spacing w:after="0"/>
        <w:rPr>
          <w:rFonts w:ascii="宋体" w:hAnsi="宋体"/>
        </w:rPr>
      </w:pPr>
    </w:p>
    <w:p w14:paraId="05B5CFF9" w14:textId="633E1094" w:rsidR="00D306E1" w:rsidRPr="008B3BDB" w:rsidRDefault="00F20ED6" w:rsidP="005D5806">
      <w:pPr>
        <w:pStyle w:val="1"/>
        <w:numPr>
          <w:ilvl w:val="0"/>
          <w:numId w:val="7"/>
        </w:numPr>
        <w:spacing w:line="240" w:lineRule="auto"/>
        <w:rPr>
          <w:rFonts w:ascii="宋体" w:hAnsi="宋体"/>
          <w:szCs w:val="28"/>
        </w:rPr>
      </w:pPr>
      <w:bookmarkStart w:id="0" w:name="_Toc147429495"/>
      <w:r w:rsidRPr="008B3BDB">
        <w:rPr>
          <w:rFonts w:ascii="宋体" w:hAnsi="宋体" w:hint="eastAsia"/>
          <w:szCs w:val="28"/>
        </w:rPr>
        <w:t>概述</w:t>
      </w:r>
      <w:bookmarkEnd w:id="0"/>
    </w:p>
    <w:p w14:paraId="296E03E0" w14:textId="16D0FD7C" w:rsidR="00F20ED6" w:rsidRPr="008B3BDB" w:rsidRDefault="00A41C74" w:rsidP="00EB1F45">
      <w:pPr>
        <w:spacing w:after="0"/>
        <w:ind w:firstLine="480"/>
        <w:rPr>
          <w:rFonts w:ascii="宋体" w:hAnsi="宋体"/>
        </w:rPr>
      </w:pPr>
      <w:r w:rsidRPr="008B3BDB">
        <w:rPr>
          <w:rFonts w:ascii="宋体" w:hAnsi="宋体" w:hint="eastAsia"/>
        </w:rPr>
        <w:t>在日常</w:t>
      </w:r>
      <w:r w:rsidR="00305ABD" w:rsidRPr="008B3BDB">
        <w:rPr>
          <w:rFonts w:ascii="宋体" w:hAnsi="宋体" w:hint="eastAsia"/>
        </w:rPr>
        <w:t>的</w:t>
      </w:r>
      <w:r w:rsidRPr="008B3BDB">
        <w:rPr>
          <w:rFonts w:ascii="宋体" w:hAnsi="宋体" w:hint="eastAsia"/>
        </w:rPr>
        <w:t>互联网</w:t>
      </w:r>
      <w:r w:rsidR="00305ABD" w:rsidRPr="008B3BDB">
        <w:rPr>
          <w:rFonts w:ascii="宋体" w:hAnsi="宋体" w:hint="eastAsia"/>
        </w:rPr>
        <w:t>中，每时每刻都发生着</w:t>
      </w:r>
      <w:r w:rsidR="009C7254" w:rsidRPr="008B3BDB">
        <w:rPr>
          <w:rFonts w:ascii="宋体" w:hAnsi="宋体" w:hint="eastAsia"/>
        </w:rPr>
        <w:t>大量不同</w:t>
      </w:r>
      <w:r w:rsidR="00974D41" w:rsidRPr="008B3BDB">
        <w:rPr>
          <w:rFonts w:ascii="宋体" w:hAnsi="宋体" w:hint="eastAsia"/>
        </w:rPr>
        <w:t>种类</w:t>
      </w:r>
      <w:r w:rsidR="00305ABD" w:rsidRPr="008B3BDB">
        <w:rPr>
          <w:rFonts w:ascii="宋体" w:hAnsi="宋体" w:hint="eastAsia"/>
        </w:rPr>
        <w:t>的网络攻击，对网络空间安全造成巨大的危害。因此，如何有效的从海量的连接中，识别出潜在的网络攻击，从而构建智能入侵检测系统，成为了一个重要的研究方向。本报告</w:t>
      </w:r>
      <w:r w:rsidR="00334B55" w:rsidRPr="008B3BDB">
        <w:rPr>
          <w:rFonts w:ascii="宋体" w:hAnsi="宋体" w:hint="eastAsia"/>
        </w:rPr>
        <w:t>围绕</w:t>
      </w:r>
      <w:r w:rsidR="00974D41" w:rsidRPr="008B3BDB">
        <w:rPr>
          <w:rFonts w:ascii="宋体" w:hAnsi="宋体" w:hint="eastAsia"/>
        </w:rPr>
        <w:t>NSL</w:t>
      </w:r>
      <w:r w:rsidR="00974D41" w:rsidRPr="008B3BDB">
        <w:rPr>
          <w:rFonts w:ascii="宋体" w:hAnsi="宋体"/>
        </w:rPr>
        <w:t>-KDD</w:t>
      </w:r>
      <w:r w:rsidR="00974D41" w:rsidRPr="008B3BDB">
        <w:rPr>
          <w:rFonts w:ascii="宋体" w:hAnsi="宋体" w:hint="eastAsia"/>
        </w:rPr>
        <w:t>数据集，</w:t>
      </w:r>
      <w:r w:rsidR="00334B55" w:rsidRPr="008B3BDB">
        <w:rPr>
          <w:rFonts w:ascii="宋体" w:hAnsi="宋体" w:hint="eastAsia"/>
        </w:rPr>
        <w:t>分析研究</w:t>
      </w:r>
      <w:r w:rsidR="00974D41" w:rsidRPr="008B3BDB">
        <w:rPr>
          <w:rFonts w:ascii="宋体" w:hAnsi="宋体" w:hint="eastAsia"/>
        </w:rPr>
        <w:t>网络攻击的</w:t>
      </w:r>
      <w:r w:rsidR="00334B55" w:rsidRPr="008B3BDB">
        <w:rPr>
          <w:rFonts w:ascii="宋体" w:hAnsi="宋体" w:hint="eastAsia"/>
        </w:rPr>
        <w:t>特征，采用多种机器学习方法探索数据集，创建分类模型</w:t>
      </w:r>
      <w:r w:rsidR="00D64856" w:rsidRPr="008B3BDB">
        <w:rPr>
          <w:rFonts w:ascii="宋体" w:hAnsi="宋体" w:hint="eastAsia"/>
        </w:rPr>
        <w:t>来</w:t>
      </w:r>
      <w:r w:rsidR="00334B55" w:rsidRPr="008B3BDB">
        <w:rPr>
          <w:rFonts w:ascii="宋体" w:hAnsi="宋体" w:hint="eastAsia"/>
        </w:rPr>
        <w:t>识别是否出现网络攻击及网络攻击的种类</w:t>
      </w:r>
      <w:r w:rsidR="00053940" w:rsidRPr="008B3BDB">
        <w:rPr>
          <w:rFonts w:ascii="宋体" w:hAnsi="宋体" w:hint="eastAsia"/>
        </w:rPr>
        <w:t>(图一</w:t>
      </w:r>
      <w:r w:rsidR="00053940" w:rsidRPr="008B3BDB">
        <w:rPr>
          <w:rFonts w:ascii="宋体" w:hAnsi="宋体"/>
        </w:rPr>
        <w:t>)</w:t>
      </w:r>
      <w:r w:rsidR="00334B55" w:rsidRPr="008B3BDB">
        <w:rPr>
          <w:rFonts w:ascii="宋体" w:hAnsi="宋体" w:hint="eastAsia"/>
        </w:rPr>
        <w:t>，取得了一定的成果。</w:t>
      </w:r>
    </w:p>
    <w:p w14:paraId="459C435C" w14:textId="77777777" w:rsidR="00EB1F45" w:rsidRPr="008B3BDB" w:rsidRDefault="00EB1F45" w:rsidP="00EB1F45">
      <w:pPr>
        <w:spacing w:after="0"/>
        <w:ind w:firstLine="480"/>
        <w:rPr>
          <w:rFonts w:ascii="宋体" w:hAnsi="宋体"/>
        </w:rPr>
      </w:pPr>
    </w:p>
    <w:p w14:paraId="65FCC237" w14:textId="28A77EB3" w:rsidR="00334B55" w:rsidRPr="008B3BDB" w:rsidRDefault="00334B55" w:rsidP="00EB1F45">
      <w:pPr>
        <w:spacing w:after="0"/>
        <w:rPr>
          <w:rFonts w:ascii="宋体" w:hAnsi="宋体"/>
        </w:rPr>
      </w:pPr>
      <w:r w:rsidRPr="008B3BDB">
        <w:rPr>
          <w:rFonts w:ascii="宋体" w:hAnsi="宋体" w:hint="eastAsia"/>
        </w:rPr>
        <w:t>关键词：网络入侵检测系统、</w:t>
      </w:r>
      <w:r w:rsidRPr="008B3BDB">
        <w:rPr>
          <w:rFonts w:ascii="宋体" w:hAnsi="宋体"/>
        </w:rPr>
        <w:t>NSL-KDD</w:t>
      </w:r>
      <w:r w:rsidRPr="008B3BDB">
        <w:rPr>
          <w:rFonts w:ascii="宋体" w:hAnsi="宋体" w:hint="eastAsia"/>
        </w:rPr>
        <w:t>数据集、机器学习</w:t>
      </w:r>
    </w:p>
    <w:p w14:paraId="157D4BC8" w14:textId="77777777" w:rsidR="00EB1F45" w:rsidRPr="008B3BDB" w:rsidRDefault="00EB1F45" w:rsidP="00EB1F45">
      <w:pPr>
        <w:spacing w:after="0"/>
        <w:rPr>
          <w:rFonts w:ascii="宋体" w:hAnsi="宋体"/>
        </w:rPr>
      </w:pPr>
    </w:p>
    <w:p w14:paraId="321871CD" w14:textId="75F4F27E" w:rsidR="00AF70A2" w:rsidRPr="008B3BDB" w:rsidRDefault="00594D57" w:rsidP="00EB1F45">
      <w:pPr>
        <w:spacing w:after="0"/>
        <w:jc w:val="center"/>
        <w:rPr>
          <w:rFonts w:ascii="宋体" w:hAnsi="宋体"/>
        </w:rPr>
      </w:pPr>
      <w:r w:rsidRPr="008B3BDB">
        <w:rPr>
          <w:rFonts w:ascii="宋体" w:hAnsi="宋体"/>
          <w:noProof/>
        </w:rPr>
        <w:drawing>
          <wp:inline distT="0" distB="0" distL="0" distR="0" wp14:anchorId="5107D318" wp14:editId="60058940">
            <wp:extent cx="5274310" cy="2329815"/>
            <wp:effectExtent l="0" t="0" r="2540" b="0"/>
            <wp:docPr id="1087005789"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7005789" name="图片 1087005789"/>
                    <pic:cNvPicPr/>
                  </pic:nvPicPr>
                  <pic:blipFill>
                    <a:blip r:embed="rId9" cstate="print">
                      <a:extLst>
                        <a:ext uri="{28A0092B-C50C-407E-A947-70E740481C1C}">
                          <a14:useLocalDpi xmlns:a14="http://schemas.microsoft.com/office/drawing/2010/main" val="0"/>
                        </a:ext>
                      </a:extLst>
                    </a:blip>
                    <a:stretch>
                      <a:fillRect/>
                    </a:stretch>
                  </pic:blipFill>
                  <pic:spPr>
                    <a:xfrm>
                      <a:off x="0" y="0"/>
                      <a:ext cx="5274310" cy="2329815"/>
                    </a:xfrm>
                    <a:prstGeom prst="rect">
                      <a:avLst/>
                    </a:prstGeom>
                  </pic:spPr>
                </pic:pic>
              </a:graphicData>
            </a:graphic>
          </wp:inline>
        </w:drawing>
      </w:r>
    </w:p>
    <w:p w14:paraId="1044E188" w14:textId="72374D06" w:rsidR="00AF70A2" w:rsidRPr="008B3BDB" w:rsidRDefault="00AF70A2" w:rsidP="00EB1F45">
      <w:pPr>
        <w:spacing w:after="0"/>
        <w:jc w:val="center"/>
        <w:rPr>
          <w:rFonts w:ascii="宋体" w:hAnsi="宋体"/>
          <w:b/>
          <w:bCs/>
        </w:rPr>
      </w:pPr>
      <w:r w:rsidRPr="008B3BDB">
        <w:rPr>
          <w:rFonts w:ascii="宋体" w:hAnsi="宋体" w:hint="eastAsia"/>
          <w:b/>
          <w:bCs/>
        </w:rPr>
        <w:t>图一 流程图</w:t>
      </w:r>
    </w:p>
    <w:p w14:paraId="740EFEA8" w14:textId="77777777" w:rsidR="00AF70A2" w:rsidRPr="008B3BDB" w:rsidRDefault="00AF70A2" w:rsidP="00EB1F45">
      <w:pPr>
        <w:spacing w:after="0"/>
        <w:jc w:val="center"/>
        <w:rPr>
          <w:rFonts w:ascii="宋体" w:hAnsi="宋体"/>
          <w:b/>
          <w:bCs/>
        </w:rPr>
      </w:pPr>
    </w:p>
    <w:p w14:paraId="4CBF31E4" w14:textId="4C14EDD9" w:rsidR="00334B55" w:rsidRPr="008B3BDB" w:rsidRDefault="00334B55" w:rsidP="00EB1F45">
      <w:pPr>
        <w:pStyle w:val="1"/>
        <w:rPr>
          <w:rFonts w:ascii="宋体" w:hAnsi="宋体"/>
        </w:rPr>
      </w:pPr>
      <w:bookmarkStart w:id="1" w:name="_Toc147429496"/>
      <w:r w:rsidRPr="008B3BDB">
        <w:rPr>
          <w:rFonts w:ascii="宋体" w:hAnsi="宋体" w:hint="eastAsia"/>
        </w:rPr>
        <w:t>二、数据统计描述</w:t>
      </w:r>
      <w:bookmarkEnd w:id="1"/>
    </w:p>
    <w:p w14:paraId="5F344FB7" w14:textId="3F465795" w:rsidR="00EB1F45" w:rsidRDefault="00A41C74" w:rsidP="00E35188">
      <w:pPr>
        <w:spacing w:after="0"/>
        <w:ind w:firstLine="480"/>
        <w:rPr>
          <w:rFonts w:ascii="宋体" w:hAnsi="宋体"/>
        </w:rPr>
      </w:pPr>
      <w:r w:rsidRPr="008B3BDB">
        <w:rPr>
          <w:rFonts w:ascii="宋体" w:hAnsi="宋体" w:hint="eastAsia"/>
        </w:rPr>
        <w:t>NSL</w:t>
      </w:r>
      <w:r w:rsidRPr="008B3BDB">
        <w:rPr>
          <w:rFonts w:ascii="宋体" w:hAnsi="宋体"/>
        </w:rPr>
        <w:t>-KDD</w:t>
      </w:r>
      <w:r w:rsidRPr="008B3BDB">
        <w:rPr>
          <w:rFonts w:ascii="宋体" w:hAnsi="宋体" w:hint="eastAsia"/>
        </w:rPr>
        <w:t>数据集是</w:t>
      </w:r>
      <w:r w:rsidR="00D64856" w:rsidRPr="008B3BDB">
        <w:rPr>
          <w:rFonts w:ascii="宋体" w:hAnsi="宋体" w:hint="eastAsia"/>
        </w:rPr>
        <w:t>一个在KDD</w:t>
      </w:r>
      <w:r w:rsidR="00D64856" w:rsidRPr="008B3BDB">
        <w:rPr>
          <w:rFonts w:ascii="宋体" w:hAnsi="宋体"/>
        </w:rPr>
        <w:t xml:space="preserve">99 </w:t>
      </w:r>
      <w:r w:rsidR="00D64856" w:rsidRPr="008B3BDB">
        <w:rPr>
          <w:rFonts w:ascii="宋体" w:hAnsi="宋体"/>
        </w:rPr>
        <w:fldChar w:fldCharType="begin"/>
      </w:r>
      <w:r w:rsidR="00D64856" w:rsidRPr="008B3BDB">
        <w:rPr>
          <w:rFonts w:ascii="宋体" w:hAnsi="宋体"/>
        </w:rPr>
        <w:instrText xml:space="preserve"> ADDIN EN.CITE &lt;EndNote&gt;&lt;Cite&gt;&lt;Author&gt;Tavallaee&lt;/Author&gt;&lt;Year&gt;2009&lt;/Year&gt;&lt;RecNum&gt;1&lt;/RecNum&gt;&lt;DisplayText&gt;[1]&lt;/DisplayText&gt;&lt;record&gt;&lt;rec-number&gt;1&lt;/rec-number&gt;&lt;foreign-keys&gt;&lt;key app="EN" db-id="szr9t52t5da50ge95xtv9tejxr0ezffv209r" timestamp="1695548089"&gt;1&lt;/key&gt;&lt;/foreign-keys&gt;&lt;ref-type name="Conference Proceedings"&gt;10&lt;/ref-type&gt;&lt;contributors&gt;&lt;authors&gt;&lt;author&gt;Tavallaee, Mahbod&lt;/author&gt;&lt;author&gt;Bagheri, Ebrahim&lt;/author&gt;&lt;author&gt;Lu, Wei&lt;/author&gt;&lt;author&gt;Ghorbani, Ali A&lt;/author&gt;&lt;/authors&gt;&lt;/contributors&gt;&lt;titles&gt;&lt;title&gt;A detailed analysis of the KDD CUP 99 data set&lt;/title&gt;&lt;secondary-title&gt;2009 IEEE symposium on computational intelligence for security and defense applications&lt;/secondary-title&gt;&lt;/titles&gt;&lt;pages&gt;1-6&lt;/pages&gt;&lt;dates&gt;&lt;year&gt;2009&lt;/year&gt;&lt;/dates&gt;&lt;publisher&gt;Ieee&lt;/publisher&gt;&lt;isbn&gt;1424437636&lt;/isbn&gt;&lt;urls&gt;&lt;/urls&gt;&lt;/record&gt;&lt;/Cite&gt;&lt;/EndNote&gt;</w:instrText>
      </w:r>
      <w:r w:rsidR="00D64856" w:rsidRPr="008B3BDB">
        <w:rPr>
          <w:rFonts w:ascii="宋体" w:hAnsi="宋体"/>
        </w:rPr>
        <w:fldChar w:fldCharType="separate"/>
      </w:r>
      <w:r w:rsidR="00D64856" w:rsidRPr="008B3BDB">
        <w:rPr>
          <w:rFonts w:ascii="宋体" w:hAnsi="宋体"/>
          <w:noProof/>
        </w:rPr>
        <w:t>[</w:t>
      </w:r>
      <w:hyperlink w:anchor="_ENREF_1" w:tooltip="Tavallaee, 2009 #1" w:history="1">
        <w:r w:rsidR="008B3BDB" w:rsidRPr="008B3BDB">
          <w:rPr>
            <w:rFonts w:ascii="宋体" w:hAnsi="宋体"/>
            <w:noProof/>
          </w:rPr>
          <w:t>1</w:t>
        </w:r>
      </w:hyperlink>
      <w:r w:rsidR="00D64856" w:rsidRPr="008B3BDB">
        <w:rPr>
          <w:rFonts w:ascii="宋体" w:hAnsi="宋体"/>
          <w:noProof/>
        </w:rPr>
        <w:t>]</w:t>
      </w:r>
      <w:r w:rsidR="00D64856" w:rsidRPr="008B3BDB">
        <w:rPr>
          <w:rFonts w:ascii="宋体" w:hAnsi="宋体"/>
        </w:rPr>
        <w:fldChar w:fldCharType="end"/>
      </w:r>
      <w:r w:rsidR="00D64856" w:rsidRPr="008B3BDB">
        <w:rPr>
          <w:rFonts w:ascii="宋体" w:hAnsi="宋体" w:hint="eastAsia"/>
        </w:rPr>
        <w:t>的基础上优化构建的入侵检测数据集，不包含冗余数据。</w:t>
      </w:r>
      <w:r w:rsidRPr="008B3BDB">
        <w:rPr>
          <w:rFonts w:ascii="宋体" w:hAnsi="宋体" w:hint="eastAsia"/>
        </w:rPr>
        <w:t>在本次任务中，提供的输入数据为完整的KDD训练集，</w:t>
      </w:r>
      <w:r w:rsidRPr="008B3BDB">
        <w:rPr>
          <w:rFonts w:ascii="宋体" w:hAnsi="宋体"/>
        </w:rPr>
        <w:t>KDDTrain+.TXT</w:t>
      </w:r>
      <w:r w:rsidRPr="008B3BDB">
        <w:rPr>
          <w:rFonts w:ascii="宋体" w:hAnsi="宋体" w:hint="eastAsia"/>
        </w:rPr>
        <w:t>。任务目的是通过训练，对测试集</w:t>
      </w:r>
      <w:r w:rsidRPr="008B3BDB">
        <w:rPr>
          <w:rFonts w:ascii="宋体" w:hAnsi="宋体"/>
        </w:rPr>
        <w:t>KDDTest+.TXT</w:t>
      </w:r>
      <w:r w:rsidRPr="008B3BDB">
        <w:rPr>
          <w:rFonts w:ascii="宋体" w:hAnsi="宋体" w:hint="eastAsia"/>
        </w:rPr>
        <w:t>进行分类并评估。</w:t>
      </w:r>
    </w:p>
    <w:p w14:paraId="32E93D1D" w14:textId="77777777" w:rsidR="00E35188" w:rsidRPr="008B3BDB" w:rsidRDefault="00E35188" w:rsidP="00E35188">
      <w:pPr>
        <w:spacing w:after="0"/>
        <w:ind w:firstLine="480"/>
        <w:rPr>
          <w:rFonts w:ascii="宋体" w:hAnsi="宋体" w:hint="eastAsia"/>
        </w:rPr>
      </w:pPr>
    </w:p>
    <w:p w14:paraId="6EFE79E3" w14:textId="0AD3542B" w:rsidR="009C7254" w:rsidRPr="008B3BDB" w:rsidRDefault="00A41C74" w:rsidP="00EB1F45">
      <w:pPr>
        <w:spacing w:after="0"/>
        <w:ind w:firstLineChars="200" w:firstLine="480"/>
        <w:rPr>
          <w:rFonts w:ascii="宋体" w:hAnsi="宋体"/>
        </w:rPr>
      </w:pPr>
      <w:r w:rsidRPr="008B3BDB">
        <w:rPr>
          <w:rFonts w:ascii="宋体" w:hAnsi="宋体" w:hint="eastAsia"/>
        </w:rPr>
        <w:t>在数据统计分析阶段，需要将其中明显</w:t>
      </w:r>
      <w:r w:rsidR="00053940" w:rsidRPr="008B3BDB">
        <w:rPr>
          <w:rFonts w:ascii="宋体" w:hAnsi="宋体" w:hint="eastAsia"/>
        </w:rPr>
        <w:t>出错</w:t>
      </w:r>
      <w:r w:rsidRPr="008B3BDB">
        <w:rPr>
          <w:rFonts w:ascii="宋体" w:hAnsi="宋体" w:hint="eastAsia"/>
        </w:rPr>
        <w:t>的数据筛出</w:t>
      </w:r>
      <w:r w:rsidR="00053940" w:rsidRPr="008B3BDB">
        <w:rPr>
          <w:rFonts w:ascii="宋体" w:hAnsi="宋体" w:hint="eastAsia"/>
        </w:rPr>
        <w:t>改正或</w:t>
      </w:r>
      <w:r w:rsidRPr="008B3BDB">
        <w:rPr>
          <w:rFonts w:ascii="宋体" w:hAnsi="宋体" w:hint="eastAsia"/>
        </w:rPr>
        <w:t>清除，其他数据在本阶段无需进一步处理</w:t>
      </w:r>
      <w:r w:rsidR="00053940" w:rsidRPr="008B3BDB">
        <w:rPr>
          <w:rFonts w:ascii="宋体" w:hAnsi="宋体" w:hint="eastAsia"/>
        </w:rPr>
        <w:t>，最后对数据进行可视化</w:t>
      </w:r>
      <w:r w:rsidRPr="008B3BDB">
        <w:rPr>
          <w:rFonts w:ascii="宋体" w:hAnsi="宋体" w:hint="eastAsia"/>
        </w:rPr>
        <w:t>。</w:t>
      </w:r>
      <w:r w:rsidR="00053940" w:rsidRPr="008B3BDB">
        <w:rPr>
          <w:rFonts w:ascii="宋体" w:hAnsi="宋体" w:hint="eastAsia"/>
        </w:rPr>
        <w:t>操作步骤如下：</w:t>
      </w:r>
    </w:p>
    <w:p w14:paraId="3AE9FA84" w14:textId="0A548D82" w:rsidR="00053940" w:rsidRPr="008B3BDB" w:rsidRDefault="00053940" w:rsidP="00EB1F45">
      <w:pPr>
        <w:pStyle w:val="a3"/>
        <w:numPr>
          <w:ilvl w:val="0"/>
          <w:numId w:val="2"/>
        </w:numPr>
        <w:spacing w:after="0"/>
        <w:ind w:firstLineChars="0"/>
        <w:rPr>
          <w:rFonts w:ascii="宋体" w:hAnsi="宋体"/>
        </w:rPr>
      </w:pPr>
      <w:r w:rsidRPr="008B3BDB">
        <w:rPr>
          <w:rFonts w:ascii="宋体" w:hAnsi="宋体" w:hint="eastAsia"/>
        </w:rPr>
        <w:t>清除出现数据缺失、错位的数据</w:t>
      </w:r>
    </w:p>
    <w:p w14:paraId="79BAA3F4" w14:textId="06839C7D" w:rsidR="00053940" w:rsidRPr="008B3BDB" w:rsidRDefault="00053940" w:rsidP="00EB1F45">
      <w:pPr>
        <w:pStyle w:val="a3"/>
        <w:numPr>
          <w:ilvl w:val="0"/>
          <w:numId w:val="2"/>
        </w:numPr>
        <w:spacing w:after="0"/>
        <w:ind w:firstLineChars="0"/>
        <w:rPr>
          <w:rFonts w:ascii="宋体" w:hAnsi="宋体"/>
        </w:rPr>
      </w:pPr>
      <w:r w:rsidRPr="008B3BDB">
        <w:rPr>
          <w:rFonts w:ascii="宋体" w:hAnsi="宋体" w:hint="eastAsia"/>
        </w:rPr>
        <w:t>数字特征中存在以字符串形式存在的数字，将其转换成纯数字</w:t>
      </w:r>
    </w:p>
    <w:p w14:paraId="0936160A" w14:textId="37CA93B5" w:rsidR="00EB1F45" w:rsidRPr="008B3BDB" w:rsidRDefault="00053940" w:rsidP="00EB1F45">
      <w:pPr>
        <w:pStyle w:val="a3"/>
        <w:numPr>
          <w:ilvl w:val="0"/>
          <w:numId w:val="2"/>
        </w:numPr>
        <w:spacing w:after="0"/>
        <w:ind w:firstLineChars="0"/>
        <w:rPr>
          <w:rFonts w:ascii="宋体" w:hAnsi="宋体"/>
        </w:rPr>
      </w:pPr>
      <w:r w:rsidRPr="008B3BDB">
        <w:rPr>
          <w:rFonts w:ascii="宋体" w:hAnsi="宋体" w:hint="eastAsia"/>
        </w:rPr>
        <w:t>可视化并分析数据集。</w:t>
      </w:r>
    </w:p>
    <w:p w14:paraId="11E55417" w14:textId="77777777" w:rsidR="00EB1F45" w:rsidRPr="008B3BDB" w:rsidRDefault="00EB1F45" w:rsidP="00EB1F45">
      <w:pPr>
        <w:spacing w:after="0"/>
        <w:ind w:left="480"/>
        <w:rPr>
          <w:rFonts w:ascii="宋体" w:hAnsi="宋体"/>
        </w:rPr>
      </w:pPr>
    </w:p>
    <w:p w14:paraId="0EEB7C86" w14:textId="67B4EBF9" w:rsidR="000748E5" w:rsidRPr="008B3BDB" w:rsidRDefault="00841BE8" w:rsidP="00EB1F45">
      <w:pPr>
        <w:spacing w:after="0" w:line="240" w:lineRule="auto"/>
        <w:ind w:firstLineChars="200" w:firstLine="480"/>
        <w:rPr>
          <w:rFonts w:ascii="宋体" w:hAnsi="宋体"/>
        </w:rPr>
      </w:pPr>
      <w:r w:rsidRPr="008B3BDB">
        <w:rPr>
          <w:rFonts w:ascii="宋体" w:hAnsi="宋体" w:hint="eastAsia"/>
        </w:rPr>
        <w:lastRenderedPageBreak/>
        <w:t>对于数据集中的文字属性</w:t>
      </w:r>
      <w:r w:rsidR="000375C3" w:rsidRPr="008B3BDB">
        <w:rPr>
          <w:rFonts w:ascii="宋体" w:hAnsi="宋体" w:hint="eastAsia"/>
        </w:rPr>
        <w:t>，即网络协议分布、连接状态、服务内容</w:t>
      </w:r>
      <w:r w:rsidRPr="008B3BDB">
        <w:rPr>
          <w:rFonts w:ascii="宋体" w:hAnsi="宋体" w:hint="eastAsia"/>
        </w:rPr>
        <w:t>，</w:t>
      </w:r>
      <w:r w:rsidR="000375C3" w:rsidRPr="008B3BDB">
        <w:rPr>
          <w:rFonts w:ascii="宋体" w:hAnsi="宋体" w:hint="eastAsia"/>
        </w:rPr>
        <w:t>绘制了多个环图来直观体现数据的分布，总体而言，不同类别的数据在</w:t>
      </w:r>
      <w:r w:rsidR="00133199" w:rsidRPr="008B3BDB">
        <w:rPr>
          <w:rFonts w:ascii="宋体" w:hAnsi="宋体" w:hint="eastAsia"/>
        </w:rPr>
        <w:t>数据</w:t>
      </w:r>
      <w:r w:rsidR="000375C3" w:rsidRPr="008B3BDB">
        <w:rPr>
          <w:rFonts w:ascii="宋体" w:hAnsi="宋体" w:hint="eastAsia"/>
        </w:rPr>
        <w:t>量上有较大的差异</w:t>
      </w:r>
      <w:r w:rsidR="00133199" w:rsidRPr="008B3BDB">
        <w:rPr>
          <w:rFonts w:ascii="宋体" w:hAnsi="宋体" w:hint="eastAsia"/>
        </w:rPr>
        <w:t>，是否发生攻击也与一些特征有较强的相关性</w:t>
      </w:r>
      <w:r w:rsidR="00E35188">
        <w:rPr>
          <w:rFonts w:ascii="宋体" w:hAnsi="宋体" w:hint="eastAsia"/>
        </w:rPr>
        <w:t>，具体如下</w:t>
      </w:r>
      <w:r w:rsidR="000375C3" w:rsidRPr="008B3BDB">
        <w:rPr>
          <w:rFonts w:ascii="宋体" w:hAnsi="宋体" w:hint="eastAsia"/>
        </w:rPr>
        <w:t>。</w:t>
      </w:r>
    </w:p>
    <w:p w14:paraId="1A1D0DCD" w14:textId="77777777" w:rsidR="00EB1F45" w:rsidRPr="008B3BDB" w:rsidRDefault="00EB1F45" w:rsidP="00EB1F45">
      <w:pPr>
        <w:spacing w:after="0" w:line="240" w:lineRule="auto"/>
        <w:rPr>
          <w:rFonts w:ascii="宋体" w:hAnsi="宋体"/>
        </w:rPr>
      </w:pPr>
    </w:p>
    <w:p w14:paraId="480B704E" w14:textId="1FEA004C" w:rsidR="000375C3" w:rsidRPr="008B3BDB" w:rsidRDefault="000375C3" w:rsidP="00EB1F45">
      <w:pPr>
        <w:spacing w:after="0" w:line="240" w:lineRule="auto"/>
        <w:ind w:firstLineChars="200" w:firstLine="480"/>
        <w:rPr>
          <w:rFonts w:ascii="宋体" w:hAnsi="宋体"/>
        </w:rPr>
      </w:pPr>
      <w:r w:rsidRPr="008B3BDB">
        <w:rPr>
          <w:rFonts w:ascii="宋体" w:hAnsi="宋体" w:hint="eastAsia"/>
        </w:rPr>
        <w:t>对于网络协议（图二），</w:t>
      </w:r>
      <w:r w:rsidR="00950E80" w:rsidRPr="008B3BDB">
        <w:rPr>
          <w:rFonts w:ascii="宋体" w:hAnsi="宋体" w:hint="eastAsia"/>
        </w:rPr>
        <w:t>出现的网络协议</w:t>
      </w:r>
      <w:r w:rsidRPr="008B3BDB">
        <w:rPr>
          <w:rFonts w:ascii="宋体" w:hAnsi="宋体" w:hint="eastAsia"/>
        </w:rPr>
        <w:t>总共有三类，其中</w:t>
      </w:r>
      <w:r w:rsidR="00950E80" w:rsidRPr="008B3BDB">
        <w:rPr>
          <w:rFonts w:ascii="宋体" w:hAnsi="宋体" w:hint="eastAsia"/>
        </w:rPr>
        <w:t>，tcp协议占比最高，icmp占比最少。统计各个协议中正常访问和攻击行为，可以发现，在icmp协议中发生攻击的可能性更高，udp最低。</w:t>
      </w:r>
      <w:r w:rsidR="00950E80" w:rsidRPr="008B3BDB">
        <w:rPr>
          <w:rFonts w:ascii="宋体" w:hAnsi="宋体"/>
        </w:rPr>
        <w:t xml:space="preserve"> </w:t>
      </w:r>
    </w:p>
    <w:p w14:paraId="2953EC4C" w14:textId="4D673975" w:rsidR="00807ACC" w:rsidRPr="008B3BDB" w:rsidRDefault="00584244" w:rsidP="00EB1F45">
      <w:pPr>
        <w:spacing w:after="0" w:line="240" w:lineRule="auto"/>
        <w:ind w:firstLineChars="200" w:firstLine="480"/>
        <w:jc w:val="center"/>
        <w:rPr>
          <w:rFonts w:ascii="宋体" w:hAnsi="宋体"/>
        </w:rPr>
      </w:pPr>
      <w:r w:rsidRPr="008B3BDB">
        <w:rPr>
          <w:rFonts w:ascii="宋体" w:hAnsi="宋体" w:hint="eastAsia"/>
          <w:noProof/>
        </w:rPr>
        <w:drawing>
          <wp:inline distT="0" distB="0" distL="0" distR="0" wp14:anchorId="3DC31075" wp14:editId="53EC2F21">
            <wp:extent cx="1961909" cy="1961909"/>
            <wp:effectExtent l="0" t="0" r="0" b="0"/>
            <wp:docPr id="296360905" name="图形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6360905" name="图形 296360905"/>
                    <pic:cNvPicPr/>
                  </pic:nvPicPr>
                  <pic:blipFill>
                    <a:blip r:embed="rId10">
                      <a:extLst>
                        <a:ext uri="{28A0092B-C50C-407E-A947-70E740481C1C}">
                          <a14:useLocalDpi xmlns:a14="http://schemas.microsoft.com/office/drawing/2010/main" val="0"/>
                        </a:ext>
                        <a:ext uri="{96DAC541-7B7A-43D3-8B79-37D633B846F1}">
                          <asvg:svgBlip xmlns:asvg="http://schemas.microsoft.com/office/drawing/2016/SVG/main" r:embed="rId11"/>
                        </a:ext>
                      </a:extLst>
                    </a:blip>
                    <a:stretch>
                      <a:fillRect/>
                    </a:stretch>
                  </pic:blipFill>
                  <pic:spPr>
                    <a:xfrm>
                      <a:off x="0" y="0"/>
                      <a:ext cx="1992537" cy="1992537"/>
                    </a:xfrm>
                    <a:prstGeom prst="rect">
                      <a:avLst/>
                    </a:prstGeom>
                  </pic:spPr>
                </pic:pic>
              </a:graphicData>
            </a:graphic>
          </wp:inline>
        </w:drawing>
      </w:r>
      <w:r w:rsidR="00950E80" w:rsidRPr="008B3BDB">
        <w:rPr>
          <w:rFonts w:ascii="宋体" w:hAnsi="宋体" w:hint="eastAsia"/>
          <w:noProof/>
        </w:rPr>
        <w:drawing>
          <wp:inline distT="0" distB="0" distL="0" distR="0" wp14:anchorId="43DA2CE0" wp14:editId="6DCF46AD">
            <wp:extent cx="2980524" cy="2061717"/>
            <wp:effectExtent l="0" t="0" r="0" b="0"/>
            <wp:docPr id="468414867" name="图形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8414867" name="图形 468414867"/>
                    <pic:cNvPicPr/>
                  </pic:nvPicPr>
                  <pic:blipFill>
                    <a:blip r:embed="rId12">
                      <a:extLst>
                        <a:ext uri="{28A0092B-C50C-407E-A947-70E740481C1C}">
                          <a14:useLocalDpi xmlns:a14="http://schemas.microsoft.com/office/drawing/2010/main" val="0"/>
                        </a:ext>
                        <a:ext uri="{96DAC541-7B7A-43D3-8B79-37D633B846F1}">
                          <asvg:svgBlip xmlns:asvg="http://schemas.microsoft.com/office/drawing/2016/SVG/main" r:embed="rId13"/>
                        </a:ext>
                      </a:extLst>
                    </a:blip>
                    <a:stretch>
                      <a:fillRect/>
                    </a:stretch>
                  </pic:blipFill>
                  <pic:spPr>
                    <a:xfrm>
                      <a:off x="0" y="0"/>
                      <a:ext cx="3092957" cy="2139490"/>
                    </a:xfrm>
                    <a:prstGeom prst="rect">
                      <a:avLst/>
                    </a:prstGeom>
                  </pic:spPr>
                </pic:pic>
              </a:graphicData>
            </a:graphic>
          </wp:inline>
        </w:drawing>
      </w:r>
      <w:r w:rsidR="004C4358" w:rsidRPr="008B3BDB">
        <w:rPr>
          <w:rFonts w:ascii="宋体" w:hAnsi="宋体" w:hint="eastAsia"/>
        </w:rPr>
        <w:t xml:space="preserve"> </w:t>
      </w:r>
    </w:p>
    <w:p w14:paraId="39C37901" w14:textId="1E56FD71" w:rsidR="00807ACC" w:rsidRPr="008B3BDB" w:rsidRDefault="00807ACC" w:rsidP="00EB1F45">
      <w:pPr>
        <w:spacing w:after="0" w:line="240" w:lineRule="auto"/>
        <w:ind w:firstLineChars="200" w:firstLine="482"/>
        <w:jc w:val="center"/>
        <w:rPr>
          <w:rFonts w:ascii="宋体" w:hAnsi="宋体"/>
          <w:b/>
          <w:bCs/>
        </w:rPr>
      </w:pPr>
      <w:r w:rsidRPr="008B3BDB">
        <w:rPr>
          <w:rFonts w:ascii="宋体" w:hAnsi="宋体" w:hint="eastAsia"/>
          <w:b/>
          <w:bCs/>
        </w:rPr>
        <w:t>图二 网络协议与攻击的关系</w:t>
      </w:r>
    </w:p>
    <w:p w14:paraId="4C7A2926" w14:textId="77777777" w:rsidR="009021DF" w:rsidRPr="008B3BDB" w:rsidRDefault="009021DF" w:rsidP="00EB1F45">
      <w:pPr>
        <w:spacing w:after="0" w:line="240" w:lineRule="auto"/>
        <w:ind w:firstLineChars="200" w:firstLine="482"/>
        <w:jc w:val="center"/>
        <w:rPr>
          <w:rFonts w:ascii="宋体" w:hAnsi="宋体"/>
          <w:b/>
          <w:bCs/>
        </w:rPr>
      </w:pPr>
    </w:p>
    <w:p w14:paraId="2A5F7C33" w14:textId="452AAC8B" w:rsidR="00807ACC" w:rsidRPr="008B3BDB" w:rsidRDefault="004C4358" w:rsidP="00EB1F45">
      <w:pPr>
        <w:spacing w:after="0" w:line="240" w:lineRule="auto"/>
        <w:ind w:firstLineChars="200" w:firstLine="480"/>
        <w:rPr>
          <w:rFonts w:ascii="宋体" w:hAnsi="宋体"/>
        </w:rPr>
      </w:pPr>
      <w:r w:rsidRPr="008B3BDB">
        <w:rPr>
          <w:rFonts w:ascii="宋体" w:hAnsi="宋体" w:hint="eastAsia"/>
        </w:rPr>
        <w:t>连接状态与是否遭受攻击之间也有较为明显的联系</w:t>
      </w:r>
      <w:r w:rsidR="00465D04" w:rsidRPr="008B3BDB">
        <w:rPr>
          <w:rFonts w:ascii="宋体" w:hAnsi="宋体" w:hint="eastAsia"/>
        </w:rPr>
        <w:t>（图三）</w:t>
      </w:r>
      <w:r w:rsidRPr="008B3BDB">
        <w:rPr>
          <w:rFonts w:ascii="宋体" w:hAnsi="宋体" w:hint="eastAsia"/>
        </w:rPr>
        <w:t>，通过对连接状态的可视化并分析，发现在表示正常建立连接并终止的SF状态，</w:t>
      </w:r>
      <w:r w:rsidR="001A1589" w:rsidRPr="008B3BDB">
        <w:rPr>
          <w:rFonts w:ascii="宋体" w:hAnsi="宋体" w:hint="eastAsia"/>
        </w:rPr>
        <w:t>存在</w:t>
      </w:r>
      <w:r w:rsidRPr="008B3BDB">
        <w:rPr>
          <w:rFonts w:ascii="宋体" w:hAnsi="宋体" w:hint="eastAsia"/>
        </w:rPr>
        <w:t>攻击的可能性较低，而其他的异常状态，有较高的可能性发生了网络入侵。</w:t>
      </w:r>
    </w:p>
    <w:p w14:paraId="501F1DBD" w14:textId="0E0A273F" w:rsidR="00584244" w:rsidRPr="008B3BDB" w:rsidRDefault="000375C3" w:rsidP="00EB1F45">
      <w:pPr>
        <w:spacing w:after="0"/>
        <w:ind w:firstLineChars="200" w:firstLine="480"/>
        <w:rPr>
          <w:rFonts w:ascii="宋体" w:hAnsi="宋体"/>
        </w:rPr>
      </w:pPr>
      <w:r w:rsidRPr="008B3BDB">
        <w:rPr>
          <w:rFonts w:ascii="宋体" w:hAnsi="宋体" w:hint="eastAsia"/>
          <w:noProof/>
        </w:rPr>
        <w:drawing>
          <wp:inline distT="0" distB="0" distL="0" distR="0" wp14:anchorId="6838CB20" wp14:editId="12EA07C5">
            <wp:extent cx="1818825" cy="1818825"/>
            <wp:effectExtent l="0" t="0" r="0" b="0"/>
            <wp:docPr id="576109643" name="图形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6109643" name="图形 576109643"/>
                    <pic:cNvPicPr/>
                  </pic:nvPicPr>
                  <pic:blipFill>
                    <a:blip r:embed="rId14">
                      <a:extLst>
                        <a:ext uri="{28A0092B-C50C-407E-A947-70E740481C1C}">
                          <a14:useLocalDpi xmlns:a14="http://schemas.microsoft.com/office/drawing/2010/main" val="0"/>
                        </a:ext>
                        <a:ext uri="{96DAC541-7B7A-43D3-8B79-37D633B846F1}">
                          <asvg:svgBlip xmlns:asvg="http://schemas.microsoft.com/office/drawing/2016/SVG/main" r:embed="rId15"/>
                        </a:ext>
                      </a:extLst>
                    </a:blip>
                    <a:stretch>
                      <a:fillRect/>
                    </a:stretch>
                  </pic:blipFill>
                  <pic:spPr>
                    <a:xfrm>
                      <a:off x="0" y="0"/>
                      <a:ext cx="1845119" cy="1845119"/>
                    </a:xfrm>
                    <a:prstGeom prst="rect">
                      <a:avLst/>
                    </a:prstGeom>
                  </pic:spPr>
                </pic:pic>
              </a:graphicData>
            </a:graphic>
          </wp:inline>
        </w:drawing>
      </w:r>
      <w:r w:rsidR="00807ACC" w:rsidRPr="008B3BDB">
        <w:rPr>
          <w:rFonts w:ascii="宋体" w:hAnsi="宋体"/>
          <w:noProof/>
        </w:rPr>
        <w:drawing>
          <wp:inline distT="0" distB="0" distL="0" distR="0" wp14:anchorId="36904433" wp14:editId="36C0E9E2">
            <wp:extent cx="3021784" cy="2114100"/>
            <wp:effectExtent l="0" t="0" r="7620" b="0"/>
            <wp:docPr id="886181264" name="图形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6181264" name="图形 886181264"/>
                    <pic:cNvPicPr/>
                  </pic:nvPicPr>
                  <pic:blipFill>
                    <a:blip r:embed="rId16">
                      <a:extLst>
                        <a:ext uri="{28A0092B-C50C-407E-A947-70E740481C1C}">
                          <a14:useLocalDpi xmlns:a14="http://schemas.microsoft.com/office/drawing/2010/main" val="0"/>
                        </a:ext>
                        <a:ext uri="{96DAC541-7B7A-43D3-8B79-37D633B846F1}">
                          <asvg:svgBlip xmlns:asvg="http://schemas.microsoft.com/office/drawing/2016/SVG/main" r:embed="rId17"/>
                        </a:ext>
                      </a:extLst>
                    </a:blip>
                    <a:stretch>
                      <a:fillRect/>
                    </a:stretch>
                  </pic:blipFill>
                  <pic:spPr>
                    <a:xfrm>
                      <a:off x="0" y="0"/>
                      <a:ext cx="3060034" cy="2140860"/>
                    </a:xfrm>
                    <a:prstGeom prst="rect">
                      <a:avLst/>
                    </a:prstGeom>
                  </pic:spPr>
                </pic:pic>
              </a:graphicData>
            </a:graphic>
          </wp:inline>
        </w:drawing>
      </w:r>
    </w:p>
    <w:p w14:paraId="7F847918" w14:textId="775CC3DA" w:rsidR="001A1589" w:rsidRPr="008B3BDB" w:rsidRDefault="001A1589" w:rsidP="00EB1F45">
      <w:pPr>
        <w:spacing w:after="0" w:line="240" w:lineRule="auto"/>
        <w:ind w:firstLineChars="200" w:firstLine="482"/>
        <w:jc w:val="center"/>
        <w:rPr>
          <w:rFonts w:ascii="宋体" w:hAnsi="宋体"/>
          <w:b/>
          <w:bCs/>
        </w:rPr>
      </w:pPr>
      <w:r w:rsidRPr="008B3BDB">
        <w:rPr>
          <w:rFonts w:ascii="宋体" w:hAnsi="宋体" w:hint="eastAsia"/>
          <w:b/>
          <w:bCs/>
        </w:rPr>
        <w:t>图三 连接状态与攻击的关系</w:t>
      </w:r>
    </w:p>
    <w:p w14:paraId="16BA195D" w14:textId="77777777" w:rsidR="009021DF" w:rsidRPr="008B3BDB" w:rsidRDefault="009021DF" w:rsidP="00EB1F45">
      <w:pPr>
        <w:spacing w:after="0" w:line="240" w:lineRule="auto"/>
        <w:ind w:firstLineChars="200" w:firstLine="482"/>
        <w:jc w:val="center"/>
        <w:rPr>
          <w:rFonts w:ascii="宋体" w:hAnsi="宋体"/>
          <w:b/>
          <w:bCs/>
        </w:rPr>
      </w:pPr>
    </w:p>
    <w:p w14:paraId="4AB454D5" w14:textId="01763E0B" w:rsidR="001A1589" w:rsidRPr="008B3BDB" w:rsidRDefault="000E25D6" w:rsidP="00EB1F45">
      <w:pPr>
        <w:spacing w:after="0"/>
        <w:ind w:firstLineChars="200" w:firstLine="480"/>
        <w:rPr>
          <w:rFonts w:ascii="宋体" w:hAnsi="宋体"/>
        </w:rPr>
      </w:pPr>
      <w:r w:rsidRPr="008B3BDB">
        <w:rPr>
          <w:rFonts w:ascii="宋体" w:hAnsi="宋体" w:hint="eastAsia"/>
        </w:rPr>
        <w:t>服务类型的种类很多，所以很难直接找出特征与攻击间显著的关系，但是通过对服务类型的可视化</w:t>
      </w:r>
      <w:r w:rsidR="00465D04" w:rsidRPr="008B3BDB">
        <w:rPr>
          <w:rFonts w:ascii="宋体" w:hAnsi="宋体" w:hint="eastAsia"/>
        </w:rPr>
        <w:t>（图四）</w:t>
      </w:r>
      <w:r w:rsidRPr="008B3BDB">
        <w:rPr>
          <w:rFonts w:ascii="宋体" w:hAnsi="宋体" w:hint="eastAsia"/>
        </w:rPr>
        <w:t>，可以发现</w:t>
      </w:r>
      <w:r w:rsidR="00465D04" w:rsidRPr="008B3BDB">
        <w:rPr>
          <w:rFonts w:ascii="宋体" w:hAnsi="宋体" w:hint="eastAsia"/>
        </w:rPr>
        <w:t>不同服务类型之间发生攻击的频率也是不尽相同的，因此，可以推断，服务类型对判断是否发生网络攻击也是有一定的帮助的。</w:t>
      </w:r>
    </w:p>
    <w:p w14:paraId="5AD8A302" w14:textId="577E8CA0" w:rsidR="000375C3" w:rsidRPr="008B3BDB" w:rsidRDefault="000375C3" w:rsidP="00EB1F45">
      <w:pPr>
        <w:spacing w:after="0"/>
        <w:ind w:firstLineChars="200" w:firstLine="480"/>
        <w:rPr>
          <w:rFonts w:ascii="宋体" w:hAnsi="宋体"/>
        </w:rPr>
      </w:pPr>
    </w:p>
    <w:p w14:paraId="0CD9FC61" w14:textId="44043252" w:rsidR="000375C3" w:rsidRPr="008B3BDB" w:rsidRDefault="00465D04" w:rsidP="00EB1F45">
      <w:pPr>
        <w:spacing w:after="0"/>
        <w:ind w:firstLineChars="200" w:firstLine="480"/>
        <w:rPr>
          <w:rFonts w:ascii="宋体" w:hAnsi="宋体"/>
        </w:rPr>
      </w:pPr>
      <w:r w:rsidRPr="008B3BDB">
        <w:rPr>
          <w:rFonts w:ascii="宋体" w:hAnsi="宋体" w:hint="eastAsia"/>
          <w:noProof/>
        </w:rPr>
        <w:lastRenderedPageBreak/>
        <w:drawing>
          <wp:inline distT="0" distB="0" distL="0" distR="0" wp14:anchorId="700B4156" wp14:editId="550E488A">
            <wp:extent cx="1936516" cy="1876312"/>
            <wp:effectExtent l="0" t="0" r="0" b="0"/>
            <wp:docPr id="435573921" name="图形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5573921" name="图形 435573921"/>
                    <pic:cNvPicPr/>
                  </pic:nvPicPr>
                  <pic:blipFill>
                    <a:blip r:embed="rId18">
                      <a:extLst>
                        <a:ext uri="{28A0092B-C50C-407E-A947-70E740481C1C}">
                          <a14:useLocalDpi xmlns:a14="http://schemas.microsoft.com/office/drawing/2010/main" val="0"/>
                        </a:ext>
                        <a:ext uri="{96DAC541-7B7A-43D3-8B79-37D633B846F1}">
                          <asvg:svgBlip xmlns:asvg="http://schemas.microsoft.com/office/drawing/2016/SVG/main" r:embed="rId19"/>
                        </a:ext>
                      </a:extLst>
                    </a:blip>
                    <a:stretch>
                      <a:fillRect/>
                    </a:stretch>
                  </pic:blipFill>
                  <pic:spPr>
                    <a:xfrm>
                      <a:off x="0" y="0"/>
                      <a:ext cx="1963368" cy="1902329"/>
                    </a:xfrm>
                    <a:prstGeom prst="rect">
                      <a:avLst/>
                    </a:prstGeom>
                  </pic:spPr>
                </pic:pic>
              </a:graphicData>
            </a:graphic>
          </wp:inline>
        </w:drawing>
      </w:r>
      <w:r w:rsidRPr="008B3BDB">
        <w:rPr>
          <w:rFonts w:ascii="宋体" w:hAnsi="宋体" w:hint="eastAsia"/>
          <w:noProof/>
        </w:rPr>
        <w:drawing>
          <wp:inline distT="0" distB="0" distL="0" distR="0" wp14:anchorId="46984B26" wp14:editId="4AD10E07">
            <wp:extent cx="2991223" cy="2092719"/>
            <wp:effectExtent l="0" t="0" r="0" b="3175"/>
            <wp:docPr id="6515194" name="图形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15194" name="图形 6515194"/>
                    <pic:cNvPicPr/>
                  </pic:nvPicPr>
                  <pic:blipFill>
                    <a:blip r:embed="rId20">
                      <a:extLst>
                        <a:ext uri="{28A0092B-C50C-407E-A947-70E740481C1C}">
                          <a14:useLocalDpi xmlns:a14="http://schemas.microsoft.com/office/drawing/2010/main" val="0"/>
                        </a:ext>
                        <a:ext uri="{96DAC541-7B7A-43D3-8B79-37D633B846F1}">
                          <asvg:svgBlip xmlns:asvg="http://schemas.microsoft.com/office/drawing/2016/SVG/main" r:embed="rId21"/>
                        </a:ext>
                      </a:extLst>
                    </a:blip>
                    <a:stretch>
                      <a:fillRect/>
                    </a:stretch>
                  </pic:blipFill>
                  <pic:spPr>
                    <a:xfrm>
                      <a:off x="0" y="0"/>
                      <a:ext cx="3023318" cy="2115173"/>
                    </a:xfrm>
                    <a:prstGeom prst="rect">
                      <a:avLst/>
                    </a:prstGeom>
                  </pic:spPr>
                </pic:pic>
              </a:graphicData>
            </a:graphic>
          </wp:inline>
        </w:drawing>
      </w:r>
    </w:p>
    <w:p w14:paraId="56CB07FD" w14:textId="543C26B7" w:rsidR="00465D04" w:rsidRPr="008B3BDB" w:rsidRDefault="00465D04" w:rsidP="00EB1F45">
      <w:pPr>
        <w:spacing w:after="0" w:line="240" w:lineRule="auto"/>
        <w:ind w:firstLineChars="200" w:firstLine="482"/>
        <w:jc w:val="center"/>
        <w:rPr>
          <w:rFonts w:ascii="宋体" w:hAnsi="宋体"/>
          <w:b/>
          <w:bCs/>
        </w:rPr>
      </w:pPr>
      <w:r w:rsidRPr="008B3BDB">
        <w:rPr>
          <w:rFonts w:ascii="宋体" w:hAnsi="宋体" w:hint="eastAsia"/>
          <w:b/>
          <w:bCs/>
        </w:rPr>
        <w:t>图四 服务类型与攻击的关系</w:t>
      </w:r>
    </w:p>
    <w:p w14:paraId="04853DB0" w14:textId="77777777" w:rsidR="009021DF" w:rsidRPr="008B3BDB" w:rsidRDefault="009021DF" w:rsidP="00EB1F45">
      <w:pPr>
        <w:spacing w:after="0" w:line="240" w:lineRule="auto"/>
        <w:ind w:firstLineChars="200" w:firstLine="482"/>
        <w:jc w:val="center"/>
        <w:rPr>
          <w:rFonts w:ascii="宋体" w:hAnsi="宋体"/>
          <w:b/>
          <w:bCs/>
        </w:rPr>
      </w:pPr>
    </w:p>
    <w:p w14:paraId="5BC4B8A9" w14:textId="6CEADFFE" w:rsidR="00465D04" w:rsidRPr="008B3BDB" w:rsidRDefault="00465D04" w:rsidP="00EB1F45">
      <w:pPr>
        <w:spacing w:after="0" w:line="240" w:lineRule="auto"/>
        <w:ind w:firstLineChars="200" w:firstLine="480"/>
        <w:rPr>
          <w:rFonts w:ascii="宋体" w:hAnsi="宋体"/>
        </w:rPr>
      </w:pPr>
      <w:r w:rsidRPr="008B3BDB">
        <w:rPr>
          <w:rFonts w:ascii="宋体" w:hAnsi="宋体" w:hint="eastAsia"/>
        </w:rPr>
        <w:t>对于数字特征，通过计算他们的关系矩阵可以绘制热力图</w:t>
      </w:r>
      <w:r w:rsidR="00E35188">
        <w:rPr>
          <w:rFonts w:ascii="宋体" w:hAnsi="宋体" w:hint="eastAsia"/>
        </w:rPr>
        <w:t>（图五）</w:t>
      </w:r>
      <w:r w:rsidRPr="008B3BDB">
        <w:rPr>
          <w:rFonts w:ascii="宋体" w:hAnsi="宋体" w:hint="eastAsia"/>
        </w:rPr>
        <w:t>，通过热力图来</w:t>
      </w:r>
      <w:r w:rsidR="00040557" w:rsidRPr="008B3BDB">
        <w:rPr>
          <w:rFonts w:ascii="宋体" w:hAnsi="宋体" w:hint="eastAsia"/>
        </w:rPr>
        <w:t>判断数字特征之间的联系，从而对以后的</w:t>
      </w:r>
      <w:r w:rsidR="00515AA7">
        <w:rPr>
          <w:rFonts w:ascii="宋体" w:hAnsi="宋体" w:hint="eastAsia"/>
        </w:rPr>
        <w:t>特征</w:t>
      </w:r>
      <w:r w:rsidR="00040557" w:rsidRPr="008B3BDB">
        <w:rPr>
          <w:rFonts w:ascii="宋体" w:hAnsi="宋体" w:hint="eastAsia"/>
        </w:rPr>
        <w:t>选择可以起到一定的帮助。</w:t>
      </w:r>
    </w:p>
    <w:p w14:paraId="65AF1E65" w14:textId="6CBF6510" w:rsidR="00525F23" w:rsidRPr="008B3BDB" w:rsidRDefault="00525F23" w:rsidP="00EB1F45">
      <w:pPr>
        <w:spacing w:after="0" w:line="240" w:lineRule="auto"/>
        <w:ind w:firstLineChars="200" w:firstLine="480"/>
        <w:rPr>
          <w:rFonts w:ascii="宋体" w:hAnsi="宋体"/>
        </w:rPr>
      </w:pPr>
      <w:r w:rsidRPr="008B3BDB">
        <w:rPr>
          <w:rFonts w:ascii="宋体" w:hAnsi="宋体" w:hint="eastAsia"/>
          <w:noProof/>
        </w:rPr>
        <w:drawing>
          <wp:inline distT="0" distB="0" distL="0" distR="0" wp14:anchorId="059518E4" wp14:editId="1383BD31">
            <wp:extent cx="5274310" cy="3199765"/>
            <wp:effectExtent l="0" t="0" r="2540" b="635"/>
            <wp:docPr id="277005733" name="图形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7005733" name="图形 277005733"/>
                    <pic:cNvPicPr/>
                  </pic:nvPicPr>
                  <pic:blipFill>
                    <a:blip r:embed="rId22" cstate="print">
                      <a:extLst>
                        <a:ext uri="{28A0092B-C50C-407E-A947-70E740481C1C}">
                          <a14:useLocalDpi xmlns:a14="http://schemas.microsoft.com/office/drawing/2010/main" val="0"/>
                        </a:ext>
                        <a:ext uri="{96DAC541-7B7A-43D3-8B79-37D633B846F1}">
                          <asvg:svgBlip xmlns:asvg="http://schemas.microsoft.com/office/drawing/2016/SVG/main" r:embed="rId23"/>
                        </a:ext>
                      </a:extLst>
                    </a:blip>
                    <a:stretch>
                      <a:fillRect/>
                    </a:stretch>
                  </pic:blipFill>
                  <pic:spPr>
                    <a:xfrm>
                      <a:off x="0" y="0"/>
                      <a:ext cx="5274310" cy="3199765"/>
                    </a:xfrm>
                    <a:prstGeom prst="rect">
                      <a:avLst/>
                    </a:prstGeom>
                  </pic:spPr>
                </pic:pic>
              </a:graphicData>
            </a:graphic>
          </wp:inline>
        </w:drawing>
      </w:r>
    </w:p>
    <w:p w14:paraId="537E3083" w14:textId="4ADD78D3" w:rsidR="00525F23" w:rsidRPr="008B3BDB" w:rsidRDefault="00525F23" w:rsidP="00EB1F45">
      <w:pPr>
        <w:spacing w:after="0" w:line="240" w:lineRule="auto"/>
        <w:ind w:firstLineChars="200" w:firstLine="482"/>
        <w:jc w:val="center"/>
        <w:rPr>
          <w:rFonts w:ascii="宋体" w:hAnsi="宋体"/>
          <w:b/>
          <w:bCs/>
        </w:rPr>
      </w:pPr>
      <w:r w:rsidRPr="008B3BDB">
        <w:rPr>
          <w:rFonts w:ascii="宋体" w:hAnsi="宋体" w:hint="eastAsia"/>
          <w:b/>
          <w:bCs/>
        </w:rPr>
        <w:t>图五 数字特征热力图</w:t>
      </w:r>
    </w:p>
    <w:p w14:paraId="31175394" w14:textId="77777777" w:rsidR="009021DF" w:rsidRPr="008B3BDB" w:rsidRDefault="009021DF" w:rsidP="00EB1F45">
      <w:pPr>
        <w:spacing w:after="0" w:line="240" w:lineRule="auto"/>
        <w:ind w:firstLineChars="200" w:firstLine="482"/>
        <w:jc w:val="center"/>
        <w:rPr>
          <w:rFonts w:ascii="宋体" w:hAnsi="宋体"/>
          <w:b/>
          <w:bCs/>
        </w:rPr>
      </w:pPr>
    </w:p>
    <w:p w14:paraId="14B9AB63" w14:textId="099FF9B4" w:rsidR="00053940" w:rsidRPr="008B3BDB" w:rsidRDefault="00525F23" w:rsidP="00EB1F45">
      <w:pPr>
        <w:spacing w:after="0"/>
        <w:ind w:firstLineChars="200" w:firstLine="480"/>
        <w:rPr>
          <w:rFonts w:ascii="宋体" w:hAnsi="宋体"/>
        </w:rPr>
      </w:pPr>
      <w:r w:rsidRPr="008B3BDB">
        <w:rPr>
          <w:rFonts w:ascii="宋体" w:hAnsi="宋体" w:hint="eastAsia"/>
        </w:rPr>
        <w:t>此外，针对需要预测的内容，即</w:t>
      </w:r>
      <w:r w:rsidR="00E71795" w:rsidRPr="008B3BDB">
        <w:rPr>
          <w:rFonts w:ascii="宋体" w:hAnsi="宋体" w:hint="eastAsia"/>
        </w:rPr>
        <w:t>“</w:t>
      </w:r>
      <w:r w:rsidR="00B6117E" w:rsidRPr="008B3BDB">
        <w:rPr>
          <w:rFonts w:ascii="宋体" w:hAnsi="宋体" w:hint="eastAsia"/>
        </w:rPr>
        <w:t>是否存在攻击</w:t>
      </w:r>
      <w:r w:rsidR="00E71795" w:rsidRPr="008B3BDB">
        <w:rPr>
          <w:rFonts w:ascii="宋体" w:hAnsi="宋体" w:hint="eastAsia"/>
        </w:rPr>
        <w:t>”</w:t>
      </w:r>
      <w:r w:rsidR="00B6117E" w:rsidRPr="008B3BDB">
        <w:rPr>
          <w:rFonts w:ascii="宋体" w:hAnsi="宋体" w:hint="eastAsia"/>
        </w:rPr>
        <w:t>和</w:t>
      </w:r>
      <w:r w:rsidR="00E71795" w:rsidRPr="008B3BDB">
        <w:rPr>
          <w:rFonts w:ascii="宋体" w:hAnsi="宋体" w:hint="eastAsia"/>
        </w:rPr>
        <w:t>“</w:t>
      </w:r>
      <w:r w:rsidR="00B6117E" w:rsidRPr="008B3BDB">
        <w:rPr>
          <w:rFonts w:ascii="宋体" w:hAnsi="宋体" w:hint="eastAsia"/>
        </w:rPr>
        <w:t>攻击的种类</w:t>
      </w:r>
      <w:r w:rsidR="00E71795" w:rsidRPr="008B3BDB">
        <w:rPr>
          <w:rFonts w:ascii="宋体" w:hAnsi="宋体" w:hint="eastAsia"/>
        </w:rPr>
        <w:t>”</w:t>
      </w:r>
      <w:r w:rsidR="00B6117E" w:rsidRPr="008B3BDB">
        <w:rPr>
          <w:rFonts w:ascii="宋体" w:hAnsi="宋体" w:hint="eastAsia"/>
        </w:rPr>
        <w:t>，在训练集可视化查看的同时，注意到，在测试集中，存在部分</w:t>
      </w:r>
      <w:r w:rsidR="00E71795" w:rsidRPr="008B3BDB">
        <w:rPr>
          <w:rFonts w:ascii="宋体" w:hAnsi="宋体" w:hint="eastAsia"/>
        </w:rPr>
        <w:t>的攻击类别是未在训练集中出现的，将这些无法预测到的类也进行了统计并可视化结果，这些类占测试集总数据的</w:t>
      </w:r>
      <w:r w:rsidR="00D63BFB">
        <w:rPr>
          <w:rFonts w:ascii="宋体" w:hAnsi="宋体"/>
        </w:rPr>
        <w:t>16.6</w:t>
      </w:r>
      <w:r w:rsidR="00E71795" w:rsidRPr="008B3BDB">
        <w:rPr>
          <w:rFonts w:ascii="宋体" w:hAnsi="宋体"/>
        </w:rPr>
        <w:t>%</w:t>
      </w:r>
      <w:r w:rsidR="00E71795" w:rsidRPr="008B3BDB">
        <w:rPr>
          <w:rFonts w:ascii="宋体" w:hAnsi="宋体" w:hint="eastAsia"/>
        </w:rPr>
        <w:t>，因此可以预见到，在后续进行多分类的时候，在</w:t>
      </w:r>
      <w:r w:rsidR="00D64856" w:rsidRPr="008B3BDB">
        <w:rPr>
          <w:rFonts w:ascii="宋体" w:hAnsi="宋体" w:hint="eastAsia"/>
        </w:rPr>
        <w:t>整体</w:t>
      </w:r>
      <w:r w:rsidR="00E71795" w:rsidRPr="008B3BDB">
        <w:rPr>
          <w:rFonts w:ascii="宋体" w:hAnsi="宋体" w:hint="eastAsia"/>
        </w:rPr>
        <w:t>测试集上的分类效果将会很难超过8</w:t>
      </w:r>
      <w:r w:rsidR="00D63BFB">
        <w:rPr>
          <w:rFonts w:ascii="宋体" w:hAnsi="宋体"/>
        </w:rPr>
        <w:t>3.4</w:t>
      </w:r>
      <w:r w:rsidR="00E71795" w:rsidRPr="008B3BDB">
        <w:rPr>
          <w:rFonts w:ascii="宋体" w:hAnsi="宋体"/>
        </w:rPr>
        <w:t>%</w:t>
      </w:r>
      <w:r w:rsidR="00E71795" w:rsidRPr="008B3BDB">
        <w:rPr>
          <w:rFonts w:ascii="宋体" w:hAnsi="宋体" w:hint="eastAsia"/>
        </w:rPr>
        <w:t>。(图六</w:t>
      </w:r>
      <w:r w:rsidR="00E71795" w:rsidRPr="008B3BDB">
        <w:rPr>
          <w:rFonts w:ascii="宋体" w:hAnsi="宋体"/>
        </w:rPr>
        <w:t>)</w:t>
      </w:r>
      <w:r w:rsidR="00053940" w:rsidRPr="008B3BDB">
        <w:rPr>
          <w:rFonts w:ascii="宋体" w:hAnsi="宋体"/>
        </w:rPr>
        <w:t xml:space="preserve"> </w:t>
      </w:r>
    </w:p>
    <w:p w14:paraId="5F7885B8" w14:textId="645E153B" w:rsidR="00E71795" w:rsidRPr="008B3BDB" w:rsidRDefault="00E71795" w:rsidP="00EB1F45">
      <w:pPr>
        <w:spacing w:after="0"/>
        <w:rPr>
          <w:rFonts w:ascii="宋体" w:hAnsi="宋体"/>
        </w:rPr>
      </w:pPr>
      <w:r w:rsidRPr="008B3BDB">
        <w:rPr>
          <w:rFonts w:ascii="宋体" w:hAnsi="宋体"/>
          <w:noProof/>
        </w:rPr>
        <w:lastRenderedPageBreak/>
        <w:drawing>
          <wp:inline distT="0" distB="0" distL="0" distR="0" wp14:anchorId="08617139" wp14:editId="659DA2E0">
            <wp:extent cx="2239701" cy="2043045"/>
            <wp:effectExtent l="0" t="0" r="0" b="0"/>
            <wp:docPr id="2140644946" name="图形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0644946" name="图形 2140644946"/>
                    <pic:cNvPicPr/>
                  </pic:nvPicPr>
                  <pic:blipFill>
                    <a:blip r:embed="rId24">
                      <a:extLst>
                        <a:ext uri="{28A0092B-C50C-407E-A947-70E740481C1C}">
                          <a14:useLocalDpi xmlns:a14="http://schemas.microsoft.com/office/drawing/2010/main" val="0"/>
                        </a:ext>
                        <a:ext uri="{96DAC541-7B7A-43D3-8B79-37D633B846F1}">
                          <asvg:svgBlip xmlns:asvg="http://schemas.microsoft.com/office/drawing/2016/SVG/main" r:embed="rId25"/>
                        </a:ext>
                      </a:extLst>
                    </a:blip>
                    <a:stretch>
                      <a:fillRect/>
                    </a:stretch>
                  </pic:blipFill>
                  <pic:spPr>
                    <a:xfrm>
                      <a:off x="0" y="0"/>
                      <a:ext cx="2271583" cy="2072128"/>
                    </a:xfrm>
                    <a:prstGeom prst="rect">
                      <a:avLst/>
                    </a:prstGeom>
                  </pic:spPr>
                </pic:pic>
              </a:graphicData>
            </a:graphic>
          </wp:inline>
        </w:drawing>
      </w:r>
      <w:r w:rsidRPr="008B3BDB">
        <w:rPr>
          <w:rFonts w:ascii="宋体" w:hAnsi="宋体"/>
          <w:noProof/>
        </w:rPr>
        <w:drawing>
          <wp:inline distT="0" distB="0" distL="0" distR="0" wp14:anchorId="680321A2" wp14:editId="188B25D2">
            <wp:extent cx="3020993" cy="2371997"/>
            <wp:effectExtent l="0" t="0" r="8255" b="9525"/>
            <wp:docPr id="574415486" name="图形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4415486" name="图形 574415486"/>
                    <pic:cNvPicPr/>
                  </pic:nvPicPr>
                  <pic:blipFill>
                    <a:blip r:embed="rId26">
                      <a:extLst>
                        <a:ext uri="{28A0092B-C50C-407E-A947-70E740481C1C}">
                          <a14:useLocalDpi xmlns:a14="http://schemas.microsoft.com/office/drawing/2010/main" val="0"/>
                        </a:ext>
                        <a:ext uri="{96DAC541-7B7A-43D3-8B79-37D633B846F1}">
                          <asvg:svgBlip xmlns:asvg="http://schemas.microsoft.com/office/drawing/2016/SVG/main" r:embed="rId27"/>
                        </a:ext>
                      </a:extLst>
                    </a:blip>
                    <a:stretch>
                      <a:fillRect/>
                    </a:stretch>
                  </pic:blipFill>
                  <pic:spPr>
                    <a:xfrm>
                      <a:off x="0" y="0"/>
                      <a:ext cx="3045509" cy="2391246"/>
                    </a:xfrm>
                    <a:prstGeom prst="rect">
                      <a:avLst/>
                    </a:prstGeom>
                  </pic:spPr>
                </pic:pic>
              </a:graphicData>
            </a:graphic>
          </wp:inline>
        </w:drawing>
      </w:r>
    </w:p>
    <w:p w14:paraId="25843F2B" w14:textId="3D1B3104" w:rsidR="00E71795" w:rsidRPr="008B3BDB" w:rsidRDefault="002064B1" w:rsidP="00EB1F45">
      <w:pPr>
        <w:spacing w:after="0"/>
        <w:rPr>
          <w:rFonts w:ascii="宋体" w:hAnsi="宋体"/>
        </w:rPr>
      </w:pPr>
      <w:r>
        <w:rPr>
          <w:rFonts w:ascii="宋体" w:hAnsi="宋体" w:hint="eastAsia"/>
          <w:noProof/>
        </w:rPr>
        <w:drawing>
          <wp:inline distT="0" distB="0" distL="0" distR="0" wp14:anchorId="57344815" wp14:editId="1AE4B2D4">
            <wp:extent cx="2135361" cy="2135361"/>
            <wp:effectExtent l="0" t="0" r="0" b="0"/>
            <wp:docPr id="1791035228" name="图形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1035228" name="图形 1791035228"/>
                    <pic:cNvPicPr/>
                  </pic:nvPicPr>
                  <pic:blipFill>
                    <a:blip r:embed="rId28">
                      <a:extLst>
                        <a:ext uri="{28A0092B-C50C-407E-A947-70E740481C1C}">
                          <a14:useLocalDpi xmlns:a14="http://schemas.microsoft.com/office/drawing/2010/main" val="0"/>
                        </a:ext>
                        <a:ext uri="{96DAC541-7B7A-43D3-8B79-37D633B846F1}">
                          <asvg:svgBlip xmlns:asvg="http://schemas.microsoft.com/office/drawing/2016/SVG/main" r:embed="rId29"/>
                        </a:ext>
                      </a:extLst>
                    </a:blip>
                    <a:stretch>
                      <a:fillRect/>
                    </a:stretch>
                  </pic:blipFill>
                  <pic:spPr>
                    <a:xfrm>
                      <a:off x="0" y="0"/>
                      <a:ext cx="2154164" cy="2154164"/>
                    </a:xfrm>
                    <a:prstGeom prst="rect">
                      <a:avLst/>
                    </a:prstGeom>
                  </pic:spPr>
                </pic:pic>
              </a:graphicData>
            </a:graphic>
          </wp:inline>
        </w:drawing>
      </w:r>
      <w:r w:rsidR="009021DF" w:rsidRPr="008B3BDB">
        <w:rPr>
          <w:rFonts w:ascii="宋体" w:hAnsi="宋体" w:hint="eastAsia"/>
          <w:noProof/>
        </w:rPr>
        <w:drawing>
          <wp:inline distT="0" distB="0" distL="0" distR="0" wp14:anchorId="0487348B" wp14:editId="4414E3A3">
            <wp:extent cx="3012763" cy="2472905"/>
            <wp:effectExtent l="0" t="0" r="0" b="0"/>
            <wp:docPr id="438802653" name="图形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8802653" name="图形 438802653"/>
                    <pic:cNvPicPr/>
                  </pic:nvPicPr>
                  <pic:blipFill>
                    <a:blip r:embed="rId30">
                      <a:extLst>
                        <a:ext uri="{28A0092B-C50C-407E-A947-70E740481C1C}">
                          <a14:useLocalDpi xmlns:a14="http://schemas.microsoft.com/office/drawing/2010/main" val="0"/>
                        </a:ext>
                        <a:ext uri="{96DAC541-7B7A-43D3-8B79-37D633B846F1}">
                          <asvg:svgBlip xmlns:asvg="http://schemas.microsoft.com/office/drawing/2016/SVG/main" r:embed="rId31"/>
                        </a:ext>
                      </a:extLst>
                    </a:blip>
                    <a:stretch>
                      <a:fillRect/>
                    </a:stretch>
                  </pic:blipFill>
                  <pic:spPr>
                    <a:xfrm>
                      <a:off x="0" y="0"/>
                      <a:ext cx="3015309" cy="2474995"/>
                    </a:xfrm>
                    <a:prstGeom prst="rect">
                      <a:avLst/>
                    </a:prstGeom>
                  </pic:spPr>
                </pic:pic>
              </a:graphicData>
            </a:graphic>
          </wp:inline>
        </w:drawing>
      </w:r>
    </w:p>
    <w:p w14:paraId="7A4FBAF7" w14:textId="378AC7FE" w:rsidR="009021DF" w:rsidRPr="008B3BDB" w:rsidRDefault="009021DF" w:rsidP="00EB1F45">
      <w:pPr>
        <w:spacing w:after="0" w:line="240" w:lineRule="auto"/>
        <w:ind w:firstLineChars="200" w:firstLine="482"/>
        <w:jc w:val="center"/>
        <w:rPr>
          <w:rFonts w:ascii="宋体" w:hAnsi="宋体"/>
          <w:b/>
          <w:bCs/>
        </w:rPr>
      </w:pPr>
      <w:r w:rsidRPr="008B3BDB">
        <w:rPr>
          <w:rFonts w:ascii="宋体" w:hAnsi="宋体" w:hint="eastAsia"/>
          <w:b/>
          <w:bCs/>
        </w:rPr>
        <w:t>图六 攻击类型统计</w:t>
      </w:r>
    </w:p>
    <w:p w14:paraId="0F99200E" w14:textId="673554C2" w:rsidR="009C7254" w:rsidRPr="008B3BDB" w:rsidRDefault="00E46CA7" w:rsidP="00EB1F45">
      <w:pPr>
        <w:pStyle w:val="1"/>
        <w:rPr>
          <w:rFonts w:ascii="宋体" w:hAnsi="宋体"/>
        </w:rPr>
      </w:pPr>
      <w:bookmarkStart w:id="2" w:name="_Toc147429497"/>
      <w:r w:rsidRPr="008B3BDB">
        <w:rPr>
          <w:rFonts w:ascii="宋体" w:hAnsi="宋体" w:hint="eastAsia"/>
        </w:rPr>
        <w:t>三、数据预处理</w:t>
      </w:r>
      <w:bookmarkEnd w:id="2"/>
    </w:p>
    <w:p w14:paraId="03922014" w14:textId="49CE50F0" w:rsidR="00E46CA7" w:rsidRPr="008B3BDB" w:rsidRDefault="00E46CA7" w:rsidP="00EB1F45">
      <w:pPr>
        <w:spacing w:after="0"/>
        <w:ind w:firstLine="480"/>
        <w:rPr>
          <w:rFonts w:ascii="宋体" w:hAnsi="宋体"/>
        </w:rPr>
      </w:pPr>
      <w:r w:rsidRPr="008B3BDB">
        <w:rPr>
          <w:rFonts w:ascii="宋体" w:hAnsi="宋体" w:hint="eastAsia"/>
        </w:rPr>
        <w:t>目前的数据中，含有文本特征，不能直接作为输入用于分类任务，因此，需要对数据进行预处理，具体的处理步骤如下：</w:t>
      </w:r>
    </w:p>
    <w:p w14:paraId="2FBFB100" w14:textId="18C7C39D" w:rsidR="00E46CA7" w:rsidRPr="008B3BDB" w:rsidRDefault="00E46CA7" w:rsidP="00EB1F45">
      <w:pPr>
        <w:pStyle w:val="a3"/>
        <w:numPr>
          <w:ilvl w:val="0"/>
          <w:numId w:val="3"/>
        </w:numPr>
        <w:spacing w:after="0"/>
        <w:ind w:firstLineChars="0"/>
        <w:rPr>
          <w:rFonts w:ascii="宋体" w:hAnsi="宋体"/>
        </w:rPr>
      </w:pPr>
      <w:r w:rsidRPr="008B3BDB">
        <w:rPr>
          <w:rFonts w:ascii="宋体" w:hAnsi="宋体" w:hint="eastAsia"/>
        </w:rPr>
        <w:t>将文本特征转化为零一向量，这样既可以将文本特征作为输入，同时，零一向量也避免了直接将其转换为连续数字造成的数据间的相互影响。</w:t>
      </w:r>
    </w:p>
    <w:p w14:paraId="19356B3F" w14:textId="78B6BAAF" w:rsidR="00D325F4" w:rsidRPr="008B3BDB" w:rsidRDefault="00D325F4" w:rsidP="00EB1F45">
      <w:pPr>
        <w:pStyle w:val="a3"/>
        <w:numPr>
          <w:ilvl w:val="0"/>
          <w:numId w:val="3"/>
        </w:numPr>
        <w:spacing w:after="0"/>
        <w:ind w:firstLineChars="0"/>
        <w:rPr>
          <w:rFonts w:ascii="宋体" w:hAnsi="宋体"/>
        </w:rPr>
      </w:pPr>
      <w:r w:rsidRPr="008B3BDB">
        <w:rPr>
          <w:rFonts w:ascii="宋体" w:hAnsi="宋体" w:hint="eastAsia"/>
        </w:rPr>
        <w:t>将数字特征进行标准化和归一化操作</w:t>
      </w:r>
    </w:p>
    <w:p w14:paraId="032B67E0" w14:textId="37C47ADA" w:rsidR="00D325F4" w:rsidRPr="008B3BDB" w:rsidRDefault="00E46CA7" w:rsidP="00EB1F45">
      <w:pPr>
        <w:pStyle w:val="a3"/>
        <w:numPr>
          <w:ilvl w:val="0"/>
          <w:numId w:val="3"/>
        </w:numPr>
        <w:spacing w:after="0"/>
        <w:ind w:firstLineChars="0"/>
        <w:rPr>
          <w:rFonts w:ascii="宋体" w:hAnsi="宋体"/>
        </w:rPr>
      </w:pPr>
      <w:r w:rsidRPr="008B3BDB">
        <w:rPr>
          <w:rFonts w:ascii="宋体" w:hAnsi="宋体" w:hint="eastAsia"/>
        </w:rPr>
        <w:t>对于需要分类的攻击标签，</w:t>
      </w:r>
      <w:r w:rsidR="00D325F4" w:rsidRPr="008B3BDB">
        <w:rPr>
          <w:rFonts w:ascii="宋体" w:hAnsi="宋体" w:hint="eastAsia"/>
        </w:rPr>
        <w:t>转化为“攻击(</w:t>
      </w:r>
      <w:r w:rsidR="00D325F4" w:rsidRPr="008B3BDB">
        <w:rPr>
          <w:rFonts w:ascii="宋体" w:hAnsi="宋体"/>
        </w:rPr>
        <w:t>1)</w:t>
      </w:r>
      <w:r w:rsidR="00D325F4" w:rsidRPr="008B3BDB">
        <w:rPr>
          <w:rFonts w:ascii="宋体" w:hAnsi="宋体" w:hint="eastAsia"/>
        </w:rPr>
        <w:t>/正常(</w:t>
      </w:r>
      <w:r w:rsidR="00D325F4" w:rsidRPr="008B3BDB">
        <w:rPr>
          <w:rFonts w:ascii="宋体" w:hAnsi="宋体"/>
        </w:rPr>
        <w:t>0)”</w:t>
      </w:r>
      <w:r w:rsidR="00D325F4" w:rsidRPr="008B3BDB">
        <w:rPr>
          <w:rFonts w:ascii="宋体" w:hAnsi="宋体" w:hint="eastAsia"/>
        </w:rPr>
        <w:t>的二分类标签和转化为数字的多分类标签，分别用于接下来的二分类和多分类任务</w:t>
      </w:r>
    </w:p>
    <w:p w14:paraId="3C50440C" w14:textId="11D98122" w:rsidR="00D325F4" w:rsidRPr="008B3BDB" w:rsidRDefault="00D325F4" w:rsidP="00EB1F45">
      <w:pPr>
        <w:pStyle w:val="a3"/>
        <w:numPr>
          <w:ilvl w:val="0"/>
          <w:numId w:val="3"/>
        </w:numPr>
        <w:spacing w:after="0"/>
        <w:ind w:firstLineChars="0"/>
        <w:rPr>
          <w:rFonts w:ascii="宋体" w:hAnsi="宋体"/>
        </w:rPr>
      </w:pPr>
      <w:r w:rsidRPr="008B3BDB">
        <w:rPr>
          <w:rFonts w:ascii="宋体" w:hAnsi="宋体" w:hint="eastAsia"/>
        </w:rPr>
        <w:t>由于输入的数据特征维数过多，因此尝试对数据进行降维处理，采用PCA</w:t>
      </w:r>
      <w:r w:rsidR="000024A2" w:rsidRPr="008B3BDB">
        <w:rPr>
          <w:rFonts w:ascii="宋体" w:hAnsi="宋体"/>
        </w:rPr>
        <w:fldChar w:fldCharType="begin"/>
      </w:r>
      <w:r w:rsidR="000024A2" w:rsidRPr="008B3BDB">
        <w:rPr>
          <w:rFonts w:ascii="宋体" w:hAnsi="宋体"/>
        </w:rPr>
        <w:instrText xml:space="preserve"> ADDIN EN.CITE &lt;EndNote&gt;&lt;Cite&gt;&lt;Author&gt;Daffertshofer&lt;/Author&gt;&lt;Year&gt;2004&lt;/Year&gt;&lt;RecNum&gt;3&lt;/RecNum&gt;&lt;DisplayText&gt;[2]&lt;/DisplayText&gt;&lt;record&gt;&lt;rec-number&gt;3&lt;/rec-number&gt;&lt;foreign-keys&gt;&lt;key app="EN" db-id="szr9t52t5da50ge95xtv9tejxr0ezffv209r" timestamp="1696425326"&gt;3&lt;/key&gt;&lt;/foreign-keys&gt;&lt;ref-type name="Journal Article"&gt;17&lt;/ref-type&gt;&lt;contributors&gt;&lt;authors&gt;&lt;author&gt;Daffertshofer, Andreas&lt;/author&gt;&lt;author&gt;Lamoth, Claudine JC&lt;/author&gt;&lt;author&gt;Meijer, Onno G&lt;/author&gt;&lt;author&gt;Beek, Peter J %J Clinical biomechanics&lt;/author&gt;&lt;/authors&gt;&lt;/contributors&gt;&lt;titles&gt;&lt;title&gt;PCA in studying coordination and variability: a tutorial&lt;/title&gt;&lt;/titles&gt;&lt;pages&gt;415-428&lt;/pages&gt;&lt;volume&gt;19&lt;/volume&gt;&lt;number&gt;4&lt;/number&gt;&lt;dates&gt;&lt;year&gt;2004&lt;/year&gt;&lt;/dates&gt;&lt;isbn&gt;0268-0033&lt;/isbn&gt;&lt;urls&gt;&lt;/urls&gt;&lt;/record&gt;&lt;/Cite&gt;&lt;/EndNote&gt;</w:instrText>
      </w:r>
      <w:r w:rsidR="000024A2" w:rsidRPr="008B3BDB">
        <w:rPr>
          <w:rFonts w:ascii="宋体" w:hAnsi="宋体"/>
        </w:rPr>
        <w:fldChar w:fldCharType="separate"/>
      </w:r>
      <w:r w:rsidR="000024A2" w:rsidRPr="008B3BDB">
        <w:rPr>
          <w:rFonts w:ascii="宋体" w:hAnsi="宋体"/>
          <w:noProof/>
        </w:rPr>
        <w:t>[</w:t>
      </w:r>
      <w:hyperlink w:anchor="_ENREF_2" w:tooltip="Daffertshofer, 2004 #3" w:history="1">
        <w:r w:rsidR="008B3BDB" w:rsidRPr="008B3BDB">
          <w:rPr>
            <w:rFonts w:ascii="宋体" w:hAnsi="宋体"/>
            <w:noProof/>
          </w:rPr>
          <w:t>2</w:t>
        </w:r>
      </w:hyperlink>
      <w:r w:rsidR="000024A2" w:rsidRPr="008B3BDB">
        <w:rPr>
          <w:rFonts w:ascii="宋体" w:hAnsi="宋体"/>
          <w:noProof/>
        </w:rPr>
        <w:t>]</w:t>
      </w:r>
      <w:r w:rsidR="000024A2" w:rsidRPr="008B3BDB">
        <w:rPr>
          <w:rFonts w:ascii="宋体" w:hAnsi="宋体"/>
        </w:rPr>
        <w:fldChar w:fldCharType="end"/>
      </w:r>
      <w:r w:rsidRPr="008B3BDB">
        <w:rPr>
          <w:rFonts w:ascii="宋体" w:hAnsi="宋体" w:hint="eastAsia"/>
        </w:rPr>
        <w:t>降维方法对数据进行特征提取。</w:t>
      </w:r>
    </w:p>
    <w:p w14:paraId="6E3CF5C0" w14:textId="35E3E56A" w:rsidR="00D325F4" w:rsidRPr="008B3BDB" w:rsidRDefault="00D325F4" w:rsidP="00EB1F45">
      <w:pPr>
        <w:spacing w:after="0"/>
        <w:rPr>
          <w:rFonts w:ascii="宋体" w:hAnsi="宋体"/>
        </w:rPr>
      </w:pPr>
      <w:r w:rsidRPr="008B3BDB">
        <w:rPr>
          <w:rFonts w:ascii="宋体" w:hAnsi="宋体" w:hint="eastAsia"/>
        </w:rPr>
        <w:t>至此，从原始数据中构建了</w:t>
      </w:r>
      <w:r w:rsidR="00594D57" w:rsidRPr="008B3BDB">
        <w:rPr>
          <w:rFonts w:ascii="宋体" w:hAnsi="宋体" w:hint="eastAsia"/>
        </w:rPr>
        <w:t>训练集和测试集，接下来进行分类任务。</w:t>
      </w:r>
    </w:p>
    <w:p w14:paraId="1F814E66" w14:textId="15F23D94" w:rsidR="00594D57" w:rsidRPr="008B3BDB" w:rsidRDefault="00594D57" w:rsidP="00EB1F45">
      <w:pPr>
        <w:pStyle w:val="1"/>
        <w:rPr>
          <w:rFonts w:ascii="宋体" w:hAnsi="宋体"/>
        </w:rPr>
      </w:pPr>
      <w:bookmarkStart w:id="3" w:name="_Toc147429498"/>
      <w:r w:rsidRPr="008B3BDB">
        <w:rPr>
          <w:rFonts w:ascii="宋体" w:hAnsi="宋体" w:hint="eastAsia"/>
        </w:rPr>
        <w:lastRenderedPageBreak/>
        <w:t>四、</w:t>
      </w:r>
      <w:r w:rsidR="00AF5FD1" w:rsidRPr="008B3BDB">
        <w:rPr>
          <w:rFonts w:ascii="宋体" w:hAnsi="宋体" w:hint="eastAsia"/>
        </w:rPr>
        <w:t>模型选择与参数优化</w:t>
      </w:r>
      <w:bookmarkEnd w:id="3"/>
    </w:p>
    <w:p w14:paraId="1847A54A" w14:textId="1A010B56" w:rsidR="00EB1F45" w:rsidRPr="008B3BDB" w:rsidRDefault="00320C18" w:rsidP="00EB1F45">
      <w:pPr>
        <w:spacing w:after="0"/>
        <w:rPr>
          <w:rFonts w:ascii="宋体" w:hAnsi="宋体"/>
        </w:rPr>
      </w:pPr>
      <w:r w:rsidRPr="008B3BDB">
        <w:rPr>
          <w:rFonts w:ascii="宋体" w:hAnsi="宋体" w:hint="eastAsia"/>
        </w:rPr>
        <w:t>模型选择：经过在多个模型下的尝试</w:t>
      </w:r>
      <w:r w:rsidR="00D06FE1" w:rsidRPr="008B3BDB">
        <w:rPr>
          <w:rFonts w:ascii="宋体" w:hAnsi="宋体" w:hint="eastAsia"/>
        </w:rPr>
        <w:t>后</w:t>
      </w:r>
      <w:r w:rsidRPr="008B3BDB">
        <w:rPr>
          <w:rFonts w:ascii="宋体" w:hAnsi="宋体" w:hint="eastAsia"/>
        </w:rPr>
        <w:t>，最终选择了</w:t>
      </w:r>
      <w:r w:rsidR="00CB7E1A" w:rsidRPr="008B3BDB">
        <w:rPr>
          <w:rFonts w:ascii="宋体" w:hAnsi="宋体" w:hint="eastAsia"/>
        </w:rPr>
        <w:t>效果最优的分类模型</w:t>
      </w:r>
      <w:r w:rsidR="00AF5FD1" w:rsidRPr="008B3BDB">
        <w:rPr>
          <w:rFonts w:ascii="宋体" w:hAnsi="宋体" w:hint="eastAsia"/>
        </w:rPr>
        <w:t>，并通过网格搜索进行调参</w:t>
      </w:r>
      <w:r w:rsidR="00976F18" w:rsidRPr="008B3BDB">
        <w:rPr>
          <w:rFonts w:ascii="宋体" w:hAnsi="宋体" w:hint="eastAsia"/>
        </w:rPr>
        <w:t xml:space="preserve"> </w:t>
      </w:r>
    </w:p>
    <w:p w14:paraId="69D18467" w14:textId="2184A388" w:rsidR="00594D57" w:rsidRPr="008B3BDB" w:rsidRDefault="00B22B16" w:rsidP="00B22B16">
      <w:pPr>
        <w:pStyle w:val="2"/>
      </w:pPr>
      <w:bookmarkStart w:id="4" w:name="_Toc147429499"/>
      <w:r>
        <w:rPr>
          <w:rFonts w:hint="eastAsia"/>
        </w:rPr>
        <w:t>（一）、</w:t>
      </w:r>
      <w:r w:rsidR="00594D57" w:rsidRPr="008B3BDB">
        <w:rPr>
          <w:rFonts w:hint="eastAsia"/>
        </w:rPr>
        <w:t>二分类</w:t>
      </w:r>
      <w:r w:rsidR="00CB7E1A" w:rsidRPr="008B3BDB">
        <w:rPr>
          <w:rFonts w:hint="eastAsia"/>
        </w:rPr>
        <w:t>任务：是否发生网络攻击</w:t>
      </w:r>
      <w:bookmarkEnd w:id="4"/>
    </w:p>
    <w:p w14:paraId="58EE11D1" w14:textId="2E4EB872" w:rsidR="00CB7E1A" w:rsidRPr="008B3BDB" w:rsidRDefault="00CB7E1A" w:rsidP="00EB1F45">
      <w:pPr>
        <w:spacing w:after="0"/>
        <w:ind w:firstLine="480"/>
        <w:rPr>
          <w:rFonts w:ascii="宋体" w:hAnsi="宋体"/>
        </w:rPr>
      </w:pPr>
      <w:r w:rsidRPr="008B3BDB">
        <w:rPr>
          <w:rFonts w:ascii="宋体" w:hAnsi="宋体" w:hint="eastAsia"/>
        </w:rPr>
        <w:t>在二分类任务上，采用多层感知机模型</w:t>
      </w:r>
      <w:r w:rsidR="00247C80" w:rsidRPr="008B3BDB">
        <w:rPr>
          <w:rFonts w:ascii="宋体" w:hAnsi="宋体" w:hint="eastAsia"/>
        </w:rPr>
        <w:t>（MLP）</w:t>
      </w:r>
      <w:r w:rsidRPr="008B3BDB">
        <w:rPr>
          <w:rFonts w:ascii="宋体" w:hAnsi="宋体" w:hint="eastAsia"/>
        </w:rPr>
        <w:t>进行分类。</w:t>
      </w:r>
      <w:r w:rsidR="00247C80" w:rsidRPr="008B3BDB">
        <w:rPr>
          <w:rFonts w:ascii="宋体" w:hAnsi="宋体" w:hint="eastAsia"/>
        </w:rPr>
        <w:t>对于此次二分类任务，设计了包含一个输入层、一个隐藏层、一个输出层的三层感知机模型，具体细节如下：</w:t>
      </w:r>
    </w:p>
    <w:p w14:paraId="21759FEB" w14:textId="31C04978" w:rsidR="00736E93" w:rsidRPr="008B3BDB" w:rsidRDefault="00736E93" w:rsidP="00EB1F45">
      <w:pPr>
        <w:pStyle w:val="a3"/>
        <w:numPr>
          <w:ilvl w:val="0"/>
          <w:numId w:val="5"/>
        </w:numPr>
        <w:spacing w:after="0"/>
        <w:ind w:firstLineChars="0"/>
        <w:rPr>
          <w:rFonts w:ascii="宋体" w:hAnsi="宋体"/>
        </w:rPr>
      </w:pPr>
      <w:r w:rsidRPr="008B3BDB">
        <w:rPr>
          <w:rFonts w:ascii="宋体" w:hAnsi="宋体" w:hint="eastAsia"/>
        </w:rPr>
        <w:t>模型初始化：</w:t>
      </w:r>
    </w:p>
    <w:p w14:paraId="25F7CBB5" w14:textId="6704A125" w:rsidR="00247C80" w:rsidRPr="008B3BDB" w:rsidRDefault="00247C80" w:rsidP="00EB1F45">
      <w:pPr>
        <w:spacing w:after="0"/>
        <w:ind w:leftChars="175" w:left="420" w:firstLine="480"/>
        <w:rPr>
          <w:rFonts w:ascii="宋体" w:hAnsi="宋体"/>
        </w:rPr>
      </w:pPr>
      <w:r w:rsidRPr="008B3BDB">
        <w:rPr>
          <w:rFonts w:ascii="宋体" w:hAnsi="宋体" w:hint="eastAsia"/>
        </w:rPr>
        <w:t>输入：</w:t>
      </w:r>
      <m:oMath>
        <m:r>
          <w:rPr>
            <w:rFonts w:ascii="Cambria Math" w:hAnsi="Cambria Math"/>
          </w:rPr>
          <m:t>X∈</m:t>
        </m:r>
        <m:sSup>
          <m:sSupPr>
            <m:ctrlPr>
              <w:rPr>
                <w:rFonts w:ascii="Cambria Math" w:hAnsi="Cambria Math"/>
              </w:rPr>
            </m:ctrlPr>
          </m:sSupPr>
          <m:e>
            <m:r>
              <w:rPr>
                <w:rFonts w:ascii="Cambria Math" w:hAnsi="Cambria Math"/>
              </w:rPr>
              <m:t>R</m:t>
            </m:r>
          </m:e>
          <m:sup>
            <m:r>
              <w:rPr>
                <w:rFonts w:ascii="Cambria Math" w:hAnsi="Cambria Math"/>
              </w:rPr>
              <m:t>m×n</m:t>
            </m:r>
          </m:sup>
        </m:sSup>
      </m:oMath>
      <w:r w:rsidR="00B8242E" w:rsidRPr="008B3BDB">
        <w:rPr>
          <w:rFonts w:ascii="宋体" w:hAnsi="宋体" w:hint="eastAsia"/>
        </w:rPr>
        <w:t xml:space="preserve"> m个样本n个特征</w:t>
      </w:r>
    </w:p>
    <w:p w14:paraId="45840F35" w14:textId="47FE1368" w:rsidR="00247C80" w:rsidRPr="008B3BDB" w:rsidRDefault="00247C80" w:rsidP="00EB1F45">
      <w:pPr>
        <w:spacing w:after="0"/>
        <w:ind w:leftChars="175" w:left="420" w:firstLine="480"/>
        <w:rPr>
          <w:rFonts w:ascii="宋体" w:hAnsi="宋体"/>
        </w:rPr>
      </w:pPr>
      <w:r w:rsidRPr="008B3BDB">
        <w:rPr>
          <w:rFonts w:ascii="宋体" w:hAnsi="宋体" w:hint="eastAsia"/>
        </w:rPr>
        <w:t>隐藏层：</w:t>
      </w:r>
      <m:oMath>
        <m:r>
          <w:rPr>
            <w:rFonts w:ascii="Cambria Math" w:hAnsi="Cambria Math"/>
          </w:rPr>
          <m:t>H=σ(X</m:t>
        </m:r>
        <m:sSub>
          <m:sSubPr>
            <m:ctrlPr>
              <w:rPr>
                <w:rFonts w:ascii="Cambria Math" w:hAnsi="Cambria Math"/>
              </w:rPr>
            </m:ctrlPr>
          </m:sSubPr>
          <m:e>
            <m:r>
              <w:rPr>
                <w:rFonts w:ascii="Cambria Math" w:hAnsi="Cambria Math"/>
              </w:rPr>
              <m:t>W</m:t>
            </m:r>
          </m:e>
          <m:sub>
            <m:r>
              <w:rPr>
                <w:rFonts w:ascii="Cambria Math" w:hAnsi="Cambria Math"/>
              </w:rPr>
              <m:t>h</m:t>
            </m:r>
          </m:sub>
        </m:sSub>
        <m: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h</m:t>
            </m:r>
          </m:sub>
        </m:sSub>
        <m:r>
          <w:rPr>
            <w:rFonts w:ascii="Cambria Math" w:hAnsi="Cambria Math"/>
          </w:rPr>
          <m:t>)</m:t>
        </m:r>
      </m:oMath>
      <w:r w:rsidR="00BD2A01" w:rsidRPr="008B3BDB">
        <w:rPr>
          <w:rFonts w:ascii="宋体" w:hAnsi="宋体" w:hint="eastAsia"/>
        </w:rPr>
        <w:t xml:space="preserve"> </w:t>
      </w:r>
      <w:r w:rsidR="00BD2A01" w:rsidRPr="008B3BDB">
        <w:rPr>
          <w:rFonts w:ascii="宋体" w:hAnsi="宋体"/>
        </w:rPr>
        <w:t xml:space="preserve"> </w:t>
      </w:r>
      <w:r w:rsidR="00B8242E" w:rsidRPr="008B3BDB">
        <w:rPr>
          <w:rFonts w:ascii="宋体" w:hAnsi="宋体"/>
        </w:rPr>
        <w:t xml:space="preserve"> </w:t>
      </w:r>
      <m:oMath>
        <m:sSub>
          <m:sSubPr>
            <m:ctrlPr>
              <w:rPr>
                <w:rFonts w:ascii="Cambria Math" w:hAnsi="Cambria Math"/>
              </w:rPr>
            </m:ctrlPr>
          </m:sSubPr>
          <m:e>
            <m:r>
              <w:rPr>
                <w:rFonts w:ascii="Cambria Math" w:hAnsi="Cambria Math"/>
              </w:rPr>
              <m:t>W</m:t>
            </m:r>
          </m:e>
          <m:sub>
            <m:r>
              <w:rPr>
                <w:rFonts w:ascii="Cambria Math" w:hAnsi="Cambria Math"/>
              </w:rPr>
              <m:t>h</m:t>
            </m:r>
          </m:sub>
        </m:sSub>
        <m:r>
          <w:rPr>
            <w:rFonts w:ascii="Cambria Math" w:hAnsi="Cambria Math"/>
          </w:rPr>
          <m:t>∈</m:t>
        </m:r>
        <m:sSup>
          <m:sSupPr>
            <m:ctrlPr>
              <w:rPr>
                <w:rFonts w:ascii="Cambria Math" w:hAnsi="Cambria Math"/>
              </w:rPr>
            </m:ctrlPr>
          </m:sSupPr>
          <m:e>
            <m:r>
              <w:rPr>
                <w:rFonts w:ascii="Cambria Math" w:hAnsi="Cambria Math"/>
              </w:rPr>
              <m:t>R</m:t>
            </m:r>
          </m:e>
          <m:sup>
            <m:r>
              <w:rPr>
                <w:rFonts w:ascii="Cambria Math" w:hAnsi="Cambria Math"/>
              </w:rPr>
              <m:t>n×h</m:t>
            </m:r>
          </m:sup>
        </m:sSup>
      </m:oMath>
      <w:r w:rsidR="00B8242E" w:rsidRPr="008B3BDB">
        <w:rPr>
          <w:rFonts w:ascii="宋体" w:hAnsi="宋体" w:hint="eastAsia"/>
        </w:rPr>
        <w:t xml:space="preserve"> </w:t>
      </w:r>
    </w:p>
    <w:p w14:paraId="6D18BCAB" w14:textId="00FD5937" w:rsidR="00B8242E" w:rsidRPr="008B3BDB" w:rsidRDefault="00B8242E" w:rsidP="00EB1F45">
      <w:pPr>
        <w:spacing w:after="0"/>
        <w:ind w:leftChars="175" w:left="420" w:firstLine="480"/>
        <w:rPr>
          <w:rFonts w:ascii="宋体" w:hAnsi="宋体"/>
        </w:rPr>
      </w:pPr>
      <w:r w:rsidRPr="008B3BDB">
        <w:rPr>
          <w:rFonts w:ascii="宋体" w:hAnsi="宋体"/>
        </w:rPr>
        <w:tab/>
      </w:r>
      <w:r w:rsidRPr="008B3BDB">
        <w:rPr>
          <w:rFonts w:ascii="宋体" w:hAnsi="宋体"/>
        </w:rPr>
        <w:tab/>
      </w:r>
      <w:r w:rsidR="00BD2A01" w:rsidRPr="008B3BDB">
        <w:rPr>
          <w:rFonts w:ascii="宋体" w:hAnsi="宋体"/>
        </w:rPr>
        <w:t xml:space="preserve">  </w:t>
      </w:r>
      <w:r w:rsidR="00BD2A01" w:rsidRPr="008B3BDB">
        <w:rPr>
          <w:rFonts w:ascii="宋体" w:hAnsi="宋体" w:hint="eastAsia"/>
        </w:rPr>
        <w:t xml:space="preserve">h为隐藏层神经元个数 </w:t>
      </w:r>
      <w:r w:rsidR="00BD2A01" w:rsidRPr="008B3BDB">
        <w:rPr>
          <w:rFonts w:ascii="宋体" w:hAnsi="宋体"/>
        </w:rPr>
        <w:t xml:space="preserve"> </w:t>
      </w:r>
      <w:r w:rsidRPr="008B3BDB">
        <w:rPr>
          <w:rFonts w:ascii="宋体" w:hAnsi="宋体"/>
        </w:rPr>
        <w:t xml:space="preserve"> </w:t>
      </w:r>
      <m:oMath>
        <m:r>
          <w:rPr>
            <w:rFonts w:ascii="Cambria Math" w:hAnsi="Cambria Math"/>
          </w:rPr>
          <m:t>σ</m:t>
        </m:r>
      </m:oMath>
      <w:r w:rsidRPr="008B3BDB">
        <w:rPr>
          <w:rFonts w:ascii="宋体" w:hAnsi="宋体" w:hint="eastAsia"/>
        </w:rPr>
        <w:t xml:space="preserve"> 为激活函数</w:t>
      </w:r>
    </w:p>
    <w:p w14:paraId="31B80551" w14:textId="1BAF59BE" w:rsidR="00736E93" w:rsidRPr="008B3BDB" w:rsidRDefault="00247C80" w:rsidP="00EB1F45">
      <w:pPr>
        <w:spacing w:after="0"/>
        <w:ind w:leftChars="175" w:left="420" w:firstLine="480"/>
        <w:rPr>
          <w:rFonts w:ascii="宋体" w:hAnsi="宋体"/>
        </w:rPr>
      </w:pPr>
      <w:r w:rsidRPr="008B3BDB">
        <w:rPr>
          <w:rFonts w:ascii="宋体" w:hAnsi="宋体" w:hint="eastAsia"/>
        </w:rPr>
        <w:t>输出层：</w:t>
      </w:r>
      <m:oMath>
        <m:r>
          <w:rPr>
            <w:rFonts w:ascii="Cambria Math" w:hAnsi="Cambria Math"/>
          </w:rPr>
          <m:t>O=H</m:t>
        </m:r>
        <m:sSub>
          <m:sSubPr>
            <m:ctrlPr>
              <w:rPr>
                <w:rFonts w:ascii="Cambria Math" w:hAnsi="Cambria Math"/>
              </w:rPr>
            </m:ctrlPr>
          </m:sSubPr>
          <m:e>
            <m:r>
              <w:rPr>
                <w:rFonts w:ascii="Cambria Math" w:hAnsi="Cambria Math"/>
              </w:rPr>
              <m:t>W</m:t>
            </m:r>
          </m:e>
          <m:sub>
            <m:r>
              <w:rPr>
                <w:rFonts w:ascii="Cambria Math" w:hAnsi="Cambria Math"/>
              </w:rPr>
              <m:t>o</m:t>
            </m:r>
          </m:sub>
        </m:sSub>
        <m: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o</m:t>
            </m:r>
          </m:sub>
        </m:sSub>
      </m:oMath>
    </w:p>
    <w:p w14:paraId="1DC97D1E" w14:textId="639D25B4" w:rsidR="002A0328" w:rsidRPr="008B3BDB" w:rsidRDefault="002A0328" w:rsidP="00EB1F45">
      <w:pPr>
        <w:pStyle w:val="a3"/>
        <w:numPr>
          <w:ilvl w:val="0"/>
          <w:numId w:val="5"/>
        </w:numPr>
        <w:spacing w:after="0"/>
        <w:ind w:firstLineChars="0"/>
        <w:rPr>
          <w:rFonts w:ascii="宋体" w:hAnsi="宋体"/>
        </w:rPr>
      </w:pPr>
      <w:r w:rsidRPr="008B3BDB">
        <w:rPr>
          <w:rFonts w:ascii="宋体" w:hAnsi="宋体" w:hint="eastAsia"/>
        </w:rPr>
        <w:t xml:space="preserve">训练： </w:t>
      </w:r>
      <w:r w:rsidR="00736E93" w:rsidRPr="008B3BDB">
        <w:rPr>
          <w:rFonts w:ascii="宋体" w:hAnsi="宋体" w:hint="eastAsia"/>
        </w:rPr>
        <w:t>迭代以下过程</w:t>
      </w:r>
    </w:p>
    <w:p w14:paraId="05FB23EE" w14:textId="3C68ED59" w:rsidR="00736E93" w:rsidRPr="008B3BDB" w:rsidRDefault="00736E93" w:rsidP="00EB1F45">
      <w:pPr>
        <w:spacing w:after="0"/>
        <w:ind w:left="840"/>
        <w:rPr>
          <w:rFonts w:ascii="宋体" w:hAnsi="宋体"/>
        </w:rPr>
      </w:pPr>
      <w:r w:rsidRPr="008B3BDB">
        <w:rPr>
          <w:rFonts w:ascii="宋体" w:hAnsi="宋体" w:hint="eastAsia"/>
        </w:rPr>
        <w:t>前向传播阶段：输入x，得到神经网络各层输出，计算最后一层的</w:t>
      </w:r>
      <w:r w:rsidR="00BD2A01" w:rsidRPr="008B3BDB">
        <w:rPr>
          <w:rFonts w:ascii="宋体" w:hAnsi="宋体" w:hint="eastAsia"/>
        </w:rPr>
        <w:t xml:space="preserve">误差项 </w:t>
      </w:r>
      <m:oMath>
        <m:sSup>
          <m:sSupPr>
            <m:ctrlPr>
              <w:rPr>
                <w:rFonts w:ascii="Cambria Math" w:hAnsi="Cambria Math"/>
              </w:rPr>
            </m:ctrlPr>
          </m:sSupPr>
          <m:e>
            <m:r>
              <w:rPr>
                <w:rFonts w:ascii="Cambria Math" w:hAnsi="Cambria Math"/>
              </w:rPr>
              <m:t>δ</m:t>
            </m:r>
          </m:e>
          <m:sup>
            <m:r>
              <w:rPr>
                <w:rFonts w:ascii="Cambria Math" w:hAnsi="Cambria Math"/>
              </w:rPr>
              <m:t>L</m:t>
            </m:r>
          </m:sup>
        </m:sSup>
      </m:oMath>
    </w:p>
    <w:p w14:paraId="6B30EB97" w14:textId="4B394A60" w:rsidR="00BD2A01" w:rsidRPr="008B3BDB" w:rsidRDefault="00BD2A01" w:rsidP="00EB1F45">
      <w:pPr>
        <w:spacing w:after="0"/>
        <w:ind w:left="840"/>
        <w:rPr>
          <w:rFonts w:ascii="宋体" w:hAnsi="宋体"/>
        </w:rPr>
      </w:pPr>
      <w:r w:rsidRPr="008B3BDB">
        <w:rPr>
          <w:rFonts w:ascii="宋体" w:hAnsi="宋体" w:hint="eastAsia"/>
        </w:rPr>
        <w:t>反向传播阶段：</w:t>
      </w:r>
      <w:r w:rsidR="005E3855" w:rsidRPr="008B3BDB">
        <w:rPr>
          <w:rFonts w:ascii="宋体" w:hAnsi="宋体" w:hint="eastAsia"/>
        </w:rPr>
        <w:t>根据链式法则，最后层的</w:t>
      </w:r>
      <w:r w:rsidRPr="008B3BDB">
        <w:rPr>
          <w:rFonts w:ascii="宋体" w:hAnsi="宋体" w:hint="eastAsia"/>
        </w:rPr>
        <w:t xml:space="preserve"> </w:t>
      </w:r>
      <m:oMath>
        <m:sSup>
          <m:sSupPr>
            <m:ctrlPr>
              <w:rPr>
                <w:rFonts w:ascii="Cambria Math" w:hAnsi="Cambria Math"/>
              </w:rPr>
            </m:ctrlPr>
          </m:sSupPr>
          <m:e>
            <m:r>
              <w:rPr>
                <w:rFonts w:ascii="Cambria Math" w:hAnsi="Cambria Math"/>
              </w:rPr>
              <m:t>δ</m:t>
            </m:r>
          </m:e>
          <m:sup>
            <m:r>
              <w:rPr>
                <w:rFonts w:ascii="Cambria Math" w:hAnsi="Cambria Math"/>
              </w:rPr>
              <m:t>L</m:t>
            </m:r>
          </m:sup>
        </m:sSup>
      </m:oMath>
      <w:r w:rsidRPr="008B3BDB">
        <w:rPr>
          <w:rFonts w:ascii="宋体" w:hAnsi="宋体" w:hint="eastAsia"/>
        </w:rPr>
        <w:t xml:space="preserve"> 向前推导各层的</w:t>
      </w:r>
      <m:oMath>
        <m:sSup>
          <m:sSupPr>
            <m:ctrlPr>
              <w:rPr>
                <w:rFonts w:ascii="Cambria Math" w:hAnsi="Cambria Math"/>
              </w:rPr>
            </m:ctrlPr>
          </m:sSupPr>
          <m:e>
            <m:r>
              <w:rPr>
                <w:rFonts w:ascii="Cambria Math" w:hAnsi="Cambria Math"/>
              </w:rPr>
              <m:t>δ</m:t>
            </m:r>
          </m:e>
          <m:sup>
            <m:r>
              <w:rPr>
                <w:rFonts w:ascii="Cambria Math" w:hAnsi="Cambria Math"/>
              </w:rPr>
              <m:t>L</m:t>
            </m:r>
          </m:sup>
        </m:sSup>
      </m:oMath>
      <w:r w:rsidRPr="008B3BDB">
        <w:rPr>
          <w:rFonts w:ascii="宋体" w:hAnsi="宋体" w:hint="eastAsia"/>
        </w:rPr>
        <w:t>，</w:t>
      </w:r>
      <w:r w:rsidR="00D63D78" w:rsidRPr="008B3BDB">
        <w:rPr>
          <w:rFonts w:ascii="宋体" w:hAnsi="宋体" w:hint="eastAsia"/>
        </w:rPr>
        <w:t>各层分别利用</w:t>
      </w:r>
      <m:oMath>
        <m:sSup>
          <m:sSupPr>
            <m:ctrlPr>
              <w:rPr>
                <w:rFonts w:ascii="Cambria Math" w:hAnsi="Cambria Math"/>
              </w:rPr>
            </m:ctrlPr>
          </m:sSupPr>
          <m:e>
            <m:r>
              <w:rPr>
                <w:rFonts w:ascii="Cambria Math" w:hAnsi="Cambria Math"/>
              </w:rPr>
              <m:t>δ</m:t>
            </m:r>
          </m:e>
          <m:sup>
            <m:r>
              <w:rPr>
                <w:rFonts w:ascii="Cambria Math" w:hAnsi="Cambria Math"/>
              </w:rPr>
              <m:t>L</m:t>
            </m:r>
          </m:sup>
        </m:sSup>
      </m:oMath>
      <w:r w:rsidR="00C62E3C" w:rsidRPr="008B3BDB">
        <w:rPr>
          <w:rFonts w:ascii="宋体" w:hAnsi="宋体" w:hint="eastAsia"/>
        </w:rPr>
        <w:t xml:space="preserve">计算 </w:t>
      </w:r>
      <m:oMath>
        <m:f>
          <m:fPr>
            <m:ctrlPr>
              <w:rPr>
                <w:rFonts w:ascii="Cambria Math" w:hAnsi="Cambria Math"/>
              </w:rPr>
            </m:ctrlPr>
          </m:fPr>
          <m:num>
            <m:r>
              <w:rPr>
                <w:rFonts w:ascii="Cambria Math" w:hAnsi="Cambria Math"/>
              </w:rPr>
              <m:t>δL</m:t>
            </m:r>
          </m:num>
          <m:den>
            <m:r>
              <w:rPr>
                <w:rFonts w:ascii="Cambria Math" w:hAnsi="Cambria Math"/>
              </w:rPr>
              <m:t>δw</m:t>
            </m:r>
          </m:den>
        </m:f>
      </m:oMath>
      <w:r w:rsidR="00C62E3C" w:rsidRPr="008B3BDB">
        <w:rPr>
          <w:rFonts w:ascii="宋体" w:hAnsi="宋体"/>
        </w:rPr>
        <w:t xml:space="preserve"> </w:t>
      </w:r>
      <w:r w:rsidR="00C62E3C" w:rsidRPr="008B3BDB">
        <w:rPr>
          <w:rFonts w:ascii="宋体" w:hAnsi="宋体" w:hint="eastAsia"/>
        </w:rPr>
        <w:t>和</w:t>
      </w:r>
      <w:r w:rsidR="00C62E3C" w:rsidRPr="008B3BDB">
        <w:rPr>
          <w:rFonts w:ascii="宋体" w:hAnsi="宋体"/>
        </w:rPr>
        <w:t xml:space="preserve"> </w:t>
      </w:r>
      <m:oMath>
        <m:f>
          <m:fPr>
            <m:ctrlPr>
              <w:rPr>
                <w:rFonts w:ascii="Cambria Math" w:hAnsi="Cambria Math"/>
              </w:rPr>
            </m:ctrlPr>
          </m:fPr>
          <m:num>
            <m:r>
              <w:rPr>
                <w:rFonts w:ascii="Cambria Math" w:hAnsi="Cambria Math"/>
              </w:rPr>
              <m:t>δL</m:t>
            </m:r>
          </m:num>
          <m:den>
            <m:r>
              <w:rPr>
                <w:rFonts w:ascii="Cambria Math" w:hAnsi="Cambria Math"/>
              </w:rPr>
              <m:t>δb</m:t>
            </m:r>
          </m:den>
        </m:f>
      </m:oMath>
      <w:r w:rsidR="005E3855" w:rsidRPr="008B3BDB">
        <w:rPr>
          <w:rFonts w:ascii="宋体" w:hAnsi="宋体"/>
        </w:rPr>
        <w:t xml:space="preserve"> </w:t>
      </w:r>
    </w:p>
    <w:p w14:paraId="056945B5" w14:textId="159BFE81" w:rsidR="00C62E3C" w:rsidRPr="008B3BDB" w:rsidRDefault="00C62E3C" w:rsidP="00EB1F45">
      <w:pPr>
        <w:spacing w:after="0"/>
        <w:ind w:left="840"/>
        <w:rPr>
          <w:rFonts w:ascii="宋体" w:hAnsi="宋体"/>
        </w:rPr>
      </w:pPr>
      <w:r w:rsidRPr="008B3BDB">
        <w:rPr>
          <w:rFonts w:ascii="宋体" w:hAnsi="宋体" w:hint="eastAsia"/>
        </w:rPr>
        <w:t>更新各层的权重：</w:t>
      </w:r>
      <m:oMath>
        <m:r>
          <w:rPr>
            <w:rFonts w:ascii="Cambria Math" w:hAnsi="Cambria Math"/>
          </w:rPr>
          <m:t>W←W-η</m:t>
        </m:r>
        <m:f>
          <m:fPr>
            <m:ctrlPr>
              <w:rPr>
                <w:rFonts w:ascii="Cambria Math" w:hAnsi="Cambria Math"/>
              </w:rPr>
            </m:ctrlPr>
          </m:fPr>
          <m:num>
            <m:r>
              <w:rPr>
                <w:rFonts w:ascii="Cambria Math" w:hAnsi="Cambria Math"/>
              </w:rPr>
              <m:t>δL</m:t>
            </m:r>
          </m:num>
          <m:den>
            <m:r>
              <w:rPr>
                <w:rFonts w:ascii="Cambria Math" w:hAnsi="Cambria Math"/>
              </w:rPr>
              <m:t>δw</m:t>
            </m:r>
          </m:den>
        </m:f>
      </m:oMath>
      <w:r w:rsidRPr="008B3BDB">
        <w:rPr>
          <w:rFonts w:ascii="宋体" w:hAnsi="宋体" w:hint="eastAsia"/>
        </w:rPr>
        <w:t xml:space="preserve"> </w:t>
      </w:r>
      <w:r w:rsidRPr="008B3BDB">
        <w:rPr>
          <w:rFonts w:ascii="宋体" w:hAnsi="宋体"/>
        </w:rPr>
        <w:t xml:space="preserve">   </w:t>
      </w:r>
      <m:oMath>
        <m:r>
          <w:rPr>
            <w:rFonts w:ascii="Cambria Math" w:hAnsi="Cambria Math"/>
          </w:rPr>
          <m:t>b←b-η</m:t>
        </m:r>
        <m:f>
          <m:fPr>
            <m:ctrlPr>
              <w:rPr>
                <w:rFonts w:ascii="Cambria Math" w:hAnsi="Cambria Math"/>
              </w:rPr>
            </m:ctrlPr>
          </m:fPr>
          <m:num>
            <m:r>
              <w:rPr>
                <w:rFonts w:ascii="Cambria Math" w:hAnsi="Cambria Math"/>
              </w:rPr>
              <m:t>δL</m:t>
            </m:r>
          </m:num>
          <m:den>
            <m:r>
              <w:rPr>
                <w:rFonts w:ascii="Cambria Math" w:hAnsi="Cambria Math"/>
              </w:rPr>
              <m:t>δb</m:t>
            </m:r>
          </m:den>
        </m:f>
      </m:oMath>
    </w:p>
    <w:p w14:paraId="07F59795" w14:textId="2D549309" w:rsidR="00C62E3C" w:rsidRPr="008B3BDB" w:rsidRDefault="00C62E3C" w:rsidP="00EB1F45">
      <w:pPr>
        <w:pStyle w:val="a3"/>
        <w:numPr>
          <w:ilvl w:val="0"/>
          <w:numId w:val="5"/>
        </w:numPr>
        <w:spacing w:after="0"/>
        <w:ind w:firstLineChars="0"/>
        <w:rPr>
          <w:rFonts w:ascii="宋体" w:hAnsi="宋体"/>
        </w:rPr>
      </w:pPr>
      <w:r w:rsidRPr="008B3BDB">
        <w:rPr>
          <w:rFonts w:ascii="宋体" w:hAnsi="宋体" w:hint="eastAsia"/>
        </w:rPr>
        <w:t>超参数选取：使用经过PCA降维的数据作为输入；隐藏层通过网格搜索设置为：1</w:t>
      </w:r>
      <w:r w:rsidR="008A41AE" w:rsidRPr="008B3BDB">
        <w:rPr>
          <w:rFonts w:ascii="宋体" w:hAnsi="宋体"/>
        </w:rPr>
        <w:t>15</w:t>
      </w:r>
      <w:r w:rsidRPr="008B3BDB">
        <w:rPr>
          <w:rFonts w:ascii="宋体" w:hAnsi="宋体" w:hint="eastAsia"/>
        </w:rPr>
        <w:t>个神经元；</w:t>
      </w:r>
      <w:r w:rsidR="00A22CF3" w:rsidRPr="008B3BDB">
        <w:rPr>
          <w:rFonts w:ascii="宋体" w:hAnsi="宋体" w:hint="eastAsia"/>
        </w:rPr>
        <w:t>损失函数采用了分类任务常规的交叉熵损失函数；激活函数为ReLU函数；学习率为0</w:t>
      </w:r>
      <w:r w:rsidR="00A22CF3" w:rsidRPr="008B3BDB">
        <w:rPr>
          <w:rFonts w:ascii="宋体" w:hAnsi="宋体"/>
        </w:rPr>
        <w:t>.001</w:t>
      </w:r>
      <w:r w:rsidR="00A22CF3" w:rsidRPr="008B3BDB">
        <w:rPr>
          <w:rFonts w:ascii="宋体" w:hAnsi="宋体" w:hint="eastAsia"/>
        </w:rPr>
        <w:t>，迭代次数为1</w:t>
      </w:r>
      <w:r w:rsidR="00A22CF3" w:rsidRPr="008B3BDB">
        <w:rPr>
          <w:rFonts w:ascii="宋体" w:hAnsi="宋体"/>
        </w:rPr>
        <w:t>00</w:t>
      </w:r>
      <w:r w:rsidR="00A22CF3" w:rsidRPr="008B3BDB">
        <w:rPr>
          <w:rFonts w:ascii="宋体" w:hAnsi="宋体" w:hint="eastAsia"/>
        </w:rPr>
        <w:t>。</w:t>
      </w:r>
    </w:p>
    <w:p w14:paraId="33A3EF9B" w14:textId="52C39501" w:rsidR="00B20E96" w:rsidRPr="008B3BDB" w:rsidRDefault="00A22CF3" w:rsidP="00E35188">
      <w:pPr>
        <w:spacing w:after="0"/>
        <w:rPr>
          <w:rFonts w:ascii="宋体" w:hAnsi="宋体"/>
        </w:rPr>
      </w:pPr>
      <w:r w:rsidRPr="008B3BDB">
        <w:rPr>
          <w:rFonts w:ascii="宋体" w:hAnsi="宋体" w:hint="eastAsia"/>
        </w:rPr>
        <w:t>模型</w:t>
      </w:r>
      <w:r w:rsidR="00672C87" w:rsidRPr="008B3BDB">
        <w:rPr>
          <w:rFonts w:ascii="宋体" w:hAnsi="宋体" w:hint="eastAsia"/>
        </w:rPr>
        <w:t>在</w:t>
      </w:r>
      <w:r w:rsidR="00793C1D" w:rsidRPr="008B3BDB">
        <w:rPr>
          <w:rFonts w:ascii="宋体" w:hAnsi="宋体" w:hint="eastAsia"/>
        </w:rPr>
        <w:t>全部</w:t>
      </w:r>
      <w:r w:rsidR="00672C87" w:rsidRPr="008B3BDB">
        <w:rPr>
          <w:rFonts w:ascii="宋体" w:hAnsi="宋体" w:hint="eastAsia"/>
        </w:rPr>
        <w:t>测试集上的准确率为：</w:t>
      </w:r>
      <w:r w:rsidR="00975DF4" w:rsidRPr="008B3BDB">
        <w:rPr>
          <w:rFonts w:ascii="宋体" w:hAnsi="宋体"/>
        </w:rPr>
        <w:t xml:space="preserve">88 </w:t>
      </w:r>
      <w:r w:rsidR="00A52A62" w:rsidRPr="008B3BDB">
        <w:rPr>
          <w:rFonts w:ascii="宋体" w:hAnsi="宋体"/>
        </w:rPr>
        <w:t>%</w:t>
      </w:r>
      <w:r w:rsidR="008B4B34" w:rsidRPr="008B3BDB">
        <w:rPr>
          <w:rFonts w:ascii="宋体" w:hAnsi="宋体"/>
        </w:rPr>
        <w:t xml:space="preserve"> </w:t>
      </w:r>
      <w:r w:rsidR="008B4B34" w:rsidRPr="008B3BDB">
        <w:rPr>
          <w:rFonts w:ascii="宋体" w:hAnsi="宋体" w:hint="eastAsia"/>
        </w:rPr>
        <w:t>（</w:t>
      </w:r>
      <w:r w:rsidR="00975DF4" w:rsidRPr="008B3BDB">
        <w:rPr>
          <w:rFonts w:ascii="宋体" w:hAnsi="宋体"/>
        </w:rPr>
        <w:t>0.8776062461183568</w:t>
      </w:r>
      <w:r w:rsidR="008B4B34" w:rsidRPr="008B3BDB">
        <w:rPr>
          <w:rFonts w:ascii="宋体" w:hAnsi="宋体" w:hint="eastAsia"/>
        </w:rPr>
        <w:t>）</w:t>
      </w:r>
      <w:r w:rsidR="00793C1D" w:rsidRPr="008B3BDB">
        <w:rPr>
          <w:rFonts w:ascii="宋体" w:hAnsi="宋体" w:hint="eastAsia"/>
        </w:rPr>
        <w:t>，在去除训练集未出现的</w:t>
      </w:r>
      <w:r w:rsidR="00D64856" w:rsidRPr="008B3BDB">
        <w:rPr>
          <w:rFonts w:ascii="宋体" w:hAnsi="宋体" w:hint="eastAsia"/>
        </w:rPr>
        <w:t>攻击</w:t>
      </w:r>
      <w:r w:rsidR="00793C1D" w:rsidRPr="008B3BDB">
        <w:rPr>
          <w:rFonts w:ascii="宋体" w:hAnsi="宋体" w:hint="eastAsia"/>
        </w:rPr>
        <w:t>类别后的测试集上的准确率为：</w:t>
      </w:r>
      <w:r w:rsidR="00793C1D" w:rsidRPr="008B3BDB">
        <w:rPr>
          <w:rFonts w:ascii="宋体" w:hAnsi="宋体"/>
        </w:rPr>
        <w:t>90%</w:t>
      </w:r>
      <w:r w:rsidR="00793C1D" w:rsidRPr="008B3BDB">
        <w:rPr>
          <w:rFonts w:ascii="宋体" w:hAnsi="宋体" w:hint="eastAsia"/>
        </w:rPr>
        <w:t>（</w:t>
      </w:r>
      <w:r w:rsidR="00793C1D" w:rsidRPr="008B3BDB">
        <w:rPr>
          <w:rFonts w:ascii="宋体" w:hAnsi="宋体"/>
        </w:rPr>
        <w:t>0.9033631332481907</w:t>
      </w:r>
      <w:r w:rsidR="00793C1D" w:rsidRPr="008B3BDB">
        <w:rPr>
          <w:rFonts w:ascii="宋体" w:hAnsi="宋体" w:hint="eastAsia"/>
        </w:rPr>
        <w:t>）</w:t>
      </w:r>
    </w:p>
    <w:p w14:paraId="60622C6C" w14:textId="546DA4E6" w:rsidR="00672C87" w:rsidRPr="008B3BDB" w:rsidRDefault="00672C87" w:rsidP="00EB1F45">
      <w:pPr>
        <w:spacing w:after="0"/>
        <w:rPr>
          <w:rFonts w:ascii="宋体" w:hAnsi="宋体"/>
        </w:rPr>
      </w:pPr>
      <w:r w:rsidRPr="008B3BDB">
        <w:rPr>
          <w:rFonts w:ascii="宋体" w:hAnsi="宋体" w:hint="eastAsia"/>
        </w:rPr>
        <w:t>其中，在训练时的损失变化如下</w:t>
      </w:r>
      <w:r w:rsidR="00E35188">
        <w:rPr>
          <w:rFonts w:ascii="宋体" w:hAnsi="宋体" w:hint="eastAsia"/>
        </w:rPr>
        <w:t>（图七）</w:t>
      </w:r>
      <w:r w:rsidRPr="008B3BDB">
        <w:rPr>
          <w:rFonts w:ascii="宋体" w:hAnsi="宋体" w:hint="eastAsia"/>
        </w:rPr>
        <w:t>：</w:t>
      </w:r>
    </w:p>
    <w:p w14:paraId="712763B3" w14:textId="5ABEA708" w:rsidR="008A41AE" w:rsidRPr="008B3BDB" w:rsidRDefault="00A27D5D" w:rsidP="00EB1F45">
      <w:pPr>
        <w:spacing w:after="0"/>
        <w:jc w:val="center"/>
        <w:rPr>
          <w:rFonts w:ascii="宋体" w:hAnsi="宋体" w:hint="eastAsia"/>
        </w:rPr>
      </w:pPr>
      <w:r w:rsidRPr="008B3BDB">
        <w:rPr>
          <w:rFonts w:ascii="宋体" w:hAnsi="宋体"/>
          <w:noProof/>
        </w:rPr>
        <w:drawing>
          <wp:inline distT="0" distB="0" distL="0" distR="0" wp14:anchorId="5F1AC9CD" wp14:editId="6F6882A1">
            <wp:extent cx="3255899" cy="2354894"/>
            <wp:effectExtent l="0" t="0" r="1905" b="0"/>
            <wp:docPr id="1564323172" name="图形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4323172" name="图形 1564323172"/>
                    <pic:cNvPicPr/>
                  </pic:nvPicPr>
                  <pic:blipFill>
                    <a:blip r:embed="rId32">
                      <a:extLst>
                        <a:ext uri="{28A0092B-C50C-407E-A947-70E740481C1C}">
                          <a14:useLocalDpi xmlns:a14="http://schemas.microsoft.com/office/drawing/2010/main" val="0"/>
                        </a:ext>
                        <a:ext uri="{96DAC541-7B7A-43D3-8B79-37D633B846F1}">
                          <asvg:svgBlip xmlns:asvg="http://schemas.microsoft.com/office/drawing/2016/SVG/main" r:embed="rId33"/>
                        </a:ext>
                      </a:extLst>
                    </a:blip>
                    <a:stretch>
                      <a:fillRect/>
                    </a:stretch>
                  </pic:blipFill>
                  <pic:spPr>
                    <a:xfrm>
                      <a:off x="0" y="0"/>
                      <a:ext cx="3280192" cy="2372464"/>
                    </a:xfrm>
                    <a:prstGeom prst="rect">
                      <a:avLst/>
                    </a:prstGeom>
                  </pic:spPr>
                </pic:pic>
              </a:graphicData>
            </a:graphic>
          </wp:inline>
        </w:drawing>
      </w:r>
    </w:p>
    <w:p w14:paraId="5D4D2F29" w14:textId="17685047" w:rsidR="00975DF4" w:rsidRPr="00E35188" w:rsidRDefault="00975DF4" w:rsidP="00E35188">
      <w:pPr>
        <w:spacing w:after="0"/>
        <w:jc w:val="center"/>
        <w:rPr>
          <w:rFonts w:ascii="宋体" w:hAnsi="宋体" w:hint="eastAsia"/>
          <w:b/>
          <w:bCs/>
        </w:rPr>
      </w:pPr>
      <w:r w:rsidRPr="008B3BDB">
        <w:rPr>
          <w:rFonts w:ascii="宋体" w:hAnsi="宋体" w:hint="eastAsia"/>
          <w:b/>
          <w:bCs/>
        </w:rPr>
        <w:t>图七 训练损失</w:t>
      </w:r>
    </w:p>
    <w:p w14:paraId="23002D5D" w14:textId="73260BEE" w:rsidR="008A41AE" w:rsidRPr="008B3BDB" w:rsidRDefault="008A41AE" w:rsidP="00EB1F4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91" w:lineRule="atLeast"/>
        <w:ind w:firstLineChars="200" w:firstLine="480"/>
        <w:rPr>
          <w:rFonts w:ascii="宋体" w:hAnsi="宋体" w:cs="宋体"/>
          <w:color w:val="000000"/>
          <w:szCs w:val="24"/>
        </w:rPr>
      </w:pPr>
      <w:r w:rsidRPr="008B3BDB">
        <w:rPr>
          <w:rFonts w:ascii="宋体" w:hAnsi="宋体" w:cs="宋体" w:hint="eastAsia"/>
          <w:color w:val="000000"/>
          <w:szCs w:val="24"/>
        </w:rPr>
        <w:lastRenderedPageBreak/>
        <w:t>对多层感知机，对超参数进行了</w:t>
      </w:r>
      <w:r w:rsidR="00E35188">
        <w:rPr>
          <w:rFonts w:ascii="宋体" w:hAnsi="宋体" w:cs="宋体" w:hint="eastAsia"/>
          <w:color w:val="000000"/>
          <w:szCs w:val="24"/>
        </w:rPr>
        <w:t>交叉验证</w:t>
      </w:r>
      <w:r w:rsidRPr="008B3BDB">
        <w:rPr>
          <w:rFonts w:ascii="宋体" w:hAnsi="宋体" w:cs="宋体" w:hint="eastAsia"/>
          <w:color w:val="000000"/>
          <w:szCs w:val="24"/>
        </w:rPr>
        <w:t>网格搜索，以下是对其神经元个数的超参数搜索结果，最终取1</w:t>
      </w:r>
      <w:r w:rsidRPr="008B3BDB">
        <w:rPr>
          <w:rFonts w:ascii="宋体" w:hAnsi="宋体" w:cs="宋体"/>
          <w:color w:val="000000"/>
          <w:szCs w:val="24"/>
        </w:rPr>
        <w:t>15</w:t>
      </w:r>
      <w:r w:rsidRPr="008B3BDB">
        <w:rPr>
          <w:rFonts w:ascii="宋体" w:hAnsi="宋体" w:cs="宋体" w:hint="eastAsia"/>
          <w:color w:val="000000"/>
          <w:szCs w:val="24"/>
        </w:rPr>
        <w:t>个神经元作为隐藏层神经元个数达到了较好的效果</w:t>
      </w:r>
    </w:p>
    <w:p w14:paraId="6F54CB17" w14:textId="4BD8A121" w:rsidR="008A41AE" w:rsidRPr="008B3BDB" w:rsidRDefault="00A27D5D" w:rsidP="00EB1F45">
      <w:pPr>
        <w:spacing w:after="0"/>
        <w:jc w:val="center"/>
        <w:rPr>
          <w:rFonts w:ascii="宋体" w:hAnsi="宋体"/>
        </w:rPr>
      </w:pPr>
      <w:r w:rsidRPr="008B3BDB">
        <w:rPr>
          <w:rFonts w:ascii="宋体" w:hAnsi="宋体" w:hint="eastAsia"/>
          <w:noProof/>
        </w:rPr>
        <w:drawing>
          <wp:inline distT="0" distB="0" distL="0" distR="0" wp14:anchorId="50AA405C" wp14:editId="55AE5A7B">
            <wp:extent cx="3327722" cy="2375967"/>
            <wp:effectExtent l="0" t="0" r="6350" b="0"/>
            <wp:docPr id="1200256472" name="图形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0256472" name="图形 1200256472"/>
                    <pic:cNvPicPr/>
                  </pic:nvPicPr>
                  <pic:blipFill>
                    <a:blip r:embed="rId34">
                      <a:extLst>
                        <a:ext uri="{28A0092B-C50C-407E-A947-70E740481C1C}">
                          <a14:useLocalDpi xmlns:a14="http://schemas.microsoft.com/office/drawing/2010/main" val="0"/>
                        </a:ext>
                        <a:ext uri="{96DAC541-7B7A-43D3-8B79-37D633B846F1}">
                          <asvg:svgBlip xmlns:asvg="http://schemas.microsoft.com/office/drawing/2016/SVG/main" r:embed="rId35"/>
                        </a:ext>
                      </a:extLst>
                    </a:blip>
                    <a:stretch>
                      <a:fillRect/>
                    </a:stretch>
                  </pic:blipFill>
                  <pic:spPr>
                    <a:xfrm>
                      <a:off x="0" y="0"/>
                      <a:ext cx="3357899" cy="2397513"/>
                    </a:xfrm>
                    <a:prstGeom prst="rect">
                      <a:avLst/>
                    </a:prstGeom>
                  </pic:spPr>
                </pic:pic>
              </a:graphicData>
            </a:graphic>
          </wp:inline>
        </w:drawing>
      </w:r>
    </w:p>
    <w:p w14:paraId="1E4AA3D2" w14:textId="2E0DE469" w:rsidR="00975DF4" w:rsidRPr="008B3BDB" w:rsidRDefault="00975DF4" w:rsidP="00EB1F45">
      <w:pPr>
        <w:spacing w:after="0"/>
        <w:jc w:val="center"/>
        <w:rPr>
          <w:rFonts w:ascii="宋体" w:hAnsi="宋体"/>
          <w:b/>
          <w:bCs/>
        </w:rPr>
      </w:pPr>
      <w:r w:rsidRPr="008B3BDB">
        <w:rPr>
          <w:rFonts w:ascii="宋体" w:hAnsi="宋体" w:hint="eastAsia"/>
          <w:b/>
          <w:bCs/>
        </w:rPr>
        <w:t>图八 网格搜索超参数</w:t>
      </w:r>
    </w:p>
    <w:p w14:paraId="3CA5DC7D" w14:textId="77777777" w:rsidR="00975DF4" w:rsidRPr="008B3BDB" w:rsidRDefault="00975DF4" w:rsidP="00EB1F45">
      <w:pPr>
        <w:spacing w:after="0"/>
        <w:jc w:val="center"/>
        <w:rPr>
          <w:rFonts w:ascii="宋体" w:hAnsi="宋体"/>
        </w:rPr>
      </w:pPr>
    </w:p>
    <w:p w14:paraId="01C752B9" w14:textId="753E78BA" w:rsidR="00672C87" w:rsidRPr="008B3BDB" w:rsidRDefault="00A52A62" w:rsidP="00EB1F45">
      <w:pPr>
        <w:spacing w:after="0"/>
        <w:rPr>
          <w:rFonts w:ascii="宋体" w:hAnsi="宋体"/>
        </w:rPr>
      </w:pPr>
      <w:r w:rsidRPr="008B3BDB">
        <w:rPr>
          <w:rFonts w:ascii="宋体" w:hAnsi="宋体" w:hint="eastAsia"/>
        </w:rPr>
        <w:t>除此之外，还对其他的分类模型进行了测试，测试结果如下</w:t>
      </w:r>
      <w:r w:rsidR="00E35188">
        <w:rPr>
          <w:rFonts w:ascii="宋体" w:hAnsi="宋体" w:hint="eastAsia"/>
        </w:rPr>
        <w:t>（表一）</w:t>
      </w:r>
      <w:r w:rsidRPr="008B3BDB">
        <w:rPr>
          <w:rFonts w:ascii="宋体" w:hAnsi="宋体" w:hint="eastAsia"/>
        </w:rPr>
        <w:t>：</w:t>
      </w:r>
    </w:p>
    <w:tbl>
      <w:tblPr>
        <w:tblW w:w="8983" w:type="dxa"/>
        <w:shd w:val="clear" w:color="auto" w:fill="FFFFFF"/>
        <w:tblCellMar>
          <w:top w:w="15" w:type="dxa"/>
          <w:left w:w="15" w:type="dxa"/>
          <w:bottom w:w="15" w:type="dxa"/>
          <w:right w:w="15" w:type="dxa"/>
        </w:tblCellMar>
        <w:tblLook w:val="04A0" w:firstRow="1" w:lastRow="0" w:firstColumn="1" w:lastColumn="0" w:noHBand="0" w:noVBand="1"/>
      </w:tblPr>
      <w:tblGrid>
        <w:gridCol w:w="2522"/>
        <w:gridCol w:w="1726"/>
        <w:gridCol w:w="2123"/>
        <w:gridCol w:w="2612"/>
      </w:tblGrid>
      <w:tr w:rsidR="000D4FD1" w:rsidRPr="008B3BDB" w14:paraId="78C0505B" w14:textId="77777777" w:rsidTr="005F743D">
        <w:trPr>
          <w:trHeight w:val="218"/>
          <w:tblHeader/>
        </w:trPr>
        <w:tc>
          <w:tcPr>
            <w:tcW w:w="0" w:type="auto"/>
            <w:tcBorders>
              <w:top w:val="nil"/>
              <w:left w:val="nil"/>
              <w:bottom w:val="nil"/>
              <w:right w:val="nil"/>
            </w:tcBorders>
            <w:shd w:val="clear" w:color="auto" w:fill="FFFFFF"/>
            <w:tcMar>
              <w:top w:w="120" w:type="dxa"/>
              <w:left w:w="120" w:type="dxa"/>
              <w:bottom w:w="120" w:type="dxa"/>
              <w:right w:w="120" w:type="dxa"/>
            </w:tcMar>
            <w:vAlign w:val="center"/>
            <w:hideMark/>
          </w:tcPr>
          <w:p w14:paraId="6DA7D3FE" w14:textId="77777777" w:rsidR="000D4FD1" w:rsidRPr="008B3BDB" w:rsidRDefault="000D4FD1" w:rsidP="00EB1F45">
            <w:pPr>
              <w:spacing w:after="0" w:line="240" w:lineRule="auto"/>
              <w:rPr>
                <w:rFonts w:ascii="宋体" w:hAnsi="宋体" w:cs="Helvetica"/>
                <w:b/>
                <w:bCs/>
                <w:color w:val="000000"/>
                <w:sz w:val="18"/>
                <w:szCs w:val="18"/>
              </w:rPr>
            </w:pPr>
            <w:r w:rsidRPr="008B3BDB">
              <w:rPr>
                <w:rFonts w:ascii="宋体" w:hAnsi="宋体" w:cs="Helvetica"/>
                <w:b/>
                <w:bCs/>
                <w:color w:val="000000"/>
                <w:sz w:val="18"/>
                <w:szCs w:val="18"/>
              </w:rPr>
              <w:t>模型类别</w:t>
            </w:r>
          </w:p>
        </w:tc>
        <w:tc>
          <w:tcPr>
            <w:tcW w:w="0" w:type="auto"/>
            <w:tcBorders>
              <w:top w:val="nil"/>
              <w:left w:val="nil"/>
              <w:bottom w:val="nil"/>
              <w:right w:val="nil"/>
            </w:tcBorders>
            <w:shd w:val="clear" w:color="auto" w:fill="FFFFFF"/>
            <w:tcMar>
              <w:top w:w="120" w:type="dxa"/>
              <w:left w:w="120" w:type="dxa"/>
              <w:bottom w:w="120" w:type="dxa"/>
              <w:right w:w="120" w:type="dxa"/>
            </w:tcMar>
            <w:vAlign w:val="center"/>
            <w:hideMark/>
          </w:tcPr>
          <w:p w14:paraId="5A7C983B" w14:textId="77777777" w:rsidR="000D4FD1" w:rsidRPr="008B3BDB" w:rsidRDefault="000D4FD1" w:rsidP="00EB1F45">
            <w:pPr>
              <w:spacing w:after="0" w:line="240" w:lineRule="auto"/>
              <w:rPr>
                <w:rFonts w:ascii="宋体" w:hAnsi="宋体" w:cs="Helvetica"/>
                <w:b/>
                <w:bCs/>
                <w:color w:val="000000"/>
                <w:sz w:val="18"/>
                <w:szCs w:val="18"/>
              </w:rPr>
            </w:pPr>
            <w:r w:rsidRPr="008B3BDB">
              <w:rPr>
                <w:rFonts w:ascii="宋体" w:hAnsi="宋体" w:cs="Helvetica"/>
                <w:b/>
                <w:bCs/>
                <w:color w:val="000000"/>
                <w:sz w:val="18"/>
                <w:szCs w:val="18"/>
              </w:rPr>
              <w:t>准确率</w:t>
            </w:r>
          </w:p>
        </w:tc>
        <w:tc>
          <w:tcPr>
            <w:tcW w:w="0" w:type="auto"/>
            <w:tcBorders>
              <w:top w:val="nil"/>
              <w:left w:val="nil"/>
              <w:bottom w:val="nil"/>
              <w:right w:val="nil"/>
            </w:tcBorders>
            <w:shd w:val="clear" w:color="auto" w:fill="FFFFFF"/>
            <w:tcMar>
              <w:top w:w="120" w:type="dxa"/>
              <w:left w:w="120" w:type="dxa"/>
              <w:bottom w:w="120" w:type="dxa"/>
              <w:right w:w="120" w:type="dxa"/>
            </w:tcMar>
            <w:vAlign w:val="center"/>
            <w:hideMark/>
          </w:tcPr>
          <w:p w14:paraId="78E8EB11" w14:textId="77777777" w:rsidR="000D4FD1" w:rsidRPr="008B3BDB" w:rsidRDefault="000D4FD1" w:rsidP="00EB1F45">
            <w:pPr>
              <w:spacing w:after="0" w:line="240" w:lineRule="auto"/>
              <w:rPr>
                <w:rFonts w:ascii="宋体" w:hAnsi="宋体" w:cs="Helvetica"/>
                <w:b/>
                <w:bCs/>
                <w:color w:val="000000"/>
                <w:sz w:val="18"/>
                <w:szCs w:val="18"/>
              </w:rPr>
            </w:pPr>
            <w:r w:rsidRPr="008B3BDB">
              <w:rPr>
                <w:rFonts w:ascii="宋体" w:hAnsi="宋体" w:cs="Helvetica"/>
                <w:b/>
                <w:bCs/>
                <w:color w:val="000000"/>
                <w:sz w:val="18"/>
                <w:szCs w:val="18"/>
              </w:rPr>
              <w:t>运行时间</w:t>
            </w:r>
          </w:p>
        </w:tc>
        <w:tc>
          <w:tcPr>
            <w:tcW w:w="0" w:type="auto"/>
            <w:tcBorders>
              <w:top w:val="nil"/>
              <w:left w:val="nil"/>
              <w:bottom w:val="nil"/>
              <w:right w:val="nil"/>
            </w:tcBorders>
            <w:shd w:val="clear" w:color="auto" w:fill="FFFFFF"/>
            <w:tcMar>
              <w:top w:w="120" w:type="dxa"/>
              <w:left w:w="120" w:type="dxa"/>
              <w:bottom w:w="120" w:type="dxa"/>
              <w:right w:w="120" w:type="dxa"/>
            </w:tcMar>
            <w:vAlign w:val="center"/>
            <w:hideMark/>
          </w:tcPr>
          <w:p w14:paraId="1A8EF100" w14:textId="77777777" w:rsidR="000D4FD1" w:rsidRPr="008B3BDB" w:rsidRDefault="000D4FD1" w:rsidP="00EB1F45">
            <w:pPr>
              <w:spacing w:after="0" w:line="240" w:lineRule="auto"/>
              <w:rPr>
                <w:rFonts w:ascii="宋体" w:hAnsi="宋体" w:cs="Helvetica"/>
                <w:b/>
                <w:bCs/>
                <w:color w:val="000000"/>
                <w:sz w:val="18"/>
                <w:szCs w:val="18"/>
              </w:rPr>
            </w:pPr>
            <w:r w:rsidRPr="008B3BDB">
              <w:rPr>
                <w:rFonts w:ascii="宋体" w:hAnsi="宋体" w:cs="Helvetica"/>
                <w:b/>
                <w:bCs/>
                <w:color w:val="000000"/>
                <w:sz w:val="18"/>
                <w:szCs w:val="18"/>
              </w:rPr>
              <w:t>备注</w:t>
            </w:r>
          </w:p>
        </w:tc>
      </w:tr>
      <w:tr w:rsidR="000D4FD1" w:rsidRPr="008B3BDB" w14:paraId="1EE54699" w14:textId="77777777" w:rsidTr="005F743D">
        <w:trPr>
          <w:trHeight w:val="211"/>
        </w:trPr>
        <w:tc>
          <w:tcPr>
            <w:tcW w:w="0" w:type="auto"/>
            <w:tcBorders>
              <w:top w:val="nil"/>
              <w:left w:val="nil"/>
              <w:bottom w:val="nil"/>
              <w:right w:val="nil"/>
            </w:tcBorders>
            <w:shd w:val="clear" w:color="auto" w:fill="F5F5F5"/>
            <w:tcMar>
              <w:top w:w="120" w:type="dxa"/>
              <w:left w:w="120" w:type="dxa"/>
              <w:bottom w:w="120" w:type="dxa"/>
              <w:right w:w="120" w:type="dxa"/>
            </w:tcMar>
            <w:vAlign w:val="center"/>
            <w:hideMark/>
          </w:tcPr>
          <w:p w14:paraId="04D7BE94" w14:textId="77777777" w:rsidR="000D4FD1" w:rsidRPr="008B3BDB" w:rsidRDefault="000D4FD1" w:rsidP="00EB1F45">
            <w:pPr>
              <w:spacing w:after="0" w:line="240" w:lineRule="auto"/>
              <w:rPr>
                <w:rFonts w:ascii="宋体" w:hAnsi="宋体" w:cs="Helvetica"/>
                <w:color w:val="000000"/>
                <w:sz w:val="18"/>
                <w:szCs w:val="18"/>
              </w:rPr>
            </w:pPr>
            <w:r w:rsidRPr="008B3BDB">
              <w:rPr>
                <w:rFonts w:ascii="宋体" w:hAnsi="宋体" w:cs="Helvetica"/>
                <w:color w:val="000000"/>
                <w:sz w:val="18"/>
                <w:szCs w:val="18"/>
              </w:rPr>
              <w:t>朴素贝叶斯</w:t>
            </w:r>
          </w:p>
        </w:tc>
        <w:tc>
          <w:tcPr>
            <w:tcW w:w="0" w:type="auto"/>
            <w:tcBorders>
              <w:top w:val="nil"/>
              <w:left w:val="nil"/>
              <w:bottom w:val="nil"/>
              <w:right w:val="nil"/>
            </w:tcBorders>
            <w:shd w:val="clear" w:color="auto" w:fill="F5F5F5"/>
            <w:tcMar>
              <w:top w:w="120" w:type="dxa"/>
              <w:left w:w="120" w:type="dxa"/>
              <w:bottom w:w="120" w:type="dxa"/>
              <w:right w:w="120" w:type="dxa"/>
            </w:tcMar>
            <w:vAlign w:val="center"/>
            <w:hideMark/>
          </w:tcPr>
          <w:p w14:paraId="63B6EFA2" w14:textId="77777777" w:rsidR="000D4FD1" w:rsidRPr="008B3BDB" w:rsidRDefault="000D4FD1" w:rsidP="00EB1F45">
            <w:pPr>
              <w:spacing w:after="0" w:line="240" w:lineRule="auto"/>
              <w:rPr>
                <w:rFonts w:ascii="宋体" w:hAnsi="宋体" w:cs="Helvetica"/>
                <w:color w:val="000000"/>
                <w:sz w:val="18"/>
                <w:szCs w:val="18"/>
              </w:rPr>
            </w:pPr>
            <w:r w:rsidRPr="008B3BDB">
              <w:rPr>
                <w:rFonts w:ascii="宋体" w:hAnsi="宋体" w:cs="Helvetica"/>
                <w:color w:val="000000"/>
                <w:sz w:val="18"/>
                <w:szCs w:val="18"/>
              </w:rPr>
              <w:t>0.76</w:t>
            </w:r>
          </w:p>
        </w:tc>
        <w:tc>
          <w:tcPr>
            <w:tcW w:w="0" w:type="auto"/>
            <w:tcBorders>
              <w:top w:val="nil"/>
              <w:left w:val="nil"/>
              <w:bottom w:val="nil"/>
              <w:right w:val="nil"/>
            </w:tcBorders>
            <w:shd w:val="clear" w:color="auto" w:fill="F5F5F5"/>
            <w:tcMar>
              <w:top w:w="120" w:type="dxa"/>
              <w:left w:w="120" w:type="dxa"/>
              <w:bottom w:w="120" w:type="dxa"/>
              <w:right w:w="120" w:type="dxa"/>
            </w:tcMar>
            <w:vAlign w:val="center"/>
            <w:hideMark/>
          </w:tcPr>
          <w:p w14:paraId="7C13F8B5" w14:textId="77777777" w:rsidR="000D4FD1" w:rsidRPr="008B3BDB" w:rsidRDefault="000D4FD1" w:rsidP="00EB1F45">
            <w:pPr>
              <w:spacing w:after="0" w:line="240" w:lineRule="auto"/>
              <w:rPr>
                <w:rFonts w:ascii="宋体" w:hAnsi="宋体" w:cs="Helvetica"/>
                <w:color w:val="000000"/>
                <w:sz w:val="18"/>
                <w:szCs w:val="18"/>
              </w:rPr>
            </w:pPr>
            <w:r w:rsidRPr="008B3BDB">
              <w:rPr>
                <w:rFonts w:ascii="宋体" w:hAnsi="宋体" w:cs="Helvetica"/>
                <w:color w:val="000000"/>
                <w:sz w:val="18"/>
                <w:szCs w:val="18"/>
              </w:rPr>
              <w:t>0.1s</w:t>
            </w:r>
          </w:p>
        </w:tc>
        <w:tc>
          <w:tcPr>
            <w:tcW w:w="0" w:type="auto"/>
            <w:tcBorders>
              <w:top w:val="nil"/>
              <w:left w:val="nil"/>
              <w:bottom w:val="nil"/>
              <w:right w:val="nil"/>
            </w:tcBorders>
            <w:shd w:val="clear" w:color="auto" w:fill="F5F5F5"/>
            <w:tcMar>
              <w:top w:w="120" w:type="dxa"/>
              <w:left w:w="120" w:type="dxa"/>
              <w:bottom w:w="120" w:type="dxa"/>
              <w:right w:w="120" w:type="dxa"/>
            </w:tcMar>
            <w:vAlign w:val="center"/>
            <w:hideMark/>
          </w:tcPr>
          <w:p w14:paraId="2539364F" w14:textId="77777777" w:rsidR="000D4FD1" w:rsidRPr="008B3BDB" w:rsidRDefault="000D4FD1" w:rsidP="00EB1F45">
            <w:pPr>
              <w:spacing w:after="0" w:line="240" w:lineRule="auto"/>
              <w:rPr>
                <w:rFonts w:ascii="宋体" w:hAnsi="宋体" w:cs="Helvetica"/>
                <w:color w:val="000000"/>
                <w:sz w:val="18"/>
                <w:szCs w:val="18"/>
              </w:rPr>
            </w:pPr>
            <w:r w:rsidRPr="008B3BDB">
              <w:rPr>
                <w:rFonts w:ascii="宋体" w:hAnsi="宋体" w:cs="Helvetica"/>
                <w:color w:val="000000"/>
                <w:sz w:val="18"/>
                <w:szCs w:val="18"/>
              </w:rPr>
              <w:t>未降维</w:t>
            </w:r>
          </w:p>
        </w:tc>
      </w:tr>
      <w:tr w:rsidR="000D4FD1" w:rsidRPr="008B3BDB" w14:paraId="4EC74EC1" w14:textId="77777777" w:rsidTr="005F743D">
        <w:trPr>
          <w:trHeight w:val="218"/>
        </w:trPr>
        <w:tc>
          <w:tcPr>
            <w:tcW w:w="0" w:type="auto"/>
            <w:tcBorders>
              <w:top w:val="nil"/>
              <w:left w:val="nil"/>
              <w:bottom w:val="nil"/>
              <w:right w:val="nil"/>
            </w:tcBorders>
            <w:shd w:val="clear" w:color="auto" w:fill="FFFFFF"/>
            <w:tcMar>
              <w:top w:w="120" w:type="dxa"/>
              <w:left w:w="120" w:type="dxa"/>
              <w:bottom w:w="120" w:type="dxa"/>
              <w:right w:w="120" w:type="dxa"/>
            </w:tcMar>
            <w:vAlign w:val="center"/>
            <w:hideMark/>
          </w:tcPr>
          <w:p w14:paraId="5CD22383" w14:textId="77777777" w:rsidR="000D4FD1" w:rsidRPr="008B3BDB" w:rsidRDefault="000D4FD1" w:rsidP="00EB1F45">
            <w:pPr>
              <w:spacing w:after="0" w:line="240" w:lineRule="auto"/>
              <w:rPr>
                <w:rFonts w:ascii="宋体" w:hAnsi="宋体" w:cs="Helvetica"/>
                <w:color w:val="000000"/>
                <w:sz w:val="18"/>
                <w:szCs w:val="18"/>
              </w:rPr>
            </w:pPr>
            <w:r w:rsidRPr="008B3BDB">
              <w:rPr>
                <w:rFonts w:ascii="宋体" w:hAnsi="宋体" w:cs="Helvetica"/>
                <w:color w:val="000000"/>
                <w:sz w:val="18"/>
                <w:szCs w:val="18"/>
              </w:rPr>
              <w:t>决策树</w:t>
            </w:r>
          </w:p>
        </w:tc>
        <w:tc>
          <w:tcPr>
            <w:tcW w:w="0" w:type="auto"/>
            <w:tcBorders>
              <w:top w:val="nil"/>
              <w:left w:val="nil"/>
              <w:bottom w:val="nil"/>
              <w:right w:val="nil"/>
            </w:tcBorders>
            <w:shd w:val="clear" w:color="auto" w:fill="FFFFFF"/>
            <w:tcMar>
              <w:top w:w="120" w:type="dxa"/>
              <w:left w:w="120" w:type="dxa"/>
              <w:bottom w:w="120" w:type="dxa"/>
              <w:right w:w="120" w:type="dxa"/>
            </w:tcMar>
            <w:vAlign w:val="center"/>
            <w:hideMark/>
          </w:tcPr>
          <w:p w14:paraId="04A940D2" w14:textId="1539AE03" w:rsidR="000D4FD1" w:rsidRPr="008B3BDB" w:rsidRDefault="000D4FD1" w:rsidP="00EB1F45">
            <w:pPr>
              <w:spacing w:after="0" w:line="240" w:lineRule="auto"/>
              <w:rPr>
                <w:rFonts w:ascii="宋体" w:hAnsi="宋体" w:cs="Helvetica"/>
                <w:color w:val="000000"/>
                <w:sz w:val="18"/>
                <w:szCs w:val="18"/>
              </w:rPr>
            </w:pPr>
            <w:r w:rsidRPr="008B3BDB">
              <w:rPr>
                <w:rFonts w:ascii="宋体" w:hAnsi="宋体" w:cs="Helvetica"/>
                <w:color w:val="000000"/>
                <w:sz w:val="18"/>
                <w:szCs w:val="18"/>
              </w:rPr>
              <w:t>0.8</w:t>
            </w:r>
            <w:r w:rsidR="00B31815" w:rsidRPr="008B3BDB">
              <w:rPr>
                <w:rFonts w:ascii="宋体" w:hAnsi="宋体" w:cs="Helvetica"/>
                <w:color w:val="000000"/>
                <w:sz w:val="18"/>
                <w:szCs w:val="18"/>
              </w:rPr>
              <w:t>6</w:t>
            </w:r>
          </w:p>
        </w:tc>
        <w:tc>
          <w:tcPr>
            <w:tcW w:w="0" w:type="auto"/>
            <w:tcBorders>
              <w:top w:val="nil"/>
              <w:left w:val="nil"/>
              <w:bottom w:val="nil"/>
              <w:right w:val="nil"/>
            </w:tcBorders>
            <w:shd w:val="clear" w:color="auto" w:fill="FFFFFF"/>
            <w:tcMar>
              <w:top w:w="120" w:type="dxa"/>
              <w:left w:w="120" w:type="dxa"/>
              <w:bottom w:w="120" w:type="dxa"/>
              <w:right w:w="120" w:type="dxa"/>
            </w:tcMar>
            <w:vAlign w:val="center"/>
            <w:hideMark/>
          </w:tcPr>
          <w:p w14:paraId="6C285ECD" w14:textId="124BEC84" w:rsidR="000D4FD1" w:rsidRPr="008B3BDB" w:rsidRDefault="000D4FD1" w:rsidP="00EB1F45">
            <w:pPr>
              <w:spacing w:after="0" w:line="240" w:lineRule="auto"/>
              <w:rPr>
                <w:rFonts w:ascii="宋体" w:hAnsi="宋体" w:cs="Helvetica"/>
                <w:color w:val="000000"/>
                <w:sz w:val="18"/>
                <w:szCs w:val="18"/>
              </w:rPr>
            </w:pPr>
            <w:r w:rsidRPr="008B3BDB">
              <w:rPr>
                <w:rFonts w:ascii="宋体" w:hAnsi="宋体" w:cs="Helvetica"/>
                <w:color w:val="000000"/>
                <w:sz w:val="18"/>
                <w:szCs w:val="18"/>
              </w:rPr>
              <w:t>1</w:t>
            </w:r>
            <w:r w:rsidR="00B31815" w:rsidRPr="008B3BDB">
              <w:rPr>
                <w:rFonts w:ascii="宋体" w:hAnsi="宋体" w:cs="Helvetica"/>
                <w:color w:val="000000"/>
                <w:sz w:val="18"/>
                <w:szCs w:val="18"/>
              </w:rPr>
              <w:t>1.6</w:t>
            </w:r>
            <w:r w:rsidRPr="008B3BDB">
              <w:rPr>
                <w:rFonts w:ascii="宋体" w:hAnsi="宋体" w:cs="Helvetica"/>
                <w:color w:val="000000"/>
                <w:sz w:val="18"/>
                <w:szCs w:val="18"/>
              </w:rPr>
              <w:t>s</w:t>
            </w:r>
          </w:p>
        </w:tc>
        <w:tc>
          <w:tcPr>
            <w:tcW w:w="0" w:type="auto"/>
            <w:tcBorders>
              <w:top w:val="nil"/>
              <w:left w:val="nil"/>
              <w:bottom w:val="nil"/>
              <w:right w:val="nil"/>
            </w:tcBorders>
            <w:shd w:val="clear" w:color="auto" w:fill="FFFFFF"/>
            <w:tcMar>
              <w:top w:w="120" w:type="dxa"/>
              <w:left w:w="120" w:type="dxa"/>
              <w:bottom w:w="120" w:type="dxa"/>
              <w:right w:w="120" w:type="dxa"/>
            </w:tcMar>
            <w:vAlign w:val="center"/>
            <w:hideMark/>
          </w:tcPr>
          <w:p w14:paraId="63C9C63F" w14:textId="77777777" w:rsidR="000D4FD1" w:rsidRPr="008B3BDB" w:rsidRDefault="000D4FD1" w:rsidP="00EB1F45">
            <w:pPr>
              <w:spacing w:after="0" w:line="240" w:lineRule="auto"/>
              <w:rPr>
                <w:rFonts w:ascii="宋体" w:hAnsi="宋体" w:cs="Helvetica"/>
                <w:color w:val="000000"/>
                <w:sz w:val="18"/>
                <w:szCs w:val="18"/>
              </w:rPr>
            </w:pPr>
            <w:r w:rsidRPr="008B3BDB">
              <w:rPr>
                <w:rFonts w:ascii="宋体" w:hAnsi="宋体" w:cs="Helvetica"/>
                <w:color w:val="000000"/>
                <w:sz w:val="18"/>
                <w:szCs w:val="18"/>
              </w:rPr>
              <w:t>CART决策树</w:t>
            </w:r>
          </w:p>
        </w:tc>
      </w:tr>
      <w:tr w:rsidR="000D4FD1" w:rsidRPr="008B3BDB" w14:paraId="0750E7B3" w14:textId="77777777" w:rsidTr="005F743D">
        <w:trPr>
          <w:trHeight w:val="211"/>
        </w:trPr>
        <w:tc>
          <w:tcPr>
            <w:tcW w:w="0" w:type="auto"/>
            <w:tcBorders>
              <w:top w:val="nil"/>
              <w:left w:val="nil"/>
              <w:bottom w:val="nil"/>
              <w:right w:val="nil"/>
            </w:tcBorders>
            <w:shd w:val="clear" w:color="auto" w:fill="F5F5F5"/>
            <w:tcMar>
              <w:top w:w="120" w:type="dxa"/>
              <w:left w:w="120" w:type="dxa"/>
              <w:bottom w:w="120" w:type="dxa"/>
              <w:right w:w="120" w:type="dxa"/>
            </w:tcMar>
            <w:vAlign w:val="center"/>
            <w:hideMark/>
          </w:tcPr>
          <w:p w14:paraId="4F252338" w14:textId="77777777" w:rsidR="000D4FD1" w:rsidRPr="008B3BDB" w:rsidRDefault="000D4FD1" w:rsidP="00EB1F45">
            <w:pPr>
              <w:spacing w:after="0" w:line="240" w:lineRule="auto"/>
              <w:rPr>
                <w:rFonts w:ascii="宋体" w:hAnsi="宋体" w:cs="Helvetica"/>
                <w:color w:val="000000"/>
                <w:sz w:val="18"/>
                <w:szCs w:val="18"/>
              </w:rPr>
            </w:pPr>
            <w:r w:rsidRPr="008B3BDB">
              <w:rPr>
                <w:rFonts w:ascii="宋体" w:hAnsi="宋体" w:cs="Helvetica"/>
                <w:color w:val="000000"/>
                <w:sz w:val="18"/>
                <w:szCs w:val="18"/>
              </w:rPr>
              <w:t>随机森林</w:t>
            </w:r>
          </w:p>
        </w:tc>
        <w:tc>
          <w:tcPr>
            <w:tcW w:w="0" w:type="auto"/>
            <w:tcBorders>
              <w:top w:val="nil"/>
              <w:left w:val="nil"/>
              <w:bottom w:val="nil"/>
              <w:right w:val="nil"/>
            </w:tcBorders>
            <w:shd w:val="clear" w:color="auto" w:fill="F5F5F5"/>
            <w:tcMar>
              <w:top w:w="120" w:type="dxa"/>
              <w:left w:w="120" w:type="dxa"/>
              <w:bottom w:w="120" w:type="dxa"/>
              <w:right w:w="120" w:type="dxa"/>
            </w:tcMar>
            <w:vAlign w:val="center"/>
            <w:hideMark/>
          </w:tcPr>
          <w:p w14:paraId="5EC504C4" w14:textId="77777777" w:rsidR="000D4FD1" w:rsidRPr="008B3BDB" w:rsidRDefault="000D4FD1" w:rsidP="00EB1F45">
            <w:pPr>
              <w:spacing w:after="0" w:line="240" w:lineRule="auto"/>
              <w:rPr>
                <w:rFonts w:ascii="宋体" w:hAnsi="宋体" w:cs="Helvetica"/>
                <w:color w:val="000000"/>
                <w:sz w:val="18"/>
                <w:szCs w:val="18"/>
              </w:rPr>
            </w:pPr>
            <w:r w:rsidRPr="008B3BDB">
              <w:rPr>
                <w:rFonts w:ascii="宋体" w:hAnsi="宋体" w:cs="Helvetica"/>
                <w:color w:val="000000"/>
                <w:sz w:val="18"/>
                <w:szCs w:val="18"/>
              </w:rPr>
              <w:t>0.83</w:t>
            </w:r>
          </w:p>
        </w:tc>
        <w:tc>
          <w:tcPr>
            <w:tcW w:w="0" w:type="auto"/>
            <w:tcBorders>
              <w:top w:val="nil"/>
              <w:left w:val="nil"/>
              <w:bottom w:val="nil"/>
              <w:right w:val="nil"/>
            </w:tcBorders>
            <w:shd w:val="clear" w:color="auto" w:fill="F5F5F5"/>
            <w:tcMar>
              <w:top w:w="120" w:type="dxa"/>
              <w:left w:w="120" w:type="dxa"/>
              <w:bottom w:w="120" w:type="dxa"/>
              <w:right w:w="120" w:type="dxa"/>
            </w:tcMar>
            <w:vAlign w:val="center"/>
            <w:hideMark/>
          </w:tcPr>
          <w:p w14:paraId="4754C2D9" w14:textId="77777777" w:rsidR="000D4FD1" w:rsidRPr="008B3BDB" w:rsidRDefault="000D4FD1" w:rsidP="00EB1F45">
            <w:pPr>
              <w:spacing w:after="0" w:line="240" w:lineRule="auto"/>
              <w:rPr>
                <w:rFonts w:ascii="宋体" w:hAnsi="宋体" w:cs="Helvetica"/>
                <w:color w:val="000000"/>
                <w:sz w:val="18"/>
                <w:szCs w:val="18"/>
              </w:rPr>
            </w:pPr>
            <w:r w:rsidRPr="008B3BDB">
              <w:rPr>
                <w:rFonts w:ascii="宋体" w:hAnsi="宋体" w:cs="Helvetica"/>
                <w:color w:val="000000"/>
                <w:sz w:val="18"/>
                <w:szCs w:val="18"/>
              </w:rPr>
              <w:t>34s</w:t>
            </w:r>
          </w:p>
        </w:tc>
        <w:tc>
          <w:tcPr>
            <w:tcW w:w="0" w:type="auto"/>
            <w:tcBorders>
              <w:top w:val="nil"/>
              <w:left w:val="nil"/>
              <w:bottom w:val="nil"/>
              <w:right w:val="nil"/>
            </w:tcBorders>
            <w:shd w:val="clear" w:color="auto" w:fill="F5F5F5"/>
            <w:tcMar>
              <w:top w:w="120" w:type="dxa"/>
              <w:left w:w="120" w:type="dxa"/>
              <w:bottom w:w="120" w:type="dxa"/>
              <w:right w:w="120" w:type="dxa"/>
            </w:tcMar>
            <w:vAlign w:val="center"/>
            <w:hideMark/>
          </w:tcPr>
          <w:p w14:paraId="19C3CB09" w14:textId="77777777" w:rsidR="000D4FD1" w:rsidRPr="008B3BDB" w:rsidRDefault="000D4FD1" w:rsidP="00EB1F45">
            <w:pPr>
              <w:spacing w:after="0" w:line="240" w:lineRule="auto"/>
              <w:rPr>
                <w:rFonts w:ascii="宋体" w:hAnsi="宋体" w:cs="Helvetica"/>
                <w:color w:val="000000"/>
                <w:sz w:val="18"/>
                <w:szCs w:val="18"/>
              </w:rPr>
            </w:pPr>
            <w:r w:rsidRPr="008B3BDB">
              <w:rPr>
                <w:rFonts w:ascii="宋体" w:hAnsi="宋体" w:cs="Helvetica"/>
                <w:color w:val="000000"/>
                <w:sz w:val="18"/>
                <w:szCs w:val="18"/>
              </w:rPr>
              <w:t>50棵树</w:t>
            </w:r>
          </w:p>
        </w:tc>
      </w:tr>
      <w:tr w:rsidR="000D4FD1" w:rsidRPr="008B3BDB" w14:paraId="709A54EE" w14:textId="77777777" w:rsidTr="005F743D">
        <w:trPr>
          <w:trHeight w:val="218"/>
        </w:trPr>
        <w:tc>
          <w:tcPr>
            <w:tcW w:w="0" w:type="auto"/>
            <w:tcBorders>
              <w:top w:val="nil"/>
              <w:left w:val="nil"/>
              <w:bottom w:val="nil"/>
              <w:right w:val="nil"/>
            </w:tcBorders>
            <w:shd w:val="clear" w:color="auto" w:fill="FFFFFF"/>
            <w:tcMar>
              <w:top w:w="120" w:type="dxa"/>
              <w:left w:w="120" w:type="dxa"/>
              <w:bottom w:w="120" w:type="dxa"/>
              <w:right w:w="120" w:type="dxa"/>
            </w:tcMar>
            <w:vAlign w:val="center"/>
            <w:hideMark/>
          </w:tcPr>
          <w:p w14:paraId="45D55FD2" w14:textId="77777777" w:rsidR="000D4FD1" w:rsidRPr="005F743D" w:rsidRDefault="000D4FD1" w:rsidP="00EB1F45">
            <w:pPr>
              <w:spacing w:after="0" w:line="240" w:lineRule="auto"/>
              <w:rPr>
                <w:rFonts w:ascii="宋体" w:hAnsi="宋体" w:cs="Helvetica"/>
                <w:b/>
                <w:bCs/>
                <w:color w:val="000000"/>
                <w:sz w:val="18"/>
                <w:szCs w:val="18"/>
              </w:rPr>
            </w:pPr>
            <w:r w:rsidRPr="005F743D">
              <w:rPr>
                <w:rFonts w:ascii="宋体" w:hAnsi="宋体" w:cs="Helvetica"/>
                <w:b/>
                <w:bCs/>
                <w:color w:val="000000"/>
                <w:sz w:val="18"/>
                <w:szCs w:val="18"/>
              </w:rPr>
              <w:t>多层感知机</w:t>
            </w:r>
          </w:p>
        </w:tc>
        <w:tc>
          <w:tcPr>
            <w:tcW w:w="0" w:type="auto"/>
            <w:tcBorders>
              <w:top w:val="nil"/>
              <w:left w:val="nil"/>
              <w:bottom w:val="nil"/>
              <w:right w:val="nil"/>
            </w:tcBorders>
            <w:shd w:val="clear" w:color="auto" w:fill="FFFFFF"/>
            <w:tcMar>
              <w:top w:w="120" w:type="dxa"/>
              <w:left w:w="120" w:type="dxa"/>
              <w:bottom w:w="120" w:type="dxa"/>
              <w:right w:w="120" w:type="dxa"/>
            </w:tcMar>
            <w:vAlign w:val="center"/>
            <w:hideMark/>
          </w:tcPr>
          <w:p w14:paraId="25C9D20F" w14:textId="77777777" w:rsidR="000D4FD1" w:rsidRPr="005F743D" w:rsidRDefault="000D4FD1" w:rsidP="00EB1F45">
            <w:pPr>
              <w:spacing w:after="0" w:line="240" w:lineRule="auto"/>
              <w:rPr>
                <w:rFonts w:ascii="宋体" w:hAnsi="宋体" w:cs="Helvetica"/>
                <w:b/>
                <w:bCs/>
                <w:color w:val="000000"/>
                <w:sz w:val="18"/>
                <w:szCs w:val="18"/>
              </w:rPr>
            </w:pPr>
            <w:r w:rsidRPr="005F743D">
              <w:rPr>
                <w:rFonts w:ascii="宋体" w:hAnsi="宋体" w:cs="Helvetica"/>
                <w:b/>
                <w:bCs/>
                <w:color w:val="000000"/>
                <w:sz w:val="18"/>
                <w:szCs w:val="18"/>
              </w:rPr>
              <w:t>0.88</w:t>
            </w:r>
          </w:p>
        </w:tc>
        <w:tc>
          <w:tcPr>
            <w:tcW w:w="0" w:type="auto"/>
            <w:tcBorders>
              <w:top w:val="nil"/>
              <w:left w:val="nil"/>
              <w:bottom w:val="nil"/>
              <w:right w:val="nil"/>
            </w:tcBorders>
            <w:shd w:val="clear" w:color="auto" w:fill="FFFFFF"/>
            <w:tcMar>
              <w:top w:w="120" w:type="dxa"/>
              <w:left w:w="120" w:type="dxa"/>
              <w:bottom w:w="120" w:type="dxa"/>
              <w:right w:w="120" w:type="dxa"/>
            </w:tcMar>
            <w:vAlign w:val="center"/>
            <w:hideMark/>
          </w:tcPr>
          <w:p w14:paraId="4A8C49F6" w14:textId="77777777" w:rsidR="000D4FD1" w:rsidRPr="005F743D" w:rsidRDefault="000D4FD1" w:rsidP="00EB1F45">
            <w:pPr>
              <w:spacing w:after="0" w:line="240" w:lineRule="auto"/>
              <w:rPr>
                <w:rFonts w:ascii="宋体" w:hAnsi="宋体" w:cs="Helvetica"/>
                <w:b/>
                <w:bCs/>
                <w:color w:val="000000"/>
                <w:sz w:val="18"/>
                <w:szCs w:val="18"/>
              </w:rPr>
            </w:pPr>
            <w:r w:rsidRPr="005F743D">
              <w:rPr>
                <w:rFonts w:ascii="宋体" w:hAnsi="宋体" w:cs="Helvetica"/>
                <w:b/>
                <w:bCs/>
                <w:color w:val="000000"/>
                <w:sz w:val="18"/>
                <w:szCs w:val="18"/>
              </w:rPr>
              <w:t>37s</w:t>
            </w:r>
          </w:p>
        </w:tc>
        <w:tc>
          <w:tcPr>
            <w:tcW w:w="0" w:type="auto"/>
            <w:tcBorders>
              <w:top w:val="nil"/>
              <w:left w:val="nil"/>
              <w:bottom w:val="nil"/>
              <w:right w:val="nil"/>
            </w:tcBorders>
            <w:shd w:val="clear" w:color="auto" w:fill="FFFFFF"/>
            <w:tcMar>
              <w:top w:w="120" w:type="dxa"/>
              <w:left w:w="120" w:type="dxa"/>
              <w:bottom w:w="120" w:type="dxa"/>
              <w:right w:w="120" w:type="dxa"/>
            </w:tcMar>
            <w:vAlign w:val="center"/>
            <w:hideMark/>
          </w:tcPr>
          <w:p w14:paraId="02FE4B45" w14:textId="77777777" w:rsidR="000D4FD1" w:rsidRPr="005F743D" w:rsidRDefault="000D4FD1" w:rsidP="00EB1F45">
            <w:pPr>
              <w:spacing w:after="0" w:line="240" w:lineRule="auto"/>
              <w:rPr>
                <w:rFonts w:ascii="宋体" w:hAnsi="宋体" w:cs="Helvetica"/>
                <w:b/>
                <w:bCs/>
                <w:color w:val="000000"/>
                <w:sz w:val="18"/>
                <w:szCs w:val="18"/>
              </w:rPr>
            </w:pPr>
            <w:r w:rsidRPr="005F743D">
              <w:rPr>
                <w:rFonts w:ascii="宋体" w:hAnsi="宋体" w:cs="Helvetica"/>
                <w:b/>
                <w:bCs/>
                <w:color w:val="000000"/>
                <w:sz w:val="18"/>
                <w:szCs w:val="18"/>
              </w:rPr>
              <w:t>网格搜索</w:t>
            </w:r>
          </w:p>
        </w:tc>
      </w:tr>
    </w:tbl>
    <w:p w14:paraId="728663D4" w14:textId="6A810E5F" w:rsidR="0087516B" w:rsidRDefault="00E35188" w:rsidP="00E3518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91" w:lineRule="atLeast"/>
        <w:jc w:val="center"/>
        <w:rPr>
          <w:rFonts w:ascii="宋体" w:hAnsi="宋体" w:cs="宋体"/>
          <w:b/>
          <w:bCs/>
          <w:color w:val="000000"/>
          <w:szCs w:val="24"/>
        </w:rPr>
      </w:pPr>
      <w:r w:rsidRPr="00E35188">
        <w:rPr>
          <w:rFonts w:ascii="宋体" w:hAnsi="宋体" w:cs="宋体" w:hint="eastAsia"/>
          <w:b/>
          <w:bCs/>
          <w:color w:val="000000"/>
          <w:szCs w:val="24"/>
        </w:rPr>
        <w:t>表一 多个模型二分类结果</w:t>
      </w:r>
    </w:p>
    <w:p w14:paraId="22A1AFE7" w14:textId="77777777" w:rsidR="005F743D" w:rsidRPr="00E35188" w:rsidRDefault="005F743D" w:rsidP="00E3518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91" w:lineRule="atLeast"/>
        <w:jc w:val="center"/>
        <w:rPr>
          <w:rFonts w:ascii="宋体" w:hAnsi="宋体" w:cs="宋体" w:hint="eastAsia"/>
          <w:b/>
          <w:bCs/>
          <w:color w:val="000000"/>
          <w:szCs w:val="24"/>
        </w:rPr>
      </w:pPr>
    </w:p>
    <w:p w14:paraId="7FDBF22C" w14:textId="3C3978A9" w:rsidR="0087516B" w:rsidRPr="008B3BDB" w:rsidRDefault="00B22B16" w:rsidP="00B22B16">
      <w:pPr>
        <w:pStyle w:val="2"/>
      </w:pPr>
      <w:bookmarkStart w:id="5" w:name="_Toc147429500"/>
      <w:r>
        <w:rPr>
          <w:rFonts w:hint="eastAsia"/>
        </w:rPr>
        <w:t>（二）、</w:t>
      </w:r>
      <w:r w:rsidR="0087516B" w:rsidRPr="008B3BDB">
        <w:rPr>
          <w:rFonts w:hint="eastAsia"/>
        </w:rPr>
        <w:t>多分类任务</w:t>
      </w:r>
      <w:bookmarkEnd w:id="5"/>
    </w:p>
    <w:p w14:paraId="49D8CC26" w14:textId="0E2D696B" w:rsidR="0087516B" w:rsidRPr="008B3BDB" w:rsidRDefault="0087516B" w:rsidP="00EB1F4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91" w:lineRule="atLeast"/>
        <w:ind w:firstLine="480"/>
        <w:rPr>
          <w:rFonts w:ascii="宋体" w:hAnsi="宋体" w:cs="宋体"/>
          <w:color w:val="000000"/>
          <w:szCs w:val="24"/>
        </w:rPr>
      </w:pPr>
      <w:r w:rsidRPr="008B3BDB">
        <w:rPr>
          <w:rFonts w:ascii="宋体" w:hAnsi="宋体" w:cs="宋体" w:hint="eastAsia"/>
          <w:color w:val="000000"/>
          <w:szCs w:val="24"/>
        </w:rPr>
        <w:t>多分类任务中，选择了随机森林</w:t>
      </w:r>
      <w:r w:rsidR="000024A2" w:rsidRPr="008B3BDB">
        <w:rPr>
          <w:rFonts w:ascii="宋体" w:hAnsi="宋体" w:cs="宋体" w:hint="eastAsia"/>
          <w:color w:val="000000"/>
          <w:szCs w:val="24"/>
        </w:rPr>
        <w:fldChar w:fldCharType="begin"/>
      </w:r>
      <w:r w:rsidR="000024A2" w:rsidRPr="008B3BDB">
        <w:rPr>
          <w:rFonts w:ascii="宋体" w:hAnsi="宋体" w:cs="宋体" w:hint="eastAsia"/>
          <w:color w:val="000000"/>
          <w:szCs w:val="24"/>
        </w:rPr>
        <w:instrText xml:space="preserve"> ADDIN EN.CITE &lt;EndNote&gt;&lt;Cite&gt;&lt;Author&gt;Biau&lt;/Author&gt;&lt;Year&gt;2016&lt;/Year&gt;&lt;RecNum&gt;4&lt;/RecNum&gt;&lt;DisplayText&gt;[3]&lt;/DisplayText&gt;&lt;record&gt;&lt;rec-number&gt;4&lt;/rec-number&gt;&lt;foreign-keys&gt;&lt;key app="EN" db-id="szr9t52t5da50ge95xtv9tejxr0ezffv209r" timestamp="1696426090"&gt;4&lt;/key&gt;&lt;/foreign-keys&gt;&lt;ref-type name="Journal Article"&gt;17&lt;/ref-type&gt;&lt;contributors&gt;&lt;authors&gt;&lt;author&gt;Biau, Gérard&lt;/author&gt;&lt;author&gt;Scornet, Erwan %J Test&lt;/author&gt;&lt;/authors&gt;&lt;/contributors&gt;&lt;titles&gt;&lt;title&gt;A random forest guided tour&lt;/title&gt;&lt;/titles&gt;&lt;pages&gt;197-227&lt;/pages&gt;&lt;volume&gt;25&lt;/volume&gt;&lt;dates&gt;&lt;year&gt;2016&lt;/year&gt;&lt;/dates&gt;&lt;isbn&gt;1133-0686&lt;/isbn&gt;&lt;urls&gt;&lt;/urls&gt;&lt;/record&gt;&lt;/Cite&gt;&lt;/EndNote&gt;</w:instrText>
      </w:r>
      <w:r w:rsidR="000024A2" w:rsidRPr="008B3BDB">
        <w:rPr>
          <w:rFonts w:ascii="宋体" w:hAnsi="宋体" w:cs="宋体" w:hint="eastAsia"/>
          <w:color w:val="000000"/>
          <w:szCs w:val="24"/>
        </w:rPr>
        <w:fldChar w:fldCharType="separate"/>
      </w:r>
      <w:r w:rsidR="000024A2" w:rsidRPr="008B3BDB">
        <w:rPr>
          <w:rFonts w:ascii="宋体" w:hAnsi="宋体" w:cs="宋体" w:hint="eastAsia"/>
          <w:noProof/>
          <w:color w:val="000000"/>
          <w:szCs w:val="24"/>
        </w:rPr>
        <w:t>[</w:t>
      </w:r>
      <w:hyperlink w:anchor="_ENREF_3" w:tooltip="Biau, 2016 #4" w:history="1">
        <w:r w:rsidR="008B3BDB" w:rsidRPr="008B3BDB">
          <w:rPr>
            <w:rFonts w:ascii="宋体" w:hAnsi="宋体" w:cs="宋体" w:hint="eastAsia"/>
            <w:noProof/>
            <w:color w:val="000000"/>
            <w:szCs w:val="24"/>
          </w:rPr>
          <w:t>3</w:t>
        </w:r>
      </w:hyperlink>
      <w:r w:rsidR="000024A2" w:rsidRPr="008B3BDB">
        <w:rPr>
          <w:rFonts w:ascii="宋体" w:hAnsi="宋体" w:cs="宋体" w:hint="eastAsia"/>
          <w:noProof/>
          <w:color w:val="000000"/>
          <w:szCs w:val="24"/>
        </w:rPr>
        <w:t>]</w:t>
      </w:r>
      <w:r w:rsidR="000024A2" w:rsidRPr="008B3BDB">
        <w:rPr>
          <w:rFonts w:ascii="宋体" w:hAnsi="宋体" w:cs="宋体" w:hint="eastAsia"/>
          <w:color w:val="000000"/>
          <w:szCs w:val="24"/>
        </w:rPr>
        <w:fldChar w:fldCharType="end"/>
      </w:r>
      <w:r w:rsidRPr="008B3BDB">
        <w:rPr>
          <w:rFonts w:ascii="宋体" w:hAnsi="宋体" w:cs="宋体" w:hint="eastAsia"/>
          <w:color w:val="000000"/>
          <w:szCs w:val="24"/>
        </w:rPr>
        <w:t>作为多分类的模型。随机森林是多</w:t>
      </w:r>
      <w:r w:rsidR="00B20E96" w:rsidRPr="008B3BDB">
        <w:rPr>
          <w:rFonts w:ascii="宋体" w:hAnsi="宋体" w:cs="宋体" w:hint="eastAsia"/>
          <w:color w:val="000000"/>
          <w:szCs w:val="24"/>
        </w:rPr>
        <w:t>棵</w:t>
      </w:r>
      <w:r w:rsidRPr="008B3BDB">
        <w:rPr>
          <w:rFonts w:ascii="宋体" w:hAnsi="宋体" w:cs="宋体" w:hint="eastAsia"/>
          <w:color w:val="000000"/>
          <w:szCs w:val="24"/>
        </w:rPr>
        <w:t>决策树的集成，随机森林模型的具体细节如下</w:t>
      </w:r>
      <w:r w:rsidR="000024A2" w:rsidRPr="008B3BDB">
        <w:rPr>
          <w:rFonts w:ascii="宋体" w:hAnsi="宋体" w:cs="宋体" w:hint="eastAsia"/>
          <w:color w:val="000000"/>
          <w:szCs w:val="24"/>
        </w:rPr>
        <w:t>（参考《数据科学导论》）</w:t>
      </w:r>
      <w:r w:rsidRPr="008B3BDB">
        <w:rPr>
          <w:rFonts w:ascii="宋体" w:hAnsi="宋体" w:cs="宋体" w:hint="eastAsia"/>
          <w:color w:val="000000"/>
          <w:szCs w:val="24"/>
        </w:rPr>
        <w:t>：</w:t>
      </w:r>
    </w:p>
    <w:p w14:paraId="7AB00054" w14:textId="31BE9890" w:rsidR="0087516B" w:rsidRPr="008B3BDB" w:rsidRDefault="0087516B" w:rsidP="00EB1F4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91" w:lineRule="atLeast"/>
        <w:ind w:firstLine="480"/>
        <w:rPr>
          <w:rFonts w:ascii="宋体" w:hAnsi="宋体" w:cs="宋体"/>
          <w:color w:val="000000"/>
          <w:szCs w:val="24"/>
        </w:rPr>
      </w:pPr>
      <w:r w:rsidRPr="008B3BDB">
        <w:rPr>
          <w:rFonts w:ascii="宋体" w:hAnsi="宋体" w:cs="宋体" w:hint="eastAsia"/>
          <w:color w:val="000000"/>
          <w:szCs w:val="24"/>
        </w:rPr>
        <w:t>输入：训练集D，特征维度为d，随机选取特征数量m，决策树学习算法h</w:t>
      </w:r>
    </w:p>
    <w:p w14:paraId="3CAB2B99" w14:textId="42B48394" w:rsidR="0087516B" w:rsidRPr="008B3BDB" w:rsidRDefault="0087516B" w:rsidP="00EB1F4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91" w:lineRule="atLeast"/>
        <w:ind w:firstLine="480"/>
        <w:rPr>
          <w:rFonts w:ascii="宋体" w:hAnsi="宋体" w:cs="宋体"/>
          <w:color w:val="000000"/>
          <w:szCs w:val="24"/>
        </w:rPr>
      </w:pPr>
      <w:r w:rsidRPr="008B3BDB">
        <w:rPr>
          <w:rFonts w:ascii="宋体" w:hAnsi="宋体" w:cs="宋体" w:hint="eastAsia"/>
          <w:color w:val="000000"/>
          <w:szCs w:val="24"/>
        </w:rPr>
        <w:t>输出：集成模型H(</w:t>
      </w:r>
      <w:r w:rsidRPr="008B3BDB">
        <w:rPr>
          <w:rFonts w:ascii="宋体" w:hAnsi="宋体" w:cs="宋体"/>
          <w:color w:val="000000"/>
          <w:szCs w:val="24"/>
        </w:rPr>
        <w:t>x)</w:t>
      </w:r>
    </w:p>
    <w:p w14:paraId="086853DE" w14:textId="2D91CAE8" w:rsidR="0087516B" w:rsidRPr="008B3BDB" w:rsidRDefault="0087516B" w:rsidP="00EB1F4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91" w:lineRule="atLeast"/>
        <w:ind w:firstLine="480"/>
        <w:rPr>
          <w:rFonts w:ascii="宋体" w:hAnsi="宋体" w:cs="宋体"/>
          <w:color w:val="000000"/>
          <w:szCs w:val="24"/>
        </w:rPr>
      </w:pPr>
      <w:r w:rsidRPr="008B3BDB">
        <w:rPr>
          <w:rFonts w:ascii="宋体" w:hAnsi="宋体" w:cs="宋体"/>
          <w:color w:val="000000"/>
          <w:szCs w:val="24"/>
        </w:rPr>
        <w:t>for t = 1 to T do</w:t>
      </w:r>
    </w:p>
    <w:p w14:paraId="159CE309" w14:textId="487D8618" w:rsidR="0087516B" w:rsidRPr="008B3BDB" w:rsidRDefault="0087516B" w:rsidP="00EB1F4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91" w:lineRule="atLeast"/>
        <w:ind w:firstLine="480"/>
        <w:rPr>
          <w:rFonts w:ascii="宋体" w:hAnsi="宋体" w:cs="宋体"/>
          <w:color w:val="000000"/>
          <w:szCs w:val="24"/>
        </w:rPr>
      </w:pPr>
      <w:r w:rsidRPr="008B3BDB">
        <w:rPr>
          <w:rFonts w:ascii="宋体" w:hAnsi="宋体" w:cs="宋体"/>
          <w:color w:val="000000"/>
          <w:szCs w:val="24"/>
        </w:rPr>
        <w:tab/>
      </w:r>
      <w:r w:rsidRPr="008B3BDB">
        <w:rPr>
          <w:rFonts w:ascii="宋体" w:hAnsi="宋体" w:cs="宋体" w:hint="eastAsia"/>
          <w:color w:val="000000"/>
          <w:szCs w:val="24"/>
        </w:rPr>
        <w:t xml:space="preserve">使用bootstrap采样，从训练集D获得大小为n的抽样数据 </w:t>
      </w:r>
      <m:oMath>
        <m:sSub>
          <m:sSubPr>
            <m:ctrlPr>
              <w:rPr>
                <w:rFonts w:ascii="Cambria Math" w:hAnsi="Cambria Math" w:cs="宋体"/>
                <w:color w:val="000000"/>
                <w:szCs w:val="24"/>
              </w:rPr>
            </m:ctrlPr>
          </m:sSubPr>
          <m:e>
            <m:r>
              <w:rPr>
                <w:rFonts w:ascii="Cambria Math" w:hAnsi="Cambria Math" w:cs="宋体"/>
                <w:color w:val="000000"/>
                <w:szCs w:val="24"/>
              </w:rPr>
              <m:t>D</m:t>
            </m:r>
          </m:e>
          <m:sub>
            <m:r>
              <w:rPr>
                <w:rFonts w:ascii="Cambria Math" w:hAnsi="Cambria Math" w:cs="宋体"/>
                <w:color w:val="000000"/>
                <w:szCs w:val="24"/>
              </w:rPr>
              <m:t>t</m:t>
            </m:r>
          </m:sub>
        </m:sSub>
      </m:oMath>
    </w:p>
    <w:p w14:paraId="1AB9AF97" w14:textId="630F2EB7" w:rsidR="00866F5B" w:rsidRPr="008B3BDB" w:rsidRDefault="0087516B" w:rsidP="00EB1F4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91" w:lineRule="atLeast"/>
        <w:ind w:firstLine="480"/>
        <w:rPr>
          <w:rFonts w:ascii="宋体" w:hAnsi="宋体" w:cs="宋体"/>
          <w:color w:val="000000"/>
          <w:szCs w:val="24"/>
        </w:rPr>
      </w:pPr>
      <w:r w:rsidRPr="008B3BDB">
        <w:rPr>
          <w:rFonts w:ascii="宋体" w:hAnsi="宋体" w:cs="宋体"/>
          <w:color w:val="000000"/>
          <w:szCs w:val="24"/>
        </w:rPr>
        <w:tab/>
      </w:r>
      <w:r w:rsidRPr="008B3BDB">
        <w:rPr>
          <w:rFonts w:ascii="宋体" w:hAnsi="宋体" w:cs="宋体" w:hint="eastAsia"/>
          <w:color w:val="000000"/>
          <w:szCs w:val="24"/>
        </w:rPr>
        <w:t>从d个特征中随机选取m个特征，基于</w:t>
      </w:r>
      <m:oMath>
        <m:sSub>
          <m:sSubPr>
            <m:ctrlPr>
              <w:rPr>
                <w:rFonts w:ascii="Cambria Math" w:hAnsi="Cambria Math" w:cs="宋体"/>
                <w:color w:val="000000"/>
                <w:szCs w:val="24"/>
              </w:rPr>
            </m:ctrlPr>
          </m:sSubPr>
          <m:e>
            <m:r>
              <w:rPr>
                <w:rFonts w:ascii="Cambria Math" w:hAnsi="Cambria Math" w:cs="宋体"/>
                <w:color w:val="000000"/>
                <w:szCs w:val="24"/>
              </w:rPr>
              <m:t>D</m:t>
            </m:r>
          </m:e>
          <m:sub>
            <m:r>
              <w:rPr>
                <w:rFonts w:ascii="Cambria Math" w:hAnsi="Cambria Math" w:cs="宋体"/>
                <w:color w:val="000000"/>
                <w:szCs w:val="24"/>
              </w:rPr>
              <m:t>t</m:t>
            </m:r>
          </m:sub>
        </m:sSub>
      </m:oMath>
      <w:r w:rsidRPr="008B3BDB">
        <w:rPr>
          <w:rFonts w:ascii="宋体" w:hAnsi="宋体" w:cs="宋体" w:hint="eastAsia"/>
          <w:color w:val="000000"/>
          <w:szCs w:val="24"/>
        </w:rPr>
        <w:t>中随机选取的m个特征</w:t>
      </w:r>
      <w:r w:rsidR="00866F5B" w:rsidRPr="008B3BDB">
        <w:rPr>
          <w:rFonts w:ascii="宋体" w:hAnsi="宋体" w:cs="宋体" w:hint="eastAsia"/>
          <w:color w:val="000000"/>
          <w:szCs w:val="24"/>
        </w:rPr>
        <w:t>，</w:t>
      </w:r>
    </w:p>
    <w:p w14:paraId="72B32203" w14:textId="609201DB" w:rsidR="0087516B" w:rsidRPr="008B3BDB" w:rsidRDefault="00866F5B" w:rsidP="00EB1F4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91" w:lineRule="atLeast"/>
        <w:ind w:firstLine="480"/>
        <w:rPr>
          <w:rFonts w:ascii="宋体" w:hAnsi="宋体" w:cs="宋体"/>
          <w:color w:val="000000"/>
          <w:szCs w:val="24"/>
        </w:rPr>
      </w:pPr>
      <w:r w:rsidRPr="008B3BDB">
        <w:rPr>
          <w:rFonts w:ascii="宋体" w:hAnsi="宋体" w:cs="宋体"/>
          <w:color w:val="000000"/>
          <w:szCs w:val="24"/>
        </w:rPr>
        <w:tab/>
      </w:r>
      <w:r w:rsidR="0087516B" w:rsidRPr="008B3BDB">
        <w:rPr>
          <w:rFonts w:ascii="宋体" w:hAnsi="宋体" w:cs="宋体" w:hint="eastAsia"/>
          <w:color w:val="000000"/>
          <w:szCs w:val="24"/>
        </w:rPr>
        <w:t>使用决策树模型学习得到一颗决策树</w:t>
      </w:r>
      <m:oMath>
        <m:sSub>
          <m:sSubPr>
            <m:ctrlPr>
              <w:rPr>
                <w:rFonts w:ascii="Cambria Math" w:hAnsi="Cambria Math" w:cs="宋体"/>
                <w:color w:val="000000"/>
                <w:szCs w:val="24"/>
              </w:rPr>
            </m:ctrlPr>
          </m:sSubPr>
          <m:e>
            <m:r>
              <w:rPr>
                <w:rFonts w:ascii="Cambria Math" w:hAnsi="Cambria Math" w:cs="宋体"/>
                <w:color w:val="000000"/>
                <w:szCs w:val="24"/>
              </w:rPr>
              <m:t>h</m:t>
            </m:r>
          </m:e>
          <m:sub>
            <m:r>
              <w:rPr>
                <w:rFonts w:ascii="Cambria Math" w:hAnsi="Cambria Math" w:cs="宋体"/>
                <w:color w:val="000000"/>
                <w:szCs w:val="24"/>
              </w:rPr>
              <m:t>t</m:t>
            </m:r>
          </m:sub>
        </m:sSub>
        <m:r>
          <w:rPr>
            <w:rFonts w:ascii="Cambria Math" w:hAnsi="Cambria Math" w:cs="宋体"/>
            <w:color w:val="000000"/>
            <w:szCs w:val="24"/>
          </w:rPr>
          <m:t>(x)</m:t>
        </m:r>
      </m:oMath>
    </w:p>
    <w:p w14:paraId="1EF65CE9" w14:textId="453EC258" w:rsidR="00866F5B" w:rsidRPr="008B3BDB" w:rsidRDefault="00866F5B" w:rsidP="00EB1F45">
      <w:pPr>
        <w:tabs>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91" w:lineRule="atLeast"/>
        <w:ind w:firstLine="480"/>
        <w:rPr>
          <w:rFonts w:ascii="宋体" w:hAnsi="宋体" w:cs="宋体"/>
          <w:color w:val="000000"/>
          <w:szCs w:val="24"/>
        </w:rPr>
      </w:pPr>
      <w:r w:rsidRPr="008B3BDB">
        <w:rPr>
          <w:rFonts w:ascii="宋体" w:hAnsi="宋体" w:cs="宋体" w:hint="eastAsia"/>
          <w:color w:val="000000"/>
          <w:szCs w:val="24"/>
        </w:rPr>
        <w:t>输出集成模型（分类）：</w:t>
      </w:r>
      <m:oMath>
        <m:r>
          <w:rPr>
            <w:rFonts w:ascii="Cambria Math" w:hAnsi="Cambria Math" w:cs="宋体"/>
            <w:color w:val="000000"/>
            <w:szCs w:val="24"/>
          </w:rPr>
          <m:t>H(x)=majority</m:t>
        </m:r>
        <m:r>
          <m:rPr>
            <m:sty m:val="p"/>
          </m:rPr>
          <w:rPr>
            <w:rFonts w:ascii="Cambria Math" w:hAnsi="Cambria Math" w:cs="宋体"/>
            <w:color w:val="000000"/>
            <w:szCs w:val="24"/>
          </w:rPr>
          <m:t>_</m:t>
        </m:r>
        <m:r>
          <w:rPr>
            <w:rFonts w:ascii="Cambria Math" w:hAnsi="Cambria Math" w:cs="宋体"/>
            <w:color w:val="000000"/>
            <w:szCs w:val="24"/>
          </w:rPr>
          <m:t>vote({</m:t>
        </m:r>
        <m:sSub>
          <m:sSubPr>
            <m:ctrlPr>
              <w:rPr>
                <w:rFonts w:ascii="Cambria Math" w:hAnsi="Cambria Math" w:cs="宋体"/>
                <w:color w:val="000000"/>
                <w:szCs w:val="24"/>
              </w:rPr>
            </m:ctrlPr>
          </m:sSubPr>
          <m:e>
            <m:r>
              <w:rPr>
                <w:rFonts w:ascii="Cambria Math" w:hAnsi="Cambria Math" w:cs="宋体"/>
                <w:color w:val="000000"/>
                <w:szCs w:val="24"/>
              </w:rPr>
              <m:t>h</m:t>
            </m:r>
          </m:e>
          <m:sub>
            <m:r>
              <w:rPr>
                <w:rFonts w:ascii="Cambria Math" w:hAnsi="Cambria Math" w:cs="宋体"/>
                <w:color w:val="000000"/>
                <w:szCs w:val="24"/>
              </w:rPr>
              <m:t>t</m:t>
            </m:r>
          </m:sub>
        </m:sSub>
        <m:r>
          <w:rPr>
            <w:rFonts w:ascii="Cambria Math" w:hAnsi="Cambria Math" w:cs="宋体"/>
            <w:color w:val="000000"/>
            <w:szCs w:val="24"/>
          </w:rPr>
          <m:t>(x)</m:t>
        </m:r>
        <m:sSubSup>
          <m:sSubSupPr>
            <m:ctrlPr>
              <w:rPr>
                <w:rFonts w:ascii="Cambria Math" w:hAnsi="Cambria Math" w:cs="宋体"/>
                <w:color w:val="000000"/>
                <w:szCs w:val="24"/>
              </w:rPr>
            </m:ctrlPr>
          </m:sSubSupPr>
          <m:e>
            <m:r>
              <w:rPr>
                <w:rFonts w:ascii="Cambria Math" w:hAnsi="Cambria Math" w:cs="宋体"/>
                <w:color w:val="000000"/>
                <w:szCs w:val="24"/>
              </w:rPr>
              <m:t>}</m:t>
            </m:r>
          </m:e>
          <m:sub>
            <m:r>
              <w:rPr>
                <w:rFonts w:ascii="Cambria Math" w:hAnsi="Cambria Math" w:cs="宋体"/>
                <w:color w:val="000000"/>
                <w:szCs w:val="24"/>
              </w:rPr>
              <m:t>t=1</m:t>
            </m:r>
          </m:sub>
          <m:sup>
            <m:r>
              <w:rPr>
                <w:rFonts w:ascii="Cambria Math" w:hAnsi="Cambria Math" w:cs="宋体"/>
                <w:color w:val="000000"/>
                <w:szCs w:val="24"/>
              </w:rPr>
              <m:t>T</m:t>
            </m:r>
          </m:sup>
        </m:sSubSup>
      </m:oMath>
    </w:p>
    <w:p w14:paraId="1AC5D25B" w14:textId="77777777" w:rsidR="00866F5B" w:rsidRPr="008B3BDB" w:rsidRDefault="00866F5B" w:rsidP="00EB1F45">
      <w:pPr>
        <w:tabs>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91" w:lineRule="atLeast"/>
        <w:ind w:firstLine="480"/>
        <w:rPr>
          <w:rFonts w:ascii="宋体" w:hAnsi="宋体" w:cs="宋体"/>
          <w:color w:val="000000"/>
          <w:szCs w:val="24"/>
        </w:rPr>
      </w:pPr>
    </w:p>
    <w:p w14:paraId="3E786A27" w14:textId="4D7072A1" w:rsidR="00866F5B" w:rsidRPr="008B3BDB" w:rsidRDefault="00866F5B" w:rsidP="00EB1F45">
      <w:pPr>
        <w:spacing w:after="0"/>
        <w:rPr>
          <w:rFonts w:ascii="宋体" w:hAnsi="宋体"/>
        </w:rPr>
      </w:pPr>
      <w:r w:rsidRPr="008B3BDB">
        <w:rPr>
          <w:rFonts w:ascii="宋体" w:hAnsi="宋体" w:hint="eastAsia"/>
        </w:rPr>
        <w:t>模型在</w:t>
      </w:r>
      <w:r w:rsidR="00C94212" w:rsidRPr="008B3BDB">
        <w:rPr>
          <w:rFonts w:ascii="宋体" w:hAnsi="宋体" w:hint="eastAsia"/>
        </w:rPr>
        <w:t>全部的</w:t>
      </w:r>
      <w:r w:rsidRPr="008B3BDB">
        <w:rPr>
          <w:rFonts w:ascii="宋体" w:hAnsi="宋体" w:hint="eastAsia"/>
        </w:rPr>
        <w:t>测试集上的准确率为</w:t>
      </w:r>
      <w:r w:rsidRPr="008B3BDB">
        <w:rPr>
          <w:rFonts w:ascii="宋体" w:hAnsi="宋体" w:cs="宋体"/>
          <w:color w:val="000000"/>
          <w:szCs w:val="24"/>
        </w:rPr>
        <w:t>:</w:t>
      </w:r>
      <w:r w:rsidR="00C87F9C" w:rsidRPr="008B3BDB">
        <w:rPr>
          <w:rFonts w:ascii="宋体" w:hAnsi="宋体" w:cs="宋体"/>
          <w:color w:val="000000"/>
          <w:szCs w:val="24"/>
        </w:rPr>
        <w:t xml:space="preserve"> 72%</w:t>
      </w:r>
      <w:r w:rsidR="00793C1D" w:rsidRPr="008B3BDB">
        <w:rPr>
          <w:rFonts w:ascii="宋体" w:hAnsi="宋体" w:cs="宋体" w:hint="eastAsia"/>
          <w:color w:val="000000"/>
          <w:szCs w:val="24"/>
        </w:rPr>
        <w:t>，</w:t>
      </w:r>
      <w:r w:rsidR="00793C1D" w:rsidRPr="008B3BDB">
        <w:rPr>
          <w:rFonts w:ascii="宋体" w:hAnsi="宋体" w:hint="eastAsia"/>
        </w:rPr>
        <w:t>在去除训练集未出现的</w:t>
      </w:r>
      <w:r w:rsidR="00D64856" w:rsidRPr="008B3BDB">
        <w:rPr>
          <w:rFonts w:ascii="宋体" w:hAnsi="宋体" w:hint="eastAsia"/>
        </w:rPr>
        <w:t>攻击</w:t>
      </w:r>
      <w:r w:rsidR="00793C1D" w:rsidRPr="008B3BDB">
        <w:rPr>
          <w:rFonts w:ascii="宋体" w:hAnsi="宋体" w:hint="eastAsia"/>
        </w:rPr>
        <w:t>类别后的测试集上的准确率为：</w:t>
      </w:r>
      <w:r w:rsidR="00793C1D" w:rsidRPr="008B3BDB">
        <w:rPr>
          <w:rFonts w:ascii="宋体" w:hAnsi="宋体"/>
        </w:rPr>
        <w:t>86%</w:t>
      </w:r>
    </w:p>
    <w:p w14:paraId="13B52F0F" w14:textId="6B1B2090" w:rsidR="00C87F9C" w:rsidRPr="008B3BDB" w:rsidRDefault="00C87F9C" w:rsidP="00EB1F45">
      <w:pPr>
        <w:spacing w:after="0"/>
        <w:rPr>
          <w:rFonts w:ascii="宋体" w:hAnsi="宋体"/>
        </w:rPr>
      </w:pPr>
      <w:r w:rsidRPr="008B3BDB">
        <w:rPr>
          <w:rFonts w:ascii="宋体" w:hAnsi="宋体" w:hint="eastAsia"/>
        </w:rPr>
        <w:lastRenderedPageBreak/>
        <w:t>除</w:t>
      </w:r>
      <w:r w:rsidR="00C94212" w:rsidRPr="008B3BDB">
        <w:rPr>
          <w:rFonts w:ascii="宋体" w:hAnsi="宋体" w:hint="eastAsia"/>
        </w:rPr>
        <w:t>了随机森林</w:t>
      </w:r>
      <w:r w:rsidRPr="008B3BDB">
        <w:rPr>
          <w:rFonts w:ascii="宋体" w:hAnsi="宋体" w:hint="eastAsia"/>
        </w:rPr>
        <w:t>，还对其他的分类模型进行了测试，测试结果如下</w:t>
      </w:r>
      <w:r w:rsidR="005F743D">
        <w:rPr>
          <w:rFonts w:ascii="宋体" w:hAnsi="宋体" w:hint="eastAsia"/>
        </w:rPr>
        <w:t>（表二）</w:t>
      </w:r>
      <w:r w:rsidRPr="008B3BDB">
        <w:rPr>
          <w:rFonts w:ascii="宋体" w:hAnsi="宋体" w:hint="eastAsia"/>
        </w:rPr>
        <w:t>：</w:t>
      </w:r>
    </w:p>
    <w:tbl>
      <w:tblPr>
        <w:tblW w:w="8329" w:type="dxa"/>
        <w:shd w:val="clear" w:color="auto" w:fill="FFFFFF"/>
        <w:tblCellMar>
          <w:top w:w="15" w:type="dxa"/>
          <w:left w:w="15" w:type="dxa"/>
          <w:bottom w:w="15" w:type="dxa"/>
          <w:right w:w="15" w:type="dxa"/>
        </w:tblCellMar>
        <w:tblLook w:val="04A0" w:firstRow="1" w:lastRow="0" w:firstColumn="1" w:lastColumn="0" w:noHBand="0" w:noVBand="1"/>
      </w:tblPr>
      <w:tblGrid>
        <w:gridCol w:w="2333"/>
        <w:gridCol w:w="1602"/>
        <w:gridCol w:w="1970"/>
        <w:gridCol w:w="2424"/>
      </w:tblGrid>
      <w:tr w:rsidR="00793C1D" w:rsidRPr="008B3BDB" w14:paraId="7D32B6D1" w14:textId="77777777" w:rsidTr="005F743D">
        <w:trPr>
          <w:trHeight w:val="276"/>
          <w:tblHeader/>
        </w:trPr>
        <w:tc>
          <w:tcPr>
            <w:tcW w:w="0" w:type="auto"/>
            <w:tcBorders>
              <w:top w:val="nil"/>
              <w:left w:val="nil"/>
              <w:bottom w:val="nil"/>
              <w:right w:val="nil"/>
            </w:tcBorders>
            <w:shd w:val="clear" w:color="auto" w:fill="FFFFFF"/>
            <w:tcMar>
              <w:top w:w="120" w:type="dxa"/>
              <w:left w:w="120" w:type="dxa"/>
              <w:bottom w:w="120" w:type="dxa"/>
              <w:right w:w="120" w:type="dxa"/>
            </w:tcMar>
            <w:vAlign w:val="center"/>
            <w:hideMark/>
          </w:tcPr>
          <w:p w14:paraId="228FFACD" w14:textId="77777777" w:rsidR="00793C1D" w:rsidRPr="008B3BDB" w:rsidRDefault="00793C1D" w:rsidP="00EB1F45">
            <w:pPr>
              <w:spacing w:after="0" w:line="240" w:lineRule="auto"/>
              <w:rPr>
                <w:rFonts w:ascii="宋体" w:hAnsi="宋体" w:cs="Helvetica"/>
                <w:b/>
                <w:bCs/>
                <w:color w:val="000000"/>
                <w:sz w:val="18"/>
                <w:szCs w:val="18"/>
              </w:rPr>
            </w:pPr>
            <w:r w:rsidRPr="008B3BDB">
              <w:rPr>
                <w:rFonts w:ascii="宋体" w:hAnsi="宋体" w:cs="Helvetica"/>
                <w:b/>
                <w:bCs/>
                <w:color w:val="000000"/>
                <w:sz w:val="18"/>
                <w:szCs w:val="18"/>
              </w:rPr>
              <w:t>模型类别</w:t>
            </w:r>
          </w:p>
        </w:tc>
        <w:tc>
          <w:tcPr>
            <w:tcW w:w="0" w:type="auto"/>
            <w:tcBorders>
              <w:top w:val="nil"/>
              <w:left w:val="nil"/>
              <w:bottom w:val="nil"/>
              <w:right w:val="nil"/>
            </w:tcBorders>
            <w:shd w:val="clear" w:color="auto" w:fill="FFFFFF"/>
            <w:tcMar>
              <w:top w:w="120" w:type="dxa"/>
              <w:left w:w="120" w:type="dxa"/>
              <w:bottom w:w="120" w:type="dxa"/>
              <w:right w:w="120" w:type="dxa"/>
            </w:tcMar>
            <w:vAlign w:val="center"/>
            <w:hideMark/>
          </w:tcPr>
          <w:p w14:paraId="0895607E" w14:textId="77777777" w:rsidR="00793C1D" w:rsidRPr="008B3BDB" w:rsidRDefault="00793C1D" w:rsidP="00EB1F45">
            <w:pPr>
              <w:spacing w:after="0" w:line="240" w:lineRule="auto"/>
              <w:rPr>
                <w:rFonts w:ascii="宋体" w:hAnsi="宋体" w:cs="Helvetica"/>
                <w:b/>
                <w:bCs/>
                <w:color w:val="000000"/>
                <w:sz w:val="18"/>
                <w:szCs w:val="18"/>
              </w:rPr>
            </w:pPr>
            <w:r w:rsidRPr="008B3BDB">
              <w:rPr>
                <w:rFonts w:ascii="宋体" w:hAnsi="宋体" w:cs="Helvetica"/>
                <w:b/>
                <w:bCs/>
                <w:color w:val="000000"/>
                <w:sz w:val="18"/>
                <w:szCs w:val="18"/>
              </w:rPr>
              <w:t>准确率</w:t>
            </w:r>
          </w:p>
        </w:tc>
        <w:tc>
          <w:tcPr>
            <w:tcW w:w="0" w:type="auto"/>
            <w:tcBorders>
              <w:top w:val="nil"/>
              <w:left w:val="nil"/>
              <w:bottom w:val="nil"/>
              <w:right w:val="nil"/>
            </w:tcBorders>
            <w:shd w:val="clear" w:color="auto" w:fill="FFFFFF"/>
            <w:tcMar>
              <w:top w:w="120" w:type="dxa"/>
              <w:left w:w="120" w:type="dxa"/>
              <w:bottom w:w="120" w:type="dxa"/>
              <w:right w:w="120" w:type="dxa"/>
            </w:tcMar>
            <w:vAlign w:val="center"/>
            <w:hideMark/>
          </w:tcPr>
          <w:p w14:paraId="65A38954" w14:textId="77777777" w:rsidR="00793C1D" w:rsidRPr="008B3BDB" w:rsidRDefault="00793C1D" w:rsidP="00EB1F45">
            <w:pPr>
              <w:spacing w:after="0" w:line="240" w:lineRule="auto"/>
              <w:rPr>
                <w:rFonts w:ascii="宋体" w:hAnsi="宋体" w:cs="Helvetica"/>
                <w:b/>
                <w:bCs/>
                <w:color w:val="000000"/>
                <w:sz w:val="18"/>
                <w:szCs w:val="18"/>
              </w:rPr>
            </w:pPr>
            <w:r w:rsidRPr="008B3BDB">
              <w:rPr>
                <w:rFonts w:ascii="宋体" w:hAnsi="宋体" w:cs="Helvetica"/>
                <w:b/>
                <w:bCs/>
                <w:color w:val="000000"/>
                <w:sz w:val="18"/>
                <w:szCs w:val="18"/>
              </w:rPr>
              <w:t>运行时间</w:t>
            </w:r>
          </w:p>
        </w:tc>
        <w:tc>
          <w:tcPr>
            <w:tcW w:w="0" w:type="auto"/>
            <w:tcBorders>
              <w:top w:val="nil"/>
              <w:left w:val="nil"/>
              <w:bottom w:val="nil"/>
              <w:right w:val="nil"/>
            </w:tcBorders>
            <w:shd w:val="clear" w:color="auto" w:fill="FFFFFF"/>
            <w:tcMar>
              <w:top w:w="120" w:type="dxa"/>
              <w:left w:w="120" w:type="dxa"/>
              <w:bottom w:w="120" w:type="dxa"/>
              <w:right w:w="120" w:type="dxa"/>
            </w:tcMar>
            <w:vAlign w:val="center"/>
            <w:hideMark/>
          </w:tcPr>
          <w:p w14:paraId="4DD84743" w14:textId="77777777" w:rsidR="00793C1D" w:rsidRPr="008B3BDB" w:rsidRDefault="00793C1D" w:rsidP="00EB1F45">
            <w:pPr>
              <w:spacing w:after="0" w:line="240" w:lineRule="auto"/>
              <w:rPr>
                <w:rFonts w:ascii="宋体" w:hAnsi="宋体" w:cs="Helvetica"/>
                <w:b/>
                <w:bCs/>
                <w:color w:val="000000"/>
                <w:sz w:val="18"/>
                <w:szCs w:val="18"/>
              </w:rPr>
            </w:pPr>
            <w:r w:rsidRPr="008B3BDB">
              <w:rPr>
                <w:rFonts w:ascii="宋体" w:hAnsi="宋体" w:cs="Helvetica"/>
                <w:b/>
                <w:bCs/>
                <w:color w:val="000000"/>
                <w:sz w:val="18"/>
                <w:szCs w:val="18"/>
              </w:rPr>
              <w:t>备注</w:t>
            </w:r>
          </w:p>
        </w:tc>
      </w:tr>
      <w:tr w:rsidR="00793C1D" w:rsidRPr="008B3BDB" w14:paraId="15F0930D" w14:textId="77777777" w:rsidTr="005F743D">
        <w:trPr>
          <w:trHeight w:val="268"/>
        </w:trPr>
        <w:tc>
          <w:tcPr>
            <w:tcW w:w="0" w:type="auto"/>
            <w:tcBorders>
              <w:top w:val="nil"/>
              <w:left w:val="nil"/>
              <w:bottom w:val="nil"/>
              <w:right w:val="nil"/>
            </w:tcBorders>
            <w:shd w:val="clear" w:color="auto" w:fill="F5F5F5"/>
            <w:tcMar>
              <w:top w:w="120" w:type="dxa"/>
              <w:left w:w="120" w:type="dxa"/>
              <w:bottom w:w="120" w:type="dxa"/>
              <w:right w:w="120" w:type="dxa"/>
            </w:tcMar>
            <w:vAlign w:val="center"/>
            <w:hideMark/>
          </w:tcPr>
          <w:p w14:paraId="1D9C7C32" w14:textId="77777777" w:rsidR="00793C1D" w:rsidRPr="008B3BDB" w:rsidRDefault="00793C1D" w:rsidP="00EB1F45">
            <w:pPr>
              <w:spacing w:after="0" w:line="240" w:lineRule="auto"/>
              <w:rPr>
                <w:rFonts w:ascii="宋体" w:hAnsi="宋体" w:cs="Helvetica"/>
                <w:color w:val="000000"/>
                <w:sz w:val="18"/>
                <w:szCs w:val="18"/>
              </w:rPr>
            </w:pPr>
            <w:r w:rsidRPr="008B3BDB">
              <w:rPr>
                <w:rFonts w:ascii="宋体" w:hAnsi="宋体" w:cs="Helvetica"/>
                <w:color w:val="000000"/>
                <w:sz w:val="18"/>
                <w:szCs w:val="18"/>
              </w:rPr>
              <w:t>朴素贝叶斯</w:t>
            </w:r>
          </w:p>
        </w:tc>
        <w:tc>
          <w:tcPr>
            <w:tcW w:w="0" w:type="auto"/>
            <w:tcBorders>
              <w:top w:val="nil"/>
              <w:left w:val="nil"/>
              <w:bottom w:val="nil"/>
              <w:right w:val="nil"/>
            </w:tcBorders>
            <w:shd w:val="clear" w:color="auto" w:fill="F5F5F5"/>
            <w:tcMar>
              <w:top w:w="120" w:type="dxa"/>
              <w:left w:w="120" w:type="dxa"/>
              <w:bottom w:w="120" w:type="dxa"/>
              <w:right w:w="120" w:type="dxa"/>
            </w:tcMar>
            <w:vAlign w:val="center"/>
            <w:hideMark/>
          </w:tcPr>
          <w:p w14:paraId="17553ED7" w14:textId="77777777" w:rsidR="00793C1D" w:rsidRPr="008B3BDB" w:rsidRDefault="00793C1D" w:rsidP="00EB1F45">
            <w:pPr>
              <w:spacing w:after="0" w:line="240" w:lineRule="auto"/>
              <w:rPr>
                <w:rFonts w:ascii="宋体" w:hAnsi="宋体" w:cs="Helvetica"/>
                <w:color w:val="000000"/>
                <w:sz w:val="18"/>
                <w:szCs w:val="18"/>
              </w:rPr>
            </w:pPr>
            <w:r w:rsidRPr="008B3BDB">
              <w:rPr>
                <w:rFonts w:ascii="宋体" w:hAnsi="宋体" w:cs="Helvetica"/>
                <w:color w:val="000000"/>
                <w:sz w:val="18"/>
                <w:szCs w:val="18"/>
              </w:rPr>
              <w:t>0.55</w:t>
            </w:r>
          </w:p>
        </w:tc>
        <w:tc>
          <w:tcPr>
            <w:tcW w:w="0" w:type="auto"/>
            <w:tcBorders>
              <w:top w:val="nil"/>
              <w:left w:val="nil"/>
              <w:bottom w:val="nil"/>
              <w:right w:val="nil"/>
            </w:tcBorders>
            <w:shd w:val="clear" w:color="auto" w:fill="F5F5F5"/>
            <w:tcMar>
              <w:top w:w="120" w:type="dxa"/>
              <w:left w:w="120" w:type="dxa"/>
              <w:bottom w:w="120" w:type="dxa"/>
              <w:right w:w="120" w:type="dxa"/>
            </w:tcMar>
            <w:vAlign w:val="center"/>
            <w:hideMark/>
          </w:tcPr>
          <w:p w14:paraId="3C588C2E" w14:textId="77777777" w:rsidR="00793C1D" w:rsidRPr="008B3BDB" w:rsidRDefault="00793C1D" w:rsidP="00EB1F45">
            <w:pPr>
              <w:spacing w:after="0" w:line="240" w:lineRule="auto"/>
              <w:rPr>
                <w:rFonts w:ascii="宋体" w:hAnsi="宋体" w:cs="Helvetica"/>
                <w:color w:val="000000"/>
                <w:sz w:val="18"/>
                <w:szCs w:val="18"/>
              </w:rPr>
            </w:pPr>
            <w:r w:rsidRPr="008B3BDB">
              <w:rPr>
                <w:rFonts w:ascii="宋体" w:hAnsi="宋体" w:cs="Helvetica"/>
                <w:color w:val="000000"/>
                <w:sz w:val="18"/>
                <w:szCs w:val="18"/>
              </w:rPr>
              <w:t>0.1s</w:t>
            </w:r>
          </w:p>
        </w:tc>
        <w:tc>
          <w:tcPr>
            <w:tcW w:w="0" w:type="auto"/>
            <w:tcBorders>
              <w:top w:val="nil"/>
              <w:left w:val="nil"/>
              <w:bottom w:val="nil"/>
              <w:right w:val="nil"/>
            </w:tcBorders>
            <w:shd w:val="clear" w:color="auto" w:fill="F5F5F5"/>
            <w:tcMar>
              <w:top w:w="120" w:type="dxa"/>
              <w:left w:w="120" w:type="dxa"/>
              <w:bottom w:w="120" w:type="dxa"/>
              <w:right w:w="120" w:type="dxa"/>
            </w:tcMar>
            <w:vAlign w:val="center"/>
            <w:hideMark/>
          </w:tcPr>
          <w:p w14:paraId="2C06A4E4" w14:textId="77777777" w:rsidR="00793C1D" w:rsidRPr="008B3BDB" w:rsidRDefault="00793C1D" w:rsidP="00EB1F45">
            <w:pPr>
              <w:spacing w:after="0" w:line="240" w:lineRule="auto"/>
              <w:rPr>
                <w:rFonts w:ascii="宋体" w:hAnsi="宋体" w:cs="Helvetica"/>
                <w:color w:val="000000"/>
                <w:sz w:val="18"/>
                <w:szCs w:val="18"/>
              </w:rPr>
            </w:pPr>
            <w:r w:rsidRPr="008B3BDB">
              <w:rPr>
                <w:rFonts w:ascii="宋体" w:hAnsi="宋体" w:cs="Helvetica"/>
                <w:color w:val="000000"/>
                <w:sz w:val="18"/>
                <w:szCs w:val="18"/>
              </w:rPr>
              <w:t>未降维</w:t>
            </w:r>
          </w:p>
        </w:tc>
      </w:tr>
      <w:tr w:rsidR="00793C1D" w:rsidRPr="008B3BDB" w14:paraId="567B4554" w14:textId="77777777" w:rsidTr="005F743D">
        <w:trPr>
          <w:trHeight w:val="276"/>
        </w:trPr>
        <w:tc>
          <w:tcPr>
            <w:tcW w:w="0" w:type="auto"/>
            <w:tcBorders>
              <w:top w:val="nil"/>
              <w:left w:val="nil"/>
              <w:bottom w:val="nil"/>
              <w:right w:val="nil"/>
            </w:tcBorders>
            <w:shd w:val="clear" w:color="auto" w:fill="FFFFFF"/>
            <w:tcMar>
              <w:top w:w="120" w:type="dxa"/>
              <w:left w:w="120" w:type="dxa"/>
              <w:bottom w:w="120" w:type="dxa"/>
              <w:right w:w="120" w:type="dxa"/>
            </w:tcMar>
            <w:vAlign w:val="center"/>
            <w:hideMark/>
          </w:tcPr>
          <w:p w14:paraId="4946137E" w14:textId="77777777" w:rsidR="00793C1D" w:rsidRPr="008B3BDB" w:rsidRDefault="00793C1D" w:rsidP="00EB1F45">
            <w:pPr>
              <w:spacing w:after="0" w:line="240" w:lineRule="auto"/>
              <w:rPr>
                <w:rFonts w:ascii="宋体" w:hAnsi="宋体" w:cs="Helvetica"/>
                <w:color w:val="000000"/>
                <w:sz w:val="18"/>
                <w:szCs w:val="18"/>
              </w:rPr>
            </w:pPr>
            <w:r w:rsidRPr="008B3BDB">
              <w:rPr>
                <w:rFonts w:ascii="宋体" w:hAnsi="宋体" w:cs="Helvetica"/>
                <w:color w:val="000000"/>
                <w:sz w:val="18"/>
                <w:szCs w:val="18"/>
              </w:rPr>
              <w:t>决策树</w:t>
            </w:r>
          </w:p>
        </w:tc>
        <w:tc>
          <w:tcPr>
            <w:tcW w:w="0" w:type="auto"/>
            <w:tcBorders>
              <w:top w:val="nil"/>
              <w:left w:val="nil"/>
              <w:bottom w:val="nil"/>
              <w:right w:val="nil"/>
            </w:tcBorders>
            <w:shd w:val="clear" w:color="auto" w:fill="FFFFFF"/>
            <w:tcMar>
              <w:top w:w="120" w:type="dxa"/>
              <w:left w:w="120" w:type="dxa"/>
              <w:bottom w:w="120" w:type="dxa"/>
              <w:right w:w="120" w:type="dxa"/>
            </w:tcMar>
            <w:vAlign w:val="center"/>
            <w:hideMark/>
          </w:tcPr>
          <w:p w14:paraId="2066A457" w14:textId="77777777" w:rsidR="00793C1D" w:rsidRPr="008B3BDB" w:rsidRDefault="00793C1D" w:rsidP="00EB1F45">
            <w:pPr>
              <w:spacing w:after="0" w:line="240" w:lineRule="auto"/>
              <w:rPr>
                <w:rFonts w:ascii="宋体" w:hAnsi="宋体" w:cs="Helvetica"/>
                <w:color w:val="000000"/>
                <w:sz w:val="18"/>
                <w:szCs w:val="18"/>
              </w:rPr>
            </w:pPr>
            <w:r w:rsidRPr="008B3BDB">
              <w:rPr>
                <w:rFonts w:ascii="宋体" w:hAnsi="宋体" w:cs="Helvetica"/>
                <w:color w:val="000000"/>
                <w:sz w:val="18"/>
                <w:szCs w:val="18"/>
              </w:rPr>
              <w:t>0.69</w:t>
            </w:r>
          </w:p>
        </w:tc>
        <w:tc>
          <w:tcPr>
            <w:tcW w:w="0" w:type="auto"/>
            <w:tcBorders>
              <w:top w:val="nil"/>
              <w:left w:val="nil"/>
              <w:bottom w:val="nil"/>
              <w:right w:val="nil"/>
            </w:tcBorders>
            <w:shd w:val="clear" w:color="auto" w:fill="FFFFFF"/>
            <w:tcMar>
              <w:top w:w="120" w:type="dxa"/>
              <w:left w:w="120" w:type="dxa"/>
              <w:bottom w:w="120" w:type="dxa"/>
              <w:right w:w="120" w:type="dxa"/>
            </w:tcMar>
            <w:vAlign w:val="center"/>
            <w:hideMark/>
          </w:tcPr>
          <w:p w14:paraId="1CBB4FBC" w14:textId="77777777" w:rsidR="00793C1D" w:rsidRPr="008B3BDB" w:rsidRDefault="00793C1D" w:rsidP="00EB1F45">
            <w:pPr>
              <w:spacing w:after="0" w:line="240" w:lineRule="auto"/>
              <w:rPr>
                <w:rFonts w:ascii="宋体" w:hAnsi="宋体" w:cs="Helvetica"/>
                <w:color w:val="000000"/>
                <w:sz w:val="18"/>
                <w:szCs w:val="18"/>
              </w:rPr>
            </w:pPr>
            <w:r w:rsidRPr="008B3BDB">
              <w:rPr>
                <w:rFonts w:ascii="宋体" w:hAnsi="宋体" w:cs="Helvetica"/>
                <w:color w:val="000000"/>
                <w:sz w:val="18"/>
                <w:szCs w:val="18"/>
              </w:rPr>
              <w:t>13.6s</w:t>
            </w:r>
          </w:p>
        </w:tc>
        <w:tc>
          <w:tcPr>
            <w:tcW w:w="0" w:type="auto"/>
            <w:tcBorders>
              <w:top w:val="nil"/>
              <w:left w:val="nil"/>
              <w:bottom w:val="nil"/>
              <w:right w:val="nil"/>
            </w:tcBorders>
            <w:shd w:val="clear" w:color="auto" w:fill="FFFFFF"/>
            <w:tcMar>
              <w:top w:w="120" w:type="dxa"/>
              <w:left w:w="120" w:type="dxa"/>
              <w:bottom w:w="120" w:type="dxa"/>
              <w:right w:w="120" w:type="dxa"/>
            </w:tcMar>
            <w:vAlign w:val="center"/>
            <w:hideMark/>
          </w:tcPr>
          <w:p w14:paraId="58EEA6A1" w14:textId="77777777" w:rsidR="00793C1D" w:rsidRPr="008B3BDB" w:rsidRDefault="00793C1D" w:rsidP="00EB1F45">
            <w:pPr>
              <w:spacing w:after="0" w:line="240" w:lineRule="auto"/>
              <w:rPr>
                <w:rFonts w:ascii="宋体" w:hAnsi="宋体" w:cs="Helvetica"/>
                <w:color w:val="000000"/>
                <w:sz w:val="18"/>
                <w:szCs w:val="18"/>
              </w:rPr>
            </w:pPr>
            <w:r w:rsidRPr="008B3BDB">
              <w:rPr>
                <w:rFonts w:ascii="宋体" w:hAnsi="宋体" w:cs="Helvetica"/>
                <w:color w:val="000000"/>
                <w:sz w:val="18"/>
                <w:szCs w:val="18"/>
              </w:rPr>
              <w:t>CART决策树</w:t>
            </w:r>
          </w:p>
        </w:tc>
      </w:tr>
      <w:tr w:rsidR="00793C1D" w:rsidRPr="008B3BDB" w14:paraId="23B92684" w14:textId="77777777" w:rsidTr="005F743D">
        <w:trPr>
          <w:trHeight w:val="268"/>
        </w:trPr>
        <w:tc>
          <w:tcPr>
            <w:tcW w:w="0" w:type="auto"/>
            <w:tcBorders>
              <w:top w:val="nil"/>
              <w:left w:val="nil"/>
              <w:bottom w:val="nil"/>
              <w:right w:val="nil"/>
            </w:tcBorders>
            <w:shd w:val="clear" w:color="auto" w:fill="F5F5F5"/>
            <w:tcMar>
              <w:top w:w="120" w:type="dxa"/>
              <w:left w:w="120" w:type="dxa"/>
              <w:bottom w:w="120" w:type="dxa"/>
              <w:right w:w="120" w:type="dxa"/>
            </w:tcMar>
            <w:vAlign w:val="center"/>
            <w:hideMark/>
          </w:tcPr>
          <w:p w14:paraId="521F955C" w14:textId="77777777" w:rsidR="00793C1D" w:rsidRPr="005F743D" w:rsidRDefault="00793C1D" w:rsidP="00EB1F45">
            <w:pPr>
              <w:spacing w:after="0" w:line="240" w:lineRule="auto"/>
              <w:rPr>
                <w:rFonts w:ascii="宋体" w:hAnsi="宋体" w:cs="Helvetica"/>
                <w:b/>
                <w:bCs/>
                <w:color w:val="000000"/>
                <w:sz w:val="18"/>
                <w:szCs w:val="18"/>
              </w:rPr>
            </w:pPr>
            <w:r w:rsidRPr="005F743D">
              <w:rPr>
                <w:rFonts w:ascii="宋体" w:hAnsi="宋体" w:cs="Helvetica"/>
                <w:b/>
                <w:bCs/>
                <w:color w:val="000000"/>
                <w:sz w:val="18"/>
                <w:szCs w:val="18"/>
              </w:rPr>
              <w:t>随机森林</w:t>
            </w:r>
          </w:p>
        </w:tc>
        <w:tc>
          <w:tcPr>
            <w:tcW w:w="0" w:type="auto"/>
            <w:tcBorders>
              <w:top w:val="nil"/>
              <w:left w:val="nil"/>
              <w:bottom w:val="nil"/>
              <w:right w:val="nil"/>
            </w:tcBorders>
            <w:shd w:val="clear" w:color="auto" w:fill="F5F5F5"/>
            <w:tcMar>
              <w:top w:w="120" w:type="dxa"/>
              <w:left w:w="120" w:type="dxa"/>
              <w:bottom w:w="120" w:type="dxa"/>
              <w:right w:w="120" w:type="dxa"/>
            </w:tcMar>
            <w:vAlign w:val="center"/>
            <w:hideMark/>
          </w:tcPr>
          <w:p w14:paraId="20B1CF34" w14:textId="77777777" w:rsidR="00793C1D" w:rsidRPr="005F743D" w:rsidRDefault="00793C1D" w:rsidP="00EB1F45">
            <w:pPr>
              <w:spacing w:after="0" w:line="240" w:lineRule="auto"/>
              <w:rPr>
                <w:rFonts w:ascii="宋体" w:hAnsi="宋体" w:cs="Helvetica"/>
                <w:b/>
                <w:bCs/>
                <w:color w:val="000000"/>
                <w:sz w:val="18"/>
                <w:szCs w:val="18"/>
              </w:rPr>
            </w:pPr>
            <w:r w:rsidRPr="005F743D">
              <w:rPr>
                <w:rFonts w:ascii="宋体" w:hAnsi="宋体" w:cs="Helvetica"/>
                <w:b/>
                <w:bCs/>
                <w:color w:val="000000"/>
                <w:sz w:val="18"/>
                <w:szCs w:val="18"/>
              </w:rPr>
              <w:t>0.72</w:t>
            </w:r>
          </w:p>
        </w:tc>
        <w:tc>
          <w:tcPr>
            <w:tcW w:w="0" w:type="auto"/>
            <w:tcBorders>
              <w:top w:val="nil"/>
              <w:left w:val="nil"/>
              <w:bottom w:val="nil"/>
              <w:right w:val="nil"/>
            </w:tcBorders>
            <w:shd w:val="clear" w:color="auto" w:fill="F5F5F5"/>
            <w:tcMar>
              <w:top w:w="120" w:type="dxa"/>
              <w:left w:w="120" w:type="dxa"/>
              <w:bottom w:w="120" w:type="dxa"/>
              <w:right w:w="120" w:type="dxa"/>
            </w:tcMar>
            <w:vAlign w:val="center"/>
            <w:hideMark/>
          </w:tcPr>
          <w:p w14:paraId="6066BD21" w14:textId="77777777" w:rsidR="00793C1D" w:rsidRPr="005F743D" w:rsidRDefault="00793C1D" w:rsidP="00EB1F45">
            <w:pPr>
              <w:spacing w:after="0" w:line="240" w:lineRule="auto"/>
              <w:rPr>
                <w:rFonts w:ascii="宋体" w:hAnsi="宋体" w:cs="Helvetica"/>
                <w:b/>
                <w:bCs/>
                <w:color w:val="000000"/>
                <w:sz w:val="18"/>
                <w:szCs w:val="18"/>
              </w:rPr>
            </w:pPr>
            <w:r w:rsidRPr="005F743D">
              <w:rPr>
                <w:rFonts w:ascii="宋体" w:hAnsi="宋体" w:cs="Helvetica"/>
                <w:b/>
                <w:bCs/>
                <w:color w:val="000000"/>
                <w:sz w:val="18"/>
                <w:szCs w:val="18"/>
              </w:rPr>
              <w:t>39.8s</w:t>
            </w:r>
          </w:p>
        </w:tc>
        <w:tc>
          <w:tcPr>
            <w:tcW w:w="0" w:type="auto"/>
            <w:tcBorders>
              <w:top w:val="nil"/>
              <w:left w:val="nil"/>
              <w:bottom w:val="nil"/>
              <w:right w:val="nil"/>
            </w:tcBorders>
            <w:shd w:val="clear" w:color="auto" w:fill="F5F5F5"/>
            <w:tcMar>
              <w:top w:w="120" w:type="dxa"/>
              <w:left w:w="120" w:type="dxa"/>
              <w:bottom w:w="120" w:type="dxa"/>
              <w:right w:w="120" w:type="dxa"/>
            </w:tcMar>
            <w:vAlign w:val="center"/>
            <w:hideMark/>
          </w:tcPr>
          <w:p w14:paraId="60728084" w14:textId="03BF6AB3" w:rsidR="00793C1D" w:rsidRPr="005F743D" w:rsidRDefault="003A045D" w:rsidP="00EB1F45">
            <w:pPr>
              <w:spacing w:after="0" w:line="240" w:lineRule="auto"/>
              <w:rPr>
                <w:rFonts w:ascii="宋体" w:hAnsi="宋体" w:cs="Helvetica"/>
                <w:b/>
                <w:bCs/>
                <w:color w:val="000000"/>
                <w:sz w:val="18"/>
                <w:szCs w:val="18"/>
              </w:rPr>
            </w:pPr>
            <w:r w:rsidRPr="005F743D">
              <w:rPr>
                <w:rFonts w:ascii="宋体" w:hAnsi="宋体" w:cs="Helvetica" w:hint="eastAsia"/>
                <w:b/>
                <w:bCs/>
                <w:color w:val="000000"/>
                <w:sz w:val="18"/>
                <w:szCs w:val="18"/>
              </w:rPr>
              <w:t>网格搜索</w:t>
            </w:r>
            <w:r w:rsidRPr="005F743D">
              <w:rPr>
                <w:rFonts w:ascii="宋体" w:hAnsi="宋体" w:cs="Helvetica"/>
                <w:b/>
                <w:bCs/>
                <w:color w:val="000000"/>
                <w:sz w:val="18"/>
                <w:szCs w:val="18"/>
              </w:rPr>
              <w:t xml:space="preserve"> </w:t>
            </w:r>
          </w:p>
        </w:tc>
      </w:tr>
      <w:tr w:rsidR="00793C1D" w:rsidRPr="008B3BDB" w14:paraId="38B5C90B" w14:textId="77777777" w:rsidTr="005F743D">
        <w:trPr>
          <w:trHeight w:val="276"/>
        </w:trPr>
        <w:tc>
          <w:tcPr>
            <w:tcW w:w="0" w:type="auto"/>
            <w:tcBorders>
              <w:top w:val="nil"/>
              <w:left w:val="nil"/>
              <w:bottom w:val="nil"/>
              <w:right w:val="nil"/>
            </w:tcBorders>
            <w:shd w:val="clear" w:color="auto" w:fill="FFFFFF"/>
            <w:tcMar>
              <w:top w:w="120" w:type="dxa"/>
              <w:left w:w="120" w:type="dxa"/>
              <w:bottom w:w="120" w:type="dxa"/>
              <w:right w:w="120" w:type="dxa"/>
            </w:tcMar>
            <w:vAlign w:val="center"/>
            <w:hideMark/>
          </w:tcPr>
          <w:p w14:paraId="11075246" w14:textId="77777777" w:rsidR="00793C1D" w:rsidRPr="008B3BDB" w:rsidRDefault="00793C1D" w:rsidP="00EB1F45">
            <w:pPr>
              <w:spacing w:after="0" w:line="240" w:lineRule="auto"/>
              <w:rPr>
                <w:rFonts w:ascii="宋体" w:hAnsi="宋体" w:cs="Helvetica"/>
                <w:color w:val="000000"/>
                <w:sz w:val="18"/>
                <w:szCs w:val="18"/>
              </w:rPr>
            </w:pPr>
            <w:r w:rsidRPr="008B3BDB">
              <w:rPr>
                <w:rFonts w:ascii="宋体" w:hAnsi="宋体" w:cs="Helvetica"/>
                <w:color w:val="000000"/>
                <w:sz w:val="18"/>
                <w:szCs w:val="18"/>
              </w:rPr>
              <w:t>SVM</w:t>
            </w:r>
          </w:p>
        </w:tc>
        <w:tc>
          <w:tcPr>
            <w:tcW w:w="0" w:type="auto"/>
            <w:tcBorders>
              <w:top w:val="nil"/>
              <w:left w:val="nil"/>
              <w:bottom w:val="nil"/>
              <w:right w:val="nil"/>
            </w:tcBorders>
            <w:shd w:val="clear" w:color="auto" w:fill="FFFFFF"/>
            <w:tcMar>
              <w:top w:w="120" w:type="dxa"/>
              <w:left w:w="120" w:type="dxa"/>
              <w:bottom w:w="120" w:type="dxa"/>
              <w:right w:w="120" w:type="dxa"/>
            </w:tcMar>
            <w:vAlign w:val="center"/>
            <w:hideMark/>
          </w:tcPr>
          <w:p w14:paraId="60EC035F" w14:textId="503D44AF" w:rsidR="00793C1D" w:rsidRPr="008B3BDB" w:rsidRDefault="00793C1D" w:rsidP="00EB1F45">
            <w:pPr>
              <w:spacing w:after="0" w:line="240" w:lineRule="auto"/>
              <w:rPr>
                <w:rFonts w:ascii="宋体" w:hAnsi="宋体" w:cs="Helvetica"/>
                <w:color w:val="000000"/>
                <w:sz w:val="18"/>
                <w:szCs w:val="18"/>
              </w:rPr>
            </w:pPr>
            <w:r w:rsidRPr="008B3BDB">
              <w:rPr>
                <w:rFonts w:ascii="宋体" w:hAnsi="宋体" w:cs="Helvetica"/>
                <w:color w:val="000000"/>
                <w:sz w:val="18"/>
                <w:szCs w:val="18"/>
              </w:rPr>
              <w:t>0.</w:t>
            </w:r>
            <w:r w:rsidR="0020747C" w:rsidRPr="008B3BDB">
              <w:rPr>
                <w:rFonts w:ascii="宋体" w:hAnsi="宋体" w:cs="Helvetica"/>
                <w:color w:val="000000"/>
                <w:sz w:val="18"/>
                <w:szCs w:val="18"/>
              </w:rPr>
              <w:t>69</w:t>
            </w:r>
          </w:p>
        </w:tc>
        <w:tc>
          <w:tcPr>
            <w:tcW w:w="0" w:type="auto"/>
            <w:tcBorders>
              <w:top w:val="nil"/>
              <w:left w:val="nil"/>
              <w:bottom w:val="nil"/>
              <w:right w:val="nil"/>
            </w:tcBorders>
            <w:shd w:val="clear" w:color="auto" w:fill="FFFFFF"/>
            <w:tcMar>
              <w:top w:w="120" w:type="dxa"/>
              <w:left w:w="120" w:type="dxa"/>
              <w:bottom w:w="120" w:type="dxa"/>
              <w:right w:w="120" w:type="dxa"/>
            </w:tcMar>
            <w:vAlign w:val="center"/>
            <w:hideMark/>
          </w:tcPr>
          <w:p w14:paraId="594A3957" w14:textId="4B180956" w:rsidR="00793C1D" w:rsidRPr="008B3BDB" w:rsidRDefault="0020747C" w:rsidP="00EB1F45">
            <w:pPr>
              <w:spacing w:after="0" w:line="240" w:lineRule="auto"/>
              <w:rPr>
                <w:rFonts w:ascii="宋体" w:hAnsi="宋体" w:cs="Helvetica"/>
                <w:color w:val="000000"/>
                <w:sz w:val="18"/>
                <w:szCs w:val="18"/>
              </w:rPr>
            </w:pPr>
            <w:r w:rsidRPr="008B3BDB">
              <w:rPr>
                <w:rFonts w:ascii="宋体" w:hAnsi="宋体" w:cs="Helvetica"/>
                <w:color w:val="000000"/>
                <w:sz w:val="18"/>
                <w:szCs w:val="18"/>
              </w:rPr>
              <w:t>29.5</w:t>
            </w:r>
            <w:r w:rsidRPr="008B3BDB">
              <w:rPr>
                <w:rFonts w:ascii="宋体" w:hAnsi="宋体" w:cs="Helvetica" w:hint="eastAsia"/>
                <w:color w:val="000000"/>
                <w:sz w:val="18"/>
                <w:szCs w:val="18"/>
              </w:rPr>
              <w:t>s</w:t>
            </w:r>
          </w:p>
        </w:tc>
        <w:tc>
          <w:tcPr>
            <w:tcW w:w="0" w:type="auto"/>
            <w:tcBorders>
              <w:top w:val="nil"/>
              <w:left w:val="nil"/>
              <w:bottom w:val="nil"/>
              <w:right w:val="nil"/>
            </w:tcBorders>
            <w:shd w:val="clear" w:color="auto" w:fill="FFFFFF"/>
            <w:tcMar>
              <w:top w:w="120" w:type="dxa"/>
              <w:left w:w="120" w:type="dxa"/>
              <w:bottom w:w="120" w:type="dxa"/>
              <w:right w:w="120" w:type="dxa"/>
            </w:tcMar>
            <w:vAlign w:val="center"/>
            <w:hideMark/>
          </w:tcPr>
          <w:p w14:paraId="0F8692AE" w14:textId="77777777" w:rsidR="00793C1D" w:rsidRPr="008B3BDB" w:rsidRDefault="00793C1D" w:rsidP="00EB1F45">
            <w:pPr>
              <w:spacing w:after="0" w:line="240" w:lineRule="auto"/>
              <w:rPr>
                <w:rFonts w:ascii="宋体" w:hAnsi="宋体" w:cs="Helvetica"/>
                <w:color w:val="000000"/>
                <w:sz w:val="18"/>
                <w:szCs w:val="18"/>
              </w:rPr>
            </w:pPr>
            <w:r w:rsidRPr="008B3BDB">
              <w:rPr>
                <w:rFonts w:ascii="宋体" w:hAnsi="宋体" w:cs="Helvetica"/>
                <w:color w:val="000000"/>
                <w:sz w:val="18"/>
                <w:szCs w:val="18"/>
              </w:rPr>
              <w:t>RBF核</w:t>
            </w:r>
          </w:p>
        </w:tc>
      </w:tr>
      <w:tr w:rsidR="00793C1D" w:rsidRPr="008B3BDB" w14:paraId="11D0BF90" w14:textId="77777777" w:rsidTr="005F743D">
        <w:trPr>
          <w:trHeight w:val="268"/>
        </w:trPr>
        <w:tc>
          <w:tcPr>
            <w:tcW w:w="0" w:type="auto"/>
            <w:tcBorders>
              <w:top w:val="nil"/>
              <w:left w:val="nil"/>
              <w:bottom w:val="nil"/>
              <w:right w:val="nil"/>
            </w:tcBorders>
            <w:shd w:val="clear" w:color="auto" w:fill="F5F5F5"/>
            <w:tcMar>
              <w:top w:w="120" w:type="dxa"/>
              <w:left w:w="120" w:type="dxa"/>
              <w:bottom w:w="120" w:type="dxa"/>
              <w:right w:w="120" w:type="dxa"/>
            </w:tcMar>
            <w:vAlign w:val="center"/>
            <w:hideMark/>
          </w:tcPr>
          <w:p w14:paraId="30EE8ECD" w14:textId="77777777" w:rsidR="00793C1D" w:rsidRPr="008B3BDB" w:rsidRDefault="00793C1D" w:rsidP="00EB1F45">
            <w:pPr>
              <w:spacing w:after="0" w:line="240" w:lineRule="auto"/>
              <w:rPr>
                <w:rFonts w:ascii="宋体" w:hAnsi="宋体" w:cs="Helvetica"/>
                <w:color w:val="000000"/>
                <w:sz w:val="18"/>
                <w:szCs w:val="18"/>
              </w:rPr>
            </w:pPr>
            <w:r w:rsidRPr="008B3BDB">
              <w:rPr>
                <w:rFonts w:ascii="宋体" w:hAnsi="宋体" w:cs="Helvetica"/>
                <w:color w:val="000000"/>
                <w:sz w:val="18"/>
                <w:szCs w:val="18"/>
              </w:rPr>
              <w:t>多层感知机</w:t>
            </w:r>
          </w:p>
        </w:tc>
        <w:tc>
          <w:tcPr>
            <w:tcW w:w="0" w:type="auto"/>
            <w:tcBorders>
              <w:top w:val="nil"/>
              <w:left w:val="nil"/>
              <w:bottom w:val="nil"/>
              <w:right w:val="nil"/>
            </w:tcBorders>
            <w:shd w:val="clear" w:color="auto" w:fill="F5F5F5"/>
            <w:tcMar>
              <w:top w:w="120" w:type="dxa"/>
              <w:left w:w="120" w:type="dxa"/>
              <w:bottom w:w="120" w:type="dxa"/>
              <w:right w:w="120" w:type="dxa"/>
            </w:tcMar>
            <w:vAlign w:val="center"/>
            <w:hideMark/>
          </w:tcPr>
          <w:p w14:paraId="4AE92637" w14:textId="77777777" w:rsidR="00793C1D" w:rsidRPr="008B3BDB" w:rsidRDefault="00793C1D" w:rsidP="00EB1F45">
            <w:pPr>
              <w:spacing w:after="0" w:line="240" w:lineRule="auto"/>
              <w:rPr>
                <w:rFonts w:ascii="宋体" w:hAnsi="宋体" w:cs="Helvetica"/>
                <w:color w:val="000000"/>
                <w:sz w:val="18"/>
                <w:szCs w:val="18"/>
              </w:rPr>
            </w:pPr>
            <w:r w:rsidRPr="008B3BDB">
              <w:rPr>
                <w:rFonts w:ascii="宋体" w:hAnsi="宋体" w:cs="Helvetica"/>
                <w:color w:val="000000"/>
                <w:sz w:val="18"/>
                <w:szCs w:val="18"/>
              </w:rPr>
              <w:t>0.70</w:t>
            </w:r>
          </w:p>
        </w:tc>
        <w:tc>
          <w:tcPr>
            <w:tcW w:w="0" w:type="auto"/>
            <w:tcBorders>
              <w:top w:val="nil"/>
              <w:left w:val="nil"/>
              <w:bottom w:val="nil"/>
              <w:right w:val="nil"/>
            </w:tcBorders>
            <w:shd w:val="clear" w:color="auto" w:fill="F5F5F5"/>
            <w:tcMar>
              <w:top w:w="120" w:type="dxa"/>
              <w:left w:w="120" w:type="dxa"/>
              <w:bottom w:w="120" w:type="dxa"/>
              <w:right w:w="120" w:type="dxa"/>
            </w:tcMar>
            <w:vAlign w:val="center"/>
            <w:hideMark/>
          </w:tcPr>
          <w:p w14:paraId="6D6BDA5A" w14:textId="77777777" w:rsidR="00793C1D" w:rsidRPr="008B3BDB" w:rsidRDefault="00793C1D" w:rsidP="00EB1F45">
            <w:pPr>
              <w:spacing w:after="0" w:line="240" w:lineRule="auto"/>
              <w:rPr>
                <w:rFonts w:ascii="宋体" w:hAnsi="宋体" w:cs="Helvetica"/>
                <w:color w:val="000000"/>
                <w:sz w:val="18"/>
                <w:szCs w:val="18"/>
              </w:rPr>
            </w:pPr>
            <w:r w:rsidRPr="008B3BDB">
              <w:rPr>
                <w:rFonts w:ascii="宋体" w:hAnsi="宋体" w:cs="Helvetica"/>
                <w:color w:val="000000"/>
                <w:sz w:val="18"/>
                <w:szCs w:val="18"/>
              </w:rPr>
              <w:t>53.3s</w:t>
            </w:r>
          </w:p>
        </w:tc>
        <w:tc>
          <w:tcPr>
            <w:tcW w:w="0" w:type="auto"/>
            <w:tcBorders>
              <w:top w:val="nil"/>
              <w:left w:val="nil"/>
              <w:bottom w:val="nil"/>
              <w:right w:val="nil"/>
            </w:tcBorders>
            <w:shd w:val="clear" w:color="auto" w:fill="F5F5F5"/>
            <w:tcMar>
              <w:top w:w="120" w:type="dxa"/>
              <w:left w:w="120" w:type="dxa"/>
              <w:bottom w:w="120" w:type="dxa"/>
              <w:right w:w="120" w:type="dxa"/>
            </w:tcMar>
            <w:vAlign w:val="center"/>
            <w:hideMark/>
          </w:tcPr>
          <w:p w14:paraId="5DA4AEBF" w14:textId="77777777" w:rsidR="00793C1D" w:rsidRPr="008B3BDB" w:rsidRDefault="00793C1D" w:rsidP="00EB1F45">
            <w:pPr>
              <w:spacing w:after="0" w:line="240" w:lineRule="auto"/>
              <w:rPr>
                <w:rFonts w:ascii="宋体" w:hAnsi="宋体" w:cs="Helvetica"/>
                <w:color w:val="000000"/>
                <w:sz w:val="18"/>
                <w:szCs w:val="18"/>
              </w:rPr>
            </w:pPr>
            <w:r w:rsidRPr="008B3BDB">
              <w:rPr>
                <w:rFonts w:ascii="宋体" w:hAnsi="宋体" w:cs="Helvetica"/>
                <w:color w:val="000000"/>
                <w:sz w:val="18"/>
                <w:szCs w:val="18"/>
              </w:rPr>
              <w:t>三层</w:t>
            </w:r>
          </w:p>
        </w:tc>
      </w:tr>
    </w:tbl>
    <w:p w14:paraId="21066055" w14:textId="00DA2767" w:rsidR="00247C80" w:rsidRPr="005F743D" w:rsidRDefault="005F743D" w:rsidP="005F743D">
      <w:pPr>
        <w:spacing w:after="0"/>
        <w:jc w:val="center"/>
        <w:rPr>
          <w:rFonts w:ascii="宋体" w:hAnsi="宋体" w:hint="eastAsia"/>
          <w:b/>
          <w:bCs/>
        </w:rPr>
      </w:pPr>
      <w:r w:rsidRPr="005F743D">
        <w:rPr>
          <w:rFonts w:ascii="宋体" w:hAnsi="宋体" w:hint="eastAsia"/>
          <w:b/>
          <w:bCs/>
        </w:rPr>
        <w:t>表二 多个分类模型在完整测试集多分类结果</w:t>
      </w:r>
    </w:p>
    <w:p w14:paraId="778FEA4A" w14:textId="1CA1E7E8" w:rsidR="00594D57" w:rsidRPr="008B3BDB" w:rsidRDefault="00976F18" w:rsidP="00EB1F45">
      <w:pPr>
        <w:pStyle w:val="1"/>
        <w:rPr>
          <w:rFonts w:ascii="宋体" w:hAnsi="宋体"/>
        </w:rPr>
      </w:pPr>
      <w:bookmarkStart w:id="6" w:name="_Toc147429501"/>
      <w:r w:rsidRPr="008B3BDB">
        <w:rPr>
          <w:rFonts w:ascii="宋体" w:hAnsi="宋体" w:hint="eastAsia"/>
        </w:rPr>
        <w:t>五、结果分析</w:t>
      </w:r>
      <w:bookmarkEnd w:id="6"/>
    </w:p>
    <w:p w14:paraId="0AA18436" w14:textId="7E9261BD" w:rsidR="00B20E96" w:rsidRPr="008B3BDB" w:rsidRDefault="00C94212" w:rsidP="00EB1F45">
      <w:pPr>
        <w:spacing w:after="0"/>
        <w:ind w:firstLineChars="200" w:firstLine="480"/>
        <w:rPr>
          <w:rFonts w:ascii="宋体" w:hAnsi="宋体"/>
        </w:rPr>
      </w:pPr>
      <w:r w:rsidRPr="008B3BDB">
        <w:rPr>
          <w:rFonts w:ascii="宋体" w:hAnsi="宋体" w:hint="eastAsia"/>
        </w:rPr>
        <w:t>对于二分类模型，模型只需要识别到是否存在攻击，依靠训练集中的</w:t>
      </w:r>
      <w:r w:rsidR="007E7CC2">
        <w:rPr>
          <w:rFonts w:ascii="宋体" w:hAnsi="宋体" w:hint="eastAsia"/>
        </w:rPr>
        <w:t>学习到的攻击发生</w:t>
      </w:r>
      <w:r w:rsidRPr="008B3BDB">
        <w:rPr>
          <w:rFonts w:ascii="宋体" w:hAnsi="宋体" w:hint="eastAsia"/>
        </w:rPr>
        <w:t>特征，可以将正常与攻击行为进行区分，因此即使在测试数据集包含</w:t>
      </w:r>
      <w:r w:rsidR="00D63BFB">
        <w:rPr>
          <w:rFonts w:ascii="宋体" w:hAnsi="宋体"/>
        </w:rPr>
        <w:t>16.6</w:t>
      </w:r>
      <w:r w:rsidRPr="008B3BDB">
        <w:rPr>
          <w:rFonts w:ascii="宋体" w:hAnsi="宋体"/>
        </w:rPr>
        <w:t>%</w:t>
      </w:r>
      <w:r w:rsidRPr="008B3BDB">
        <w:rPr>
          <w:rFonts w:ascii="宋体" w:hAnsi="宋体" w:hint="eastAsia"/>
        </w:rPr>
        <w:t>的训练集未出现攻击类型，模型依然能准确的进行分类</w:t>
      </w:r>
      <w:r w:rsidR="00EF4EE8" w:rsidRPr="008B3BDB">
        <w:rPr>
          <w:rFonts w:ascii="宋体" w:hAnsi="宋体" w:hint="eastAsia"/>
        </w:rPr>
        <w:t>是否发生攻击</w:t>
      </w:r>
      <w:r w:rsidR="008A41AE" w:rsidRPr="008B3BDB">
        <w:rPr>
          <w:rFonts w:ascii="宋体" w:hAnsi="宋体" w:hint="eastAsia"/>
        </w:rPr>
        <w:t>，达到8</w:t>
      </w:r>
      <w:r w:rsidR="008A41AE" w:rsidRPr="008B3BDB">
        <w:rPr>
          <w:rFonts w:ascii="宋体" w:hAnsi="宋体"/>
        </w:rPr>
        <w:t>8%</w:t>
      </w:r>
      <w:r w:rsidR="008A41AE" w:rsidRPr="008B3BDB">
        <w:rPr>
          <w:rFonts w:ascii="宋体" w:hAnsi="宋体" w:hint="eastAsia"/>
        </w:rPr>
        <w:t>的准确率，</w:t>
      </w:r>
      <w:r w:rsidR="00B20E96" w:rsidRPr="008B3BDB">
        <w:rPr>
          <w:rFonts w:ascii="宋体" w:hAnsi="宋体" w:hint="eastAsia"/>
        </w:rPr>
        <w:t>具体</w:t>
      </w:r>
      <w:r w:rsidR="00E2571E" w:rsidRPr="008B3BDB">
        <w:rPr>
          <w:rFonts w:ascii="宋体" w:hAnsi="宋体" w:hint="eastAsia"/>
        </w:rPr>
        <w:t>评估结果</w:t>
      </w:r>
      <w:r w:rsidR="00B20E96" w:rsidRPr="008B3BDB">
        <w:rPr>
          <w:rFonts w:ascii="宋体" w:hAnsi="宋体" w:hint="eastAsia"/>
        </w:rPr>
        <w:t>如下</w:t>
      </w:r>
      <w:r w:rsidR="005F743D">
        <w:rPr>
          <w:rFonts w:ascii="宋体" w:hAnsi="宋体" w:hint="eastAsia"/>
        </w:rPr>
        <w:t>（表三）</w:t>
      </w:r>
      <w:r w:rsidR="00B20E96" w:rsidRPr="008B3BDB">
        <w:rPr>
          <w:rFonts w:ascii="宋体" w:hAnsi="宋体" w:hint="eastAsia"/>
        </w:rPr>
        <w:t>：</w:t>
      </w:r>
    </w:p>
    <w:tbl>
      <w:tblPr>
        <w:tblW w:w="8168" w:type="dxa"/>
        <w:tblCellMar>
          <w:top w:w="15" w:type="dxa"/>
          <w:left w:w="15" w:type="dxa"/>
          <w:bottom w:w="15" w:type="dxa"/>
          <w:right w:w="15" w:type="dxa"/>
        </w:tblCellMar>
        <w:tblLook w:val="04A0" w:firstRow="1" w:lastRow="0" w:firstColumn="1" w:lastColumn="0" w:noHBand="0" w:noVBand="1"/>
      </w:tblPr>
      <w:tblGrid>
        <w:gridCol w:w="2464"/>
        <w:gridCol w:w="1637"/>
        <w:gridCol w:w="1216"/>
        <w:gridCol w:w="1496"/>
        <w:gridCol w:w="1355"/>
      </w:tblGrid>
      <w:tr w:rsidR="00E2571E" w:rsidRPr="008B3BDB" w14:paraId="11D5E2A8" w14:textId="77777777" w:rsidTr="00B20E96">
        <w:trPr>
          <w:trHeight w:val="283"/>
          <w:tblHeader/>
        </w:trPr>
        <w:tc>
          <w:tcPr>
            <w:tcW w:w="0" w:type="auto"/>
            <w:tcBorders>
              <w:top w:val="nil"/>
              <w:left w:val="nil"/>
              <w:bottom w:val="nil"/>
              <w:right w:val="nil"/>
            </w:tcBorders>
            <w:shd w:val="clear" w:color="auto" w:fill="auto"/>
            <w:tcMar>
              <w:top w:w="120" w:type="dxa"/>
              <w:left w:w="120" w:type="dxa"/>
              <w:bottom w:w="120" w:type="dxa"/>
              <w:right w:w="120" w:type="dxa"/>
            </w:tcMar>
            <w:vAlign w:val="center"/>
            <w:hideMark/>
          </w:tcPr>
          <w:p w14:paraId="3DC88BA5" w14:textId="77777777" w:rsidR="00B20E96" w:rsidRPr="008B3BDB" w:rsidRDefault="00B20E96" w:rsidP="00EB1F45">
            <w:pPr>
              <w:spacing w:after="0" w:line="240" w:lineRule="auto"/>
              <w:rPr>
                <w:rFonts w:ascii="宋体" w:hAnsi="宋体" w:cs="宋体"/>
                <w:sz w:val="20"/>
                <w:szCs w:val="24"/>
              </w:rPr>
            </w:pPr>
          </w:p>
        </w:tc>
        <w:tc>
          <w:tcPr>
            <w:tcW w:w="0" w:type="auto"/>
            <w:tcBorders>
              <w:top w:val="nil"/>
              <w:left w:val="nil"/>
              <w:bottom w:val="nil"/>
              <w:right w:val="nil"/>
            </w:tcBorders>
            <w:shd w:val="clear" w:color="auto" w:fill="auto"/>
            <w:tcMar>
              <w:top w:w="120" w:type="dxa"/>
              <w:left w:w="120" w:type="dxa"/>
              <w:bottom w:w="120" w:type="dxa"/>
              <w:right w:w="120" w:type="dxa"/>
            </w:tcMar>
            <w:vAlign w:val="center"/>
            <w:hideMark/>
          </w:tcPr>
          <w:p w14:paraId="51A20A63" w14:textId="77777777" w:rsidR="00B20E96" w:rsidRPr="008B3BDB" w:rsidRDefault="00B20E96" w:rsidP="00EB1F45">
            <w:pPr>
              <w:spacing w:after="0" w:line="240" w:lineRule="auto"/>
              <w:rPr>
                <w:rFonts w:ascii="宋体" w:hAnsi="宋体" w:cs="宋体"/>
                <w:b/>
                <w:bCs/>
                <w:color w:val="000000"/>
                <w:sz w:val="18"/>
                <w:szCs w:val="18"/>
              </w:rPr>
            </w:pPr>
            <w:r w:rsidRPr="008B3BDB">
              <w:rPr>
                <w:rFonts w:ascii="宋体" w:hAnsi="宋体" w:cs="宋体"/>
                <w:b/>
                <w:bCs/>
                <w:color w:val="000000"/>
                <w:sz w:val="18"/>
                <w:szCs w:val="18"/>
              </w:rPr>
              <w:t>Precision</w:t>
            </w:r>
          </w:p>
        </w:tc>
        <w:tc>
          <w:tcPr>
            <w:tcW w:w="0" w:type="auto"/>
            <w:tcBorders>
              <w:top w:val="nil"/>
              <w:left w:val="nil"/>
              <w:bottom w:val="nil"/>
              <w:right w:val="nil"/>
            </w:tcBorders>
            <w:shd w:val="clear" w:color="auto" w:fill="auto"/>
            <w:tcMar>
              <w:top w:w="120" w:type="dxa"/>
              <w:left w:w="120" w:type="dxa"/>
              <w:bottom w:w="120" w:type="dxa"/>
              <w:right w:w="120" w:type="dxa"/>
            </w:tcMar>
            <w:vAlign w:val="center"/>
            <w:hideMark/>
          </w:tcPr>
          <w:p w14:paraId="507562D0" w14:textId="77777777" w:rsidR="00B20E96" w:rsidRPr="008B3BDB" w:rsidRDefault="00B20E96" w:rsidP="00EB1F45">
            <w:pPr>
              <w:spacing w:after="0" w:line="240" w:lineRule="auto"/>
              <w:rPr>
                <w:rFonts w:ascii="宋体" w:hAnsi="宋体" w:cs="宋体"/>
                <w:b/>
                <w:bCs/>
                <w:color w:val="000000"/>
                <w:sz w:val="18"/>
                <w:szCs w:val="18"/>
              </w:rPr>
            </w:pPr>
            <w:r w:rsidRPr="008B3BDB">
              <w:rPr>
                <w:rFonts w:ascii="宋体" w:hAnsi="宋体" w:cs="宋体"/>
                <w:b/>
                <w:bCs/>
                <w:color w:val="000000"/>
                <w:sz w:val="18"/>
                <w:szCs w:val="18"/>
              </w:rPr>
              <w:t>Recall</w:t>
            </w:r>
          </w:p>
        </w:tc>
        <w:tc>
          <w:tcPr>
            <w:tcW w:w="0" w:type="auto"/>
            <w:tcBorders>
              <w:top w:val="nil"/>
              <w:left w:val="nil"/>
              <w:bottom w:val="nil"/>
              <w:right w:val="nil"/>
            </w:tcBorders>
            <w:shd w:val="clear" w:color="auto" w:fill="auto"/>
            <w:tcMar>
              <w:top w:w="120" w:type="dxa"/>
              <w:left w:w="120" w:type="dxa"/>
              <w:bottom w:w="120" w:type="dxa"/>
              <w:right w:w="120" w:type="dxa"/>
            </w:tcMar>
            <w:vAlign w:val="center"/>
            <w:hideMark/>
          </w:tcPr>
          <w:p w14:paraId="425CA027" w14:textId="77777777" w:rsidR="00B20E96" w:rsidRPr="008B3BDB" w:rsidRDefault="00B20E96" w:rsidP="00EB1F45">
            <w:pPr>
              <w:spacing w:after="0" w:line="240" w:lineRule="auto"/>
              <w:rPr>
                <w:rFonts w:ascii="宋体" w:hAnsi="宋体" w:cs="宋体"/>
                <w:b/>
                <w:bCs/>
                <w:color w:val="000000"/>
                <w:sz w:val="18"/>
                <w:szCs w:val="18"/>
              </w:rPr>
            </w:pPr>
            <w:r w:rsidRPr="008B3BDB">
              <w:rPr>
                <w:rFonts w:ascii="宋体" w:hAnsi="宋体" w:cs="宋体"/>
                <w:b/>
                <w:bCs/>
                <w:color w:val="000000"/>
                <w:sz w:val="18"/>
                <w:szCs w:val="18"/>
              </w:rPr>
              <w:t>F1-Score</w:t>
            </w:r>
          </w:p>
        </w:tc>
        <w:tc>
          <w:tcPr>
            <w:tcW w:w="0" w:type="auto"/>
            <w:tcBorders>
              <w:top w:val="nil"/>
              <w:left w:val="nil"/>
              <w:bottom w:val="nil"/>
              <w:right w:val="nil"/>
            </w:tcBorders>
            <w:shd w:val="clear" w:color="auto" w:fill="auto"/>
            <w:tcMar>
              <w:top w:w="120" w:type="dxa"/>
              <w:left w:w="120" w:type="dxa"/>
              <w:bottom w:w="120" w:type="dxa"/>
              <w:right w:w="120" w:type="dxa"/>
            </w:tcMar>
            <w:vAlign w:val="center"/>
            <w:hideMark/>
          </w:tcPr>
          <w:p w14:paraId="7678C2CB" w14:textId="77777777" w:rsidR="00B20E96" w:rsidRPr="008B3BDB" w:rsidRDefault="00B20E96" w:rsidP="00EB1F45">
            <w:pPr>
              <w:spacing w:after="0" w:line="240" w:lineRule="auto"/>
              <w:rPr>
                <w:rFonts w:ascii="宋体" w:hAnsi="宋体" w:cs="宋体"/>
                <w:b/>
                <w:bCs/>
                <w:color w:val="000000"/>
                <w:sz w:val="18"/>
                <w:szCs w:val="18"/>
              </w:rPr>
            </w:pPr>
            <w:r w:rsidRPr="008B3BDB">
              <w:rPr>
                <w:rFonts w:ascii="宋体" w:hAnsi="宋体" w:cs="宋体"/>
                <w:b/>
                <w:bCs/>
                <w:color w:val="000000"/>
                <w:sz w:val="18"/>
                <w:szCs w:val="18"/>
              </w:rPr>
              <w:t>Support</w:t>
            </w:r>
          </w:p>
        </w:tc>
      </w:tr>
      <w:tr w:rsidR="00E2571E" w:rsidRPr="008B3BDB" w14:paraId="70A02915" w14:textId="77777777" w:rsidTr="00B20E96">
        <w:trPr>
          <w:trHeight w:val="275"/>
        </w:trPr>
        <w:tc>
          <w:tcPr>
            <w:tcW w:w="0" w:type="auto"/>
            <w:tcBorders>
              <w:top w:val="nil"/>
              <w:left w:val="nil"/>
              <w:bottom w:val="nil"/>
              <w:right w:val="nil"/>
            </w:tcBorders>
            <w:shd w:val="clear" w:color="auto" w:fill="F5F5F5"/>
            <w:tcMar>
              <w:top w:w="120" w:type="dxa"/>
              <w:left w:w="120" w:type="dxa"/>
              <w:bottom w:w="120" w:type="dxa"/>
              <w:right w:w="120" w:type="dxa"/>
            </w:tcMar>
            <w:vAlign w:val="center"/>
            <w:hideMark/>
          </w:tcPr>
          <w:p w14:paraId="5564F2B7" w14:textId="45097785" w:rsidR="00B20E96" w:rsidRPr="008B3BDB" w:rsidRDefault="00B20E96" w:rsidP="00EB1F45">
            <w:pPr>
              <w:spacing w:after="0" w:line="240" w:lineRule="auto"/>
              <w:rPr>
                <w:rFonts w:ascii="宋体" w:hAnsi="宋体" w:cs="宋体"/>
                <w:color w:val="000000"/>
                <w:sz w:val="18"/>
                <w:szCs w:val="18"/>
              </w:rPr>
            </w:pPr>
            <w:r w:rsidRPr="008B3BDB">
              <w:rPr>
                <w:rFonts w:ascii="宋体" w:hAnsi="宋体" w:cs="宋体"/>
                <w:color w:val="000000"/>
                <w:sz w:val="18"/>
                <w:szCs w:val="18"/>
              </w:rPr>
              <w:t>Class 0</w:t>
            </w:r>
            <w:r w:rsidR="00E2571E" w:rsidRPr="008B3BDB">
              <w:rPr>
                <w:rFonts w:ascii="宋体" w:hAnsi="宋体" w:cs="宋体"/>
                <w:color w:val="000000"/>
                <w:sz w:val="18"/>
                <w:szCs w:val="18"/>
              </w:rPr>
              <w:t>(normal)</w:t>
            </w:r>
          </w:p>
        </w:tc>
        <w:tc>
          <w:tcPr>
            <w:tcW w:w="0" w:type="auto"/>
            <w:tcBorders>
              <w:top w:val="nil"/>
              <w:left w:val="nil"/>
              <w:bottom w:val="nil"/>
              <w:right w:val="nil"/>
            </w:tcBorders>
            <w:shd w:val="clear" w:color="auto" w:fill="F5F5F5"/>
            <w:tcMar>
              <w:top w:w="120" w:type="dxa"/>
              <w:left w:w="120" w:type="dxa"/>
              <w:bottom w:w="120" w:type="dxa"/>
              <w:right w:w="120" w:type="dxa"/>
            </w:tcMar>
            <w:vAlign w:val="center"/>
            <w:hideMark/>
          </w:tcPr>
          <w:p w14:paraId="1CC02C5A" w14:textId="77777777" w:rsidR="00B20E96" w:rsidRPr="008B3BDB" w:rsidRDefault="00B20E96" w:rsidP="00EB1F45">
            <w:pPr>
              <w:spacing w:after="0" w:line="240" w:lineRule="auto"/>
              <w:rPr>
                <w:rFonts w:ascii="宋体" w:hAnsi="宋体" w:cs="宋体"/>
                <w:color w:val="000000"/>
                <w:sz w:val="18"/>
                <w:szCs w:val="18"/>
              </w:rPr>
            </w:pPr>
            <w:r w:rsidRPr="008B3BDB">
              <w:rPr>
                <w:rFonts w:ascii="宋体" w:hAnsi="宋体" w:cs="宋体"/>
                <w:color w:val="000000"/>
                <w:sz w:val="18"/>
                <w:szCs w:val="18"/>
              </w:rPr>
              <w:t>0.81</w:t>
            </w:r>
          </w:p>
        </w:tc>
        <w:tc>
          <w:tcPr>
            <w:tcW w:w="0" w:type="auto"/>
            <w:tcBorders>
              <w:top w:val="nil"/>
              <w:left w:val="nil"/>
              <w:bottom w:val="nil"/>
              <w:right w:val="nil"/>
            </w:tcBorders>
            <w:shd w:val="clear" w:color="auto" w:fill="F5F5F5"/>
            <w:tcMar>
              <w:top w:w="120" w:type="dxa"/>
              <w:left w:w="120" w:type="dxa"/>
              <w:bottom w:w="120" w:type="dxa"/>
              <w:right w:w="120" w:type="dxa"/>
            </w:tcMar>
            <w:vAlign w:val="center"/>
            <w:hideMark/>
          </w:tcPr>
          <w:p w14:paraId="13723251" w14:textId="77777777" w:rsidR="00B20E96" w:rsidRPr="008B3BDB" w:rsidRDefault="00B20E96" w:rsidP="00EB1F45">
            <w:pPr>
              <w:spacing w:after="0" w:line="240" w:lineRule="auto"/>
              <w:rPr>
                <w:rFonts w:ascii="宋体" w:hAnsi="宋体" w:cs="宋体"/>
                <w:color w:val="000000"/>
                <w:sz w:val="18"/>
                <w:szCs w:val="18"/>
              </w:rPr>
            </w:pPr>
            <w:r w:rsidRPr="008B3BDB">
              <w:rPr>
                <w:rFonts w:ascii="宋体" w:hAnsi="宋体" w:cs="宋体"/>
                <w:color w:val="000000"/>
                <w:sz w:val="18"/>
                <w:szCs w:val="18"/>
              </w:rPr>
              <w:t>0.93</w:t>
            </w:r>
          </w:p>
        </w:tc>
        <w:tc>
          <w:tcPr>
            <w:tcW w:w="0" w:type="auto"/>
            <w:tcBorders>
              <w:top w:val="nil"/>
              <w:left w:val="nil"/>
              <w:bottom w:val="nil"/>
              <w:right w:val="nil"/>
            </w:tcBorders>
            <w:shd w:val="clear" w:color="auto" w:fill="F5F5F5"/>
            <w:tcMar>
              <w:top w:w="120" w:type="dxa"/>
              <w:left w:w="120" w:type="dxa"/>
              <w:bottom w:w="120" w:type="dxa"/>
              <w:right w:w="120" w:type="dxa"/>
            </w:tcMar>
            <w:vAlign w:val="center"/>
            <w:hideMark/>
          </w:tcPr>
          <w:p w14:paraId="1F011B0E" w14:textId="77777777" w:rsidR="00B20E96" w:rsidRPr="008B3BDB" w:rsidRDefault="00B20E96" w:rsidP="00EB1F45">
            <w:pPr>
              <w:spacing w:after="0" w:line="240" w:lineRule="auto"/>
              <w:rPr>
                <w:rFonts w:ascii="宋体" w:hAnsi="宋体" w:cs="宋体"/>
                <w:color w:val="000000"/>
                <w:sz w:val="18"/>
                <w:szCs w:val="18"/>
              </w:rPr>
            </w:pPr>
            <w:r w:rsidRPr="008B3BDB">
              <w:rPr>
                <w:rFonts w:ascii="宋体" w:hAnsi="宋体" w:cs="宋体"/>
                <w:color w:val="000000"/>
                <w:sz w:val="18"/>
                <w:szCs w:val="18"/>
              </w:rPr>
              <w:t>0.87</w:t>
            </w:r>
          </w:p>
        </w:tc>
        <w:tc>
          <w:tcPr>
            <w:tcW w:w="0" w:type="auto"/>
            <w:tcBorders>
              <w:top w:val="nil"/>
              <w:left w:val="nil"/>
              <w:bottom w:val="nil"/>
              <w:right w:val="nil"/>
            </w:tcBorders>
            <w:shd w:val="clear" w:color="auto" w:fill="F5F5F5"/>
            <w:tcMar>
              <w:top w:w="120" w:type="dxa"/>
              <w:left w:w="120" w:type="dxa"/>
              <w:bottom w:w="120" w:type="dxa"/>
              <w:right w:w="120" w:type="dxa"/>
            </w:tcMar>
            <w:vAlign w:val="center"/>
            <w:hideMark/>
          </w:tcPr>
          <w:p w14:paraId="0877A275" w14:textId="77777777" w:rsidR="00B20E96" w:rsidRPr="008B3BDB" w:rsidRDefault="00B20E96" w:rsidP="00EB1F45">
            <w:pPr>
              <w:spacing w:after="0" w:line="240" w:lineRule="auto"/>
              <w:rPr>
                <w:rFonts w:ascii="宋体" w:hAnsi="宋体" w:cs="宋体"/>
                <w:color w:val="000000"/>
                <w:sz w:val="18"/>
                <w:szCs w:val="18"/>
              </w:rPr>
            </w:pPr>
            <w:r w:rsidRPr="008B3BDB">
              <w:rPr>
                <w:rFonts w:ascii="宋体" w:hAnsi="宋体" w:cs="宋体"/>
                <w:color w:val="000000"/>
                <w:sz w:val="18"/>
                <w:szCs w:val="18"/>
              </w:rPr>
              <w:t>9710</w:t>
            </w:r>
          </w:p>
        </w:tc>
      </w:tr>
      <w:tr w:rsidR="00E2571E" w:rsidRPr="008B3BDB" w14:paraId="4D045C83" w14:textId="77777777" w:rsidTr="00B20E96">
        <w:trPr>
          <w:trHeight w:val="283"/>
        </w:trPr>
        <w:tc>
          <w:tcPr>
            <w:tcW w:w="0" w:type="auto"/>
            <w:tcBorders>
              <w:top w:val="nil"/>
              <w:left w:val="nil"/>
              <w:bottom w:val="nil"/>
              <w:right w:val="nil"/>
            </w:tcBorders>
            <w:shd w:val="clear" w:color="auto" w:fill="auto"/>
            <w:tcMar>
              <w:top w:w="120" w:type="dxa"/>
              <w:left w:w="120" w:type="dxa"/>
              <w:bottom w:w="120" w:type="dxa"/>
              <w:right w:w="120" w:type="dxa"/>
            </w:tcMar>
            <w:vAlign w:val="center"/>
            <w:hideMark/>
          </w:tcPr>
          <w:p w14:paraId="4B550EE1" w14:textId="7241F439" w:rsidR="00B20E96" w:rsidRPr="008B3BDB" w:rsidRDefault="00B20E96" w:rsidP="00EB1F45">
            <w:pPr>
              <w:spacing w:after="0" w:line="240" w:lineRule="auto"/>
              <w:rPr>
                <w:rFonts w:ascii="宋体" w:hAnsi="宋体" w:cs="宋体"/>
                <w:color w:val="000000"/>
                <w:sz w:val="18"/>
                <w:szCs w:val="18"/>
              </w:rPr>
            </w:pPr>
            <w:r w:rsidRPr="008B3BDB">
              <w:rPr>
                <w:rFonts w:ascii="宋体" w:hAnsi="宋体" w:cs="宋体"/>
                <w:color w:val="000000"/>
                <w:sz w:val="18"/>
                <w:szCs w:val="18"/>
              </w:rPr>
              <w:t>Class 1</w:t>
            </w:r>
            <w:r w:rsidR="00E2571E" w:rsidRPr="008B3BDB">
              <w:rPr>
                <w:rFonts w:ascii="宋体" w:hAnsi="宋体" w:cs="宋体"/>
                <w:color w:val="000000"/>
                <w:sz w:val="18"/>
                <w:szCs w:val="18"/>
              </w:rPr>
              <w:t>(attack)</w:t>
            </w:r>
          </w:p>
        </w:tc>
        <w:tc>
          <w:tcPr>
            <w:tcW w:w="0" w:type="auto"/>
            <w:tcBorders>
              <w:top w:val="nil"/>
              <w:left w:val="nil"/>
              <w:bottom w:val="nil"/>
              <w:right w:val="nil"/>
            </w:tcBorders>
            <w:shd w:val="clear" w:color="auto" w:fill="auto"/>
            <w:tcMar>
              <w:top w:w="120" w:type="dxa"/>
              <w:left w:w="120" w:type="dxa"/>
              <w:bottom w:w="120" w:type="dxa"/>
              <w:right w:w="120" w:type="dxa"/>
            </w:tcMar>
            <w:vAlign w:val="center"/>
            <w:hideMark/>
          </w:tcPr>
          <w:p w14:paraId="19289825" w14:textId="77777777" w:rsidR="00B20E96" w:rsidRPr="008B3BDB" w:rsidRDefault="00B20E96" w:rsidP="00EB1F45">
            <w:pPr>
              <w:spacing w:after="0" w:line="240" w:lineRule="auto"/>
              <w:rPr>
                <w:rFonts w:ascii="宋体" w:hAnsi="宋体" w:cs="宋体"/>
                <w:color w:val="000000"/>
                <w:sz w:val="18"/>
                <w:szCs w:val="18"/>
              </w:rPr>
            </w:pPr>
            <w:r w:rsidRPr="008B3BDB">
              <w:rPr>
                <w:rFonts w:ascii="宋体" w:hAnsi="宋体" w:cs="宋体"/>
                <w:color w:val="000000"/>
                <w:sz w:val="18"/>
                <w:szCs w:val="18"/>
              </w:rPr>
              <w:t>0.94</w:t>
            </w:r>
          </w:p>
        </w:tc>
        <w:tc>
          <w:tcPr>
            <w:tcW w:w="0" w:type="auto"/>
            <w:tcBorders>
              <w:top w:val="nil"/>
              <w:left w:val="nil"/>
              <w:bottom w:val="nil"/>
              <w:right w:val="nil"/>
            </w:tcBorders>
            <w:shd w:val="clear" w:color="auto" w:fill="auto"/>
            <w:tcMar>
              <w:top w:w="120" w:type="dxa"/>
              <w:left w:w="120" w:type="dxa"/>
              <w:bottom w:w="120" w:type="dxa"/>
              <w:right w:w="120" w:type="dxa"/>
            </w:tcMar>
            <w:vAlign w:val="center"/>
            <w:hideMark/>
          </w:tcPr>
          <w:p w14:paraId="45618514" w14:textId="77777777" w:rsidR="00B20E96" w:rsidRPr="008B3BDB" w:rsidRDefault="00B20E96" w:rsidP="00EB1F45">
            <w:pPr>
              <w:spacing w:after="0" w:line="240" w:lineRule="auto"/>
              <w:rPr>
                <w:rFonts w:ascii="宋体" w:hAnsi="宋体" w:cs="宋体"/>
                <w:color w:val="000000"/>
                <w:sz w:val="18"/>
                <w:szCs w:val="18"/>
              </w:rPr>
            </w:pPr>
            <w:r w:rsidRPr="008B3BDB">
              <w:rPr>
                <w:rFonts w:ascii="宋体" w:hAnsi="宋体" w:cs="宋体"/>
                <w:color w:val="000000"/>
                <w:sz w:val="18"/>
                <w:szCs w:val="18"/>
              </w:rPr>
              <w:t>0.84</w:t>
            </w:r>
          </w:p>
        </w:tc>
        <w:tc>
          <w:tcPr>
            <w:tcW w:w="0" w:type="auto"/>
            <w:tcBorders>
              <w:top w:val="nil"/>
              <w:left w:val="nil"/>
              <w:bottom w:val="nil"/>
              <w:right w:val="nil"/>
            </w:tcBorders>
            <w:shd w:val="clear" w:color="auto" w:fill="auto"/>
            <w:tcMar>
              <w:top w:w="120" w:type="dxa"/>
              <w:left w:w="120" w:type="dxa"/>
              <w:bottom w:w="120" w:type="dxa"/>
              <w:right w:w="120" w:type="dxa"/>
            </w:tcMar>
            <w:vAlign w:val="center"/>
            <w:hideMark/>
          </w:tcPr>
          <w:p w14:paraId="493B2E9A" w14:textId="77777777" w:rsidR="00B20E96" w:rsidRPr="008B3BDB" w:rsidRDefault="00B20E96" w:rsidP="00EB1F45">
            <w:pPr>
              <w:spacing w:after="0" w:line="240" w:lineRule="auto"/>
              <w:rPr>
                <w:rFonts w:ascii="宋体" w:hAnsi="宋体" w:cs="宋体"/>
                <w:color w:val="000000"/>
                <w:sz w:val="18"/>
                <w:szCs w:val="18"/>
              </w:rPr>
            </w:pPr>
            <w:r w:rsidRPr="008B3BDB">
              <w:rPr>
                <w:rFonts w:ascii="宋体" w:hAnsi="宋体" w:cs="宋体"/>
                <w:color w:val="000000"/>
                <w:sz w:val="18"/>
                <w:szCs w:val="18"/>
              </w:rPr>
              <w:t>0.89</w:t>
            </w:r>
          </w:p>
        </w:tc>
        <w:tc>
          <w:tcPr>
            <w:tcW w:w="0" w:type="auto"/>
            <w:tcBorders>
              <w:top w:val="nil"/>
              <w:left w:val="nil"/>
              <w:bottom w:val="nil"/>
              <w:right w:val="nil"/>
            </w:tcBorders>
            <w:shd w:val="clear" w:color="auto" w:fill="auto"/>
            <w:tcMar>
              <w:top w:w="120" w:type="dxa"/>
              <w:left w:w="120" w:type="dxa"/>
              <w:bottom w:w="120" w:type="dxa"/>
              <w:right w:w="120" w:type="dxa"/>
            </w:tcMar>
            <w:vAlign w:val="center"/>
            <w:hideMark/>
          </w:tcPr>
          <w:p w14:paraId="7E7797B8" w14:textId="77777777" w:rsidR="00B20E96" w:rsidRPr="008B3BDB" w:rsidRDefault="00B20E96" w:rsidP="00EB1F45">
            <w:pPr>
              <w:spacing w:after="0" w:line="240" w:lineRule="auto"/>
              <w:rPr>
                <w:rFonts w:ascii="宋体" w:hAnsi="宋体" w:cs="宋体"/>
                <w:color w:val="000000"/>
                <w:sz w:val="18"/>
                <w:szCs w:val="18"/>
              </w:rPr>
            </w:pPr>
            <w:r w:rsidRPr="008B3BDB">
              <w:rPr>
                <w:rFonts w:ascii="宋体" w:hAnsi="宋体" w:cs="宋体"/>
                <w:color w:val="000000"/>
                <w:sz w:val="18"/>
                <w:szCs w:val="18"/>
              </w:rPr>
              <w:t>12832</w:t>
            </w:r>
          </w:p>
        </w:tc>
      </w:tr>
      <w:tr w:rsidR="00E2571E" w:rsidRPr="008B3BDB" w14:paraId="4E5BE5EC" w14:textId="77777777" w:rsidTr="00B20E96">
        <w:trPr>
          <w:trHeight w:val="275"/>
        </w:trPr>
        <w:tc>
          <w:tcPr>
            <w:tcW w:w="0" w:type="auto"/>
            <w:tcBorders>
              <w:top w:val="nil"/>
              <w:left w:val="nil"/>
              <w:bottom w:val="nil"/>
              <w:right w:val="nil"/>
            </w:tcBorders>
            <w:shd w:val="clear" w:color="auto" w:fill="F5F5F5"/>
            <w:tcMar>
              <w:top w:w="120" w:type="dxa"/>
              <w:left w:w="120" w:type="dxa"/>
              <w:bottom w:w="120" w:type="dxa"/>
              <w:right w:w="120" w:type="dxa"/>
            </w:tcMar>
            <w:vAlign w:val="center"/>
            <w:hideMark/>
          </w:tcPr>
          <w:p w14:paraId="3B5DF25E" w14:textId="77777777" w:rsidR="00B20E96" w:rsidRPr="008B3BDB" w:rsidRDefault="00B20E96" w:rsidP="00EB1F45">
            <w:pPr>
              <w:spacing w:after="0" w:line="240" w:lineRule="auto"/>
              <w:rPr>
                <w:rFonts w:ascii="宋体" w:hAnsi="宋体" w:cs="宋体"/>
                <w:color w:val="000000"/>
                <w:sz w:val="18"/>
                <w:szCs w:val="18"/>
              </w:rPr>
            </w:pPr>
            <w:r w:rsidRPr="008B3BDB">
              <w:rPr>
                <w:rFonts w:ascii="宋体" w:hAnsi="宋体" w:cs="宋体"/>
                <w:color w:val="000000"/>
                <w:sz w:val="18"/>
                <w:szCs w:val="18"/>
              </w:rPr>
              <w:t>Accuracy</w:t>
            </w:r>
          </w:p>
        </w:tc>
        <w:tc>
          <w:tcPr>
            <w:tcW w:w="0" w:type="auto"/>
            <w:tcBorders>
              <w:top w:val="nil"/>
              <w:left w:val="nil"/>
              <w:bottom w:val="nil"/>
              <w:right w:val="nil"/>
            </w:tcBorders>
            <w:shd w:val="clear" w:color="auto" w:fill="F5F5F5"/>
            <w:tcMar>
              <w:top w:w="120" w:type="dxa"/>
              <w:left w:w="120" w:type="dxa"/>
              <w:bottom w:w="120" w:type="dxa"/>
              <w:right w:w="120" w:type="dxa"/>
            </w:tcMar>
            <w:vAlign w:val="center"/>
            <w:hideMark/>
          </w:tcPr>
          <w:p w14:paraId="1E27E5C1" w14:textId="77777777" w:rsidR="00B20E96" w:rsidRPr="008B3BDB" w:rsidRDefault="00B20E96" w:rsidP="00EB1F45">
            <w:pPr>
              <w:spacing w:after="0" w:line="240" w:lineRule="auto"/>
              <w:rPr>
                <w:rFonts w:ascii="宋体" w:hAnsi="宋体" w:cs="宋体"/>
                <w:color w:val="000000"/>
                <w:sz w:val="18"/>
                <w:szCs w:val="18"/>
              </w:rPr>
            </w:pPr>
            <w:r w:rsidRPr="008B3BDB">
              <w:rPr>
                <w:rFonts w:ascii="宋体" w:hAnsi="宋体" w:cs="宋体"/>
                <w:color w:val="000000"/>
                <w:sz w:val="18"/>
                <w:szCs w:val="18"/>
              </w:rPr>
              <w:t>0.88</w:t>
            </w:r>
          </w:p>
        </w:tc>
        <w:tc>
          <w:tcPr>
            <w:tcW w:w="0" w:type="auto"/>
            <w:tcBorders>
              <w:top w:val="nil"/>
              <w:left w:val="nil"/>
              <w:bottom w:val="nil"/>
              <w:right w:val="nil"/>
            </w:tcBorders>
            <w:shd w:val="clear" w:color="auto" w:fill="F5F5F5"/>
            <w:tcMar>
              <w:top w:w="120" w:type="dxa"/>
              <w:left w:w="120" w:type="dxa"/>
              <w:bottom w:w="120" w:type="dxa"/>
              <w:right w:w="120" w:type="dxa"/>
            </w:tcMar>
            <w:vAlign w:val="center"/>
            <w:hideMark/>
          </w:tcPr>
          <w:p w14:paraId="7BA5DC46" w14:textId="77777777" w:rsidR="00B20E96" w:rsidRPr="008B3BDB" w:rsidRDefault="00B20E96" w:rsidP="00EB1F45">
            <w:pPr>
              <w:spacing w:after="0" w:line="240" w:lineRule="auto"/>
              <w:rPr>
                <w:rFonts w:ascii="宋体" w:hAnsi="宋体" w:cs="宋体"/>
                <w:color w:val="000000"/>
                <w:sz w:val="18"/>
                <w:szCs w:val="18"/>
              </w:rPr>
            </w:pPr>
            <w:r w:rsidRPr="008B3BDB">
              <w:rPr>
                <w:rFonts w:ascii="宋体" w:hAnsi="宋体" w:cs="宋体"/>
                <w:color w:val="000000"/>
                <w:sz w:val="18"/>
                <w:szCs w:val="18"/>
              </w:rPr>
              <w:t>-</w:t>
            </w:r>
          </w:p>
        </w:tc>
        <w:tc>
          <w:tcPr>
            <w:tcW w:w="0" w:type="auto"/>
            <w:tcBorders>
              <w:top w:val="nil"/>
              <w:left w:val="nil"/>
              <w:bottom w:val="nil"/>
              <w:right w:val="nil"/>
            </w:tcBorders>
            <w:shd w:val="clear" w:color="auto" w:fill="F5F5F5"/>
            <w:tcMar>
              <w:top w:w="120" w:type="dxa"/>
              <w:left w:w="120" w:type="dxa"/>
              <w:bottom w:w="120" w:type="dxa"/>
              <w:right w:w="120" w:type="dxa"/>
            </w:tcMar>
            <w:vAlign w:val="center"/>
            <w:hideMark/>
          </w:tcPr>
          <w:p w14:paraId="25006E5B" w14:textId="77777777" w:rsidR="00B20E96" w:rsidRPr="008B3BDB" w:rsidRDefault="00B20E96" w:rsidP="00EB1F45">
            <w:pPr>
              <w:spacing w:after="0" w:line="240" w:lineRule="auto"/>
              <w:rPr>
                <w:rFonts w:ascii="宋体" w:hAnsi="宋体" w:cs="宋体"/>
                <w:color w:val="000000"/>
                <w:sz w:val="18"/>
                <w:szCs w:val="18"/>
              </w:rPr>
            </w:pPr>
            <w:r w:rsidRPr="008B3BDB">
              <w:rPr>
                <w:rFonts w:ascii="宋体" w:hAnsi="宋体" w:cs="宋体"/>
                <w:color w:val="000000"/>
                <w:sz w:val="18"/>
                <w:szCs w:val="18"/>
              </w:rPr>
              <w:t>-</w:t>
            </w:r>
          </w:p>
        </w:tc>
        <w:tc>
          <w:tcPr>
            <w:tcW w:w="0" w:type="auto"/>
            <w:tcBorders>
              <w:top w:val="nil"/>
              <w:left w:val="nil"/>
              <w:bottom w:val="nil"/>
              <w:right w:val="nil"/>
            </w:tcBorders>
            <w:shd w:val="clear" w:color="auto" w:fill="F5F5F5"/>
            <w:tcMar>
              <w:top w:w="120" w:type="dxa"/>
              <w:left w:w="120" w:type="dxa"/>
              <w:bottom w:w="120" w:type="dxa"/>
              <w:right w:w="120" w:type="dxa"/>
            </w:tcMar>
            <w:vAlign w:val="center"/>
            <w:hideMark/>
          </w:tcPr>
          <w:p w14:paraId="1C965587" w14:textId="77777777" w:rsidR="00B20E96" w:rsidRPr="008B3BDB" w:rsidRDefault="00B20E96" w:rsidP="00EB1F45">
            <w:pPr>
              <w:spacing w:after="0" w:line="240" w:lineRule="auto"/>
              <w:rPr>
                <w:rFonts w:ascii="宋体" w:hAnsi="宋体" w:cs="宋体"/>
                <w:color w:val="000000"/>
                <w:sz w:val="18"/>
                <w:szCs w:val="18"/>
              </w:rPr>
            </w:pPr>
            <w:r w:rsidRPr="008B3BDB">
              <w:rPr>
                <w:rFonts w:ascii="宋体" w:hAnsi="宋体" w:cs="宋体"/>
                <w:color w:val="000000"/>
                <w:sz w:val="18"/>
                <w:szCs w:val="18"/>
              </w:rPr>
              <w:t>22542</w:t>
            </w:r>
          </w:p>
        </w:tc>
      </w:tr>
    </w:tbl>
    <w:p w14:paraId="195710BA" w14:textId="2DFAF249" w:rsidR="00B20E96" w:rsidRPr="005F743D" w:rsidRDefault="005F743D" w:rsidP="005F743D">
      <w:pPr>
        <w:spacing w:after="0"/>
        <w:jc w:val="center"/>
        <w:rPr>
          <w:rFonts w:ascii="宋体" w:hAnsi="宋体" w:hint="eastAsia"/>
          <w:b/>
          <w:bCs/>
        </w:rPr>
      </w:pPr>
      <w:r w:rsidRPr="005F743D">
        <w:rPr>
          <w:rFonts w:ascii="宋体" w:hAnsi="宋体" w:hint="eastAsia"/>
          <w:b/>
          <w:bCs/>
        </w:rPr>
        <w:t>表三 感知机二分类结果分析</w:t>
      </w:r>
    </w:p>
    <w:p w14:paraId="2CCF8D2F" w14:textId="710B3E9D" w:rsidR="00B20955" w:rsidRPr="008B3BDB" w:rsidRDefault="00AD09D6" w:rsidP="00EB1F45">
      <w:pPr>
        <w:spacing w:after="0"/>
        <w:ind w:firstLineChars="200" w:firstLine="480"/>
        <w:rPr>
          <w:rFonts w:ascii="宋体" w:hAnsi="宋体" w:hint="eastAsia"/>
        </w:rPr>
      </w:pPr>
      <w:r w:rsidRPr="008B3BDB">
        <w:rPr>
          <w:rFonts w:ascii="宋体" w:hAnsi="宋体" w:hint="eastAsia"/>
        </w:rPr>
        <w:t>对于多分类模型，模型在随机森林和多层感知机模型下的表现接近，</w:t>
      </w:r>
      <w:r w:rsidR="00B07B38">
        <w:rPr>
          <w:rFonts w:ascii="宋体" w:hAnsi="宋体" w:hint="eastAsia"/>
        </w:rPr>
        <w:t>综合</w:t>
      </w:r>
      <w:r w:rsidRPr="008B3BDB">
        <w:rPr>
          <w:rFonts w:ascii="宋体" w:hAnsi="宋体" w:hint="eastAsia"/>
        </w:rPr>
        <w:t>考虑</w:t>
      </w:r>
      <w:r w:rsidR="00B07B38">
        <w:rPr>
          <w:rFonts w:ascii="宋体" w:hAnsi="宋体" w:hint="eastAsia"/>
        </w:rPr>
        <w:t>模型性能和训练时间</w:t>
      </w:r>
      <w:r w:rsidRPr="008B3BDB">
        <w:rPr>
          <w:rFonts w:ascii="宋体" w:hAnsi="宋体" w:hint="eastAsia"/>
        </w:rPr>
        <w:t>，</w:t>
      </w:r>
      <w:r w:rsidR="00141718">
        <w:rPr>
          <w:rFonts w:ascii="宋体" w:hAnsi="宋体" w:hint="eastAsia"/>
        </w:rPr>
        <w:t>选择了</w:t>
      </w:r>
      <w:r w:rsidRPr="008B3BDB">
        <w:rPr>
          <w:rFonts w:ascii="宋体" w:hAnsi="宋体" w:hint="eastAsia"/>
        </w:rPr>
        <w:t>随机森林模型。</w:t>
      </w:r>
      <w:r w:rsidR="00141718">
        <w:rPr>
          <w:rFonts w:ascii="宋体" w:hAnsi="宋体" w:hint="eastAsia"/>
        </w:rPr>
        <w:t>分析发现，</w:t>
      </w:r>
      <w:r w:rsidR="00A820FA" w:rsidRPr="008B3BDB">
        <w:rPr>
          <w:rFonts w:ascii="宋体" w:hAnsi="宋体" w:hint="eastAsia"/>
        </w:rPr>
        <w:t>模型在少样本类别上的表现不佳，</w:t>
      </w:r>
      <w:r w:rsidR="001216B0" w:rsidRPr="008B3BDB">
        <w:rPr>
          <w:rFonts w:ascii="宋体" w:hAnsi="宋体" w:hint="eastAsia"/>
        </w:rPr>
        <w:t>当训练集的</w:t>
      </w:r>
      <w:r w:rsidR="00B07B38">
        <w:rPr>
          <w:rFonts w:ascii="宋体" w:hAnsi="宋体" w:hint="eastAsia"/>
        </w:rPr>
        <w:t>某个</w:t>
      </w:r>
      <w:r w:rsidR="001216B0" w:rsidRPr="008B3BDB">
        <w:rPr>
          <w:rFonts w:ascii="宋体" w:hAnsi="宋体" w:hint="eastAsia"/>
        </w:rPr>
        <w:t>攻击类别样本较少时</w:t>
      </w:r>
      <w:r w:rsidR="00B07B38">
        <w:rPr>
          <w:rFonts w:ascii="宋体" w:hAnsi="宋体" w:hint="eastAsia"/>
        </w:rPr>
        <w:t>，</w:t>
      </w:r>
      <w:r w:rsidR="001216B0" w:rsidRPr="008B3BDB">
        <w:rPr>
          <w:rFonts w:ascii="宋体" w:hAnsi="宋体" w:hint="eastAsia"/>
        </w:rPr>
        <w:t>模型在测试集无法正确分类，</w:t>
      </w:r>
      <w:r w:rsidR="00B07B38">
        <w:rPr>
          <w:rFonts w:ascii="宋体" w:hAnsi="宋体" w:hint="eastAsia"/>
        </w:rPr>
        <w:t>如</w:t>
      </w:r>
      <w:r w:rsidR="00B07B38" w:rsidRPr="00B07B38">
        <w:rPr>
          <w:rFonts w:ascii="宋体" w:hAnsi="宋体" w:cs="宋体"/>
          <w:color w:val="000000"/>
          <w:szCs w:val="24"/>
        </w:rPr>
        <w:t>guess_passwd</w:t>
      </w:r>
      <w:r w:rsidR="00B07B38">
        <w:rPr>
          <w:rFonts w:ascii="宋体" w:hAnsi="宋体" w:cs="宋体" w:hint="eastAsia"/>
          <w:color w:val="000000"/>
          <w:szCs w:val="24"/>
        </w:rPr>
        <w:t>攻击方法只在训练集中出现了5</w:t>
      </w:r>
      <w:r w:rsidR="00B07B38">
        <w:rPr>
          <w:rFonts w:ascii="宋体" w:hAnsi="宋体" w:cs="宋体"/>
          <w:color w:val="000000"/>
          <w:szCs w:val="24"/>
        </w:rPr>
        <w:t>3</w:t>
      </w:r>
      <w:r w:rsidR="00B07B38">
        <w:rPr>
          <w:rFonts w:ascii="宋体" w:hAnsi="宋体" w:cs="宋体" w:hint="eastAsia"/>
          <w:color w:val="000000"/>
          <w:szCs w:val="24"/>
        </w:rPr>
        <w:t>次，</w:t>
      </w:r>
      <w:r w:rsidR="00141718">
        <w:rPr>
          <w:rFonts w:ascii="宋体" w:hAnsi="宋体" w:cs="宋体" w:hint="eastAsia"/>
          <w:color w:val="000000"/>
          <w:szCs w:val="24"/>
        </w:rPr>
        <w:t>在测试集并没有被准确分类，导致模型测试集上的表现下降，</w:t>
      </w:r>
      <w:r w:rsidR="00141718" w:rsidRPr="008B3BDB">
        <w:rPr>
          <w:rFonts w:ascii="宋体" w:hAnsi="宋体" w:hint="eastAsia"/>
        </w:rPr>
        <w:t>具体</w:t>
      </w:r>
      <w:r w:rsidR="00141718">
        <w:rPr>
          <w:rFonts w:ascii="宋体" w:hAnsi="宋体" w:hint="eastAsia"/>
        </w:rPr>
        <w:t>统计</w:t>
      </w:r>
      <w:r w:rsidR="00141718" w:rsidRPr="008B3BDB">
        <w:rPr>
          <w:rFonts w:ascii="宋体" w:hAnsi="宋体" w:hint="eastAsia"/>
        </w:rPr>
        <w:t>如下表</w:t>
      </w:r>
      <w:r w:rsidR="00141718">
        <w:rPr>
          <w:rFonts w:ascii="宋体" w:hAnsi="宋体" w:hint="eastAsia"/>
        </w:rPr>
        <w:t>（表四）</w:t>
      </w:r>
      <w:r w:rsidR="00141718">
        <w:rPr>
          <w:rFonts w:ascii="宋体" w:hAnsi="宋体" w:hint="eastAsia"/>
        </w:rPr>
        <w:t>。</w:t>
      </w:r>
    </w:p>
    <w:tbl>
      <w:tblPr>
        <w:tblW w:w="8575" w:type="dxa"/>
        <w:tblCellMar>
          <w:top w:w="15" w:type="dxa"/>
          <w:left w:w="15" w:type="dxa"/>
          <w:bottom w:w="15" w:type="dxa"/>
          <w:right w:w="15" w:type="dxa"/>
        </w:tblCellMar>
        <w:tblLook w:val="04A0" w:firstRow="1" w:lastRow="0" w:firstColumn="1" w:lastColumn="0" w:noHBand="0" w:noVBand="1"/>
      </w:tblPr>
      <w:tblGrid>
        <w:gridCol w:w="2039"/>
        <w:gridCol w:w="1356"/>
        <w:gridCol w:w="1007"/>
        <w:gridCol w:w="1239"/>
        <w:gridCol w:w="1467"/>
        <w:gridCol w:w="1467"/>
      </w:tblGrid>
      <w:tr w:rsidR="00EB1F45" w:rsidRPr="008B3BDB" w14:paraId="3CE5EDED" w14:textId="77777777" w:rsidTr="00EB1F45">
        <w:trPr>
          <w:trHeight w:val="303"/>
          <w:tblHeader/>
        </w:trPr>
        <w:tc>
          <w:tcPr>
            <w:tcW w:w="0" w:type="auto"/>
            <w:tcBorders>
              <w:top w:val="nil"/>
              <w:left w:val="nil"/>
              <w:bottom w:val="nil"/>
              <w:right w:val="nil"/>
            </w:tcBorders>
            <w:shd w:val="clear" w:color="auto" w:fill="auto"/>
            <w:tcMar>
              <w:top w:w="120" w:type="dxa"/>
              <w:left w:w="120" w:type="dxa"/>
              <w:bottom w:w="120" w:type="dxa"/>
              <w:right w:w="120" w:type="dxa"/>
            </w:tcMar>
            <w:vAlign w:val="center"/>
            <w:hideMark/>
          </w:tcPr>
          <w:p w14:paraId="7BF2312C" w14:textId="75E56540" w:rsidR="00EB1F45" w:rsidRPr="008B3BDB" w:rsidRDefault="00B22B16" w:rsidP="00EB1F45">
            <w:pPr>
              <w:spacing w:after="0" w:line="240" w:lineRule="auto"/>
              <w:rPr>
                <w:rFonts w:ascii="宋体" w:hAnsi="宋体" w:cs="宋体"/>
                <w:b/>
                <w:bCs/>
                <w:color w:val="000000"/>
                <w:sz w:val="18"/>
                <w:szCs w:val="18"/>
              </w:rPr>
            </w:pPr>
            <w:r>
              <w:rPr>
                <w:rFonts w:ascii="宋体" w:hAnsi="宋体" w:cs="宋体" w:hint="eastAsia"/>
                <w:b/>
                <w:bCs/>
                <w:color w:val="000000"/>
                <w:sz w:val="18"/>
                <w:szCs w:val="18"/>
              </w:rPr>
              <w:t>少样本</w:t>
            </w:r>
            <w:r w:rsidR="00EB1F45" w:rsidRPr="008B3BDB">
              <w:rPr>
                <w:rFonts w:ascii="宋体" w:hAnsi="宋体" w:cs="宋体"/>
                <w:b/>
                <w:bCs/>
                <w:color w:val="000000"/>
                <w:sz w:val="18"/>
                <w:szCs w:val="18"/>
              </w:rPr>
              <w:t>类别</w:t>
            </w:r>
            <w:r>
              <w:rPr>
                <w:rFonts w:ascii="宋体" w:hAnsi="宋体" w:cs="宋体" w:hint="eastAsia"/>
                <w:b/>
                <w:bCs/>
                <w:color w:val="000000"/>
                <w:sz w:val="18"/>
                <w:szCs w:val="18"/>
              </w:rPr>
              <w:t>名称</w:t>
            </w:r>
          </w:p>
        </w:tc>
        <w:tc>
          <w:tcPr>
            <w:tcW w:w="0" w:type="auto"/>
            <w:tcBorders>
              <w:top w:val="nil"/>
              <w:left w:val="nil"/>
              <w:bottom w:val="nil"/>
              <w:right w:val="nil"/>
            </w:tcBorders>
            <w:shd w:val="clear" w:color="auto" w:fill="auto"/>
            <w:tcMar>
              <w:top w:w="120" w:type="dxa"/>
              <w:left w:w="120" w:type="dxa"/>
              <w:bottom w:w="120" w:type="dxa"/>
              <w:right w:w="120" w:type="dxa"/>
            </w:tcMar>
            <w:vAlign w:val="center"/>
            <w:hideMark/>
          </w:tcPr>
          <w:p w14:paraId="1555706E" w14:textId="77777777" w:rsidR="00EB1F45" w:rsidRPr="008B3BDB" w:rsidRDefault="00EB1F45" w:rsidP="00EB1F45">
            <w:pPr>
              <w:spacing w:after="0" w:line="240" w:lineRule="auto"/>
              <w:rPr>
                <w:rFonts w:ascii="宋体" w:hAnsi="宋体" w:cs="宋体"/>
                <w:b/>
                <w:bCs/>
                <w:color w:val="000000"/>
                <w:sz w:val="18"/>
                <w:szCs w:val="18"/>
              </w:rPr>
            </w:pPr>
            <w:r w:rsidRPr="008B3BDB">
              <w:rPr>
                <w:rFonts w:ascii="宋体" w:hAnsi="宋体" w:cs="宋体"/>
                <w:b/>
                <w:bCs/>
                <w:color w:val="000000"/>
                <w:sz w:val="18"/>
                <w:szCs w:val="18"/>
              </w:rPr>
              <w:t>precision</w:t>
            </w:r>
          </w:p>
        </w:tc>
        <w:tc>
          <w:tcPr>
            <w:tcW w:w="0" w:type="auto"/>
            <w:tcBorders>
              <w:top w:val="nil"/>
              <w:left w:val="nil"/>
              <w:bottom w:val="nil"/>
              <w:right w:val="nil"/>
            </w:tcBorders>
            <w:shd w:val="clear" w:color="auto" w:fill="auto"/>
            <w:tcMar>
              <w:top w:w="120" w:type="dxa"/>
              <w:left w:w="120" w:type="dxa"/>
              <w:bottom w:w="120" w:type="dxa"/>
              <w:right w:w="120" w:type="dxa"/>
            </w:tcMar>
            <w:vAlign w:val="center"/>
            <w:hideMark/>
          </w:tcPr>
          <w:p w14:paraId="09C6E0CA" w14:textId="77777777" w:rsidR="00EB1F45" w:rsidRPr="008B3BDB" w:rsidRDefault="00EB1F45" w:rsidP="00EB1F45">
            <w:pPr>
              <w:spacing w:after="0" w:line="240" w:lineRule="auto"/>
              <w:rPr>
                <w:rFonts w:ascii="宋体" w:hAnsi="宋体" w:cs="宋体"/>
                <w:b/>
                <w:bCs/>
                <w:color w:val="000000"/>
                <w:sz w:val="18"/>
                <w:szCs w:val="18"/>
              </w:rPr>
            </w:pPr>
            <w:r w:rsidRPr="008B3BDB">
              <w:rPr>
                <w:rFonts w:ascii="宋体" w:hAnsi="宋体" w:cs="宋体"/>
                <w:b/>
                <w:bCs/>
                <w:color w:val="000000"/>
                <w:sz w:val="18"/>
                <w:szCs w:val="18"/>
              </w:rPr>
              <w:t>recall</w:t>
            </w:r>
          </w:p>
        </w:tc>
        <w:tc>
          <w:tcPr>
            <w:tcW w:w="0" w:type="auto"/>
            <w:tcBorders>
              <w:top w:val="nil"/>
              <w:left w:val="nil"/>
              <w:bottom w:val="nil"/>
              <w:right w:val="nil"/>
            </w:tcBorders>
            <w:shd w:val="clear" w:color="auto" w:fill="auto"/>
            <w:tcMar>
              <w:top w:w="120" w:type="dxa"/>
              <w:left w:w="120" w:type="dxa"/>
              <w:bottom w:w="120" w:type="dxa"/>
              <w:right w:w="120" w:type="dxa"/>
            </w:tcMar>
            <w:vAlign w:val="center"/>
            <w:hideMark/>
          </w:tcPr>
          <w:p w14:paraId="2DAA5B08" w14:textId="77777777" w:rsidR="00EB1F45" w:rsidRPr="008B3BDB" w:rsidRDefault="00EB1F45" w:rsidP="00EB1F45">
            <w:pPr>
              <w:spacing w:after="0" w:line="240" w:lineRule="auto"/>
              <w:rPr>
                <w:rFonts w:ascii="宋体" w:hAnsi="宋体" w:cs="宋体"/>
                <w:b/>
                <w:bCs/>
                <w:color w:val="000000"/>
                <w:sz w:val="18"/>
                <w:szCs w:val="18"/>
              </w:rPr>
            </w:pPr>
            <w:r w:rsidRPr="008B3BDB">
              <w:rPr>
                <w:rFonts w:ascii="宋体" w:hAnsi="宋体" w:cs="宋体"/>
                <w:b/>
                <w:bCs/>
                <w:color w:val="000000"/>
                <w:sz w:val="18"/>
                <w:szCs w:val="18"/>
              </w:rPr>
              <w:t>f1-score</w:t>
            </w:r>
          </w:p>
        </w:tc>
        <w:tc>
          <w:tcPr>
            <w:tcW w:w="0" w:type="auto"/>
            <w:tcBorders>
              <w:top w:val="nil"/>
              <w:left w:val="nil"/>
              <w:bottom w:val="nil"/>
              <w:right w:val="nil"/>
            </w:tcBorders>
            <w:shd w:val="clear" w:color="auto" w:fill="auto"/>
            <w:tcMar>
              <w:top w:w="120" w:type="dxa"/>
              <w:left w:w="120" w:type="dxa"/>
              <w:bottom w:w="120" w:type="dxa"/>
              <w:right w:w="120" w:type="dxa"/>
            </w:tcMar>
            <w:vAlign w:val="center"/>
            <w:hideMark/>
          </w:tcPr>
          <w:p w14:paraId="7B731DD7" w14:textId="77777777" w:rsidR="00EB1F45" w:rsidRPr="008B3BDB" w:rsidRDefault="00EB1F45" w:rsidP="00EB1F45">
            <w:pPr>
              <w:spacing w:after="0" w:line="240" w:lineRule="auto"/>
              <w:rPr>
                <w:rFonts w:ascii="宋体" w:hAnsi="宋体" w:cs="宋体"/>
                <w:b/>
                <w:bCs/>
                <w:color w:val="000000"/>
                <w:sz w:val="18"/>
                <w:szCs w:val="18"/>
              </w:rPr>
            </w:pPr>
            <w:r w:rsidRPr="008B3BDB">
              <w:rPr>
                <w:rFonts w:ascii="宋体" w:hAnsi="宋体" w:cs="宋体"/>
                <w:b/>
                <w:bCs/>
                <w:color w:val="000000"/>
                <w:sz w:val="18"/>
                <w:szCs w:val="18"/>
              </w:rPr>
              <w:t>训练集数量</w:t>
            </w:r>
          </w:p>
        </w:tc>
        <w:tc>
          <w:tcPr>
            <w:tcW w:w="0" w:type="auto"/>
            <w:tcBorders>
              <w:top w:val="nil"/>
              <w:left w:val="nil"/>
              <w:bottom w:val="nil"/>
              <w:right w:val="nil"/>
            </w:tcBorders>
            <w:shd w:val="clear" w:color="auto" w:fill="auto"/>
            <w:tcMar>
              <w:top w:w="120" w:type="dxa"/>
              <w:left w:w="120" w:type="dxa"/>
              <w:bottom w:w="120" w:type="dxa"/>
              <w:right w:w="120" w:type="dxa"/>
            </w:tcMar>
            <w:vAlign w:val="center"/>
            <w:hideMark/>
          </w:tcPr>
          <w:p w14:paraId="0A4CBC71" w14:textId="77777777" w:rsidR="00EB1F45" w:rsidRPr="008B3BDB" w:rsidRDefault="00EB1F45" w:rsidP="00EB1F45">
            <w:pPr>
              <w:spacing w:after="0" w:line="240" w:lineRule="auto"/>
              <w:rPr>
                <w:rFonts w:ascii="宋体" w:hAnsi="宋体" w:cs="宋体"/>
                <w:b/>
                <w:bCs/>
                <w:color w:val="000000"/>
                <w:sz w:val="18"/>
                <w:szCs w:val="18"/>
              </w:rPr>
            </w:pPr>
            <w:r w:rsidRPr="008B3BDB">
              <w:rPr>
                <w:rFonts w:ascii="宋体" w:hAnsi="宋体" w:cs="宋体"/>
                <w:b/>
                <w:bCs/>
                <w:color w:val="000000"/>
                <w:sz w:val="18"/>
                <w:szCs w:val="18"/>
              </w:rPr>
              <w:t>测试集数量</w:t>
            </w:r>
          </w:p>
        </w:tc>
      </w:tr>
      <w:tr w:rsidR="00EB1F45" w:rsidRPr="008B3BDB" w14:paraId="4A005257" w14:textId="77777777" w:rsidTr="00EB1F45">
        <w:trPr>
          <w:trHeight w:val="303"/>
        </w:trPr>
        <w:tc>
          <w:tcPr>
            <w:tcW w:w="0" w:type="auto"/>
            <w:tcBorders>
              <w:top w:val="nil"/>
              <w:left w:val="nil"/>
              <w:bottom w:val="nil"/>
              <w:right w:val="nil"/>
            </w:tcBorders>
            <w:shd w:val="clear" w:color="auto" w:fill="auto"/>
            <w:tcMar>
              <w:top w:w="120" w:type="dxa"/>
              <w:left w:w="120" w:type="dxa"/>
              <w:bottom w:w="120" w:type="dxa"/>
              <w:right w:w="120" w:type="dxa"/>
            </w:tcMar>
            <w:vAlign w:val="center"/>
            <w:hideMark/>
          </w:tcPr>
          <w:p w14:paraId="423BD126" w14:textId="77777777" w:rsidR="00EB1F45" w:rsidRPr="008B3BDB" w:rsidRDefault="00EB1F45" w:rsidP="00EB1F45">
            <w:pPr>
              <w:spacing w:after="0" w:line="240" w:lineRule="auto"/>
              <w:rPr>
                <w:rFonts w:ascii="宋体" w:hAnsi="宋体" w:cs="宋体"/>
                <w:color w:val="000000"/>
                <w:sz w:val="18"/>
                <w:szCs w:val="18"/>
              </w:rPr>
            </w:pPr>
            <w:r w:rsidRPr="008B3BDB">
              <w:rPr>
                <w:rFonts w:ascii="宋体" w:hAnsi="宋体" w:cs="宋体"/>
                <w:color w:val="000000"/>
                <w:sz w:val="18"/>
                <w:szCs w:val="18"/>
              </w:rPr>
              <w:t>guess_passwd</w:t>
            </w:r>
          </w:p>
        </w:tc>
        <w:tc>
          <w:tcPr>
            <w:tcW w:w="0" w:type="auto"/>
            <w:tcBorders>
              <w:top w:val="nil"/>
              <w:left w:val="nil"/>
              <w:bottom w:val="nil"/>
              <w:right w:val="nil"/>
            </w:tcBorders>
            <w:shd w:val="clear" w:color="auto" w:fill="auto"/>
            <w:tcMar>
              <w:top w:w="120" w:type="dxa"/>
              <w:left w:w="120" w:type="dxa"/>
              <w:bottom w:w="120" w:type="dxa"/>
              <w:right w:w="120" w:type="dxa"/>
            </w:tcMar>
            <w:vAlign w:val="center"/>
            <w:hideMark/>
          </w:tcPr>
          <w:p w14:paraId="0BD3682A" w14:textId="77777777" w:rsidR="00EB1F45" w:rsidRPr="008B3BDB" w:rsidRDefault="00EB1F45" w:rsidP="00EB1F45">
            <w:pPr>
              <w:spacing w:after="0" w:line="240" w:lineRule="auto"/>
              <w:rPr>
                <w:rFonts w:ascii="宋体" w:hAnsi="宋体" w:cs="宋体"/>
                <w:color w:val="000000"/>
                <w:sz w:val="18"/>
                <w:szCs w:val="18"/>
              </w:rPr>
            </w:pPr>
            <w:r w:rsidRPr="008B3BDB">
              <w:rPr>
                <w:rFonts w:ascii="宋体" w:hAnsi="宋体" w:cs="宋体"/>
                <w:color w:val="000000"/>
                <w:sz w:val="18"/>
                <w:szCs w:val="18"/>
              </w:rPr>
              <w:t>0.0</w:t>
            </w:r>
          </w:p>
        </w:tc>
        <w:tc>
          <w:tcPr>
            <w:tcW w:w="0" w:type="auto"/>
            <w:tcBorders>
              <w:top w:val="nil"/>
              <w:left w:val="nil"/>
              <w:bottom w:val="nil"/>
              <w:right w:val="nil"/>
            </w:tcBorders>
            <w:shd w:val="clear" w:color="auto" w:fill="auto"/>
            <w:tcMar>
              <w:top w:w="120" w:type="dxa"/>
              <w:left w:w="120" w:type="dxa"/>
              <w:bottom w:w="120" w:type="dxa"/>
              <w:right w:w="120" w:type="dxa"/>
            </w:tcMar>
            <w:vAlign w:val="center"/>
            <w:hideMark/>
          </w:tcPr>
          <w:p w14:paraId="484FC011" w14:textId="77777777" w:rsidR="00EB1F45" w:rsidRPr="008B3BDB" w:rsidRDefault="00EB1F45" w:rsidP="00EB1F45">
            <w:pPr>
              <w:spacing w:after="0" w:line="240" w:lineRule="auto"/>
              <w:rPr>
                <w:rFonts w:ascii="宋体" w:hAnsi="宋体" w:cs="宋体"/>
                <w:color w:val="000000"/>
                <w:sz w:val="18"/>
                <w:szCs w:val="18"/>
              </w:rPr>
            </w:pPr>
            <w:r w:rsidRPr="008B3BDB">
              <w:rPr>
                <w:rFonts w:ascii="宋体" w:hAnsi="宋体" w:cs="宋体"/>
                <w:color w:val="000000"/>
                <w:sz w:val="18"/>
                <w:szCs w:val="18"/>
              </w:rPr>
              <w:t>0.0</w:t>
            </w:r>
          </w:p>
        </w:tc>
        <w:tc>
          <w:tcPr>
            <w:tcW w:w="0" w:type="auto"/>
            <w:tcBorders>
              <w:top w:val="nil"/>
              <w:left w:val="nil"/>
              <w:bottom w:val="nil"/>
              <w:right w:val="nil"/>
            </w:tcBorders>
            <w:shd w:val="clear" w:color="auto" w:fill="auto"/>
            <w:tcMar>
              <w:top w:w="120" w:type="dxa"/>
              <w:left w:w="120" w:type="dxa"/>
              <w:bottom w:w="120" w:type="dxa"/>
              <w:right w:w="120" w:type="dxa"/>
            </w:tcMar>
            <w:vAlign w:val="center"/>
            <w:hideMark/>
          </w:tcPr>
          <w:p w14:paraId="3688177B" w14:textId="77777777" w:rsidR="00EB1F45" w:rsidRPr="008B3BDB" w:rsidRDefault="00EB1F45" w:rsidP="00EB1F45">
            <w:pPr>
              <w:spacing w:after="0" w:line="240" w:lineRule="auto"/>
              <w:rPr>
                <w:rFonts w:ascii="宋体" w:hAnsi="宋体" w:cs="宋体"/>
                <w:color w:val="000000"/>
                <w:sz w:val="18"/>
                <w:szCs w:val="18"/>
              </w:rPr>
            </w:pPr>
            <w:r w:rsidRPr="008B3BDB">
              <w:rPr>
                <w:rFonts w:ascii="宋体" w:hAnsi="宋体" w:cs="宋体"/>
                <w:color w:val="000000"/>
                <w:sz w:val="18"/>
                <w:szCs w:val="18"/>
              </w:rPr>
              <w:t>0.0</w:t>
            </w:r>
          </w:p>
        </w:tc>
        <w:tc>
          <w:tcPr>
            <w:tcW w:w="0" w:type="auto"/>
            <w:tcBorders>
              <w:top w:val="nil"/>
              <w:left w:val="nil"/>
              <w:bottom w:val="nil"/>
              <w:right w:val="nil"/>
            </w:tcBorders>
            <w:shd w:val="clear" w:color="auto" w:fill="auto"/>
            <w:tcMar>
              <w:top w:w="120" w:type="dxa"/>
              <w:left w:w="120" w:type="dxa"/>
              <w:bottom w:w="120" w:type="dxa"/>
              <w:right w:w="120" w:type="dxa"/>
            </w:tcMar>
            <w:vAlign w:val="center"/>
            <w:hideMark/>
          </w:tcPr>
          <w:p w14:paraId="1DF99237" w14:textId="77777777" w:rsidR="00EB1F45" w:rsidRPr="008B3BDB" w:rsidRDefault="00EB1F45" w:rsidP="00EB1F45">
            <w:pPr>
              <w:spacing w:after="0" w:line="240" w:lineRule="auto"/>
              <w:rPr>
                <w:rFonts w:ascii="宋体" w:hAnsi="宋体" w:cs="宋体"/>
                <w:color w:val="000000"/>
                <w:sz w:val="18"/>
                <w:szCs w:val="18"/>
              </w:rPr>
            </w:pPr>
            <w:r w:rsidRPr="008B3BDB">
              <w:rPr>
                <w:rFonts w:ascii="宋体" w:hAnsi="宋体" w:cs="宋体"/>
                <w:color w:val="000000"/>
                <w:sz w:val="18"/>
                <w:szCs w:val="18"/>
              </w:rPr>
              <w:t>53</w:t>
            </w:r>
          </w:p>
        </w:tc>
        <w:tc>
          <w:tcPr>
            <w:tcW w:w="0" w:type="auto"/>
            <w:tcBorders>
              <w:top w:val="nil"/>
              <w:left w:val="nil"/>
              <w:bottom w:val="nil"/>
              <w:right w:val="nil"/>
            </w:tcBorders>
            <w:shd w:val="clear" w:color="auto" w:fill="auto"/>
            <w:tcMar>
              <w:top w:w="120" w:type="dxa"/>
              <w:left w:w="120" w:type="dxa"/>
              <w:bottom w:w="120" w:type="dxa"/>
              <w:right w:w="120" w:type="dxa"/>
            </w:tcMar>
            <w:vAlign w:val="center"/>
            <w:hideMark/>
          </w:tcPr>
          <w:p w14:paraId="0A6B1B3B" w14:textId="77777777" w:rsidR="00EB1F45" w:rsidRPr="008B3BDB" w:rsidRDefault="00EB1F45" w:rsidP="00EB1F45">
            <w:pPr>
              <w:spacing w:after="0" w:line="240" w:lineRule="auto"/>
              <w:rPr>
                <w:rFonts w:ascii="宋体" w:hAnsi="宋体" w:cs="宋体"/>
                <w:color w:val="000000"/>
                <w:sz w:val="18"/>
                <w:szCs w:val="18"/>
              </w:rPr>
            </w:pPr>
            <w:r w:rsidRPr="008B3BDB">
              <w:rPr>
                <w:rFonts w:ascii="宋体" w:hAnsi="宋体" w:cs="宋体"/>
                <w:color w:val="000000"/>
                <w:sz w:val="18"/>
                <w:szCs w:val="18"/>
              </w:rPr>
              <w:t>1231</w:t>
            </w:r>
          </w:p>
        </w:tc>
      </w:tr>
      <w:tr w:rsidR="00EB1F45" w:rsidRPr="008B3BDB" w14:paraId="30073B49" w14:textId="77777777" w:rsidTr="00EB1F45">
        <w:trPr>
          <w:trHeight w:val="303"/>
        </w:trPr>
        <w:tc>
          <w:tcPr>
            <w:tcW w:w="0" w:type="auto"/>
            <w:tcBorders>
              <w:top w:val="nil"/>
              <w:left w:val="nil"/>
              <w:bottom w:val="nil"/>
              <w:right w:val="nil"/>
            </w:tcBorders>
            <w:shd w:val="clear" w:color="auto" w:fill="F5F5F5"/>
            <w:tcMar>
              <w:top w:w="120" w:type="dxa"/>
              <w:left w:w="120" w:type="dxa"/>
              <w:bottom w:w="120" w:type="dxa"/>
              <w:right w:w="120" w:type="dxa"/>
            </w:tcMar>
            <w:vAlign w:val="center"/>
            <w:hideMark/>
          </w:tcPr>
          <w:p w14:paraId="0963BE62" w14:textId="77777777" w:rsidR="00EB1F45" w:rsidRPr="008B3BDB" w:rsidRDefault="00EB1F45" w:rsidP="00EB1F45">
            <w:pPr>
              <w:spacing w:after="0" w:line="240" w:lineRule="auto"/>
              <w:rPr>
                <w:rFonts w:ascii="宋体" w:hAnsi="宋体" w:cs="宋体"/>
                <w:color w:val="000000"/>
                <w:sz w:val="18"/>
                <w:szCs w:val="18"/>
              </w:rPr>
            </w:pPr>
            <w:r w:rsidRPr="008B3BDB">
              <w:rPr>
                <w:rFonts w:ascii="宋体" w:hAnsi="宋体" w:cs="宋体"/>
                <w:color w:val="000000"/>
                <w:sz w:val="18"/>
                <w:szCs w:val="18"/>
              </w:rPr>
              <w:t>buffer_overflow</w:t>
            </w:r>
          </w:p>
        </w:tc>
        <w:tc>
          <w:tcPr>
            <w:tcW w:w="0" w:type="auto"/>
            <w:tcBorders>
              <w:top w:val="nil"/>
              <w:left w:val="nil"/>
              <w:bottom w:val="nil"/>
              <w:right w:val="nil"/>
            </w:tcBorders>
            <w:shd w:val="clear" w:color="auto" w:fill="F5F5F5"/>
            <w:tcMar>
              <w:top w:w="120" w:type="dxa"/>
              <w:left w:w="120" w:type="dxa"/>
              <w:bottom w:w="120" w:type="dxa"/>
              <w:right w:w="120" w:type="dxa"/>
            </w:tcMar>
            <w:vAlign w:val="center"/>
            <w:hideMark/>
          </w:tcPr>
          <w:p w14:paraId="528B62DC" w14:textId="77777777" w:rsidR="00EB1F45" w:rsidRPr="008B3BDB" w:rsidRDefault="00EB1F45" w:rsidP="00EB1F45">
            <w:pPr>
              <w:spacing w:after="0" w:line="240" w:lineRule="auto"/>
              <w:rPr>
                <w:rFonts w:ascii="宋体" w:hAnsi="宋体" w:cs="宋体"/>
                <w:color w:val="000000"/>
                <w:sz w:val="18"/>
                <w:szCs w:val="18"/>
              </w:rPr>
            </w:pPr>
            <w:r w:rsidRPr="008B3BDB">
              <w:rPr>
                <w:rFonts w:ascii="宋体" w:hAnsi="宋体" w:cs="宋体"/>
                <w:color w:val="000000"/>
                <w:sz w:val="18"/>
                <w:szCs w:val="18"/>
              </w:rPr>
              <w:t>0.0</w:t>
            </w:r>
          </w:p>
        </w:tc>
        <w:tc>
          <w:tcPr>
            <w:tcW w:w="0" w:type="auto"/>
            <w:tcBorders>
              <w:top w:val="nil"/>
              <w:left w:val="nil"/>
              <w:bottom w:val="nil"/>
              <w:right w:val="nil"/>
            </w:tcBorders>
            <w:shd w:val="clear" w:color="auto" w:fill="F5F5F5"/>
            <w:tcMar>
              <w:top w:w="120" w:type="dxa"/>
              <w:left w:w="120" w:type="dxa"/>
              <w:bottom w:w="120" w:type="dxa"/>
              <w:right w:w="120" w:type="dxa"/>
            </w:tcMar>
            <w:vAlign w:val="center"/>
            <w:hideMark/>
          </w:tcPr>
          <w:p w14:paraId="485C60AC" w14:textId="77777777" w:rsidR="00EB1F45" w:rsidRPr="008B3BDB" w:rsidRDefault="00EB1F45" w:rsidP="00EB1F45">
            <w:pPr>
              <w:spacing w:after="0" w:line="240" w:lineRule="auto"/>
              <w:rPr>
                <w:rFonts w:ascii="宋体" w:hAnsi="宋体" w:cs="宋体"/>
                <w:color w:val="000000"/>
                <w:sz w:val="18"/>
                <w:szCs w:val="18"/>
              </w:rPr>
            </w:pPr>
            <w:r w:rsidRPr="008B3BDB">
              <w:rPr>
                <w:rFonts w:ascii="宋体" w:hAnsi="宋体" w:cs="宋体"/>
                <w:color w:val="000000"/>
                <w:sz w:val="18"/>
                <w:szCs w:val="18"/>
              </w:rPr>
              <w:t>0.0</w:t>
            </w:r>
          </w:p>
        </w:tc>
        <w:tc>
          <w:tcPr>
            <w:tcW w:w="0" w:type="auto"/>
            <w:tcBorders>
              <w:top w:val="nil"/>
              <w:left w:val="nil"/>
              <w:bottom w:val="nil"/>
              <w:right w:val="nil"/>
            </w:tcBorders>
            <w:shd w:val="clear" w:color="auto" w:fill="F5F5F5"/>
            <w:tcMar>
              <w:top w:w="120" w:type="dxa"/>
              <w:left w:w="120" w:type="dxa"/>
              <w:bottom w:w="120" w:type="dxa"/>
              <w:right w:w="120" w:type="dxa"/>
            </w:tcMar>
            <w:vAlign w:val="center"/>
            <w:hideMark/>
          </w:tcPr>
          <w:p w14:paraId="1AF57CA8" w14:textId="77777777" w:rsidR="00EB1F45" w:rsidRPr="008B3BDB" w:rsidRDefault="00EB1F45" w:rsidP="00EB1F45">
            <w:pPr>
              <w:spacing w:after="0" w:line="240" w:lineRule="auto"/>
              <w:rPr>
                <w:rFonts w:ascii="宋体" w:hAnsi="宋体" w:cs="宋体"/>
                <w:color w:val="000000"/>
                <w:sz w:val="18"/>
                <w:szCs w:val="18"/>
              </w:rPr>
            </w:pPr>
            <w:r w:rsidRPr="008B3BDB">
              <w:rPr>
                <w:rFonts w:ascii="宋体" w:hAnsi="宋体" w:cs="宋体"/>
                <w:color w:val="000000"/>
                <w:sz w:val="18"/>
                <w:szCs w:val="18"/>
              </w:rPr>
              <w:t>0.0</w:t>
            </w:r>
          </w:p>
        </w:tc>
        <w:tc>
          <w:tcPr>
            <w:tcW w:w="0" w:type="auto"/>
            <w:tcBorders>
              <w:top w:val="nil"/>
              <w:left w:val="nil"/>
              <w:bottom w:val="nil"/>
              <w:right w:val="nil"/>
            </w:tcBorders>
            <w:shd w:val="clear" w:color="auto" w:fill="F5F5F5"/>
            <w:tcMar>
              <w:top w:w="120" w:type="dxa"/>
              <w:left w:w="120" w:type="dxa"/>
              <w:bottom w:w="120" w:type="dxa"/>
              <w:right w:w="120" w:type="dxa"/>
            </w:tcMar>
            <w:vAlign w:val="center"/>
            <w:hideMark/>
          </w:tcPr>
          <w:p w14:paraId="56BBE829" w14:textId="77777777" w:rsidR="00EB1F45" w:rsidRPr="008B3BDB" w:rsidRDefault="00EB1F45" w:rsidP="00EB1F45">
            <w:pPr>
              <w:spacing w:after="0" w:line="240" w:lineRule="auto"/>
              <w:rPr>
                <w:rFonts w:ascii="宋体" w:hAnsi="宋体" w:cs="宋体"/>
                <w:color w:val="000000"/>
                <w:sz w:val="18"/>
                <w:szCs w:val="18"/>
              </w:rPr>
            </w:pPr>
            <w:r w:rsidRPr="008B3BDB">
              <w:rPr>
                <w:rFonts w:ascii="宋体" w:hAnsi="宋体" w:cs="宋体"/>
                <w:color w:val="000000"/>
                <w:sz w:val="18"/>
                <w:szCs w:val="18"/>
              </w:rPr>
              <w:t>30</w:t>
            </w:r>
          </w:p>
        </w:tc>
        <w:tc>
          <w:tcPr>
            <w:tcW w:w="0" w:type="auto"/>
            <w:tcBorders>
              <w:top w:val="nil"/>
              <w:left w:val="nil"/>
              <w:bottom w:val="nil"/>
              <w:right w:val="nil"/>
            </w:tcBorders>
            <w:shd w:val="clear" w:color="auto" w:fill="F5F5F5"/>
            <w:tcMar>
              <w:top w:w="120" w:type="dxa"/>
              <w:left w:w="120" w:type="dxa"/>
              <w:bottom w:w="120" w:type="dxa"/>
              <w:right w:w="120" w:type="dxa"/>
            </w:tcMar>
            <w:vAlign w:val="center"/>
            <w:hideMark/>
          </w:tcPr>
          <w:p w14:paraId="01C65067" w14:textId="77777777" w:rsidR="00EB1F45" w:rsidRPr="008B3BDB" w:rsidRDefault="00EB1F45" w:rsidP="00EB1F45">
            <w:pPr>
              <w:spacing w:after="0" w:line="240" w:lineRule="auto"/>
              <w:rPr>
                <w:rFonts w:ascii="宋体" w:hAnsi="宋体" w:cs="宋体"/>
                <w:color w:val="000000"/>
                <w:sz w:val="18"/>
                <w:szCs w:val="18"/>
              </w:rPr>
            </w:pPr>
            <w:r w:rsidRPr="008B3BDB">
              <w:rPr>
                <w:rFonts w:ascii="宋体" w:hAnsi="宋体" w:cs="宋体"/>
                <w:color w:val="000000"/>
                <w:sz w:val="18"/>
                <w:szCs w:val="18"/>
              </w:rPr>
              <w:t>20</w:t>
            </w:r>
          </w:p>
        </w:tc>
      </w:tr>
      <w:tr w:rsidR="00EB1F45" w:rsidRPr="008B3BDB" w14:paraId="785420F3" w14:textId="77777777" w:rsidTr="00EB1F45">
        <w:trPr>
          <w:trHeight w:val="303"/>
        </w:trPr>
        <w:tc>
          <w:tcPr>
            <w:tcW w:w="0" w:type="auto"/>
            <w:tcBorders>
              <w:top w:val="nil"/>
              <w:left w:val="nil"/>
              <w:bottom w:val="nil"/>
              <w:right w:val="nil"/>
            </w:tcBorders>
            <w:shd w:val="clear" w:color="auto" w:fill="auto"/>
            <w:tcMar>
              <w:top w:w="120" w:type="dxa"/>
              <w:left w:w="120" w:type="dxa"/>
              <w:bottom w:w="120" w:type="dxa"/>
              <w:right w:w="120" w:type="dxa"/>
            </w:tcMar>
            <w:vAlign w:val="center"/>
            <w:hideMark/>
          </w:tcPr>
          <w:p w14:paraId="6F8EA1A4" w14:textId="77777777" w:rsidR="00EB1F45" w:rsidRPr="008B3BDB" w:rsidRDefault="00EB1F45" w:rsidP="00EB1F45">
            <w:pPr>
              <w:spacing w:after="0" w:line="240" w:lineRule="auto"/>
              <w:rPr>
                <w:rFonts w:ascii="宋体" w:hAnsi="宋体" w:cs="宋体"/>
                <w:color w:val="000000"/>
                <w:sz w:val="18"/>
                <w:szCs w:val="18"/>
              </w:rPr>
            </w:pPr>
            <w:r w:rsidRPr="008B3BDB">
              <w:rPr>
                <w:rFonts w:ascii="宋体" w:hAnsi="宋体" w:cs="宋体"/>
                <w:color w:val="000000"/>
                <w:sz w:val="18"/>
                <w:szCs w:val="18"/>
              </w:rPr>
              <w:t>imap</w:t>
            </w:r>
          </w:p>
        </w:tc>
        <w:tc>
          <w:tcPr>
            <w:tcW w:w="0" w:type="auto"/>
            <w:tcBorders>
              <w:top w:val="nil"/>
              <w:left w:val="nil"/>
              <w:bottom w:val="nil"/>
              <w:right w:val="nil"/>
            </w:tcBorders>
            <w:shd w:val="clear" w:color="auto" w:fill="auto"/>
            <w:tcMar>
              <w:top w:w="120" w:type="dxa"/>
              <w:left w:w="120" w:type="dxa"/>
              <w:bottom w:w="120" w:type="dxa"/>
              <w:right w:w="120" w:type="dxa"/>
            </w:tcMar>
            <w:vAlign w:val="center"/>
            <w:hideMark/>
          </w:tcPr>
          <w:p w14:paraId="4DDC1427" w14:textId="77777777" w:rsidR="00EB1F45" w:rsidRPr="008B3BDB" w:rsidRDefault="00EB1F45" w:rsidP="00EB1F45">
            <w:pPr>
              <w:spacing w:after="0" w:line="240" w:lineRule="auto"/>
              <w:rPr>
                <w:rFonts w:ascii="宋体" w:hAnsi="宋体" w:cs="宋体"/>
                <w:color w:val="000000"/>
                <w:sz w:val="18"/>
                <w:szCs w:val="18"/>
              </w:rPr>
            </w:pPr>
            <w:r w:rsidRPr="008B3BDB">
              <w:rPr>
                <w:rFonts w:ascii="宋体" w:hAnsi="宋体" w:cs="宋体"/>
                <w:color w:val="000000"/>
                <w:sz w:val="18"/>
                <w:szCs w:val="18"/>
              </w:rPr>
              <w:t>0.0</w:t>
            </w:r>
          </w:p>
        </w:tc>
        <w:tc>
          <w:tcPr>
            <w:tcW w:w="0" w:type="auto"/>
            <w:tcBorders>
              <w:top w:val="nil"/>
              <w:left w:val="nil"/>
              <w:bottom w:val="nil"/>
              <w:right w:val="nil"/>
            </w:tcBorders>
            <w:shd w:val="clear" w:color="auto" w:fill="auto"/>
            <w:tcMar>
              <w:top w:w="120" w:type="dxa"/>
              <w:left w:w="120" w:type="dxa"/>
              <w:bottom w:w="120" w:type="dxa"/>
              <w:right w:w="120" w:type="dxa"/>
            </w:tcMar>
            <w:vAlign w:val="center"/>
            <w:hideMark/>
          </w:tcPr>
          <w:p w14:paraId="0EFDF483" w14:textId="77777777" w:rsidR="00EB1F45" w:rsidRPr="008B3BDB" w:rsidRDefault="00EB1F45" w:rsidP="00EB1F45">
            <w:pPr>
              <w:spacing w:after="0" w:line="240" w:lineRule="auto"/>
              <w:rPr>
                <w:rFonts w:ascii="宋体" w:hAnsi="宋体" w:cs="宋体"/>
                <w:color w:val="000000"/>
                <w:sz w:val="18"/>
                <w:szCs w:val="18"/>
              </w:rPr>
            </w:pPr>
            <w:r w:rsidRPr="008B3BDB">
              <w:rPr>
                <w:rFonts w:ascii="宋体" w:hAnsi="宋体" w:cs="宋体"/>
                <w:color w:val="000000"/>
                <w:sz w:val="18"/>
                <w:szCs w:val="18"/>
              </w:rPr>
              <w:t>0.0</w:t>
            </w:r>
          </w:p>
        </w:tc>
        <w:tc>
          <w:tcPr>
            <w:tcW w:w="0" w:type="auto"/>
            <w:tcBorders>
              <w:top w:val="nil"/>
              <w:left w:val="nil"/>
              <w:bottom w:val="nil"/>
              <w:right w:val="nil"/>
            </w:tcBorders>
            <w:shd w:val="clear" w:color="auto" w:fill="auto"/>
            <w:tcMar>
              <w:top w:w="120" w:type="dxa"/>
              <w:left w:w="120" w:type="dxa"/>
              <w:bottom w:w="120" w:type="dxa"/>
              <w:right w:w="120" w:type="dxa"/>
            </w:tcMar>
            <w:vAlign w:val="center"/>
            <w:hideMark/>
          </w:tcPr>
          <w:p w14:paraId="3F99FEFC" w14:textId="77777777" w:rsidR="00EB1F45" w:rsidRPr="008B3BDB" w:rsidRDefault="00EB1F45" w:rsidP="00EB1F45">
            <w:pPr>
              <w:spacing w:after="0" w:line="240" w:lineRule="auto"/>
              <w:rPr>
                <w:rFonts w:ascii="宋体" w:hAnsi="宋体" w:cs="宋体"/>
                <w:color w:val="000000"/>
                <w:sz w:val="18"/>
                <w:szCs w:val="18"/>
              </w:rPr>
            </w:pPr>
            <w:r w:rsidRPr="008B3BDB">
              <w:rPr>
                <w:rFonts w:ascii="宋体" w:hAnsi="宋体" w:cs="宋体"/>
                <w:color w:val="000000"/>
                <w:sz w:val="18"/>
                <w:szCs w:val="18"/>
              </w:rPr>
              <w:t>0.0</w:t>
            </w:r>
          </w:p>
        </w:tc>
        <w:tc>
          <w:tcPr>
            <w:tcW w:w="0" w:type="auto"/>
            <w:tcBorders>
              <w:top w:val="nil"/>
              <w:left w:val="nil"/>
              <w:bottom w:val="nil"/>
              <w:right w:val="nil"/>
            </w:tcBorders>
            <w:shd w:val="clear" w:color="auto" w:fill="auto"/>
            <w:tcMar>
              <w:top w:w="120" w:type="dxa"/>
              <w:left w:w="120" w:type="dxa"/>
              <w:bottom w:w="120" w:type="dxa"/>
              <w:right w:w="120" w:type="dxa"/>
            </w:tcMar>
            <w:vAlign w:val="center"/>
            <w:hideMark/>
          </w:tcPr>
          <w:p w14:paraId="11D7E8A2" w14:textId="77777777" w:rsidR="00EB1F45" w:rsidRPr="008B3BDB" w:rsidRDefault="00EB1F45" w:rsidP="00EB1F45">
            <w:pPr>
              <w:spacing w:after="0" w:line="240" w:lineRule="auto"/>
              <w:rPr>
                <w:rFonts w:ascii="宋体" w:hAnsi="宋体" w:cs="宋体"/>
                <w:color w:val="000000"/>
                <w:sz w:val="18"/>
                <w:szCs w:val="18"/>
              </w:rPr>
            </w:pPr>
            <w:r w:rsidRPr="008B3BDB">
              <w:rPr>
                <w:rFonts w:ascii="宋体" w:hAnsi="宋体" w:cs="宋体"/>
                <w:color w:val="000000"/>
                <w:sz w:val="18"/>
                <w:szCs w:val="18"/>
              </w:rPr>
              <w:t>11</w:t>
            </w:r>
          </w:p>
        </w:tc>
        <w:tc>
          <w:tcPr>
            <w:tcW w:w="0" w:type="auto"/>
            <w:tcBorders>
              <w:top w:val="nil"/>
              <w:left w:val="nil"/>
              <w:bottom w:val="nil"/>
              <w:right w:val="nil"/>
            </w:tcBorders>
            <w:shd w:val="clear" w:color="auto" w:fill="auto"/>
            <w:tcMar>
              <w:top w:w="120" w:type="dxa"/>
              <w:left w:w="120" w:type="dxa"/>
              <w:bottom w:w="120" w:type="dxa"/>
              <w:right w:w="120" w:type="dxa"/>
            </w:tcMar>
            <w:vAlign w:val="center"/>
            <w:hideMark/>
          </w:tcPr>
          <w:p w14:paraId="23045596" w14:textId="77777777" w:rsidR="00EB1F45" w:rsidRPr="008B3BDB" w:rsidRDefault="00EB1F45" w:rsidP="00EB1F45">
            <w:pPr>
              <w:spacing w:after="0" w:line="240" w:lineRule="auto"/>
              <w:rPr>
                <w:rFonts w:ascii="宋体" w:hAnsi="宋体" w:cs="宋体"/>
                <w:color w:val="000000"/>
                <w:sz w:val="18"/>
                <w:szCs w:val="18"/>
              </w:rPr>
            </w:pPr>
            <w:r w:rsidRPr="008B3BDB">
              <w:rPr>
                <w:rFonts w:ascii="宋体" w:hAnsi="宋体" w:cs="宋体"/>
                <w:color w:val="000000"/>
                <w:sz w:val="18"/>
                <w:szCs w:val="18"/>
              </w:rPr>
              <w:t>1</w:t>
            </w:r>
          </w:p>
        </w:tc>
      </w:tr>
      <w:tr w:rsidR="00EB1F45" w:rsidRPr="008B3BDB" w14:paraId="4CF2931B" w14:textId="77777777" w:rsidTr="00EB1F45">
        <w:trPr>
          <w:trHeight w:val="312"/>
        </w:trPr>
        <w:tc>
          <w:tcPr>
            <w:tcW w:w="0" w:type="auto"/>
            <w:tcBorders>
              <w:top w:val="nil"/>
              <w:left w:val="nil"/>
              <w:bottom w:val="nil"/>
              <w:right w:val="nil"/>
            </w:tcBorders>
            <w:shd w:val="clear" w:color="auto" w:fill="F5F5F5"/>
            <w:tcMar>
              <w:top w:w="120" w:type="dxa"/>
              <w:left w:w="120" w:type="dxa"/>
              <w:bottom w:w="120" w:type="dxa"/>
              <w:right w:w="120" w:type="dxa"/>
            </w:tcMar>
            <w:vAlign w:val="center"/>
            <w:hideMark/>
          </w:tcPr>
          <w:p w14:paraId="4E80F2BA" w14:textId="77777777" w:rsidR="00EB1F45" w:rsidRPr="008B3BDB" w:rsidRDefault="00EB1F45" w:rsidP="00EB1F45">
            <w:pPr>
              <w:spacing w:after="0" w:line="240" w:lineRule="auto"/>
              <w:rPr>
                <w:rFonts w:ascii="宋体" w:hAnsi="宋体" w:cs="宋体"/>
                <w:color w:val="000000"/>
                <w:sz w:val="18"/>
                <w:szCs w:val="18"/>
              </w:rPr>
            </w:pPr>
            <w:r w:rsidRPr="008B3BDB">
              <w:rPr>
                <w:rFonts w:ascii="宋体" w:hAnsi="宋体" w:cs="宋体"/>
                <w:color w:val="000000"/>
                <w:sz w:val="18"/>
                <w:szCs w:val="18"/>
              </w:rPr>
              <w:t>rootkit</w:t>
            </w:r>
          </w:p>
        </w:tc>
        <w:tc>
          <w:tcPr>
            <w:tcW w:w="0" w:type="auto"/>
            <w:tcBorders>
              <w:top w:val="nil"/>
              <w:left w:val="nil"/>
              <w:bottom w:val="nil"/>
              <w:right w:val="nil"/>
            </w:tcBorders>
            <w:shd w:val="clear" w:color="auto" w:fill="F5F5F5"/>
            <w:tcMar>
              <w:top w:w="120" w:type="dxa"/>
              <w:left w:w="120" w:type="dxa"/>
              <w:bottom w:w="120" w:type="dxa"/>
              <w:right w:w="120" w:type="dxa"/>
            </w:tcMar>
            <w:vAlign w:val="center"/>
            <w:hideMark/>
          </w:tcPr>
          <w:p w14:paraId="43ECAB80" w14:textId="77777777" w:rsidR="00EB1F45" w:rsidRPr="008B3BDB" w:rsidRDefault="00EB1F45" w:rsidP="00EB1F45">
            <w:pPr>
              <w:spacing w:after="0" w:line="240" w:lineRule="auto"/>
              <w:rPr>
                <w:rFonts w:ascii="宋体" w:hAnsi="宋体" w:cs="宋体"/>
                <w:color w:val="000000"/>
                <w:sz w:val="18"/>
                <w:szCs w:val="18"/>
              </w:rPr>
            </w:pPr>
            <w:r w:rsidRPr="008B3BDB">
              <w:rPr>
                <w:rFonts w:ascii="宋体" w:hAnsi="宋体" w:cs="宋体"/>
                <w:color w:val="000000"/>
                <w:sz w:val="18"/>
                <w:szCs w:val="18"/>
              </w:rPr>
              <w:t>0.1250</w:t>
            </w:r>
          </w:p>
        </w:tc>
        <w:tc>
          <w:tcPr>
            <w:tcW w:w="0" w:type="auto"/>
            <w:tcBorders>
              <w:top w:val="nil"/>
              <w:left w:val="nil"/>
              <w:bottom w:val="nil"/>
              <w:right w:val="nil"/>
            </w:tcBorders>
            <w:shd w:val="clear" w:color="auto" w:fill="F5F5F5"/>
            <w:tcMar>
              <w:top w:w="120" w:type="dxa"/>
              <w:left w:w="120" w:type="dxa"/>
              <w:bottom w:w="120" w:type="dxa"/>
              <w:right w:w="120" w:type="dxa"/>
            </w:tcMar>
            <w:vAlign w:val="center"/>
            <w:hideMark/>
          </w:tcPr>
          <w:p w14:paraId="697C36D9" w14:textId="77777777" w:rsidR="00EB1F45" w:rsidRPr="008B3BDB" w:rsidRDefault="00EB1F45" w:rsidP="00EB1F45">
            <w:pPr>
              <w:spacing w:after="0" w:line="240" w:lineRule="auto"/>
              <w:rPr>
                <w:rFonts w:ascii="宋体" w:hAnsi="宋体" w:cs="宋体"/>
                <w:color w:val="000000"/>
                <w:sz w:val="18"/>
                <w:szCs w:val="18"/>
              </w:rPr>
            </w:pPr>
            <w:r w:rsidRPr="008B3BDB">
              <w:rPr>
                <w:rFonts w:ascii="宋体" w:hAnsi="宋体" w:cs="宋体"/>
                <w:color w:val="000000"/>
                <w:sz w:val="18"/>
                <w:szCs w:val="18"/>
              </w:rPr>
              <w:t>0.3077</w:t>
            </w:r>
          </w:p>
        </w:tc>
        <w:tc>
          <w:tcPr>
            <w:tcW w:w="0" w:type="auto"/>
            <w:tcBorders>
              <w:top w:val="nil"/>
              <w:left w:val="nil"/>
              <w:bottom w:val="nil"/>
              <w:right w:val="nil"/>
            </w:tcBorders>
            <w:shd w:val="clear" w:color="auto" w:fill="F5F5F5"/>
            <w:tcMar>
              <w:top w:w="120" w:type="dxa"/>
              <w:left w:w="120" w:type="dxa"/>
              <w:bottom w:w="120" w:type="dxa"/>
              <w:right w:w="120" w:type="dxa"/>
            </w:tcMar>
            <w:vAlign w:val="center"/>
            <w:hideMark/>
          </w:tcPr>
          <w:p w14:paraId="5D510B81" w14:textId="77777777" w:rsidR="00EB1F45" w:rsidRPr="008B3BDB" w:rsidRDefault="00EB1F45" w:rsidP="00EB1F45">
            <w:pPr>
              <w:spacing w:after="0" w:line="240" w:lineRule="auto"/>
              <w:rPr>
                <w:rFonts w:ascii="宋体" w:hAnsi="宋体" w:cs="宋体"/>
                <w:color w:val="000000"/>
                <w:sz w:val="18"/>
                <w:szCs w:val="18"/>
              </w:rPr>
            </w:pPr>
            <w:r w:rsidRPr="008B3BDB">
              <w:rPr>
                <w:rFonts w:ascii="宋体" w:hAnsi="宋体" w:cs="宋体"/>
                <w:color w:val="000000"/>
                <w:sz w:val="18"/>
                <w:szCs w:val="18"/>
              </w:rPr>
              <w:t>0.1778</w:t>
            </w:r>
          </w:p>
        </w:tc>
        <w:tc>
          <w:tcPr>
            <w:tcW w:w="0" w:type="auto"/>
            <w:tcBorders>
              <w:top w:val="nil"/>
              <w:left w:val="nil"/>
              <w:bottom w:val="nil"/>
              <w:right w:val="nil"/>
            </w:tcBorders>
            <w:shd w:val="clear" w:color="auto" w:fill="F5F5F5"/>
            <w:tcMar>
              <w:top w:w="120" w:type="dxa"/>
              <w:left w:w="120" w:type="dxa"/>
              <w:bottom w:w="120" w:type="dxa"/>
              <w:right w:w="120" w:type="dxa"/>
            </w:tcMar>
            <w:vAlign w:val="center"/>
            <w:hideMark/>
          </w:tcPr>
          <w:p w14:paraId="09334A8E" w14:textId="77777777" w:rsidR="00EB1F45" w:rsidRPr="008B3BDB" w:rsidRDefault="00EB1F45" w:rsidP="00EB1F45">
            <w:pPr>
              <w:spacing w:after="0" w:line="240" w:lineRule="auto"/>
              <w:rPr>
                <w:rFonts w:ascii="宋体" w:hAnsi="宋体" w:cs="宋体"/>
                <w:color w:val="000000"/>
                <w:sz w:val="18"/>
                <w:szCs w:val="18"/>
              </w:rPr>
            </w:pPr>
            <w:r w:rsidRPr="008B3BDB">
              <w:rPr>
                <w:rFonts w:ascii="宋体" w:hAnsi="宋体" w:cs="宋体"/>
                <w:color w:val="000000"/>
                <w:sz w:val="18"/>
                <w:szCs w:val="18"/>
              </w:rPr>
              <w:t>10</w:t>
            </w:r>
          </w:p>
        </w:tc>
        <w:tc>
          <w:tcPr>
            <w:tcW w:w="0" w:type="auto"/>
            <w:tcBorders>
              <w:top w:val="nil"/>
              <w:left w:val="nil"/>
              <w:bottom w:val="nil"/>
              <w:right w:val="nil"/>
            </w:tcBorders>
            <w:shd w:val="clear" w:color="auto" w:fill="F5F5F5"/>
            <w:tcMar>
              <w:top w:w="120" w:type="dxa"/>
              <w:left w:w="120" w:type="dxa"/>
              <w:bottom w:w="120" w:type="dxa"/>
              <w:right w:w="120" w:type="dxa"/>
            </w:tcMar>
            <w:vAlign w:val="center"/>
            <w:hideMark/>
          </w:tcPr>
          <w:p w14:paraId="0FBFD246" w14:textId="77777777" w:rsidR="00EB1F45" w:rsidRPr="008B3BDB" w:rsidRDefault="00EB1F45" w:rsidP="00EB1F45">
            <w:pPr>
              <w:spacing w:after="0" w:line="240" w:lineRule="auto"/>
              <w:rPr>
                <w:rFonts w:ascii="宋体" w:hAnsi="宋体" w:cs="宋体"/>
                <w:color w:val="000000"/>
                <w:sz w:val="18"/>
                <w:szCs w:val="18"/>
              </w:rPr>
            </w:pPr>
            <w:r w:rsidRPr="008B3BDB">
              <w:rPr>
                <w:rFonts w:ascii="宋体" w:hAnsi="宋体" w:cs="宋体"/>
                <w:color w:val="000000"/>
                <w:sz w:val="18"/>
                <w:szCs w:val="18"/>
              </w:rPr>
              <w:t>13</w:t>
            </w:r>
          </w:p>
        </w:tc>
      </w:tr>
      <w:tr w:rsidR="00EB1F45" w:rsidRPr="008B3BDB" w14:paraId="4E8BE88B" w14:textId="77777777" w:rsidTr="00EB1F45">
        <w:trPr>
          <w:trHeight w:val="303"/>
        </w:trPr>
        <w:tc>
          <w:tcPr>
            <w:tcW w:w="0" w:type="auto"/>
            <w:tcBorders>
              <w:top w:val="nil"/>
              <w:left w:val="nil"/>
              <w:bottom w:val="nil"/>
              <w:right w:val="nil"/>
            </w:tcBorders>
            <w:shd w:val="clear" w:color="auto" w:fill="auto"/>
            <w:tcMar>
              <w:top w:w="120" w:type="dxa"/>
              <w:left w:w="120" w:type="dxa"/>
              <w:bottom w:w="120" w:type="dxa"/>
              <w:right w:w="120" w:type="dxa"/>
            </w:tcMar>
            <w:vAlign w:val="center"/>
            <w:hideMark/>
          </w:tcPr>
          <w:p w14:paraId="11025E2F" w14:textId="77777777" w:rsidR="00EB1F45" w:rsidRPr="008B3BDB" w:rsidRDefault="00EB1F45" w:rsidP="00EB1F45">
            <w:pPr>
              <w:spacing w:after="0" w:line="240" w:lineRule="auto"/>
              <w:rPr>
                <w:rFonts w:ascii="宋体" w:hAnsi="宋体" w:cs="宋体"/>
                <w:color w:val="000000"/>
                <w:sz w:val="18"/>
                <w:szCs w:val="18"/>
              </w:rPr>
            </w:pPr>
            <w:r w:rsidRPr="008B3BDB">
              <w:rPr>
                <w:rFonts w:ascii="宋体" w:hAnsi="宋体" w:cs="宋体"/>
                <w:color w:val="000000"/>
                <w:sz w:val="18"/>
                <w:szCs w:val="18"/>
              </w:rPr>
              <w:lastRenderedPageBreak/>
              <w:t>loadmodule</w:t>
            </w:r>
          </w:p>
        </w:tc>
        <w:tc>
          <w:tcPr>
            <w:tcW w:w="0" w:type="auto"/>
            <w:tcBorders>
              <w:top w:val="nil"/>
              <w:left w:val="nil"/>
              <w:bottom w:val="nil"/>
              <w:right w:val="nil"/>
            </w:tcBorders>
            <w:shd w:val="clear" w:color="auto" w:fill="auto"/>
            <w:tcMar>
              <w:top w:w="120" w:type="dxa"/>
              <w:left w:w="120" w:type="dxa"/>
              <w:bottom w:w="120" w:type="dxa"/>
              <w:right w:w="120" w:type="dxa"/>
            </w:tcMar>
            <w:vAlign w:val="center"/>
            <w:hideMark/>
          </w:tcPr>
          <w:p w14:paraId="22E3EFB7" w14:textId="77777777" w:rsidR="00EB1F45" w:rsidRPr="008B3BDB" w:rsidRDefault="00EB1F45" w:rsidP="00EB1F45">
            <w:pPr>
              <w:spacing w:after="0" w:line="240" w:lineRule="auto"/>
              <w:rPr>
                <w:rFonts w:ascii="宋体" w:hAnsi="宋体" w:cs="宋体"/>
                <w:color w:val="000000"/>
                <w:sz w:val="18"/>
                <w:szCs w:val="18"/>
              </w:rPr>
            </w:pPr>
            <w:r w:rsidRPr="008B3BDB">
              <w:rPr>
                <w:rFonts w:ascii="宋体" w:hAnsi="宋体" w:cs="宋体"/>
                <w:color w:val="000000"/>
                <w:sz w:val="18"/>
                <w:szCs w:val="18"/>
              </w:rPr>
              <w:t>0.0</w:t>
            </w:r>
          </w:p>
        </w:tc>
        <w:tc>
          <w:tcPr>
            <w:tcW w:w="0" w:type="auto"/>
            <w:tcBorders>
              <w:top w:val="nil"/>
              <w:left w:val="nil"/>
              <w:bottom w:val="nil"/>
              <w:right w:val="nil"/>
            </w:tcBorders>
            <w:shd w:val="clear" w:color="auto" w:fill="auto"/>
            <w:tcMar>
              <w:top w:w="120" w:type="dxa"/>
              <w:left w:w="120" w:type="dxa"/>
              <w:bottom w:w="120" w:type="dxa"/>
              <w:right w:w="120" w:type="dxa"/>
            </w:tcMar>
            <w:vAlign w:val="center"/>
            <w:hideMark/>
          </w:tcPr>
          <w:p w14:paraId="1D7013A1" w14:textId="77777777" w:rsidR="00EB1F45" w:rsidRPr="008B3BDB" w:rsidRDefault="00EB1F45" w:rsidP="00EB1F45">
            <w:pPr>
              <w:spacing w:after="0" w:line="240" w:lineRule="auto"/>
              <w:rPr>
                <w:rFonts w:ascii="宋体" w:hAnsi="宋体" w:cs="宋体"/>
                <w:color w:val="000000"/>
                <w:sz w:val="18"/>
                <w:szCs w:val="18"/>
              </w:rPr>
            </w:pPr>
            <w:r w:rsidRPr="008B3BDB">
              <w:rPr>
                <w:rFonts w:ascii="宋体" w:hAnsi="宋体" w:cs="宋体"/>
                <w:color w:val="000000"/>
                <w:sz w:val="18"/>
                <w:szCs w:val="18"/>
              </w:rPr>
              <w:t>0.0</w:t>
            </w:r>
          </w:p>
        </w:tc>
        <w:tc>
          <w:tcPr>
            <w:tcW w:w="0" w:type="auto"/>
            <w:tcBorders>
              <w:top w:val="nil"/>
              <w:left w:val="nil"/>
              <w:bottom w:val="nil"/>
              <w:right w:val="nil"/>
            </w:tcBorders>
            <w:shd w:val="clear" w:color="auto" w:fill="auto"/>
            <w:tcMar>
              <w:top w:w="120" w:type="dxa"/>
              <w:left w:w="120" w:type="dxa"/>
              <w:bottom w:w="120" w:type="dxa"/>
              <w:right w:w="120" w:type="dxa"/>
            </w:tcMar>
            <w:vAlign w:val="center"/>
            <w:hideMark/>
          </w:tcPr>
          <w:p w14:paraId="6FADBA49" w14:textId="77777777" w:rsidR="00EB1F45" w:rsidRPr="008B3BDB" w:rsidRDefault="00EB1F45" w:rsidP="00EB1F45">
            <w:pPr>
              <w:spacing w:after="0" w:line="240" w:lineRule="auto"/>
              <w:rPr>
                <w:rFonts w:ascii="宋体" w:hAnsi="宋体" w:cs="宋体"/>
                <w:color w:val="000000"/>
                <w:sz w:val="18"/>
                <w:szCs w:val="18"/>
              </w:rPr>
            </w:pPr>
            <w:r w:rsidRPr="008B3BDB">
              <w:rPr>
                <w:rFonts w:ascii="宋体" w:hAnsi="宋体" w:cs="宋体"/>
                <w:color w:val="000000"/>
                <w:sz w:val="18"/>
                <w:szCs w:val="18"/>
              </w:rPr>
              <w:t>0.0</w:t>
            </w:r>
          </w:p>
        </w:tc>
        <w:tc>
          <w:tcPr>
            <w:tcW w:w="0" w:type="auto"/>
            <w:tcBorders>
              <w:top w:val="nil"/>
              <w:left w:val="nil"/>
              <w:bottom w:val="nil"/>
              <w:right w:val="nil"/>
            </w:tcBorders>
            <w:shd w:val="clear" w:color="auto" w:fill="auto"/>
            <w:tcMar>
              <w:top w:w="120" w:type="dxa"/>
              <w:left w:w="120" w:type="dxa"/>
              <w:bottom w:w="120" w:type="dxa"/>
              <w:right w:w="120" w:type="dxa"/>
            </w:tcMar>
            <w:vAlign w:val="center"/>
            <w:hideMark/>
          </w:tcPr>
          <w:p w14:paraId="76D08890" w14:textId="77777777" w:rsidR="00EB1F45" w:rsidRPr="008B3BDB" w:rsidRDefault="00EB1F45" w:rsidP="00EB1F45">
            <w:pPr>
              <w:spacing w:after="0" w:line="240" w:lineRule="auto"/>
              <w:rPr>
                <w:rFonts w:ascii="宋体" w:hAnsi="宋体" w:cs="宋体"/>
                <w:color w:val="000000"/>
                <w:sz w:val="18"/>
                <w:szCs w:val="18"/>
              </w:rPr>
            </w:pPr>
            <w:r w:rsidRPr="008B3BDB">
              <w:rPr>
                <w:rFonts w:ascii="宋体" w:hAnsi="宋体" w:cs="宋体"/>
                <w:color w:val="000000"/>
                <w:sz w:val="18"/>
                <w:szCs w:val="18"/>
              </w:rPr>
              <w:t>9</w:t>
            </w:r>
          </w:p>
        </w:tc>
        <w:tc>
          <w:tcPr>
            <w:tcW w:w="0" w:type="auto"/>
            <w:tcBorders>
              <w:top w:val="nil"/>
              <w:left w:val="nil"/>
              <w:bottom w:val="nil"/>
              <w:right w:val="nil"/>
            </w:tcBorders>
            <w:shd w:val="clear" w:color="auto" w:fill="auto"/>
            <w:tcMar>
              <w:top w:w="120" w:type="dxa"/>
              <w:left w:w="120" w:type="dxa"/>
              <w:bottom w:w="120" w:type="dxa"/>
              <w:right w:w="120" w:type="dxa"/>
            </w:tcMar>
            <w:vAlign w:val="center"/>
            <w:hideMark/>
          </w:tcPr>
          <w:p w14:paraId="3913FADE" w14:textId="77777777" w:rsidR="00EB1F45" w:rsidRPr="008B3BDB" w:rsidRDefault="00EB1F45" w:rsidP="00EB1F45">
            <w:pPr>
              <w:spacing w:after="0" w:line="240" w:lineRule="auto"/>
              <w:rPr>
                <w:rFonts w:ascii="宋体" w:hAnsi="宋体" w:cs="宋体"/>
                <w:color w:val="000000"/>
                <w:sz w:val="18"/>
                <w:szCs w:val="18"/>
              </w:rPr>
            </w:pPr>
            <w:r w:rsidRPr="008B3BDB">
              <w:rPr>
                <w:rFonts w:ascii="宋体" w:hAnsi="宋体" w:cs="宋体"/>
                <w:color w:val="000000"/>
                <w:sz w:val="18"/>
                <w:szCs w:val="18"/>
              </w:rPr>
              <w:t>2</w:t>
            </w:r>
          </w:p>
        </w:tc>
      </w:tr>
      <w:tr w:rsidR="00EB1F45" w:rsidRPr="008B3BDB" w14:paraId="29A3E0D0" w14:textId="77777777" w:rsidTr="00EB1F45">
        <w:trPr>
          <w:trHeight w:val="303"/>
        </w:trPr>
        <w:tc>
          <w:tcPr>
            <w:tcW w:w="0" w:type="auto"/>
            <w:tcBorders>
              <w:top w:val="nil"/>
              <w:left w:val="nil"/>
              <w:bottom w:val="nil"/>
              <w:right w:val="nil"/>
            </w:tcBorders>
            <w:shd w:val="clear" w:color="auto" w:fill="F5F5F5"/>
            <w:tcMar>
              <w:top w:w="120" w:type="dxa"/>
              <w:left w:w="120" w:type="dxa"/>
              <w:bottom w:w="120" w:type="dxa"/>
              <w:right w:w="120" w:type="dxa"/>
            </w:tcMar>
            <w:vAlign w:val="center"/>
            <w:hideMark/>
          </w:tcPr>
          <w:p w14:paraId="68650ACA" w14:textId="77777777" w:rsidR="00EB1F45" w:rsidRPr="008B3BDB" w:rsidRDefault="00EB1F45" w:rsidP="00EB1F45">
            <w:pPr>
              <w:spacing w:after="0" w:line="240" w:lineRule="auto"/>
              <w:rPr>
                <w:rFonts w:ascii="宋体" w:hAnsi="宋体" w:cs="宋体"/>
                <w:color w:val="000000"/>
                <w:sz w:val="18"/>
                <w:szCs w:val="18"/>
              </w:rPr>
            </w:pPr>
            <w:r w:rsidRPr="008B3BDB">
              <w:rPr>
                <w:rFonts w:ascii="宋体" w:hAnsi="宋体" w:cs="宋体"/>
                <w:color w:val="000000"/>
                <w:sz w:val="18"/>
                <w:szCs w:val="18"/>
              </w:rPr>
              <w:t>ftp_write</w:t>
            </w:r>
          </w:p>
        </w:tc>
        <w:tc>
          <w:tcPr>
            <w:tcW w:w="0" w:type="auto"/>
            <w:tcBorders>
              <w:top w:val="nil"/>
              <w:left w:val="nil"/>
              <w:bottom w:val="nil"/>
              <w:right w:val="nil"/>
            </w:tcBorders>
            <w:shd w:val="clear" w:color="auto" w:fill="F5F5F5"/>
            <w:tcMar>
              <w:top w:w="120" w:type="dxa"/>
              <w:left w:w="120" w:type="dxa"/>
              <w:bottom w:w="120" w:type="dxa"/>
              <w:right w:w="120" w:type="dxa"/>
            </w:tcMar>
            <w:vAlign w:val="center"/>
            <w:hideMark/>
          </w:tcPr>
          <w:p w14:paraId="075BCF9D" w14:textId="77777777" w:rsidR="00EB1F45" w:rsidRPr="008B3BDB" w:rsidRDefault="00EB1F45" w:rsidP="00EB1F45">
            <w:pPr>
              <w:spacing w:after="0" w:line="240" w:lineRule="auto"/>
              <w:rPr>
                <w:rFonts w:ascii="宋体" w:hAnsi="宋体" w:cs="宋体"/>
                <w:color w:val="000000"/>
                <w:sz w:val="18"/>
                <w:szCs w:val="18"/>
              </w:rPr>
            </w:pPr>
            <w:r w:rsidRPr="008B3BDB">
              <w:rPr>
                <w:rFonts w:ascii="宋体" w:hAnsi="宋体" w:cs="宋体"/>
                <w:color w:val="000000"/>
                <w:sz w:val="18"/>
                <w:szCs w:val="18"/>
              </w:rPr>
              <w:t>0.0</w:t>
            </w:r>
          </w:p>
        </w:tc>
        <w:tc>
          <w:tcPr>
            <w:tcW w:w="0" w:type="auto"/>
            <w:tcBorders>
              <w:top w:val="nil"/>
              <w:left w:val="nil"/>
              <w:bottom w:val="nil"/>
              <w:right w:val="nil"/>
            </w:tcBorders>
            <w:shd w:val="clear" w:color="auto" w:fill="F5F5F5"/>
            <w:tcMar>
              <w:top w:w="120" w:type="dxa"/>
              <w:left w:w="120" w:type="dxa"/>
              <w:bottom w:w="120" w:type="dxa"/>
              <w:right w:w="120" w:type="dxa"/>
            </w:tcMar>
            <w:vAlign w:val="center"/>
            <w:hideMark/>
          </w:tcPr>
          <w:p w14:paraId="6838608C" w14:textId="77777777" w:rsidR="00EB1F45" w:rsidRPr="008B3BDB" w:rsidRDefault="00EB1F45" w:rsidP="00EB1F45">
            <w:pPr>
              <w:spacing w:after="0" w:line="240" w:lineRule="auto"/>
              <w:rPr>
                <w:rFonts w:ascii="宋体" w:hAnsi="宋体" w:cs="宋体"/>
                <w:color w:val="000000"/>
                <w:sz w:val="18"/>
                <w:szCs w:val="18"/>
              </w:rPr>
            </w:pPr>
            <w:r w:rsidRPr="008B3BDB">
              <w:rPr>
                <w:rFonts w:ascii="宋体" w:hAnsi="宋体" w:cs="宋体"/>
                <w:color w:val="000000"/>
                <w:sz w:val="18"/>
                <w:szCs w:val="18"/>
              </w:rPr>
              <w:t>0.0</w:t>
            </w:r>
          </w:p>
        </w:tc>
        <w:tc>
          <w:tcPr>
            <w:tcW w:w="0" w:type="auto"/>
            <w:tcBorders>
              <w:top w:val="nil"/>
              <w:left w:val="nil"/>
              <w:bottom w:val="nil"/>
              <w:right w:val="nil"/>
            </w:tcBorders>
            <w:shd w:val="clear" w:color="auto" w:fill="F5F5F5"/>
            <w:tcMar>
              <w:top w:w="120" w:type="dxa"/>
              <w:left w:w="120" w:type="dxa"/>
              <w:bottom w:w="120" w:type="dxa"/>
              <w:right w:w="120" w:type="dxa"/>
            </w:tcMar>
            <w:vAlign w:val="center"/>
            <w:hideMark/>
          </w:tcPr>
          <w:p w14:paraId="55DCC2A2" w14:textId="77777777" w:rsidR="00EB1F45" w:rsidRPr="008B3BDB" w:rsidRDefault="00EB1F45" w:rsidP="00EB1F45">
            <w:pPr>
              <w:spacing w:after="0" w:line="240" w:lineRule="auto"/>
              <w:rPr>
                <w:rFonts w:ascii="宋体" w:hAnsi="宋体" w:cs="宋体"/>
                <w:color w:val="000000"/>
                <w:sz w:val="18"/>
                <w:szCs w:val="18"/>
              </w:rPr>
            </w:pPr>
            <w:r w:rsidRPr="008B3BDB">
              <w:rPr>
                <w:rFonts w:ascii="宋体" w:hAnsi="宋体" w:cs="宋体"/>
                <w:color w:val="000000"/>
                <w:sz w:val="18"/>
                <w:szCs w:val="18"/>
              </w:rPr>
              <w:t>0.0</w:t>
            </w:r>
          </w:p>
        </w:tc>
        <w:tc>
          <w:tcPr>
            <w:tcW w:w="0" w:type="auto"/>
            <w:tcBorders>
              <w:top w:val="nil"/>
              <w:left w:val="nil"/>
              <w:bottom w:val="nil"/>
              <w:right w:val="nil"/>
            </w:tcBorders>
            <w:shd w:val="clear" w:color="auto" w:fill="F5F5F5"/>
            <w:tcMar>
              <w:top w:w="120" w:type="dxa"/>
              <w:left w:w="120" w:type="dxa"/>
              <w:bottom w:w="120" w:type="dxa"/>
              <w:right w:w="120" w:type="dxa"/>
            </w:tcMar>
            <w:vAlign w:val="center"/>
            <w:hideMark/>
          </w:tcPr>
          <w:p w14:paraId="1123B0A6" w14:textId="77777777" w:rsidR="00EB1F45" w:rsidRPr="008B3BDB" w:rsidRDefault="00EB1F45" w:rsidP="00EB1F45">
            <w:pPr>
              <w:spacing w:after="0" w:line="240" w:lineRule="auto"/>
              <w:rPr>
                <w:rFonts w:ascii="宋体" w:hAnsi="宋体" w:cs="宋体"/>
                <w:color w:val="000000"/>
                <w:sz w:val="18"/>
                <w:szCs w:val="18"/>
              </w:rPr>
            </w:pPr>
            <w:r w:rsidRPr="008B3BDB">
              <w:rPr>
                <w:rFonts w:ascii="宋体" w:hAnsi="宋体" w:cs="宋体"/>
                <w:color w:val="000000"/>
                <w:sz w:val="18"/>
                <w:szCs w:val="18"/>
              </w:rPr>
              <w:t>8</w:t>
            </w:r>
          </w:p>
        </w:tc>
        <w:tc>
          <w:tcPr>
            <w:tcW w:w="0" w:type="auto"/>
            <w:tcBorders>
              <w:top w:val="nil"/>
              <w:left w:val="nil"/>
              <w:bottom w:val="nil"/>
              <w:right w:val="nil"/>
            </w:tcBorders>
            <w:shd w:val="clear" w:color="auto" w:fill="F5F5F5"/>
            <w:tcMar>
              <w:top w:w="120" w:type="dxa"/>
              <w:left w:w="120" w:type="dxa"/>
              <w:bottom w:w="120" w:type="dxa"/>
              <w:right w:w="120" w:type="dxa"/>
            </w:tcMar>
            <w:vAlign w:val="center"/>
            <w:hideMark/>
          </w:tcPr>
          <w:p w14:paraId="213C8415" w14:textId="77777777" w:rsidR="00EB1F45" w:rsidRPr="008B3BDB" w:rsidRDefault="00EB1F45" w:rsidP="00EB1F45">
            <w:pPr>
              <w:spacing w:after="0" w:line="240" w:lineRule="auto"/>
              <w:rPr>
                <w:rFonts w:ascii="宋体" w:hAnsi="宋体" w:cs="宋体"/>
                <w:color w:val="000000"/>
                <w:sz w:val="18"/>
                <w:szCs w:val="18"/>
              </w:rPr>
            </w:pPr>
            <w:r w:rsidRPr="008B3BDB">
              <w:rPr>
                <w:rFonts w:ascii="宋体" w:hAnsi="宋体" w:cs="宋体"/>
                <w:color w:val="000000"/>
                <w:sz w:val="18"/>
                <w:szCs w:val="18"/>
              </w:rPr>
              <w:t>3</w:t>
            </w:r>
          </w:p>
        </w:tc>
      </w:tr>
      <w:tr w:rsidR="00EB1F45" w:rsidRPr="008B3BDB" w14:paraId="4E45FC65" w14:textId="77777777" w:rsidTr="00EB1F45">
        <w:trPr>
          <w:trHeight w:val="303"/>
        </w:trPr>
        <w:tc>
          <w:tcPr>
            <w:tcW w:w="0" w:type="auto"/>
            <w:tcBorders>
              <w:top w:val="nil"/>
              <w:left w:val="nil"/>
              <w:bottom w:val="nil"/>
              <w:right w:val="nil"/>
            </w:tcBorders>
            <w:shd w:val="clear" w:color="auto" w:fill="auto"/>
            <w:tcMar>
              <w:top w:w="120" w:type="dxa"/>
              <w:left w:w="120" w:type="dxa"/>
              <w:bottom w:w="120" w:type="dxa"/>
              <w:right w:w="120" w:type="dxa"/>
            </w:tcMar>
            <w:vAlign w:val="center"/>
            <w:hideMark/>
          </w:tcPr>
          <w:p w14:paraId="0EF45479" w14:textId="77777777" w:rsidR="00EB1F45" w:rsidRPr="008B3BDB" w:rsidRDefault="00EB1F45" w:rsidP="00EB1F45">
            <w:pPr>
              <w:spacing w:after="0" w:line="240" w:lineRule="auto"/>
              <w:rPr>
                <w:rFonts w:ascii="宋体" w:hAnsi="宋体" w:cs="宋体"/>
                <w:color w:val="000000"/>
                <w:sz w:val="18"/>
                <w:szCs w:val="18"/>
              </w:rPr>
            </w:pPr>
            <w:r w:rsidRPr="008B3BDB">
              <w:rPr>
                <w:rFonts w:ascii="宋体" w:hAnsi="宋体" w:cs="宋体"/>
                <w:color w:val="000000"/>
                <w:sz w:val="18"/>
                <w:szCs w:val="18"/>
              </w:rPr>
              <w:t>multihop</w:t>
            </w:r>
          </w:p>
        </w:tc>
        <w:tc>
          <w:tcPr>
            <w:tcW w:w="0" w:type="auto"/>
            <w:tcBorders>
              <w:top w:val="nil"/>
              <w:left w:val="nil"/>
              <w:bottom w:val="nil"/>
              <w:right w:val="nil"/>
            </w:tcBorders>
            <w:shd w:val="clear" w:color="auto" w:fill="auto"/>
            <w:tcMar>
              <w:top w:w="120" w:type="dxa"/>
              <w:left w:w="120" w:type="dxa"/>
              <w:bottom w:w="120" w:type="dxa"/>
              <w:right w:w="120" w:type="dxa"/>
            </w:tcMar>
            <w:vAlign w:val="center"/>
            <w:hideMark/>
          </w:tcPr>
          <w:p w14:paraId="4E594F51" w14:textId="77777777" w:rsidR="00EB1F45" w:rsidRPr="008B3BDB" w:rsidRDefault="00EB1F45" w:rsidP="00EB1F45">
            <w:pPr>
              <w:spacing w:after="0" w:line="240" w:lineRule="auto"/>
              <w:rPr>
                <w:rFonts w:ascii="宋体" w:hAnsi="宋体" w:cs="宋体"/>
                <w:color w:val="000000"/>
                <w:sz w:val="18"/>
                <w:szCs w:val="18"/>
              </w:rPr>
            </w:pPr>
            <w:r w:rsidRPr="008B3BDB">
              <w:rPr>
                <w:rFonts w:ascii="宋体" w:hAnsi="宋体" w:cs="宋体"/>
                <w:color w:val="000000"/>
                <w:sz w:val="18"/>
                <w:szCs w:val="18"/>
              </w:rPr>
              <w:t>0.0</w:t>
            </w:r>
          </w:p>
        </w:tc>
        <w:tc>
          <w:tcPr>
            <w:tcW w:w="0" w:type="auto"/>
            <w:tcBorders>
              <w:top w:val="nil"/>
              <w:left w:val="nil"/>
              <w:bottom w:val="nil"/>
              <w:right w:val="nil"/>
            </w:tcBorders>
            <w:shd w:val="clear" w:color="auto" w:fill="auto"/>
            <w:tcMar>
              <w:top w:w="120" w:type="dxa"/>
              <w:left w:w="120" w:type="dxa"/>
              <w:bottom w:w="120" w:type="dxa"/>
              <w:right w:w="120" w:type="dxa"/>
            </w:tcMar>
            <w:vAlign w:val="center"/>
            <w:hideMark/>
          </w:tcPr>
          <w:p w14:paraId="5344BA74" w14:textId="77777777" w:rsidR="00EB1F45" w:rsidRPr="008B3BDB" w:rsidRDefault="00EB1F45" w:rsidP="00EB1F45">
            <w:pPr>
              <w:spacing w:after="0" w:line="240" w:lineRule="auto"/>
              <w:rPr>
                <w:rFonts w:ascii="宋体" w:hAnsi="宋体" w:cs="宋体"/>
                <w:color w:val="000000"/>
                <w:sz w:val="18"/>
                <w:szCs w:val="18"/>
              </w:rPr>
            </w:pPr>
            <w:r w:rsidRPr="008B3BDB">
              <w:rPr>
                <w:rFonts w:ascii="宋体" w:hAnsi="宋体" w:cs="宋体"/>
                <w:color w:val="000000"/>
                <w:sz w:val="18"/>
                <w:szCs w:val="18"/>
              </w:rPr>
              <w:t>0.0</w:t>
            </w:r>
          </w:p>
        </w:tc>
        <w:tc>
          <w:tcPr>
            <w:tcW w:w="0" w:type="auto"/>
            <w:tcBorders>
              <w:top w:val="nil"/>
              <w:left w:val="nil"/>
              <w:bottom w:val="nil"/>
              <w:right w:val="nil"/>
            </w:tcBorders>
            <w:shd w:val="clear" w:color="auto" w:fill="auto"/>
            <w:tcMar>
              <w:top w:w="120" w:type="dxa"/>
              <w:left w:w="120" w:type="dxa"/>
              <w:bottom w:w="120" w:type="dxa"/>
              <w:right w:w="120" w:type="dxa"/>
            </w:tcMar>
            <w:vAlign w:val="center"/>
            <w:hideMark/>
          </w:tcPr>
          <w:p w14:paraId="0EB1E0CA" w14:textId="77777777" w:rsidR="00EB1F45" w:rsidRPr="008B3BDB" w:rsidRDefault="00EB1F45" w:rsidP="00EB1F45">
            <w:pPr>
              <w:spacing w:after="0" w:line="240" w:lineRule="auto"/>
              <w:rPr>
                <w:rFonts w:ascii="宋体" w:hAnsi="宋体" w:cs="宋体"/>
                <w:color w:val="000000"/>
                <w:sz w:val="18"/>
                <w:szCs w:val="18"/>
              </w:rPr>
            </w:pPr>
            <w:r w:rsidRPr="008B3BDB">
              <w:rPr>
                <w:rFonts w:ascii="宋体" w:hAnsi="宋体" w:cs="宋体"/>
                <w:color w:val="000000"/>
                <w:sz w:val="18"/>
                <w:szCs w:val="18"/>
              </w:rPr>
              <w:t>0.0</w:t>
            </w:r>
          </w:p>
        </w:tc>
        <w:tc>
          <w:tcPr>
            <w:tcW w:w="0" w:type="auto"/>
            <w:tcBorders>
              <w:top w:val="nil"/>
              <w:left w:val="nil"/>
              <w:bottom w:val="nil"/>
              <w:right w:val="nil"/>
            </w:tcBorders>
            <w:shd w:val="clear" w:color="auto" w:fill="auto"/>
            <w:tcMar>
              <w:top w:w="120" w:type="dxa"/>
              <w:left w:w="120" w:type="dxa"/>
              <w:bottom w:w="120" w:type="dxa"/>
              <w:right w:w="120" w:type="dxa"/>
            </w:tcMar>
            <w:vAlign w:val="center"/>
            <w:hideMark/>
          </w:tcPr>
          <w:p w14:paraId="59096765" w14:textId="77777777" w:rsidR="00EB1F45" w:rsidRPr="008B3BDB" w:rsidRDefault="00EB1F45" w:rsidP="00EB1F45">
            <w:pPr>
              <w:spacing w:after="0" w:line="240" w:lineRule="auto"/>
              <w:rPr>
                <w:rFonts w:ascii="宋体" w:hAnsi="宋体" w:cs="宋体"/>
                <w:color w:val="000000"/>
                <w:sz w:val="18"/>
                <w:szCs w:val="18"/>
              </w:rPr>
            </w:pPr>
            <w:r w:rsidRPr="008B3BDB">
              <w:rPr>
                <w:rFonts w:ascii="宋体" w:hAnsi="宋体" w:cs="宋体"/>
                <w:color w:val="000000"/>
                <w:sz w:val="18"/>
                <w:szCs w:val="18"/>
              </w:rPr>
              <w:t>7</w:t>
            </w:r>
          </w:p>
        </w:tc>
        <w:tc>
          <w:tcPr>
            <w:tcW w:w="0" w:type="auto"/>
            <w:tcBorders>
              <w:top w:val="nil"/>
              <w:left w:val="nil"/>
              <w:bottom w:val="nil"/>
              <w:right w:val="nil"/>
            </w:tcBorders>
            <w:shd w:val="clear" w:color="auto" w:fill="auto"/>
            <w:tcMar>
              <w:top w:w="120" w:type="dxa"/>
              <w:left w:w="120" w:type="dxa"/>
              <w:bottom w:w="120" w:type="dxa"/>
              <w:right w:w="120" w:type="dxa"/>
            </w:tcMar>
            <w:vAlign w:val="center"/>
            <w:hideMark/>
          </w:tcPr>
          <w:p w14:paraId="58D06881" w14:textId="77777777" w:rsidR="00EB1F45" w:rsidRPr="008B3BDB" w:rsidRDefault="00EB1F45" w:rsidP="00EB1F45">
            <w:pPr>
              <w:spacing w:after="0" w:line="240" w:lineRule="auto"/>
              <w:rPr>
                <w:rFonts w:ascii="宋体" w:hAnsi="宋体" w:cs="宋体"/>
                <w:color w:val="000000"/>
                <w:sz w:val="18"/>
                <w:szCs w:val="18"/>
              </w:rPr>
            </w:pPr>
            <w:r w:rsidRPr="008B3BDB">
              <w:rPr>
                <w:rFonts w:ascii="宋体" w:hAnsi="宋体" w:cs="宋体"/>
                <w:color w:val="000000"/>
                <w:sz w:val="18"/>
                <w:szCs w:val="18"/>
              </w:rPr>
              <w:t>18</w:t>
            </w:r>
          </w:p>
        </w:tc>
      </w:tr>
      <w:tr w:rsidR="00EB1F45" w:rsidRPr="008B3BDB" w14:paraId="5A1723B2" w14:textId="77777777" w:rsidTr="00EB1F45">
        <w:trPr>
          <w:trHeight w:val="312"/>
        </w:trPr>
        <w:tc>
          <w:tcPr>
            <w:tcW w:w="0" w:type="auto"/>
            <w:tcBorders>
              <w:top w:val="nil"/>
              <w:left w:val="nil"/>
              <w:bottom w:val="nil"/>
              <w:right w:val="nil"/>
            </w:tcBorders>
            <w:shd w:val="clear" w:color="auto" w:fill="F5F5F5"/>
            <w:tcMar>
              <w:top w:w="120" w:type="dxa"/>
              <w:left w:w="120" w:type="dxa"/>
              <w:bottom w:w="120" w:type="dxa"/>
              <w:right w:w="120" w:type="dxa"/>
            </w:tcMar>
            <w:vAlign w:val="center"/>
            <w:hideMark/>
          </w:tcPr>
          <w:p w14:paraId="6DF09F3B" w14:textId="77777777" w:rsidR="00EB1F45" w:rsidRPr="008B3BDB" w:rsidRDefault="00EB1F45" w:rsidP="00EB1F45">
            <w:pPr>
              <w:spacing w:after="0" w:line="240" w:lineRule="auto"/>
              <w:rPr>
                <w:rFonts w:ascii="宋体" w:hAnsi="宋体" w:cs="宋体"/>
                <w:color w:val="000000"/>
                <w:sz w:val="18"/>
                <w:szCs w:val="18"/>
              </w:rPr>
            </w:pPr>
            <w:r w:rsidRPr="008B3BDB">
              <w:rPr>
                <w:rFonts w:ascii="宋体" w:hAnsi="宋体" w:cs="宋体"/>
                <w:color w:val="000000"/>
                <w:sz w:val="18"/>
                <w:szCs w:val="18"/>
              </w:rPr>
              <w:t>phf</w:t>
            </w:r>
          </w:p>
        </w:tc>
        <w:tc>
          <w:tcPr>
            <w:tcW w:w="0" w:type="auto"/>
            <w:tcBorders>
              <w:top w:val="nil"/>
              <w:left w:val="nil"/>
              <w:bottom w:val="nil"/>
              <w:right w:val="nil"/>
            </w:tcBorders>
            <w:shd w:val="clear" w:color="auto" w:fill="F5F5F5"/>
            <w:tcMar>
              <w:top w:w="120" w:type="dxa"/>
              <w:left w:w="120" w:type="dxa"/>
              <w:bottom w:w="120" w:type="dxa"/>
              <w:right w:w="120" w:type="dxa"/>
            </w:tcMar>
            <w:vAlign w:val="center"/>
            <w:hideMark/>
          </w:tcPr>
          <w:p w14:paraId="431993E4" w14:textId="77777777" w:rsidR="00EB1F45" w:rsidRPr="008B3BDB" w:rsidRDefault="00EB1F45" w:rsidP="00EB1F45">
            <w:pPr>
              <w:spacing w:after="0" w:line="240" w:lineRule="auto"/>
              <w:rPr>
                <w:rFonts w:ascii="宋体" w:hAnsi="宋体" w:cs="宋体"/>
                <w:color w:val="000000"/>
                <w:sz w:val="18"/>
                <w:szCs w:val="18"/>
              </w:rPr>
            </w:pPr>
            <w:r w:rsidRPr="008B3BDB">
              <w:rPr>
                <w:rFonts w:ascii="宋体" w:hAnsi="宋体" w:cs="宋体"/>
                <w:color w:val="000000"/>
                <w:sz w:val="18"/>
                <w:szCs w:val="18"/>
              </w:rPr>
              <w:t>0.3333</w:t>
            </w:r>
          </w:p>
        </w:tc>
        <w:tc>
          <w:tcPr>
            <w:tcW w:w="0" w:type="auto"/>
            <w:tcBorders>
              <w:top w:val="nil"/>
              <w:left w:val="nil"/>
              <w:bottom w:val="nil"/>
              <w:right w:val="nil"/>
            </w:tcBorders>
            <w:shd w:val="clear" w:color="auto" w:fill="F5F5F5"/>
            <w:tcMar>
              <w:top w:w="120" w:type="dxa"/>
              <w:left w:w="120" w:type="dxa"/>
              <w:bottom w:w="120" w:type="dxa"/>
              <w:right w:w="120" w:type="dxa"/>
            </w:tcMar>
            <w:vAlign w:val="center"/>
            <w:hideMark/>
          </w:tcPr>
          <w:p w14:paraId="474B7C9A" w14:textId="77777777" w:rsidR="00EB1F45" w:rsidRPr="008B3BDB" w:rsidRDefault="00EB1F45" w:rsidP="00EB1F45">
            <w:pPr>
              <w:spacing w:after="0" w:line="240" w:lineRule="auto"/>
              <w:rPr>
                <w:rFonts w:ascii="宋体" w:hAnsi="宋体" w:cs="宋体"/>
                <w:color w:val="000000"/>
                <w:sz w:val="18"/>
                <w:szCs w:val="18"/>
              </w:rPr>
            </w:pPr>
            <w:r w:rsidRPr="008B3BDB">
              <w:rPr>
                <w:rFonts w:ascii="宋体" w:hAnsi="宋体" w:cs="宋体"/>
                <w:color w:val="000000"/>
                <w:sz w:val="18"/>
                <w:szCs w:val="18"/>
              </w:rPr>
              <w:t>0.5</w:t>
            </w:r>
          </w:p>
        </w:tc>
        <w:tc>
          <w:tcPr>
            <w:tcW w:w="0" w:type="auto"/>
            <w:tcBorders>
              <w:top w:val="nil"/>
              <w:left w:val="nil"/>
              <w:bottom w:val="nil"/>
              <w:right w:val="nil"/>
            </w:tcBorders>
            <w:shd w:val="clear" w:color="auto" w:fill="F5F5F5"/>
            <w:tcMar>
              <w:top w:w="120" w:type="dxa"/>
              <w:left w:w="120" w:type="dxa"/>
              <w:bottom w:w="120" w:type="dxa"/>
              <w:right w:w="120" w:type="dxa"/>
            </w:tcMar>
            <w:vAlign w:val="center"/>
            <w:hideMark/>
          </w:tcPr>
          <w:p w14:paraId="35F7F391" w14:textId="77777777" w:rsidR="00EB1F45" w:rsidRPr="008B3BDB" w:rsidRDefault="00EB1F45" w:rsidP="00EB1F45">
            <w:pPr>
              <w:spacing w:after="0" w:line="240" w:lineRule="auto"/>
              <w:rPr>
                <w:rFonts w:ascii="宋体" w:hAnsi="宋体" w:cs="宋体"/>
                <w:color w:val="000000"/>
                <w:sz w:val="18"/>
                <w:szCs w:val="18"/>
              </w:rPr>
            </w:pPr>
            <w:r w:rsidRPr="008B3BDB">
              <w:rPr>
                <w:rFonts w:ascii="宋体" w:hAnsi="宋体" w:cs="宋体"/>
                <w:color w:val="000000"/>
                <w:sz w:val="18"/>
                <w:szCs w:val="18"/>
              </w:rPr>
              <w:t>0.4</w:t>
            </w:r>
          </w:p>
        </w:tc>
        <w:tc>
          <w:tcPr>
            <w:tcW w:w="0" w:type="auto"/>
            <w:tcBorders>
              <w:top w:val="nil"/>
              <w:left w:val="nil"/>
              <w:bottom w:val="nil"/>
              <w:right w:val="nil"/>
            </w:tcBorders>
            <w:shd w:val="clear" w:color="auto" w:fill="F5F5F5"/>
            <w:tcMar>
              <w:top w:w="120" w:type="dxa"/>
              <w:left w:w="120" w:type="dxa"/>
              <w:bottom w:w="120" w:type="dxa"/>
              <w:right w:w="120" w:type="dxa"/>
            </w:tcMar>
            <w:vAlign w:val="center"/>
            <w:hideMark/>
          </w:tcPr>
          <w:p w14:paraId="0447D06E" w14:textId="77777777" w:rsidR="00EB1F45" w:rsidRPr="008B3BDB" w:rsidRDefault="00EB1F45" w:rsidP="00EB1F45">
            <w:pPr>
              <w:spacing w:after="0" w:line="240" w:lineRule="auto"/>
              <w:rPr>
                <w:rFonts w:ascii="宋体" w:hAnsi="宋体" w:cs="宋体"/>
                <w:color w:val="000000"/>
                <w:sz w:val="18"/>
                <w:szCs w:val="18"/>
              </w:rPr>
            </w:pPr>
            <w:r w:rsidRPr="008B3BDB">
              <w:rPr>
                <w:rFonts w:ascii="宋体" w:hAnsi="宋体" w:cs="宋体"/>
                <w:color w:val="000000"/>
                <w:sz w:val="18"/>
                <w:szCs w:val="18"/>
              </w:rPr>
              <w:t>4</w:t>
            </w:r>
          </w:p>
        </w:tc>
        <w:tc>
          <w:tcPr>
            <w:tcW w:w="0" w:type="auto"/>
            <w:tcBorders>
              <w:top w:val="nil"/>
              <w:left w:val="nil"/>
              <w:bottom w:val="nil"/>
              <w:right w:val="nil"/>
            </w:tcBorders>
            <w:shd w:val="clear" w:color="auto" w:fill="F5F5F5"/>
            <w:tcMar>
              <w:top w:w="120" w:type="dxa"/>
              <w:left w:w="120" w:type="dxa"/>
              <w:bottom w:w="120" w:type="dxa"/>
              <w:right w:w="120" w:type="dxa"/>
            </w:tcMar>
            <w:vAlign w:val="center"/>
            <w:hideMark/>
          </w:tcPr>
          <w:p w14:paraId="5213BBC4" w14:textId="77777777" w:rsidR="00EB1F45" w:rsidRPr="008B3BDB" w:rsidRDefault="00EB1F45" w:rsidP="00EB1F45">
            <w:pPr>
              <w:spacing w:after="0" w:line="240" w:lineRule="auto"/>
              <w:rPr>
                <w:rFonts w:ascii="宋体" w:hAnsi="宋体" w:cs="宋体"/>
                <w:color w:val="000000"/>
                <w:sz w:val="18"/>
                <w:szCs w:val="18"/>
              </w:rPr>
            </w:pPr>
            <w:r w:rsidRPr="008B3BDB">
              <w:rPr>
                <w:rFonts w:ascii="宋体" w:hAnsi="宋体" w:cs="宋体"/>
                <w:color w:val="000000"/>
                <w:sz w:val="18"/>
                <w:szCs w:val="18"/>
              </w:rPr>
              <w:t>2</w:t>
            </w:r>
          </w:p>
        </w:tc>
      </w:tr>
      <w:tr w:rsidR="00EB1F45" w:rsidRPr="008B3BDB" w14:paraId="186B17A9" w14:textId="77777777" w:rsidTr="00EB1F45">
        <w:trPr>
          <w:trHeight w:val="303"/>
        </w:trPr>
        <w:tc>
          <w:tcPr>
            <w:tcW w:w="0" w:type="auto"/>
            <w:tcBorders>
              <w:top w:val="nil"/>
              <w:left w:val="nil"/>
              <w:bottom w:val="nil"/>
              <w:right w:val="nil"/>
            </w:tcBorders>
            <w:shd w:val="clear" w:color="auto" w:fill="auto"/>
            <w:tcMar>
              <w:top w:w="120" w:type="dxa"/>
              <w:left w:w="120" w:type="dxa"/>
              <w:bottom w:w="120" w:type="dxa"/>
              <w:right w:w="120" w:type="dxa"/>
            </w:tcMar>
            <w:vAlign w:val="center"/>
            <w:hideMark/>
          </w:tcPr>
          <w:p w14:paraId="44C1472B" w14:textId="77777777" w:rsidR="00EB1F45" w:rsidRPr="008B3BDB" w:rsidRDefault="00EB1F45" w:rsidP="00EB1F45">
            <w:pPr>
              <w:spacing w:after="0" w:line="240" w:lineRule="auto"/>
              <w:rPr>
                <w:rFonts w:ascii="宋体" w:hAnsi="宋体" w:cs="宋体"/>
                <w:color w:val="000000"/>
                <w:sz w:val="18"/>
                <w:szCs w:val="18"/>
              </w:rPr>
            </w:pPr>
            <w:r w:rsidRPr="008B3BDB">
              <w:rPr>
                <w:rFonts w:ascii="宋体" w:hAnsi="宋体" w:cs="宋体"/>
                <w:color w:val="000000"/>
                <w:sz w:val="18"/>
                <w:szCs w:val="18"/>
              </w:rPr>
              <w:t>perl</w:t>
            </w:r>
          </w:p>
        </w:tc>
        <w:tc>
          <w:tcPr>
            <w:tcW w:w="0" w:type="auto"/>
            <w:tcBorders>
              <w:top w:val="nil"/>
              <w:left w:val="nil"/>
              <w:bottom w:val="nil"/>
              <w:right w:val="nil"/>
            </w:tcBorders>
            <w:shd w:val="clear" w:color="auto" w:fill="auto"/>
            <w:tcMar>
              <w:top w:w="120" w:type="dxa"/>
              <w:left w:w="120" w:type="dxa"/>
              <w:bottom w:w="120" w:type="dxa"/>
              <w:right w:w="120" w:type="dxa"/>
            </w:tcMar>
            <w:vAlign w:val="center"/>
            <w:hideMark/>
          </w:tcPr>
          <w:p w14:paraId="45D41EDA" w14:textId="77777777" w:rsidR="00EB1F45" w:rsidRPr="008B3BDB" w:rsidRDefault="00EB1F45" w:rsidP="00EB1F45">
            <w:pPr>
              <w:spacing w:after="0" w:line="240" w:lineRule="auto"/>
              <w:rPr>
                <w:rFonts w:ascii="宋体" w:hAnsi="宋体" w:cs="宋体"/>
                <w:color w:val="000000"/>
                <w:sz w:val="18"/>
                <w:szCs w:val="18"/>
              </w:rPr>
            </w:pPr>
            <w:r w:rsidRPr="008B3BDB">
              <w:rPr>
                <w:rFonts w:ascii="宋体" w:hAnsi="宋体" w:cs="宋体"/>
                <w:color w:val="000000"/>
                <w:sz w:val="18"/>
                <w:szCs w:val="18"/>
              </w:rPr>
              <w:t>0.0</w:t>
            </w:r>
          </w:p>
        </w:tc>
        <w:tc>
          <w:tcPr>
            <w:tcW w:w="0" w:type="auto"/>
            <w:tcBorders>
              <w:top w:val="nil"/>
              <w:left w:val="nil"/>
              <w:bottom w:val="nil"/>
              <w:right w:val="nil"/>
            </w:tcBorders>
            <w:shd w:val="clear" w:color="auto" w:fill="auto"/>
            <w:tcMar>
              <w:top w:w="120" w:type="dxa"/>
              <w:left w:w="120" w:type="dxa"/>
              <w:bottom w:w="120" w:type="dxa"/>
              <w:right w:w="120" w:type="dxa"/>
            </w:tcMar>
            <w:vAlign w:val="center"/>
            <w:hideMark/>
          </w:tcPr>
          <w:p w14:paraId="75B0700D" w14:textId="77777777" w:rsidR="00EB1F45" w:rsidRPr="008B3BDB" w:rsidRDefault="00EB1F45" w:rsidP="00EB1F45">
            <w:pPr>
              <w:spacing w:after="0" w:line="240" w:lineRule="auto"/>
              <w:rPr>
                <w:rFonts w:ascii="宋体" w:hAnsi="宋体" w:cs="宋体"/>
                <w:color w:val="000000"/>
                <w:sz w:val="18"/>
                <w:szCs w:val="18"/>
              </w:rPr>
            </w:pPr>
            <w:r w:rsidRPr="008B3BDB">
              <w:rPr>
                <w:rFonts w:ascii="宋体" w:hAnsi="宋体" w:cs="宋体"/>
                <w:color w:val="000000"/>
                <w:sz w:val="18"/>
                <w:szCs w:val="18"/>
              </w:rPr>
              <w:t>0.0</w:t>
            </w:r>
          </w:p>
        </w:tc>
        <w:tc>
          <w:tcPr>
            <w:tcW w:w="0" w:type="auto"/>
            <w:tcBorders>
              <w:top w:val="nil"/>
              <w:left w:val="nil"/>
              <w:bottom w:val="nil"/>
              <w:right w:val="nil"/>
            </w:tcBorders>
            <w:shd w:val="clear" w:color="auto" w:fill="auto"/>
            <w:tcMar>
              <w:top w:w="120" w:type="dxa"/>
              <w:left w:w="120" w:type="dxa"/>
              <w:bottom w:w="120" w:type="dxa"/>
              <w:right w:w="120" w:type="dxa"/>
            </w:tcMar>
            <w:vAlign w:val="center"/>
            <w:hideMark/>
          </w:tcPr>
          <w:p w14:paraId="0CC7A148" w14:textId="77777777" w:rsidR="00EB1F45" w:rsidRPr="008B3BDB" w:rsidRDefault="00EB1F45" w:rsidP="00EB1F45">
            <w:pPr>
              <w:spacing w:after="0" w:line="240" w:lineRule="auto"/>
              <w:rPr>
                <w:rFonts w:ascii="宋体" w:hAnsi="宋体" w:cs="宋体"/>
                <w:color w:val="000000"/>
                <w:sz w:val="18"/>
                <w:szCs w:val="18"/>
              </w:rPr>
            </w:pPr>
            <w:r w:rsidRPr="008B3BDB">
              <w:rPr>
                <w:rFonts w:ascii="宋体" w:hAnsi="宋体" w:cs="宋体"/>
                <w:color w:val="000000"/>
                <w:sz w:val="18"/>
                <w:szCs w:val="18"/>
              </w:rPr>
              <w:t>0.0</w:t>
            </w:r>
          </w:p>
        </w:tc>
        <w:tc>
          <w:tcPr>
            <w:tcW w:w="0" w:type="auto"/>
            <w:tcBorders>
              <w:top w:val="nil"/>
              <w:left w:val="nil"/>
              <w:bottom w:val="nil"/>
              <w:right w:val="nil"/>
            </w:tcBorders>
            <w:shd w:val="clear" w:color="auto" w:fill="auto"/>
            <w:tcMar>
              <w:top w:w="120" w:type="dxa"/>
              <w:left w:w="120" w:type="dxa"/>
              <w:bottom w:w="120" w:type="dxa"/>
              <w:right w:w="120" w:type="dxa"/>
            </w:tcMar>
            <w:vAlign w:val="center"/>
            <w:hideMark/>
          </w:tcPr>
          <w:p w14:paraId="6182F2B0" w14:textId="77777777" w:rsidR="00EB1F45" w:rsidRPr="008B3BDB" w:rsidRDefault="00EB1F45" w:rsidP="00EB1F45">
            <w:pPr>
              <w:spacing w:after="0" w:line="240" w:lineRule="auto"/>
              <w:rPr>
                <w:rFonts w:ascii="宋体" w:hAnsi="宋体" w:cs="宋体"/>
                <w:color w:val="000000"/>
                <w:sz w:val="18"/>
                <w:szCs w:val="18"/>
              </w:rPr>
            </w:pPr>
            <w:r w:rsidRPr="008B3BDB">
              <w:rPr>
                <w:rFonts w:ascii="宋体" w:hAnsi="宋体" w:cs="宋体"/>
                <w:color w:val="000000"/>
                <w:sz w:val="18"/>
                <w:szCs w:val="18"/>
              </w:rPr>
              <w:t>3</w:t>
            </w:r>
          </w:p>
        </w:tc>
        <w:tc>
          <w:tcPr>
            <w:tcW w:w="0" w:type="auto"/>
            <w:tcBorders>
              <w:top w:val="nil"/>
              <w:left w:val="nil"/>
              <w:bottom w:val="nil"/>
              <w:right w:val="nil"/>
            </w:tcBorders>
            <w:shd w:val="clear" w:color="auto" w:fill="auto"/>
            <w:tcMar>
              <w:top w:w="120" w:type="dxa"/>
              <w:left w:w="120" w:type="dxa"/>
              <w:bottom w:w="120" w:type="dxa"/>
              <w:right w:w="120" w:type="dxa"/>
            </w:tcMar>
            <w:vAlign w:val="center"/>
            <w:hideMark/>
          </w:tcPr>
          <w:p w14:paraId="77A5383B" w14:textId="77777777" w:rsidR="00EB1F45" w:rsidRPr="008B3BDB" w:rsidRDefault="00EB1F45" w:rsidP="00EB1F45">
            <w:pPr>
              <w:spacing w:after="0" w:line="240" w:lineRule="auto"/>
              <w:rPr>
                <w:rFonts w:ascii="宋体" w:hAnsi="宋体" w:cs="宋体"/>
                <w:color w:val="000000"/>
                <w:sz w:val="18"/>
                <w:szCs w:val="18"/>
              </w:rPr>
            </w:pPr>
            <w:r w:rsidRPr="008B3BDB">
              <w:rPr>
                <w:rFonts w:ascii="宋体" w:hAnsi="宋体" w:cs="宋体"/>
                <w:color w:val="000000"/>
                <w:sz w:val="18"/>
                <w:szCs w:val="18"/>
              </w:rPr>
              <w:t>2</w:t>
            </w:r>
          </w:p>
        </w:tc>
      </w:tr>
    </w:tbl>
    <w:p w14:paraId="284BCF61" w14:textId="43ACEB01" w:rsidR="00141718" w:rsidRPr="005F743D" w:rsidRDefault="005F743D" w:rsidP="00141718">
      <w:pPr>
        <w:spacing w:after="0"/>
        <w:ind w:firstLineChars="200" w:firstLine="482"/>
        <w:jc w:val="center"/>
        <w:rPr>
          <w:rFonts w:ascii="宋体" w:hAnsi="宋体" w:hint="eastAsia"/>
          <w:b/>
          <w:bCs/>
        </w:rPr>
      </w:pPr>
      <w:r w:rsidRPr="005F743D">
        <w:rPr>
          <w:rFonts w:ascii="宋体" w:hAnsi="宋体" w:hint="eastAsia"/>
          <w:b/>
          <w:bCs/>
        </w:rPr>
        <w:t>表四 模型在少样本类别的表现</w:t>
      </w:r>
    </w:p>
    <w:p w14:paraId="541CADF2" w14:textId="05204B65" w:rsidR="008A41AE" w:rsidRPr="008B3BDB" w:rsidRDefault="00E2571E" w:rsidP="008B3BDB">
      <w:pPr>
        <w:spacing w:after="0"/>
        <w:ind w:firstLineChars="200" w:firstLine="480"/>
        <w:rPr>
          <w:rFonts w:ascii="宋体" w:hAnsi="宋体"/>
        </w:rPr>
      </w:pPr>
      <w:r w:rsidRPr="008B3BDB">
        <w:rPr>
          <w:rFonts w:ascii="宋体" w:hAnsi="宋体" w:hint="eastAsia"/>
        </w:rPr>
        <w:t>此外，</w:t>
      </w:r>
      <w:r w:rsidR="00D63BFB">
        <w:rPr>
          <w:rFonts w:ascii="宋体" w:hAnsi="宋体"/>
        </w:rPr>
        <w:t>16.6</w:t>
      </w:r>
      <w:r w:rsidR="00793C1D" w:rsidRPr="008B3BDB">
        <w:rPr>
          <w:rFonts w:ascii="宋体" w:hAnsi="宋体"/>
        </w:rPr>
        <w:t>%</w:t>
      </w:r>
      <w:r w:rsidR="00793C1D" w:rsidRPr="008B3BDB">
        <w:rPr>
          <w:rFonts w:ascii="宋体" w:hAnsi="宋体" w:hint="eastAsia"/>
        </w:rPr>
        <w:t>的测试集攻击类型未在训练集出现，</w:t>
      </w:r>
      <w:r w:rsidRPr="008B3BDB">
        <w:rPr>
          <w:rFonts w:ascii="宋体" w:hAnsi="宋体" w:hint="eastAsia"/>
        </w:rPr>
        <w:t>这对分类的准确率也造成了一定的影响。</w:t>
      </w:r>
      <w:r w:rsidR="00141718">
        <w:rPr>
          <w:rFonts w:ascii="宋体" w:hAnsi="宋体" w:hint="eastAsia"/>
        </w:rPr>
        <w:t>这对于只需要区分是否发生攻击的二分类任务而言影响并不显著，但</w:t>
      </w:r>
      <w:r w:rsidRPr="008B3BDB">
        <w:rPr>
          <w:rFonts w:ascii="宋体" w:hAnsi="宋体" w:hint="eastAsia"/>
        </w:rPr>
        <w:t>对于多分类任务而言，需要分类出训练集未出现的类别是相当困难的，</w:t>
      </w:r>
      <w:r w:rsidR="00141718">
        <w:rPr>
          <w:rFonts w:ascii="宋体" w:hAnsi="宋体" w:hint="eastAsia"/>
        </w:rPr>
        <w:t>多分类模型</w:t>
      </w:r>
      <w:r w:rsidR="00793C1D" w:rsidRPr="008B3BDB">
        <w:rPr>
          <w:rFonts w:ascii="宋体" w:hAnsi="宋体" w:hint="eastAsia"/>
        </w:rPr>
        <w:t>在整个测试集上的测试结果为7</w:t>
      </w:r>
      <w:r w:rsidR="00793C1D" w:rsidRPr="008B3BDB">
        <w:rPr>
          <w:rFonts w:ascii="宋体" w:hAnsi="宋体"/>
        </w:rPr>
        <w:t>2%</w:t>
      </w:r>
      <w:r w:rsidR="00793C1D" w:rsidRPr="008B3BDB">
        <w:rPr>
          <w:rFonts w:ascii="宋体" w:hAnsi="宋体" w:hint="eastAsia"/>
        </w:rPr>
        <w:t>，而在去除这些未出现的攻击类型后，在测试集上的测试结果为8</w:t>
      </w:r>
      <w:r w:rsidR="00793C1D" w:rsidRPr="008B3BDB">
        <w:rPr>
          <w:rFonts w:ascii="宋体" w:hAnsi="宋体"/>
        </w:rPr>
        <w:t>6%</w:t>
      </w:r>
      <w:r w:rsidR="00AD09D6" w:rsidRPr="008B3BDB">
        <w:rPr>
          <w:rFonts w:ascii="宋体" w:hAnsi="宋体" w:hint="eastAsia"/>
        </w:rPr>
        <w:t>（+</w:t>
      </w:r>
      <w:r w:rsidR="00AD09D6" w:rsidRPr="008B3BDB">
        <w:rPr>
          <w:rFonts w:ascii="宋体" w:hAnsi="宋体"/>
        </w:rPr>
        <w:t>14%</w:t>
      </w:r>
      <w:r w:rsidR="00AD09D6" w:rsidRPr="008B3BDB">
        <w:rPr>
          <w:rFonts w:ascii="宋体" w:hAnsi="宋体" w:hint="eastAsia"/>
        </w:rPr>
        <w:t>），与1</w:t>
      </w:r>
      <w:r w:rsidR="00D63BFB">
        <w:rPr>
          <w:rFonts w:ascii="宋体" w:hAnsi="宋体"/>
        </w:rPr>
        <w:t>6.6</w:t>
      </w:r>
      <w:r w:rsidR="00AD09D6" w:rsidRPr="008B3BDB">
        <w:rPr>
          <w:rFonts w:ascii="宋体" w:hAnsi="宋体"/>
        </w:rPr>
        <w:t>%</w:t>
      </w:r>
      <w:r w:rsidR="00AD09D6" w:rsidRPr="008B3BDB">
        <w:rPr>
          <w:rFonts w:ascii="宋体" w:hAnsi="宋体" w:hint="eastAsia"/>
        </w:rPr>
        <w:t>的训练集未出现数据量吻合</w:t>
      </w:r>
      <w:r w:rsidR="00141718">
        <w:rPr>
          <w:rFonts w:ascii="宋体" w:hAnsi="宋体" w:hint="eastAsia"/>
        </w:rPr>
        <w:t>，这也证明了采用随机森林作为多分类模型是有效的，其性能下降主要是受到其中的少样本类别和</w:t>
      </w:r>
      <w:r w:rsidR="00141718" w:rsidRPr="008B3BDB">
        <w:rPr>
          <w:rFonts w:ascii="宋体" w:hAnsi="宋体" w:hint="eastAsia"/>
        </w:rPr>
        <w:t>训练集未出现的类别</w:t>
      </w:r>
      <w:r w:rsidR="00141718">
        <w:rPr>
          <w:rFonts w:ascii="宋体" w:hAnsi="宋体" w:hint="eastAsia"/>
        </w:rPr>
        <w:t>的影响</w:t>
      </w:r>
      <w:r w:rsidR="00793C1D" w:rsidRPr="008B3BDB">
        <w:rPr>
          <w:rFonts w:ascii="宋体" w:hAnsi="宋体" w:hint="eastAsia"/>
        </w:rPr>
        <w:t>。</w:t>
      </w:r>
    </w:p>
    <w:p w14:paraId="667EEB26" w14:textId="665713CC" w:rsidR="00B20955" w:rsidRPr="008B3BDB" w:rsidRDefault="00B20955" w:rsidP="00EB1F45">
      <w:pPr>
        <w:pStyle w:val="1"/>
        <w:rPr>
          <w:rFonts w:ascii="宋体" w:hAnsi="宋体"/>
        </w:rPr>
      </w:pPr>
      <w:bookmarkStart w:id="7" w:name="_Toc147429502"/>
      <w:r w:rsidRPr="008B3BDB">
        <w:rPr>
          <w:rFonts w:ascii="宋体" w:hAnsi="宋体" w:hint="eastAsia"/>
        </w:rPr>
        <w:t>六、总结</w:t>
      </w:r>
      <w:bookmarkEnd w:id="7"/>
    </w:p>
    <w:p w14:paraId="3D94B3E8" w14:textId="77777777" w:rsidR="00C9306C" w:rsidRPr="008B3BDB" w:rsidRDefault="00B20955" w:rsidP="00EB1F45">
      <w:pPr>
        <w:spacing w:after="0"/>
        <w:ind w:firstLine="480"/>
        <w:rPr>
          <w:rFonts w:ascii="宋体" w:hAnsi="宋体"/>
        </w:rPr>
      </w:pPr>
      <w:r w:rsidRPr="008B3BDB">
        <w:rPr>
          <w:rFonts w:ascii="宋体" w:hAnsi="宋体" w:hint="eastAsia"/>
        </w:rPr>
        <w:t>本报告围绕</w:t>
      </w:r>
      <w:r w:rsidR="00185825" w:rsidRPr="008B3BDB">
        <w:rPr>
          <w:rFonts w:ascii="宋体" w:hAnsi="宋体" w:hint="eastAsia"/>
        </w:rPr>
        <w:t>NSL</w:t>
      </w:r>
      <w:r w:rsidR="00185825" w:rsidRPr="008B3BDB">
        <w:rPr>
          <w:rFonts w:ascii="宋体" w:hAnsi="宋体"/>
        </w:rPr>
        <w:t>-KDD</w:t>
      </w:r>
      <w:r w:rsidR="00185825" w:rsidRPr="008B3BDB">
        <w:rPr>
          <w:rFonts w:ascii="宋体" w:hAnsi="宋体" w:hint="eastAsia"/>
        </w:rPr>
        <w:t>数据集，首先分析研究网络攻击的特征，可视化结果，再采用多种机器学习方法探索数据集，结合效率、准确率等多个角度综合评估，并通过参数搜索，最终构建了较为完善的网络攻击检测模型。</w:t>
      </w:r>
    </w:p>
    <w:p w14:paraId="40C751B4" w14:textId="437D8598" w:rsidR="00B20955" w:rsidRDefault="00C9306C" w:rsidP="00EB1F45">
      <w:pPr>
        <w:spacing w:after="0"/>
        <w:ind w:firstLine="480"/>
      </w:pPr>
      <w:r w:rsidRPr="008B3BDB">
        <w:rPr>
          <w:rFonts w:ascii="宋体" w:hAnsi="宋体" w:hint="eastAsia"/>
        </w:rPr>
        <w:t>未来，可以尝试选用一些深度学习网络来尝试进一步优化分类模型的效果。而针对目前存在的：</w:t>
      </w:r>
      <w:r w:rsidR="00A820FA" w:rsidRPr="008B3BDB">
        <w:rPr>
          <w:rFonts w:ascii="宋体" w:hAnsi="宋体" w:hint="eastAsia"/>
        </w:rPr>
        <w:t>数据集类别比例失衡导致的</w:t>
      </w:r>
      <w:r w:rsidRPr="008B3BDB">
        <w:rPr>
          <w:rFonts w:ascii="宋体" w:hAnsi="宋体" w:hint="eastAsia"/>
        </w:rPr>
        <w:t>少样本类别表现不佳</w:t>
      </w:r>
      <w:r w:rsidR="00A820FA" w:rsidRPr="008B3BDB">
        <w:rPr>
          <w:rFonts w:ascii="宋体" w:hAnsi="宋体" w:hint="eastAsia"/>
        </w:rPr>
        <w:t>问题，可以尝试通过少样本学习</w:t>
      </w:r>
      <w:r w:rsidR="008B3BDB" w:rsidRPr="008B3BDB">
        <w:rPr>
          <w:rFonts w:ascii="宋体" w:hAnsi="宋体"/>
        </w:rPr>
        <w:fldChar w:fldCharType="begin"/>
      </w:r>
      <w:r w:rsidR="008B3BDB" w:rsidRPr="008B3BDB">
        <w:rPr>
          <w:rFonts w:ascii="宋体" w:hAnsi="宋体"/>
        </w:rPr>
        <w:instrText xml:space="preserve"> ADDIN EN.CITE &lt;EndNote&gt;&lt;Cite&gt;&lt;Author&gt;Yu&lt;/Author&gt;&lt;Year&gt;2020&lt;/Year&gt;&lt;RecNum&gt;5&lt;/RecNum&gt;&lt;DisplayText&gt;[4]&lt;/DisplayText&gt;&lt;record&gt;&lt;rec-number&gt;5&lt;/rec-number&gt;&lt;foreign-keys&gt;&lt;key app="EN" db-id="szr9t52t5da50ge95xtv9tejxr0ezffv209r" timestamp="1696426336"&gt;5&lt;/key&gt;&lt;/foreign-keys&gt;&lt;ref-type name="Journal Article"&gt;17&lt;/ref-type&gt;&lt;contributors&gt;&lt;authors&gt;&lt;author&gt;Yu, Yingwei&lt;/author&gt;&lt;author&gt;Bian, Naizheng %J IEEE Access&lt;/author&gt;&lt;/authors&gt;&lt;/contributors&gt;&lt;titles&gt;&lt;title&gt;An intrusion detection method using few-shot learning&lt;/title&gt;&lt;/titles&gt;&lt;pages&gt;49730-49740&lt;/pages&gt;&lt;volume&gt;8&lt;/volume&gt;&lt;dates&gt;&lt;year&gt;2020&lt;/year&gt;&lt;/dates&gt;&lt;isbn&gt;2169-3536&lt;/isbn&gt;&lt;urls&gt;&lt;/urls&gt;&lt;/record&gt;&lt;/Cite&gt;&lt;/EndNote&gt;</w:instrText>
      </w:r>
      <w:r w:rsidR="008B3BDB" w:rsidRPr="008B3BDB">
        <w:rPr>
          <w:rFonts w:ascii="宋体" w:hAnsi="宋体"/>
        </w:rPr>
        <w:fldChar w:fldCharType="separate"/>
      </w:r>
      <w:r w:rsidR="008B3BDB" w:rsidRPr="008B3BDB">
        <w:rPr>
          <w:rFonts w:ascii="宋体" w:hAnsi="宋体"/>
          <w:noProof/>
        </w:rPr>
        <w:t>[</w:t>
      </w:r>
      <w:hyperlink w:anchor="_ENREF_4" w:tooltip="Yu, 2020 #5" w:history="1">
        <w:r w:rsidR="008B3BDB" w:rsidRPr="008B3BDB">
          <w:rPr>
            <w:rFonts w:ascii="宋体" w:hAnsi="宋体"/>
            <w:noProof/>
          </w:rPr>
          <w:t>4</w:t>
        </w:r>
      </w:hyperlink>
      <w:r w:rsidR="008B3BDB" w:rsidRPr="008B3BDB">
        <w:rPr>
          <w:rFonts w:ascii="宋体" w:hAnsi="宋体"/>
          <w:noProof/>
        </w:rPr>
        <w:t>]</w:t>
      </w:r>
      <w:r w:rsidR="008B3BDB" w:rsidRPr="008B3BDB">
        <w:rPr>
          <w:rFonts w:ascii="宋体" w:hAnsi="宋体"/>
        </w:rPr>
        <w:fldChar w:fldCharType="end"/>
      </w:r>
      <w:r w:rsidR="00A820FA" w:rsidRPr="008B3BDB">
        <w:rPr>
          <w:rFonts w:ascii="宋体" w:hAnsi="宋体" w:hint="eastAsia"/>
        </w:rPr>
        <w:t>来改善，针对测试集中出现而训练集中未出现的类别</w:t>
      </w:r>
      <w:r w:rsidR="005F5E4D" w:rsidRPr="008B3BDB">
        <w:rPr>
          <w:rFonts w:ascii="宋体" w:hAnsi="宋体" w:hint="eastAsia"/>
        </w:rPr>
        <w:t>，可以通过零次学习</w:t>
      </w:r>
      <w:r w:rsidR="00B22B16">
        <w:rPr>
          <w:rFonts w:ascii="宋体" w:hAnsi="宋体" w:hint="eastAsia"/>
        </w:rPr>
        <w:t>、重采样</w:t>
      </w:r>
      <w:r w:rsidR="005F5E4D" w:rsidRPr="008B3BDB">
        <w:rPr>
          <w:rFonts w:ascii="宋体" w:hAnsi="宋体" w:hint="eastAsia"/>
        </w:rPr>
        <w:t>等方法</w:t>
      </w:r>
      <w:r w:rsidR="002A7032" w:rsidRPr="008B3BDB">
        <w:rPr>
          <w:rFonts w:ascii="宋体" w:hAnsi="宋体" w:hint="eastAsia"/>
        </w:rPr>
        <w:t>进行</w:t>
      </w:r>
      <w:r w:rsidR="005F5E4D" w:rsidRPr="008B3BDB">
        <w:rPr>
          <w:rFonts w:ascii="宋体" w:hAnsi="宋体" w:hint="eastAsia"/>
        </w:rPr>
        <w:t>尝试。</w:t>
      </w:r>
      <w:r w:rsidR="00DF589C">
        <w:rPr>
          <w:rFonts w:hint="eastAsia"/>
        </w:rPr>
        <w:t xml:space="preserve"> </w:t>
      </w:r>
    </w:p>
    <w:p w14:paraId="64F80D4A" w14:textId="590EA693" w:rsidR="00C9306C" w:rsidRPr="00B20955" w:rsidRDefault="00C9306C" w:rsidP="00EB1F45">
      <w:pPr>
        <w:pStyle w:val="1"/>
      </w:pPr>
      <w:bookmarkStart w:id="8" w:name="_Toc147429503"/>
      <w:r>
        <w:rPr>
          <w:rFonts w:hint="eastAsia"/>
        </w:rPr>
        <w:t>七、参考文献</w:t>
      </w:r>
      <w:bookmarkEnd w:id="8"/>
    </w:p>
    <w:p w14:paraId="7EFF958E" w14:textId="77777777" w:rsidR="008B3BDB" w:rsidRPr="008B3BDB" w:rsidRDefault="009C7254" w:rsidP="008B3BDB">
      <w:pPr>
        <w:pStyle w:val="EndNoteBibliography"/>
        <w:spacing w:after="0"/>
        <w:ind w:left="720" w:hanging="720"/>
      </w:pPr>
      <w:r>
        <w:fldChar w:fldCharType="begin"/>
      </w:r>
      <w:r>
        <w:instrText xml:space="preserve"> ADDIN EN.REFLIST </w:instrText>
      </w:r>
      <w:r>
        <w:fldChar w:fldCharType="separate"/>
      </w:r>
      <w:bookmarkStart w:id="9" w:name="_ENREF_1"/>
      <w:r w:rsidR="008B3BDB" w:rsidRPr="008B3BDB">
        <w:t>[1]</w:t>
      </w:r>
      <w:r w:rsidR="008B3BDB" w:rsidRPr="008B3BDB">
        <w:tab/>
        <w:t xml:space="preserve">M. Tavallaee, E. Bagheri, W. Lu, and A. A. Ghorbani, "A detailed analysis of the KDD CUP 99 data set," in </w:t>
      </w:r>
      <w:r w:rsidR="008B3BDB" w:rsidRPr="008B3BDB">
        <w:rPr>
          <w:i/>
        </w:rPr>
        <w:t>2009 IEEE symposium on computational intelligence for security and defense applications</w:t>
      </w:r>
      <w:r w:rsidR="008B3BDB" w:rsidRPr="008B3BDB">
        <w:t>, 2009, pp. 1-6: Ieee.</w:t>
      </w:r>
      <w:bookmarkEnd w:id="9"/>
    </w:p>
    <w:p w14:paraId="3FB2DBA3" w14:textId="77777777" w:rsidR="008B3BDB" w:rsidRPr="008B3BDB" w:rsidRDefault="008B3BDB" w:rsidP="008B3BDB">
      <w:pPr>
        <w:pStyle w:val="EndNoteBibliography"/>
        <w:spacing w:after="0"/>
        <w:ind w:left="720" w:hanging="720"/>
      </w:pPr>
      <w:bookmarkStart w:id="10" w:name="_ENREF_2"/>
      <w:r w:rsidRPr="008B3BDB">
        <w:t>[2]</w:t>
      </w:r>
      <w:r w:rsidRPr="008B3BDB">
        <w:tab/>
        <w:t>A. Daffertshofer, C. J. Lamoth, O. G. Meijer, and P. J. J. C. b. Beek, "PCA in studying coordination and variability: a tutorial," vol. 19, no. 4, pp. 415-428, 2004.</w:t>
      </w:r>
      <w:bookmarkEnd w:id="10"/>
    </w:p>
    <w:p w14:paraId="72B3FA9A" w14:textId="77777777" w:rsidR="008B3BDB" w:rsidRPr="008B3BDB" w:rsidRDefault="008B3BDB" w:rsidP="008B3BDB">
      <w:pPr>
        <w:pStyle w:val="EndNoteBibliography"/>
        <w:spacing w:after="0"/>
        <w:ind w:left="720" w:hanging="720"/>
      </w:pPr>
      <w:bookmarkStart w:id="11" w:name="_ENREF_3"/>
      <w:r w:rsidRPr="008B3BDB">
        <w:t>[3]</w:t>
      </w:r>
      <w:r w:rsidRPr="008B3BDB">
        <w:tab/>
        <w:t>G. Biau and E. J. T. Scornet, "A random forest guided tour," vol. 25, pp. 197-227, 2016.</w:t>
      </w:r>
      <w:bookmarkEnd w:id="11"/>
    </w:p>
    <w:p w14:paraId="3F2C4CD0" w14:textId="79B72E93" w:rsidR="008B3BDB" w:rsidRPr="00334B55" w:rsidRDefault="008B3BDB" w:rsidP="008B3BDB">
      <w:pPr>
        <w:pStyle w:val="EndNoteBibliography"/>
        <w:ind w:left="720" w:hanging="720"/>
      </w:pPr>
      <w:bookmarkStart w:id="12" w:name="_ENREF_4"/>
      <w:r w:rsidRPr="008B3BDB">
        <w:t>[4]</w:t>
      </w:r>
      <w:r w:rsidRPr="008B3BDB">
        <w:tab/>
        <w:t>Y. Yu and N. J. I. A. Bian, "An intrusion detection method using few-shot learning," vol. 8, pp. 49730-49740, 2020.</w:t>
      </w:r>
      <w:bookmarkEnd w:id="12"/>
      <w:r w:rsidR="009C7254">
        <w:fldChar w:fldCharType="end"/>
      </w:r>
    </w:p>
    <w:sectPr w:rsidR="008B3BDB" w:rsidRPr="00334B55" w:rsidSect="00B22B16">
      <w:footerReference w:type="default" r:id="rId36"/>
      <w:pgSz w:w="11906" w:h="16838"/>
      <w:pgMar w:top="1440" w:right="1800" w:bottom="1440" w:left="1800" w:header="851" w:footer="992" w:gutter="0"/>
      <w:pgNumType w:start="1"/>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C0810A0" w14:textId="77777777" w:rsidR="00E753DD" w:rsidRDefault="00E753DD" w:rsidP="001216B0">
      <w:pPr>
        <w:spacing w:after="0" w:line="240" w:lineRule="auto"/>
      </w:pPr>
      <w:r>
        <w:separator/>
      </w:r>
    </w:p>
  </w:endnote>
  <w:endnote w:type="continuationSeparator" w:id="0">
    <w:p w14:paraId="0303A3AF" w14:textId="77777777" w:rsidR="00E753DD" w:rsidRDefault="00E753DD" w:rsidP="001216B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2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Helvetica">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D3C49E" w14:textId="38AF3F46" w:rsidR="001216B0" w:rsidRDefault="001216B0">
    <w:pPr>
      <w:pStyle w:val="aa"/>
      <w:jc w:val="right"/>
    </w:pPr>
  </w:p>
  <w:p w14:paraId="3AA570D8" w14:textId="77777777" w:rsidR="001216B0" w:rsidRDefault="001216B0">
    <w:pPr>
      <w:pStyle w:val="a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66930548"/>
      <w:docPartObj>
        <w:docPartGallery w:val="Page Numbers (Bottom of Page)"/>
        <w:docPartUnique/>
      </w:docPartObj>
    </w:sdtPr>
    <w:sdtContent>
      <w:p w14:paraId="16368192" w14:textId="1D80FA37" w:rsidR="00B22B16" w:rsidRDefault="00B22B16">
        <w:pPr>
          <w:pStyle w:val="aa"/>
          <w:jc w:val="right"/>
        </w:pPr>
        <w:r>
          <w:fldChar w:fldCharType="begin"/>
        </w:r>
        <w:r>
          <w:instrText>PAGE   \* MERGEFORMAT</w:instrText>
        </w:r>
        <w:r>
          <w:fldChar w:fldCharType="separate"/>
        </w:r>
        <w:r>
          <w:rPr>
            <w:lang w:val="zh-CN"/>
          </w:rPr>
          <w:t>2</w:t>
        </w:r>
        <w:r>
          <w:fldChar w:fldCharType="end"/>
        </w:r>
      </w:p>
    </w:sdtContent>
  </w:sdt>
  <w:p w14:paraId="53D88406" w14:textId="77777777" w:rsidR="00B22B16" w:rsidRDefault="00B22B16">
    <w:pPr>
      <w:pStyle w:val="a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F0DA3A9" w14:textId="77777777" w:rsidR="00E753DD" w:rsidRDefault="00E753DD" w:rsidP="001216B0">
      <w:pPr>
        <w:spacing w:after="0" w:line="240" w:lineRule="auto"/>
      </w:pPr>
      <w:r>
        <w:separator/>
      </w:r>
    </w:p>
  </w:footnote>
  <w:footnote w:type="continuationSeparator" w:id="0">
    <w:p w14:paraId="1B957535" w14:textId="77777777" w:rsidR="00E753DD" w:rsidRDefault="00E753DD" w:rsidP="001216B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4B92419"/>
    <w:multiLevelType w:val="hybridMultilevel"/>
    <w:tmpl w:val="DFC069E8"/>
    <w:lvl w:ilvl="0" w:tplc="815ADF9C">
      <w:start w:val="1"/>
      <w:numFmt w:val="decimal"/>
      <w:lvlText w:val="（%1）"/>
      <w:lvlJc w:val="left"/>
      <w:pPr>
        <w:ind w:left="720" w:hanging="72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 w15:restartNumberingAfterBreak="0">
    <w:nsid w:val="16796184"/>
    <w:multiLevelType w:val="hybridMultilevel"/>
    <w:tmpl w:val="4890420C"/>
    <w:lvl w:ilvl="0" w:tplc="86B654BC">
      <w:start w:val="1"/>
      <w:numFmt w:val="japaneseCounting"/>
      <w:lvlText w:val="%1、"/>
      <w:lvlJc w:val="left"/>
      <w:pPr>
        <w:ind w:left="740" w:hanging="74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2" w15:restartNumberingAfterBreak="0">
    <w:nsid w:val="32325DCE"/>
    <w:multiLevelType w:val="hybridMultilevel"/>
    <w:tmpl w:val="B8484430"/>
    <w:lvl w:ilvl="0" w:tplc="0CD6D14A">
      <w:start w:val="1"/>
      <w:numFmt w:val="japaneseCounting"/>
      <w:lvlText w:val="%1、"/>
      <w:lvlJc w:val="left"/>
      <w:pPr>
        <w:ind w:left="720" w:hanging="72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3" w15:restartNumberingAfterBreak="0">
    <w:nsid w:val="45D40BEB"/>
    <w:multiLevelType w:val="hybridMultilevel"/>
    <w:tmpl w:val="E7F2E918"/>
    <w:lvl w:ilvl="0" w:tplc="A15E0FDC">
      <w:start w:val="1"/>
      <w:numFmt w:val="decimal"/>
      <w:lvlText w:val="%1."/>
      <w:lvlJc w:val="left"/>
      <w:pPr>
        <w:ind w:left="840" w:hanging="36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4" w15:restartNumberingAfterBreak="0">
    <w:nsid w:val="4DD11F01"/>
    <w:multiLevelType w:val="hybridMultilevel"/>
    <w:tmpl w:val="1CCAE05C"/>
    <w:lvl w:ilvl="0" w:tplc="0098199E">
      <w:start w:val="1"/>
      <w:numFmt w:val="japaneseCounting"/>
      <w:lvlText w:val="%1、"/>
      <w:lvlJc w:val="left"/>
      <w:pPr>
        <w:ind w:left="720" w:hanging="72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5" w15:restartNumberingAfterBreak="0">
    <w:nsid w:val="530F2525"/>
    <w:multiLevelType w:val="hybridMultilevel"/>
    <w:tmpl w:val="A9CECE18"/>
    <w:lvl w:ilvl="0" w:tplc="5DBE9910">
      <w:start w:val="1"/>
      <w:numFmt w:val="decimal"/>
      <w:lvlText w:val="%1."/>
      <w:lvlJc w:val="left"/>
      <w:pPr>
        <w:ind w:left="840" w:hanging="36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6" w15:restartNumberingAfterBreak="0">
    <w:nsid w:val="7A0B5C6A"/>
    <w:multiLevelType w:val="hybridMultilevel"/>
    <w:tmpl w:val="99560CA2"/>
    <w:lvl w:ilvl="0" w:tplc="23ACD4A0">
      <w:start w:val="1"/>
      <w:numFmt w:val="decimal"/>
      <w:lvlText w:val="%1."/>
      <w:lvlJc w:val="left"/>
      <w:pPr>
        <w:ind w:left="840" w:hanging="360"/>
      </w:pPr>
      <w:rPr>
        <w:rFonts w:hint="default"/>
      </w:rPr>
    </w:lvl>
    <w:lvl w:ilvl="1" w:tplc="04090019">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num w:numId="1" w16cid:durableId="1203901866">
    <w:abstractNumId w:val="1"/>
  </w:num>
  <w:num w:numId="2" w16cid:durableId="1143886500">
    <w:abstractNumId w:val="5"/>
  </w:num>
  <w:num w:numId="3" w16cid:durableId="336202050">
    <w:abstractNumId w:val="3"/>
  </w:num>
  <w:num w:numId="4" w16cid:durableId="53428289">
    <w:abstractNumId w:val="0"/>
  </w:num>
  <w:num w:numId="5" w16cid:durableId="1219702139">
    <w:abstractNumId w:val="6"/>
  </w:num>
  <w:num w:numId="6" w16cid:durableId="411007621">
    <w:abstractNumId w:val="2"/>
  </w:num>
  <w:num w:numId="7" w16cid:durableId="1471904152">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szr9t52t5da50ge95xtv9tejxr0ezffv209r&quot;&gt;My EndNote Library&lt;record-ids&gt;&lt;item&gt;1&lt;/item&gt;&lt;item&gt;3&lt;/item&gt;&lt;item&gt;4&lt;/item&gt;&lt;item&gt;5&lt;/item&gt;&lt;/record-ids&gt;&lt;/item&gt;&lt;/Libraries&gt;"/>
  </w:docVars>
  <w:rsids>
    <w:rsidRoot w:val="00C26E35"/>
    <w:rsid w:val="000024A2"/>
    <w:rsid w:val="000375C3"/>
    <w:rsid w:val="00040557"/>
    <w:rsid w:val="00053940"/>
    <w:rsid w:val="00072C93"/>
    <w:rsid w:val="000748E5"/>
    <w:rsid w:val="000D4FD1"/>
    <w:rsid w:val="000E25D6"/>
    <w:rsid w:val="001216B0"/>
    <w:rsid w:val="00133199"/>
    <w:rsid w:val="00141718"/>
    <w:rsid w:val="00182708"/>
    <w:rsid w:val="00185825"/>
    <w:rsid w:val="00186E0C"/>
    <w:rsid w:val="001A1589"/>
    <w:rsid w:val="002064B1"/>
    <w:rsid w:val="0020747C"/>
    <w:rsid w:val="00214E01"/>
    <w:rsid w:val="00222F11"/>
    <w:rsid w:val="0023672E"/>
    <w:rsid w:val="00247C80"/>
    <w:rsid w:val="00257D5C"/>
    <w:rsid w:val="002A0328"/>
    <w:rsid w:val="002A7032"/>
    <w:rsid w:val="002B5FD1"/>
    <w:rsid w:val="002E4001"/>
    <w:rsid w:val="00305ABD"/>
    <w:rsid w:val="00320C18"/>
    <w:rsid w:val="00334B55"/>
    <w:rsid w:val="0038727B"/>
    <w:rsid w:val="003A045D"/>
    <w:rsid w:val="00424597"/>
    <w:rsid w:val="00447B44"/>
    <w:rsid w:val="00465D04"/>
    <w:rsid w:val="00486AB8"/>
    <w:rsid w:val="004C4358"/>
    <w:rsid w:val="00515AA7"/>
    <w:rsid w:val="00525F23"/>
    <w:rsid w:val="00584244"/>
    <w:rsid w:val="00594D57"/>
    <w:rsid w:val="005D5806"/>
    <w:rsid w:val="005E3855"/>
    <w:rsid w:val="005F5E4D"/>
    <w:rsid w:val="005F743D"/>
    <w:rsid w:val="00672C87"/>
    <w:rsid w:val="0068069A"/>
    <w:rsid w:val="00736E93"/>
    <w:rsid w:val="00772333"/>
    <w:rsid w:val="00793C1D"/>
    <w:rsid w:val="007B7419"/>
    <w:rsid w:val="007B7BE0"/>
    <w:rsid w:val="007E7CC2"/>
    <w:rsid w:val="00807ACC"/>
    <w:rsid w:val="00841BE8"/>
    <w:rsid w:val="00866F5B"/>
    <w:rsid w:val="00875026"/>
    <w:rsid w:val="0087516B"/>
    <w:rsid w:val="008A41AE"/>
    <w:rsid w:val="008B3BDB"/>
    <w:rsid w:val="008B4B34"/>
    <w:rsid w:val="008B6CEF"/>
    <w:rsid w:val="008D39C8"/>
    <w:rsid w:val="008D7C5C"/>
    <w:rsid w:val="008E268D"/>
    <w:rsid w:val="009021DF"/>
    <w:rsid w:val="00937203"/>
    <w:rsid w:val="00950E80"/>
    <w:rsid w:val="00974D41"/>
    <w:rsid w:val="00975DF4"/>
    <w:rsid w:val="00976F18"/>
    <w:rsid w:val="009C7254"/>
    <w:rsid w:val="009E26EF"/>
    <w:rsid w:val="009F1F37"/>
    <w:rsid w:val="00A22CF3"/>
    <w:rsid w:val="00A27D5D"/>
    <w:rsid w:val="00A328CB"/>
    <w:rsid w:val="00A41C74"/>
    <w:rsid w:val="00A52A62"/>
    <w:rsid w:val="00A820FA"/>
    <w:rsid w:val="00AA109C"/>
    <w:rsid w:val="00AD09D6"/>
    <w:rsid w:val="00AF5FD1"/>
    <w:rsid w:val="00AF70A2"/>
    <w:rsid w:val="00B07B38"/>
    <w:rsid w:val="00B20955"/>
    <w:rsid w:val="00B20E96"/>
    <w:rsid w:val="00B22B16"/>
    <w:rsid w:val="00B31815"/>
    <w:rsid w:val="00B6117E"/>
    <w:rsid w:val="00B6256F"/>
    <w:rsid w:val="00B8242E"/>
    <w:rsid w:val="00BD2A01"/>
    <w:rsid w:val="00C26E35"/>
    <w:rsid w:val="00C62E3C"/>
    <w:rsid w:val="00C72302"/>
    <w:rsid w:val="00C87F9C"/>
    <w:rsid w:val="00C9306C"/>
    <w:rsid w:val="00C94212"/>
    <w:rsid w:val="00CB7E1A"/>
    <w:rsid w:val="00CC5C16"/>
    <w:rsid w:val="00D06FE1"/>
    <w:rsid w:val="00D306E1"/>
    <w:rsid w:val="00D325F4"/>
    <w:rsid w:val="00D54E85"/>
    <w:rsid w:val="00D63BFB"/>
    <w:rsid w:val="00D63D78"/>
    <w:rsid w:val="00D64856"/>
    <w:rsid w:val="00D751A0"/>
    <w:rsid w:val="00DA4432"/>
    <w:rsid w:val="00DA509A"/>
    <w:rsid w:val="00DF560A"/>
    <w:rsid w:val="00DF589C"/>
    <w:rsid w:val="00E2571E"/>
    <w:rsid w:val="00E35188"/>
    <w:rsid w:val="00E46CA7"/>
    <w:rsid w:val="00E71795"/>
    <w:rsid w:val="00E753DD"/>
    <w:rsid w:val="00EB1F45"/>
    <w:rsid w:val="00EC7B9C"/>
    <w:rsid w:val="00EF4EE8"/>
    <w:rsid w:val="00F11218"/>
    <w:rsid w:val="00F20ED6"/>
    <w:rsid w:val="00F92338"/>
    <w:rsid w:val="00FE6AD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7DF4855"/>
  <w15:chartTrackingRefBased/>
  <w15:docId w15:val="{7CD421C3-1DA4-45EE-A4BC-8908FC61F6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793C1D"/>
    <w:pPr>
      <w:spacing w:after="200" w:line="276" w:lineRule="auto"/>
    </w:pPr>
    <w:rPr>
      <w:rFonts w:ascii="Times New Roman" w:eastAsia="宋体" w:hAnsi="Times New Roman" w:cs="Times New Roman"/>
      <w:kern w:val="0"/>
      <w:sz w:val="24"/>
      <w:szCs w:val="20"/>
    </w:rPr>
  </w:style>
  <w:style w:type="paragraph" w:styleId="1">
    <w:name w:val="heading 1"/>
    <w:basedOn w:val="a"/>
    <w:next w:val="a"/>
    <w:link w:val="10"/>
    <w:uiPriority w:val="9"/>
    <w:qFormat/>
    <w:rsid w:val="00EB1F45"/>
    <w:pPr>
      <w:keepNext/>
      <w:keepLines/>
      <w:spacing w:after="0" w:line="578" w:lineRule="auto"/>
      <w:outlineLvl w:val="0"/>
    </w:pPr>
    <w:rPr>
      <w:b/>
      <w:bCs/>
      <w:kern w:val="44"/>
      <w:sz w:val="28"/>
      <w:szCs w:val="44"/>
    </w:rPr>
  </w:style>
  <w:style w:type="paragraph" w:styleId="2">
    <w:name w:val="heading 2"/>
    <w:basedOn w:val="a"/>
    <w:next w:val="a"/>
    <w:link w:val="20"/>
    <w:uiPriority w:val="9"/>
    <w:unhideWhenUsed/>
    <w:qFormat/>
    <w:rsid w:val="00B22B16"/>
    <w:pPr>
      <w:keepNext/>
      <w:keepLines/>
      <w:spacing w:after="0" w:line="240" w:lineRule="auto"/>
      <w:outlineLvl w:val="1"/>
    </w:pPr>
    <w:rPr>
      <w:rFonts w:asciiTheme="majorHAnsi" w:hAnsiTheme="majorHAnsi" w:cstheme="majorBidi"/>
      <w:b/>
      <w:bCs/>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EB1F45"/>
    <w:rPr>
      <w:rFonts w:ascii="Times New Roman" w:eastAsia="宋体" w:hAnsi="Times New Roman" w:cs="Times New Roman"/>
      <w:b/>
      <w:bCs/>
      <w:kern w:val="44"/>
      <w:sz w:val="28"/>
      <w:szCs w:val="44"/>
    </w:rPr>
  </w:style>
  <w:style w:type="paragraph" w:styleId="a3">
    <w:name w:val="List Paragraph"/>
    <w:basedOn w:val="a"/>
    <w:uiPriority w:val="34"/>
    <w:qFormat/>
    <w:rsid w:val="00334B55"/>
    <w:pPr>
      <w:ind w:firstLineChars="200" w:firstLine="420"/>
    </w:pPr>
  </w:style>
  <w:style w:type="paragraph" w:customStyle="1" w:styleId="EndNoteBibliographyTitle">
    <w:name w:val="EndNote Bibliography Title"/>
    <w:basedOn w:val="a"/>
    <w:link w:val="EndNoteBibliographyTitle0"/>
    <w:rsid w:val="009C7254"/>
    <w:pPr>
      <w:spacing w:after="0"/>
      <w:jc w:val="center"/>
    </w:pPr>
    <w:rPr>
      <w:noProof/>
    </w:rPr>
  </w:style>
  <w:style w:type="character" w:customStyle="1" w:styleId="EndNoteBibliographyTitle0">
    <w:name w:val="EndNote Bibliography Title 字符"/>
    <w:basedOn w:val="a0"/>
    <w:link w:val="EndNoteBibliographyTitle"/>
    <w:rsid w:val="009C7254"/>
    <w:rPr>
      <w:rFonts w:ascii="Times New Roman" w:eastAsia="宋体" w:hAnsi="Times New Roman" w:cs="Times New Roman"/>
      <w:noProof/>
      <w:kern w:val="0"/>
      <w:sz w:val="24"/>
      <w:szCs w:val="20"/>
    </w:rPr>
  </w:style>
  <w:style w:type="paragraph" w:customStyle="1" w:styleId="EndNoteBibliography">
    <w:name w:val="EndNote Bibliography"/>
    <w:basedOn w:val="a"/>
    <w:link w:val="EndNoteBibliography0"/>
    <w:rsid w:val="009C7254"/>
    <w:pPr>
      <w:spacing w:line="240" w:lineRule="auto"/>
    </w:pPr>
    <w:rPr>
      <w:noProof/>
    </w:rPr>
  </w:style>
  <w:style w:type="character" w:customStyle="1" w:styleId="EndNoteBibliography0">
    <w:name w:val="EndNote Bibliography 字符"/>
    <w:basedOn w:val="a0"/>
    <w:link w:val="EndNoteBibliography"/>
    <w:rsid w:val="009C7254"/>
    <w:rPr>
      <w:rFonts w:ascii="Times New Roman" w:eastAsia="宋体" w:hAnsi="Times New Roman" w:cs="Times New Roman"/>
      <w:noProof/>
      <w:kern w:val="0"/>
      <w:sz w:val="24"/>
      <w:szCs w:val="20"/>
    </w:rPr>
  </w:style>
  <w:style w:type="character" w:styleId="a4">
    <w:name w:val="Hyperlink"/>
    <w:basedOn w:val="a0"/>
    <w:uiPriority w:val="99"/>
    <w:unhideWhenUsed/>
    <w:rsid w:val="009C7254"/>
    <w:rPr>
      <w:color w:val="0563C1" w:themeColor="hyperlink"/>
      <w:u w:val="single"/>
    </w:rPr>
  </w:style>
  <w:style w:type="character" w:styleId="a5">
    <w:name w:val="Unresolved Mention"/>
    <w:basedOn w:val="a0"/>
    <w:uiPriority w:val="99"/>
    <w:semiHidden/>
    <w:unhideWhenUsed/>
    <w:rsid w:val="009C7254"/>
    <w:rPr>
      <w:color w:val="605E5C"/>
      <w:shd w:val="clear" w:color="auto" w:fill="E1DFDD"/>
    </w:rPr>
  </w:style>
  <w:style w:type="paragraph" w:styleId="HTML">
    <w:name w:val="HTML Preformatted"/>
    <w:basedOn w:val="a"/>
    <w:link w:val="HTML0"/>
    <w:uiPriority w:val="99"/>
    <w:semiHidden/>
    <w:unhideWhenUsed/>
    <w:rsid w:val="008B4B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宋体" w:hAnsi="宋体" w:cs="宋体"/>
      <w:szCs w:val="24"/>
    </w:rPr>
  </w:style>
  <w:style w:type="character" w:customStyle="1" w:styleId="HTML0">
    <w:name w:val="HTML 预设格式 字符"/>
    <w:basedOn w:val="a0"/>
    <w:link w:val="HTML"/>
    <w:uiPriority w:val="99"/>
    <w:semiHidden/>
    <w:rsid w:val="008B4B34"/>
    <w:rPr>
      <w:rFonts w:ascii="宋体" w:eastAsia="宋体" w:hAnsi="宋体" w:cs="宋体"/>
      <w:kern w:val="0"/>
      <w:sz w:val="24"/>
      <w:szCs w:val="24"/>
    </w:rPr>
  </w:style>
  <w:style w:type="paragraph" w:styleId="a6">
    <w:name w:val="Date"/>
    <w:basedOn w:val="a"/>
    <w:next w:val="a"/>
    <w:link w:val="a7"/>
    <w:uiPriority w:val="99"/>
    <w:semiHidden/>
    <w:unhideWhenUsed/>
    <w:rsid w:val="00EB1F45"/>
    <w:pPr>
      <w:ind w:leftChars="2500" w:left="100"/>
    </w:pPr>
  </w:style>
  <w:style w:type="character" w:customStyle="1" w:styleId="a7">
    <w:name w:val="日期 字符"/>
    <w:basedOn w:val="a0"/>
    <w:link w:val="a6"/>
    <w:uiPriority w:val="99"/>
    <w:semiHidden/>
    <w:rsid w:val="00EB1F45"/>
    <w:rPr>
      <w:rFonts w:ascii="Times New Roman" w:eastAsia="宋体" w:hAnsi="Times New Roman" w:cs="Times New Roman"/>
      <w:kern w:val="0"/>
      <w:sz w:val="24"/>
      <w:szCs w:val="20"/>
    </w:rPr>
  </w:style>
  <w:style w:type="paragraph" w:styleId="TOC">
    <w:name w:val="TOC Heading"/>
    <w:basedOn w:val="1"/>
    <w:next w:val="a"/>
    <w:uiPriority w:val="39"/>
    <w:unhideWhenUsed/>
    <w:qFormat/>
    <w:rsid w:val="00EB1F45"/>
    <w:pPr>
      <w:spacing w:before="240" w:line="259" w:lineRule="auto"/>
      <w:outlineLvl w:val="9"/>
    </w:pPr>
    <w:rPr>
      <w:rFonts w:asciiTheme="majorHAnsi" w:eastAsiaTheme="majorEastAsia" w:hAnsiTheme="majorHAnsi" w:cstheme="majorBidi"/>
      <w:b w:val="0"/>
      <w:bCs w:val="0"/>
      <w:color w:val="2F5496" w:themeColor="accent1" w:themeShade="BF"/>
      <w:kern w:val="0"/>
      <w:sz w:val="32"/>
      <w:szCs w:val="32"/>
    </w:rPr>
  </w:style>
  <w:style w:type="paragraph" w:styleId="TOC1">
    <w:name w:val="toc 1"/>
    <w:basedOn w:val="a"/>
    <w:next w:val="a"/>
    <w:autoRedefine/>
    <w:uiPriority w:val="39"/>
    <w:unhideWhenUsed/>
    <w:rsid w:val="00EB1F45"/>
  </w:style>
  <w:style w:type="paragraph" w:styleId="a8">
    <w:name w:val="header"/>
    <w:basedOn w:val="a"/>
    <w:link w:val="a9"/>
    <w:uiPriority w:val="99"/>
    <w:unhideWhenUsed/>
    <w:rsid w:val="001216B0"/>
    <w:pPr>
      <w:tabs>
        <w:tab w:val="center" w:pos="4153"/>
        <w:tab w:val="right" w:pos="8306"/>
      </w:tabs>
      <w:snapToGrid w:val="0"/>
      <w:spacing w:line="240" w:lineRule="auto"/>
      <w:jc w:val="center"/>
    </w:pPr>
    <w:rPr>
      <w:sz w:val="18"/>
      <w:szCs w:val="18"/>
    </w:rPr>
  </w:style>
  <w:style w:type="character" w:customStyle="1" w:styleId="a9">
    <w:name w:val="页眉 字符"/>
    <w:basedOn w:val="a0"/>
    <w:link w:val="a8"/>
    <w:uiPriority w:val="99"/>
    <w:rsid w:val="001216B0"/>
    <w:rPr>
      <w:rFonts w:ascii="Times New Roman" w:eastAsia="宋体" w:hAnsi="Times New Roman" w:cs="Times New Roman"/>
      <w:kern w:val="0"/>
      <w:sz w:val="18"/>
      <w:szCs w:val="18"/>
    </w:rPr>
  </w:style>
  <w:style w:type="paragraph" w:styleId="aa">
    <w:name w:val="footer"/>
    <w:basedOn w:val="a"/>
    <w:link w:val="ab"/>
    <w:uiPriority w:val="99"/>
    <w:unhideWhenUsed/>
    <w:rsid w:val="001216B0"/>
    <w:pPr>
      <w:tabs>
        <w:tab w:val="center" w:pos="4153"/>
        <w:tab w:val="right" w:pos="8306"/>
      </w:tabs>
      <w:snapToGrid w:val="0"/>
      <w:spacing w:line="240" w:lineRule="auto"/>
    </w:pPr>
    <w:rPr>
      <w:sz w:val="18"/>
      <w:szCs w:val="18"/>
    </w:rPr>
  </w:style>
  <w:style w:type="character" w:customStyle="1" w:styleId="ab">
    <w:name w:val="页脚 字符"/>
    <w:basedOn w:val="a0"/>
    <w:link w:val="aa"/>
    <w:uiPriority w:val="99"/>
    <w:rsid w:val="001216B0"/>
    <w:rPr>
      <w:rFonts w:ascii="Times New Roman" w:eastAsia="宋体" w:hAnsi="Times New Roman" w:cs="Times New Roman"/>
      <w:kern w:val="0"/>
      <w:sz w:val="18"/>
      <w:szCs w:val="18"/>
    </w:rPr>
  </w:style>
  <w:style w:type="paragraph" w:styleId="ac">
    <w:name w:val="footnote text"/>
    <w:basedOn w:val="a"/>
    <w:link w:val="ad"/>
    <w:uiPriority w:val="99"/>
    <w:semiHidden/>
    <w:unhideWhenUsed/>
    <w:rsid w:val="000024A2"/>
    <w:pPr>
      <w:snapToGrid w:val="0"/>
    </w:pPr>
    <w:rPr>
      <w:sz w:val="18"/>
      <w:szCs w:val="18"/>
    </w:rPr>
  </w:style>
  <w:style w:type="character" w:customStyle="1" w:styleId="ad">
    <w:name w:val="脚注文本 字符"/>
    <w:basedOn w:val="a0"/>
    <w:link w:val="ac"/>
    <w:uiPriority w:val="99"/>
    <w:semiHidden/>
    <w:rsid w:val="000024A2"/>
    <w:rPr>
      <w:rFonts w:ascii="Times New Roman" w:eastAsia="宋体" w:hAnsi="Times New Roman" w:cs="Times New Roman"/>
      <w:kern w:val="0"/>
      <w:sz w:val="18"/>
      <w:szCs w:val="18"/>
    </w:rPr>
  </w:style>
  <w:style w:type="character" w:styleId="ae">
    <w:name w:val="footnote reference"/>
    <w:basedOn w:val="a0"/>
    <w:uiPriority w:val="99"/>
    <w:semiHidden/>
    <w:unhideWhenUsed/>
    <w:rsid w:val="000024A2"/>
    <w:rPr>
      <w:vertAlign w:val="superscript"/>
    </w:rPr>
  </w:style>
  <w:style w:type="character" w:customStyle="1" w:styleId="20">
    <w:name w:val="标题 2 字符"/>
    <w:basedOn w:val="a0"/>
    <w:link w:val="2"/>
    <w:uiPriority w:val="9"/>
    <w:rsid w:val="00B22B16"/>
    <w:rPr>
      <w:rFonts w:asciiTheme="majorHAnsi" w:eastAsia="宋体" w:hAnsiTheme="majorHAnsi" w:cstheme="majorBidi"/>
      <w:b/>
      <w:bCs/>
      <w:kern w:val="0"/>
      <w:sz w:val="24"/>
      <w:szCs w:val="32"/>
    </w:rPr>
  </w:style>
  <w:style w:type="paragraph" w:styleId="TOC2">
    <w:name w:val="toc 2"/>
    <w:basedOn w:val="a"/>
    <w:next w:val="a"/>
    <w:autoRedefine/>
    <w:uiPriority w:val="39"/>
    <w:unhideWhenUsed/>
    <w:rsid w:val="00B22B16"/>
    <w:pPr>
      <w:ind w:leftChars="200" w:left="4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388712">
      <w:bodyDiv w:val="1"/>
      <w:marLeft w:val="0"/>
      <w:marRight w:val="0"/>
      <w:marTop w:val="0"/>
      <w:marBottom w:val="0"/>
      <w:divBdr>
        <w:top w:val="none" w:sz="0" w:space="0" w:color="auto"/>
        <w:left w:val="none" w:sz="0" w:space="0" w:color="auto"/>
        <w:bottom w:val="none" w:sz="0" w:space="0" w:color="auto"/>
        <w:right w:val="none" w:sz="0" w:space="0" w:color="auto"/>
      </w:divBdr>
    </w:div>
    <w:div w:id="63571597">
      <w:bodyDiv w:val="1"/>
      <w:marLeft w:val="0"/>
      <w:marRight w:val="0"/>
      <w:marTop w:val="0"/>
      <w:marBottom w:val="0"/>
      <w:divBdr>
        <w:top w:val="none" w:sz="0" w:space="0" w:color="auto"/>
        <w:left w:val="none" w:sz="0" w:space="0" w:color="auto"/>
        <w:bottom w:val="none" w:sz="0" w:space="0" w:color="auto"/>
        <w:right w:val="none" w:sz="0" w:space="0" w:color="auto"/>
      </w:divBdr>
    </w:div>
    <w:div w:id="86393147">
      <w:bodyDiv w:val="1"/>
      <w:marLeft w:val="0"/>
      <w:marRight w:val="0"/>
      <w:marTop w:val="0"/>
      <w:marBottom w:val="0"/>
      <w:divBdr>
        <w:top w:val="none" w:sz="0" w:space="0" w:color="auto"/>
        <w:left w:val="none" w:sz="0" w:space="0" w:color="auto"/>
        <w:bottom w:val="none" w:sz="0" w:space="0" w:color="auto"/>
        <w:right w:val="none" w:sz="0" w:space="0" w:color="auto"/>
      </w:divBdr>
    </w:div>
    <w:div w:id="124541334">
      <w:bodyDiv w:val="1"/>
      <w:marLeft w:val="0"/>
      <w:marRight w:val="0"/>
      <w:marTop w:val="0"/>
      <w:marBottom w:val="0"/>
      <w:divBdr>
        <w:top w:val="none" w:sz="0" w:space="0" w:color="auto"/>
        <w:left w:val="none" w:sz="0" w:space="0" w:color="auto"/>
        <w:bottom w:val="none" w:sz="0" w:space="0" w:color="auto"/>
        <w:right w:val="none" w:sz="0" w:space="0" w:color="auto"/>
      </w:divBdr>
    </w:div>
    <w:div w:id="142475735">
      <w:bodyDiv w:val="1"/>
      <w:marLeft w:val="0"/>
      <w:marRight w:val="0"/>
      <w:marTop w:val="0"/>
      <w:marBottom w:val="0"/>
      <w:divBdr>
        <w:top w:val="none" w:sz="0" w:space="0" w:color="auto"/>
        <w:left w:val="none" w:sz="0" w:space="0" w:color="auto"/>
        <w:bottom w:val="none" w:sz="0" w:space="0" w:color="auto"/>
        <w:right w:val="none" w:sz="0" w:space="0" w:color="auto"/>
      </w:divBdr>
      <w:divsChild>
        <w:div w:id="930546492">
          <w:marLeft w:val="0"/>
          <w:marRight w:val="0"/>
          <w:marTop w:val="0"/>
          <w:marBottom w:val="0"/>
          <w:divBdr>
            <w:top w:val="single" w:sz="6" w:space="4" w:color="ABABAB"/>
            <w:left w:val="single" w:sz="6" w:space="4" w:color="ABABAB"/>
            <w:bottom w:val="single" w:sz="6" w:space="4" w:color="ABABAB"/>
            <w:right w:val="single" w:sz="6" w:space="4" w:color="ABABAB"/>
          </w:divBdr>
          <w:divsChild>
            <w:div w:id="1838181008">
              <w:marLeft w:val="0"/>
              <w:marRight w:val="0"/>
              <w:marTop w:val="0"/>
              <w:marBottom w:val="0"/>
              <w:divBdr>
                <w:top w:val="none" w:sz="0" w:space="0" w:color="auto"/>
                <w:left w:val="none" w:sz="0" w:space="0" w:color="auto"/>
                <w:bottom w:val="none" w:sz="0" w:space="0" w:color="auto"/>
                <w:right w:val="none" w:sz="0" w:space="0" w:color="auto"/>
              </w:divBdr>
              <w:divsChild>
                <w:div w:id="18394216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8116386">
          <w:marLeft w:val="0"/>
          <w:marRight w:val="0"/>
          <w:marTop w:val="0"/>
          <w:marBottom w:val="0"/>
          <w:divBdr>
            <w:top w:val="single" w:sz="6" w:space="4" w:color="auto"/>
            <w:left w:val="single" w:sz="6" w:space="4" w:color="auto"/>
            <w:bottom w:val="single" w:sz="6" w:space="4" w:color="auto"/>
            <w:right w:val="single" w:sz="6" w:space="4" w:color="auto"/>
          </w:divBdr>
          <w:divsChild>
            <w:div w:id="20181872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859700">
      <w:bodyDiv w:val="1"/>
      <w:marLeft w:val="0"/>
      <w:marRight w:val="0"/>
      <w:marTop w:val="0"/>
      <w:marBottom w:val="0"/>
      <w:divBdr>
        <w:top w:val="none" w:sz="0" w:space="0" w:color="auto"/>
        <w:left w:val="none" w:sz="0" w:space="0" w:color="auto"/>
        <w:bottom w:val="none" w:sz="0" w:space="0" w:color="auto"/>
        <w:right w:val="none" w:sz="0" w:space="0" w:color="auto"/>
      </w:divBdr>
    </w:div>
    <w:div w:id="248122461">
      <w:bodyDiv w:val="1"/>
      <w:marLeft w:val="0"/>
      <w:marRight w:val="0"/>
      <w:marTop w:val="0"/>
      <w:marBottom w:val="0"/>
      <w:divBdr>
        <w:top w:val="none" w:sz="0" w:space="0" w:color="auto"/>
        <w:left w:val="none" w:sz="0" w:space="0" w:color="auto"/>
        <w:bottom w:val="none" w:sz="0" w:space="0" w:color="auto"/>
        <w:right w:val="none" w:sz="0" w:space="0" w:color="auto"/>
      </w:divBdr>
    </w:div>
    <w:div w:id="249509166">
      <w:bodyDiv w:val="1"/>
      <w:marLeft w:val="0"/>
      <w:marRight w:val="0"/>
      <w:marTop w:val="0"/>
      <w:marBottom w:val="0"/>
      <w:divBdr>
        <w:top w:val="none" w:sz="0" w:space="0" w:color="auto"/>
        <w:left w:val="none" w:sz="0" w:space="0" w:color="auto"/>
        <w:bottom w:val="none" w:sz="0" w:space="0" w:color="auto"/>
        <w:right w:val="none" w:sz="0" w:space="0" w:color="auto"/>
      </w:divBdr>
      <w:divsChild>
        <w:div w:id="1742870627">
          <w:marLeft w:val="0"/>
          <w:marRight w:val="0"/>
          <w:marTop w:val="0"/>
          <w:marBottom w:val="0"/>
          <w:divBdr>
            <w:top w:val="none" w:sz="0" w:space="0" w:color="auto"/>
            <w:left w:val="none" w:sz="0" w:space="0" w:color="auto"/>
            <w:bottom w:val="none" w:sz="0" w:space="0" w:color="auto"/>
            <w:right w:val="none" w:sz="0" w:space="0" w:color="auto"/>
          </w:divBdr>
          <w:divsChild>
            <w:div w:id="1866364405">
              <w:marLeft w:val="0"/>
              <w:marRight w:val="0"/>
              <w:marTop w:val="0"/>
              <w:marBottom w:val="0"/>
              <w:divBdr>
                <w:top w:val="single" w:sz="6" w:space="4" w:color="ABABAB"/>
                <w:left w:val="single" w:sz="6" w:space="4" w:color="ABABAB"/>
                <w:bottom w:val="single" w:sz="6" w:space="4" w:color="ABABAB"/>
                <w:right w:val="single" w:sz="6" w:space="4" w:color="ABABAB"/>
              </w:divBdr>
              <w:divsChild>
                <w:div w:id="1696881109">
                  <w:marLeft w:val="0"/>
                  <w:marRight w:val="0"/>
                  <w:marTop w:val="0"/>
                  <w:marBottom w:val="0"/>
                  <w:divBdr>
                    <w:top w:val="none" w:sz="0" w:space="0" w:color="auto"/>
                    <w:left w:val="none" w:sz="0" w:space="0" w:color="auto"/>
                    <w:bottom w:val="none" w:sz="0" w:space="0" w:color="auto"/>
                    <w:right w:val="none" w:sz="0" w:space="0" w:color="auto"/>
                  </w:divBdr>
                  <w:divsChild>
                    <w:div w:id="3871503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0073967">
              <w:marLeft w:val="0"/>
              <w:marRight w:val="0"/>
              <w:marTop w:val="0"/>
              <w:marBottom w:val="0"/>
              <w:divBdr>
                <w:top w:val="single" w:sz="6" w:space="4" w:color="auto"/>
                <w:left w:val="single" w:sz="6" w:space="4" w:color="auto"/>
                <w:bottom w:val="single" w:sz="6" w:space="4" w:color="auto"/>
                <w:right w:val="single" w:sz="6" w:space="4" w:color="auto"/>
              </w:divBdr>
              <w:divsChild>
                <w:div w:id="2009669295">
                  <w:marLeft w:val="0"/>
                  <w:marRight w:val="0"/>
                  <w:marTop w:val="0"/>
                  <w:marBottom w:val="0"/>
                  <w:divBdr>
                    <w:top w:val="none" w:sz="0" w:space="0" w:color="auto"/>
                    <w:left w:val="none" w:sz="0" w:space="0" w:color="auto"/>
                    <w:bottom w:val="none" w:sz="0" w:space="0" w:color="auto"/>
                    <w:right w:val="none" w:sz="0" w:space="0" w:color="auto"/>
                  </w:divBdr>
                  <w:divsChild>
                    <w:div w:id="1326712372">
                      <w:marLeft w:val="0"/>
                      <w:marRight w:val="0"/>
                      <w:marTop w:val="0"/>
                      <w:marBottom w:val="0"/>
                      <w:divBdr>
                        <w:top w:val="none" w:sz="0" w:space="0" w:color="auto"/>
                        <w:left w:val="none" w:sz="0" w:space="0" w:color="auto"/>
                        <w:bottom w:val="none" w:sz="0" w:space="0" w:color="auto"/>
                        <w:right w:val="none" w:sz="0" w:space="0" w:color="auto"/>
                      </w:divBdr>
                      <w:divsChild>
                        <w:div w:id="1840848727">
                          <w:marLeft w:val="0"/>
                          <w:marRight w:val="0"/>
                          <w:marTop w:val="0"/>
                          <w:marBottom w:val="0"/>
                          <w:divBdr>
                            <w:top w:val="single" w:sz="6" w:space="0" w:color="CFCFCF"/>
                            <w:left w:val="single" w:sz="6" w:space="0" w:color="CFCFCF"/>
                            <w:bottom w:val="single" w:sz="6" w:space="0" w:color="CFCFCF"/>
                            <w:right w:val="single" w:sz="6" w:space="0" w:color="CFCFCF"/>
                          </w:divBdr>
                          <w:divsChild>
                            <w:div w:id="83645966">
                              <w:marLeft w:val="0"/>
                              <w:marRight w:val="0"/>
                              <w:marTop w:val="0"/>
                              <w:marBottom w:val="0"/>
                              <w:divBdr>
                                <w:top w:val="none" w:sz="0" w:space="0" w:color="auto"/>
                                <w:left w:val="none" w:sz="0" w:space="0" w:color="auto"/>
                                <w:bottom w:val="none" w:sz="0" w:space="0" w:color="auto"/>
                                <w:right w:val="none" w:sz="0" w:space="0" w:color="auto"/>
                              </w:divBdr>
                              <w:divsChild>
                                <w:div w:id="1334643212">
                                  <w:marLeft w:val="0"/>
                                  <w:marRight w:val="-750"/>
                                  <w:marTop w:val="0"/>
                                  <w:marBottom w:val="0"/>
                                  <w:divBdr>
                                    <w:top w:val="none" w:sz="0" w:space="0" w:color="auto"/>
                                    <w:left w:val="none" w:sz="0" w:space="0" w:color="auto"/>
                                    <w:bottom w:val="none" w:sz="0" w:space="0" w:color="auto"/>
                                    <w:right w:val="none" w:sz="0" w:space="0" w:color="auto"/>
                                  </w:divBdr>
                                  <w:divsChild>
                                    <w:div w:id="1532769406">
                                      <w:marLeft w:val="0"/>
                                      <w:marRight w:val="0"/>
                                      <w:marTop w:val="0"/>
                                      <w:marBottom w:val="0"/>
                                      <w:divBdr>
                                        <w:top w:val="none" w:sz="0" w:space="0" w:color="auto"/>
                                        <w:left w:val="none" w:sz="0" w:space="0" w:color="auto"/>
                                        <w:bottom w:val="none" w:sz="0" w:space="0" w:color="auto"/>
                                        <w:right w:val="none" w:sz="0" w:space="0" w:color="auto"/>
                                      </w:divBdr>
                                      <w:divsChild>
                                        <w:div w:id="1353216157">
                                          <w:marLeft w:val="0"/>
                                          <w:marRight w:val="0"/>
                                          <w:marTop w:val="0"/>
                                          <w:marBottom w:val="0"/>
                                          <w:divBdr>
                                            <w:top w:val="none" w:sz="0" w:space="0" w:color="auto"/>
                                            <w:left w:val="none" w:sz="0" w:space="0" w:color="auto"/>
                                            <w:bottom w:val="none" w:sz="0" w:space="0" w:color="auto"/>
                                            <w:right w:val="none" w:sz="0" w:space="0" w:color="auto"/>
                                          </w:divBdr>
                                          <w:divsChild>
                                            <w:div w:id="1977449046">
                                              <w:marLeft w:val="0"/>
                                              <w:marRight w:val="0"/>
                                              <w:marTop w:val="0"/>
                                              <w:marBottom w:val="0"/>
                                              <w:divBdr>
                                                <w:top w:val="none" w:sz="0" w:space="0" w:color="auto"/>
                                                <w:left w:val="none" w:sz="0" w:space="0" w:color="auto"/>
                                                <w:bottom w:val="none" w:sz="0" w:space="0" w:color="auto"/>
                                                <w:right w:val="none" w:sz="0" w:space="0" w:color="auto"/>
                                              </w:divBdr>
                                              <w:divsChild>
                                                <w:div w:id="1608001412">
                                                  <w:marLeft w:val="0"/>
                                                  <w:marRight w:val="0"/>
                                                  <w:marTop w:val="0"/>
                                                  <w:marBottom w:val="0"/>
                                                  <w:divBdr>
                                                    <w:top w:val="none" w:sz="0" w:space="0" w:color="auto"/>
                                                    <w:left w:val="none" w:sz="0" w:space="0" w:color="auto"/>
                                                    <w:bottom w:val="none" w:sz="0" w:space="0" w:color="auto"/>
                                                    <w:right w:val="none" w:sz="0" w:space="0" w:color="auto"/>
                                                  </w:divBdr>
                                                  <w:divsChild>
                                                    <w:div w:id="13792356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380978038">
      <w:bodyDiv w:val="1"/>
      <w:marLeft w:val="0"/>
      <w:marRight w:val="0"/>
      <w:marTop w:val="0"/>
      <w:marBottom w:val="0"/>
      <w:divBdr>
        <w:top w:val="none" w:sz="0" w:space="0" w:color="auto"/>
        <w:left w:val="none" w:sz="0" w:space="0" w:color="auto"/>
        <w:bottom w:val="none" w:sz="0" w:space="0" w:color="auto"/>
        <w:right w:val="none" w:sz="0" w:space="0" w:color="auto"/>
      </w:divBdr>
    </w:div>
    <w:div w:id="562715541">
      <w:bodyDiv w:val="1"/>
      <w:marLeft w:val="0"/>
      <w:marRight w:val="0"/>
      <w:marTop w:val="0"/>
      <w:marBottom w:val="0"/>
      <w:divBdr>
        <w:top w:val="none" w:sz="0" w:space="0" w:color="auto"/>
        <w:left w:val="none" w:sz="0" w:space="0" w:color="auto"/>
        <w:bottom w:val="none" w:sz="0" w:space="0" w:color="auto"/>
        <w:right w:val="none" w:sz="0" w:space="0" w:color="auto"/>
      </w:divBdr>
    </w:div>
    <w:div w:id="770397286">
      <w:bodyDiv w:val="1"/>
      <w:marLeft w:val="0"/>
      <w:marRight w:val="0"/>
      <w:marTop w:val="0"/>
      <w:marBottom w:val="0"/>
      <w:divBdr>
        <w:top w:val="none" w:sz="0" w:space="0" w:color="auto"/>
        <w:left w:val="none" w:sz="0" w:space="0" w:color="auto"/>
        <w:bottom w:val="none" w:sz="0" w:space="0" w:color="auto"/>
        <w:right w:val="none" w:sz="0" w:space="0" w:color="auto"/>
      </w:divBdr>
    </w:div>
    <w:div w:id="846749068">
      <w:bodyDiv w:val="1"/>
      <w:marLeft w:val="0"/>
      <w:marRight w:val="0"/>
      <w:marTop w:val="0"/>
      <w:marBottom w:val="0"/>
      <w:divBdr>
        <w:top w:val="none" w:sz="0" w:space="0" w:color="auto"/>
        <w:left w:val="none" w:sz="0" w:space="0" w:color="auto"/>
        <w:bottom w:val="none" w:sz="0" w:space="0" w:color="auto"/>
        <w:right w:val="none" w:sz="0" w:space="0" w:color="auto"/>
      </w:divBdr>
    </w:div>
    <w:div w:id="932786145">
      <w:bodyDiv w:val="1"/>
      <w:marLeft w:val="0"/>
      <w:marRight w:val="0"/>
      <w:marTop w:val="0"/>
      <w:marBottom w:val="0"/>
      <w:divBdr>
        <w:top w:val="none" w:sz="0" w:space="0" w:color="auto"/>
        <w:left w:val="none" w:sz="0" w:space="0" w:color="auto"/>
        <w:bottom w:val="none" w:sz="0" w:space="0" w:color="auto"/>
        <w:right w:val="none" w:sz="0" w:space="0" w:color="auto"/>
      </w:divBdr>
    </w:div>
    <w:div w:id="947737762">
      <w:bodyDiv w:val="1"/>
      <w:marLeft w:val="0"/>
      <w:marRight w:val="0"/>
      <w:marTop w:val="0"/>
      <w:marBottom w:val="0"/>
      <w:divBdr>
        <w:top w:val="none" w:sz="0" w:space="0" w:color="auto"/>
        <w:left w:val="none" w:sz="0" w:space="0" w:color="auto"/>
        <w:bottom w:val="none" w:sz="0" w:space="0" w:color="auto"/>
        <w:right w:val="none" w:sz="0" w:space="0" w:color="auto"/>
      </w:divBdr>
    </w:div>
    <w:div w:id="965505057">
      <w:bodyDiv w:val="1"/>
      <w:marLeft w:val="0"/>
      <w:marRight w:val="0"/>
      <w:marTop w:val="0"/>
      <w:marBottom w:val="0"/>
      <w:divBdr>
        <w:top w:val="none" w:sz="0" w:space="0" w:color="auto"/>
        <w:left w:val="none" w:sz="0" w:space="0" w:color="auto"/>
        <w:bottom w:val="none" w:sz="0" w:space="0" w:color="auto"/>
        <w:right w:val="none" w:sz="0" w:space="0" w:color="auto"/>
      </w:divBdr>
    </w:div>
    <w:div w:id="965508302">
      <w:bodyDiv w:val="1"/>
      <w:marLeft w:val="0"/>
      <w:marRight w:val="0"/>
      <w:marTop w:val="0"/>
      <w:marBottom w:val="0"/>
      <w:divBdr>
        <w:top w:val="none" w:sz="0" w:space="0" w:color="auto"/>
        <w:left w:val="none" w:sz="0" w:space="0" w:color="auto"/>
        <w:bottom w:val="none" w:sz="0" w:space="0" w:color="auto"/>
        <w:right w:val="none" w:sz="0" w:space="0" w:color="auto"/>
      </w:divBdr>
    </w:div>
    <w:div w:id="1267739466">
      <w:bodyDiv w:val="1"/>
      <w:marLeft w:val="0"/>
      <w:marRight w:val="0"/>
      <w:marTop w:val="0"/>
      <w:marBottom w:val="0"/>
      <w:divBdr>
        <w:top w:val="none" w:sz="0" w:space="0" w:color="auto"/>
        <w:left w:val="none" w:sz="0" w:space="0" w:color="auto"/>
        <w:bottom w:val="none" w:sz="0" w:space="0" w:color="auto"/>
        <w:right w:val="none" w:sz="0" w:space="0" w:color="auto"/>
      </w:divBdr>
      <w:divsChild>
        <w:div w:id="1180586387">
          <w:marLeft w:val="0"/>
          <w:marRight w:val="0"/>
          <w:marTop w:val="0"/>
          <w:marBottom w:val="0"/>
          <w:divBdr>
            <w:top w:val="single" w:sz="6" w:space="4" w:color="auto"/>
            <w:left w:val="single" w:sz="6" w:space="4" w:color="auto"/>
            <w:bottom w:val="single" w:sz="6" w:space="4" w:color="auto"/>
            <w:right w:val="single" w:sz="6" w:space="4" w:color="auto"/>
          </w:divBdr>
          <w:divsChild>
            <w:div w:id="1943605294">
              <w:marLeft w:val="0"/>
              <w:marRight w:val="0"/>
              <w:marTop w:val="0"/>
              <w:marBottom w:val="0"/>
              <w:divBdr>
                <w:top w:val="none" w:sz="0" w:space="0" w:color="auto"/>
                <w:left w:val="none" w:sz="0" w:space="0" w:color="auto"/>
                <w:bottom w:val="none" w:sz="0" w:space="0" w:color="auto"/>
                <w:right w:val="none" w:sz="0" w:space="0" w:color="auto"/>
              </w:divBdr>
              <w:divsChild>
                <w:div w:id="4775729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4155987">
          <w:marLeft w:val="0"/>
          <w:marRight w:val="0"/>
          <w:marTop w:val="0"/>
          <w:marBottom w:val="0"/>
          <w:divBdr>
            <w:top w:val="single" w:sz="6" w:space="4" w:color="ABABAB"/>
            <w:left w:val="single" w:sz="6" w:space="4" w:color="ABABAB"/>
            <w:bottom w:val="single" w:sz="6" w:space="4" w:color="ABABAB"/>
            <w:right w:val="single" w:sz="6" w:space="4" w:color="ABABAB"/>
          </w:divBdr>
          <w:divsChild>
            <w:div w:id="213272617">
              <w:marLeft w:val="0"/>
              <w:marRight w:val="0"/>
              <w:marTop w:val="0"/>
              <w:marBottom w:val="0"/>
              <w:divBdr>
                <w:top w:val="none" w:sz="0" w:space="0" w:color="auto"/>
                <w:left w:val="none" w:sz="0" w:space="0" w:color="auto"/>
                <w:bottom w:val="none" w:sz="0" w:space="0" w:color="auto"/>
                <w:right w:val="none" w:sz="0" w:space="0" w:color="auto"/>
              </w:divBdr>
              <w:divsChild>
                <w:div w:id="1143499006">
                  <w:marLeft w:val="0"/>
                  <w:marRight w:val="0"/>
                  <w:marTop w:val="0"/>
                  <w:marBottom w:val="0"/>
                  <w:divBdr>
                    <w:top w:val="none" w:sz="0" w:space="0" w:color="auto"/>
                    <w:left w:val="none" w:sz="0" w:space="0" w:color="auto"/>
                    <w:bottom w:val="none" w:sz="0" w:space="0" w:color="auto"/>
                    <w:right w:val="none" w:sz="0" w:space="0" w:color="auto"/>
                  </w:divBdr>
                  <w:divsChild>
                    <w:div w:id="1859924267">
                      <w:marLeft w:val="0"/>
                      <w:marRight w:val="0"/>
                      <w:marTop w:val="0"/>
                      <w:marBottom w:val="0"/>
                      <w:divBdr>
                        <w:top w:val="single" w:sz="6" w:space="0" w:color="CFCFCF"/>
                        <w:left w:val="single" w:sz="6" w:space="0" w:color="CFCFCF"/>
                        <w:bottom w:val="single" w:sz="6" w:space="0" w:color="CFCFCF"/>
                        <w:right w:val="single" w:sz="6" w:space="0" w:color="CFCFCF"/>
                      </w:divBdr>
                      <w:divsChild>
                        <w:div w:id="889463450">
                          <w:marLeft w:val="0"/>
                          <w:marRight w:val="0"/>
                          <w:marTop w:val="0"/>
                          <w:marBottom w:val="0"/>
                          <w:divBdr>
                            <w:top w:val="none" w:sz="0" w:space="0" w:color="auto"/>
                            <w:left w:val="none" w:sz="0" w:space="0" w:color="auto"/>
                            <w:bottom w:val="none" w:sz="0" w:space="0" w:color="auto"/>
                            <w:right w:val="none" w:sz="0" w:space="0" w:color="auto"/>
                          </w:divBdr>
                          <w:divsChild>
                            <w:div w:id="866720868">
                              <w:marLeft w:val="0"/>
                              <w:marRight w:val="-750"/>
                              <w:marTop w:val="0"/>
                              <w:marBottom w:val="0"/>
                              <w:divBdr>
                                <w:top w:val="none" w:sz="0" w:space="0" w:color="auto"/>
                                <w:left w:val="none" w:sz="0" w:space="0" w:color="auto"/>
                                <w:bottom w:val="none" w:sz="0" w:space="0" w:color="auto"/>
                                <w:right w:val="none" w:sz="0" w:space="0" w:color="auto"/>
                              </w:divBdr>
                              <w:divsChild>
                                <w:div w:id="426509057">
                                  <w:marLeft w:val="0"/>
                                  <w:marRight w:val="0"/>
                                  <w:marTop w:val="0"/>
                                  <w:marBottom w:val="0"/>
                                  <w:divBdr>
                                    <w:top w:val="none" w:sz="0" w:space="0" w:color="auto"/>
                                    <w:left w:val="none" w:sz="0" w:space="0" w:color="auto"/>
                                    <w:bottom w:val="none" w:sz="0" w:space="0" w:color="auto"/>
                                    <w:right w:val="none" w:sz="0" w:space="0" w:color="auto"/>
                                  </w:divBdr>
                                  <w:divsChild>
                                    <w:div w:id="267003644">
                                      <w:marLeft w:val="0"/>
                                      <w:marRight w:val="0"/>
                                      <w:marTop w:val="0"/>
                                      <w:marBottom w:val="0"/>
                                      <w:divBdr>
                                        <w:top w:val="none" w:sz="0" w:space="0" w:color="auto"/>
                                        <w:left w:val="none" w:sz="0" w:space="0" w:color="auto"/>
                                        <w:bottom w:val="none" w:sz="0" w:space="0" w:color="auto"/>
                                        <w:right w:val="none" w:sz="0" w:space="0" w:color="auto"/>
                                      </w:divBdr>
                                      <w:divsChild>
                                        <w:div w:id="1559127301">
                                          <w:marLeft w:val="0"/>
                                          <w:marRight w:val="0"/>
                                          <w:marTop w:val="0"/>
                                          <w:marBottom w:val="0"/>
                                          <w:divBdr>
                                            <w:top w:val="none" w:sz="0" w:space="0" w:color="auto"/>
                                            <w:left w:val="none" w:sz="0" w:space="0" w:color="auto"/>
                                            <w:bottom w:val="none" w:sz="0" w:space="0" w:color="auto"/>
                                            <w:right w:val="none" w:sz="0" w:space="0" w:color="auto"/>
                                          </w:divBdr>
                                          <w:divsChild>
                                            <w:div w:id="1355837477">
                                              <w:marLeft w:val="0"/>
                                              <w:marRight w:val="0"/>
                                              <w:marTop w:val="0"/>
                                              <w:marBottom w:val="0"/>
                                              <w:divBdr>
                                                <w:top w:val="none" w:sz="0" w:space="0" w:color="auto"/>
                                                <w:left w:val="none" w:sz="0" w:space="0" w:color="auto"/>
                                                <w:bottom w:val="none" w:sz="0" w:space="0" w:color="auto"/>
                                                <w:right w:val="none" w:sz="0" w:space="0" w:color="auto"/>
                                              </w:divBdr>
                                              <w:divsChild>
                                                <w:div w:id="4942298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326742467">
      <w:bodyDiv w:val="1"/>
      <w:marLeft w:val="0"/>
      <w:marRight w:val="0"/>
      <w:marTop w:val="0"/>
      <w:marBottom w:val="0"/>
      <w:divBdr>
        <w:top w:val="none" w:sz="0" w:space="0" w:color="auto"/>
        <w:left w:val="none" w:sz="0" w:space="0" w:color="auto"/>
        <w:bottom w:val="none" w:sz="0" w:space="0" w:color="auto"/>
        <w:right w:val="none" w:sz="0" w:space="0" w:color="auto"/>
      </w:divBdr>
      <w:divsChild>
        <w:div w:id="1385712261">
          <w:marLeft w:val="0"/>
          <w:marRight w:val="0"/>
          <w:marTop w:val="0"/>
          <w:marBottom w:val="0"/>
          <w:divBdr>
            <w:top w:val="single" w:sz="6" w:space="4" w:color="ABABAB"/>
            <w:left w:val="single" w:sz="6" w:space="4" w:color="ABABAB"/>
            <w:bottom w:val="single" w:sz="6" w:space="4" w:color="ABABAB"/>
            <w:right w:val="single" w:sz="6" w:space="4" w:color="ABABAB"/>
          </w:divBdr>
          <w:divsChild>
            <w:div w:id="1383477931">
              <w:marLeft w:val="0"/>
              <w:marRight w:val="0"/>
              <w:marTop w:val="0"/>
              <w:marBottom w:val="0"/>
              <w:divBdr>
                <w:top w:val="none" w:sz="0" w:space="0" w:color="auto"/>
                <w:left w:val="none" w:sz="0" w:space="0" w:color="auto"/>
                <w:bottom w:val="none" w:sz="0" w:space="0" w:color="auto"/>
                <w:right w:val="none" w:sz="0" w:space="0" w:color="auto"/>
              </w:divBdr>
              <w:divsChild>
                <w:div w:id="7920217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5006471">
          <w:marLeft w:val="0"/>
          <w:marRight w:val="0"/>
          <w:marTop w:val="0"/>
          <w:marBottom w:val="0"/>
          <w:divBdr>
            <w:top w:val="single" w:sz="6" w:space="4" w:color="auto"/>
            <w:left w:val="single" w:sz="6" w:space="4" w:color="auto"/>
            <w:bottom w:val="single" w:sz="6" w:space="4" w:color="auto"/>
            <w:right w:val="single" w:sz="6" w:space="4" w:color="auto"/>
          </w:divBdr>
          <w:divsChild>
            <w:div w:id="745420168">
              <w:marLeft w:val="0"/>
              <w:marRight w:val="0"/>
              <w:marTop w:val="0"/>
              <w:marBottom w:val="0"/>
              <w:divBdr>
                <w:top w:val="none" w:sz="0" w:space="0" w:color="auto"/>
                <w:left w:val="none" w:sz="0" w:space="0" w:color="auto"/>
                <w:bottom w:val="none" w:sz="0" w:space="0" w:color="auto"/>
                <w:right w:val="none" w:sz="0" w:space="0" w:color="auto"/>
              </w:divBdr>
              <w:divsChild>
                <w:div w:id="2052535351">
                  <w:marLeft w:val="0"/>
                  <w:marRight w:val="0"/>
                  <w:marTop w:val="0"/>
                  <w:marBottom w:val="0"/>
                  <w:divBdr>
                    <w:top w:val="none" w:sz="0" w:space="0" w:color="auto"/>
                    <w:left w:val="none" w:sz="0" w:space="0" w:color="auto"/>
                    <w:bottom w:val="none" w:sz="0" w:space="0" w:color="auto"/>
                    <w:right w:val="none" w:sz="0" w:space="0" w:color="auto"/>
                  </w:divBdr>
                  <w:divsChild>
                    <w:div w:id="1528059052">
                      <w:marLeft w:val="0"/>
                      <w:marRight w:val="0"/>
                      <w:marTop w:val="0"/>
                      <w:marBottom w:val="0"/>
                      <w:divBdr>
                        <w:top w:val="single" w:sz="6" w:space="0" w:color="CFCFCF"/>
                        <w:left w:val="single" w:sz="6" w:space="0" w:color="CFCFCF"/>
                        <w:bottom w:val="single" w:sz="6" w:space="0" w:color="CFCFCF"/>
                        <w:right w:val="single" w:sz="6" w:space="0" w:color="CFCFCF"/>
                      </w:divBdr>
                      <w:divsChild>
                        <w:div w:id="296181992">
                          <w:marLeft w:val="0"/>
                          <w:marRight w:val="0"/>
                          <w:marTop w:val="0"/>
                          <w:marBottom w:val="0"/>
                          <w:divBdr>
                            <w:top w:val="none" w:sz="0" w:space="0" w:color="auto"/>
                            <w:left w:val="none" w:sz="0" w:space="0" w:color="auto"/>
                            <w:bottom w:val="none" w:sz="0" w:space="0" w:color="auto"/>
                            <w:right w:val="none" w:sz="0" w:space="0" w:color="auto"/>
                          </w:divBdr>
                          <w:divsChild>
                            <w:div w:id="28460514">
                              <w:marLeft w:val="0"/>
                              <w:marRight w:val="-750"/>
                              <w:marTop w:val="0"/>
                              <w:marBottom w:val="0"/>
                              <w:divBdr>
                                <w:top w:val="none" w:sz="0" w:space="0" w:color="auto"/>
                                <w:left w:val="none" w:sz="0" w:space="0" w:color="auto"/>
                                <w:bottom w:val="none" w:sz="0" w:space="0" w:color="auto"/>
                                <w:right w:val="none" w:sz="0" w:space="0" w:color="auto"/>
                              </w:divBdr>
                              <w:divsChild>
                                <w:div w:id="2121492364">
                                  <w:marLeft w:val="0"/>
                                  <w:marRight w:val="0"/>
                                  <w:marTop w:val="0"/>
                                  <w:marBottom w:val="0"/>
                                  <w:divBdr>
                                    <w:top w:val="none" w:sz="0" w:space="0" w:color="auto"/>
                                    <w:left w:val="none" w:sz="0" w:space="0" w:color="auto"/>
                                    <w:bottom w:val="none" w:sz="0" w:space="0" w:color="auto"/>
                                    <w:right w:val="none" w:sz="0" w:space="0" w:color="auto"/>
                                  </w:divBdr>
                                  <w:divsChild>
                                    <w:div w:id="1906529713">
                                      <w:marLeft w:val="0"/>
                                      <w:marRight w:val="0"/>
                                      <w:marTop w:val="0"/>
                                      <w:marBottom w:val="0"/>
                                      <w:divBdr>
                                        <w:top w:val="none" w:sz="0" w:space="0" w:color="auto"/>
                                        <w:left w:val="none" w:sz="0" w:space="0" w:color="auto"/>
                                        <w:bottom w:val="none" w:sz="0" w:space="0" w:color="auto"/>
                                        <w:right w:val="none" w:sz="0" w:space="0" w:color="auto"/>
                                      </w:divBdr>
                                      <w:divsChild>
                                        <w:div w:id="1108309884">
                                          <w:marLeft w:val="0"/>
                                          <w:marRight w:val="0"/>
                                          <w:marTop w:val="0"/>
                                          <w:marBottom w:val="0"/>
                                          <w:divBdr>
                                            <w:top w:val="none" w:sz="0" w:space="0" w:color="auto"/>
                                            <w:left w:val="none" w:sz="0" w:space="0" w:color="auto"/>
                                            <w:bottom w:val="none" w:sz="0" w:space="0" w:color="auto"/>
                                            <w:right w:val="none" w:sz="0" w:space="0" w:color="auto"/>
                                          </w:divBdr>
                                          <w:divsChild>
                                            <w:div w:id="342558105">
                                              <w:marLeft w:val="0"/>
                                              <w:marRight w:val="0"/>
                                              <w:marTop w:val="0"/>
                                              <w:marBottom w:val="0"/>
                                              <w:divBdr>
                                                <w:top w:val="none" w:sz="0" w:space="0" w:color="auto"/>
                                                <w:left w:val="none" w:sz="0" w:space="0" w:color="auto"/>
                                                <w:bottom w:val="none" w:sz="0" w:space="0" w:color="auto"/>
                                                <w:right w:val="none" w:sz="0" w:space="0" w:color="auto"/>
                                              </w:divBdr>
                                              <w:divsChild>
                                                <w:div w:id="15346138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392314385">
      <w:bodyDiv w:val="1"/>
      <w:marLeft w:val="0"/>
      <w:marRight w:val="0"/>
      <w:marTop w:val="0"/>
      <w:marBottom w:val="0"/>
      <w:divBdr>
        <w:top w:val="none" w:sz="0" w:space="0" w:color="auto"/>
        <w:left w:val="none" w:sz="0" w:space="0" w:color="auto"/>
        <w:bottom w:val="none" w:sz="0" w:space="0" w:color="auto"/>
        <w:right w:val="none" w:sz="0" w:space="0" w:color="auto"/>
      </w:divBdr>
    </w:div>
    <w:div w:id="1405642795">
      <w:bodyDiv w:val="1"/>
      <w:marLeft w:val="0"/>
      <w:marRight w:val="0"/>
      <w:marTop w:val="0"/>
      <w:marBottom w:val="0"/>
      <w:divBdr>
        <w:top w:val="none" w:sz="0" w:space="0" w:color="auto"/>
        <w:left w:val="none" w:sz="0" w:space="0" w:color="auto"/>
        <w:bottom w:val="none" w:sz="0" w:space="0" w:color="auto"/>
        <w:right w:val="none" w:sz="0" w:space="0" w:color="auto"/>
      </w:divBdr>
    </w:div>
    <w:div w:id="1421944720">
      <w:bodyDiv w:val="1"/>
      <w:marLeft w:val="0"/>
      <w:marRight w:val="0"/>
      <w:marTop w:val="0"/>
      <w:marBottom w:val="0"/>
      <w:divBdr>
        <w:top w:val="none" w:sz="0" w:space="0" w:color="auto"/>
        <w:left w:val="none" w:sz="0" w:space="0" w:color="auto"/>
        <w:bottom w:val="none" w:sz="0" w:space="0" w:color="auto"/>
        <w:right w:val="none" w:sz="0" w:space="0" w:color="auto"/>
      </w:divBdr>
    </w:div>
    <w:div w:id="1475639428">
      <w:bodyDiv w:val="1"/>
      <w:marLeft w:val="0"/>
      <w:marRight w:val="0"/>
      <w:marTop w:val="0"/>
      <w:marBottom w:val="0"/>
      <w:divBdr>
        <w:top w:val="none" w:sz="0" w:space="0" w:color="auto"/>
        <w:left w:val="none" w:sz="0" w:space="0" w:color="auto"/>
        <w:bottom w:val="none" w:sz="0" w:space="0" w:color="auto"/>
        <w:right w:val="none" w:sz="0" w:space="0" w:color="auto"/>
      </w:divBdr>
    </w:div>
    <w:div w:id="1614287685">
      <w:bodyDiv w:val="1"/>
      <w:marLeft w:val="0"/>
      <w:marRight w:val="0"/>
      <w:marTop w:val="0"/>
      <w:marBottom w:val="0"/>
      <w:divBdr>
        <w:top w:val="none" w:sz="0" w:space="0" w:color="auto"/>
        <w:left w:val="none" w:sz="0" w:space="0" w:color="auto"/>
        <w:bottom w:val="none" w:sz="0" w:space="0" w:color="auto"/>
        <w:right w:val="none" w:sz="0" w:space="0" w:color="auto"/>
      </w:divBdr>
    </w:div>
    <w:div w:id="1615476136">
      <w:bodyDiv w:val="1"/>
      <w:marLeft w:val="0"/>
      <w:marRight w:val="0"/>
      <w:marTop w:val="0"/>
      <w:marBottom w:val="0"/>
      <w:divBdr>
        <w:top w:val="none" w:sz="0" w:space="0" w:color="auto"/>
        <w:left w:val="none" w:sz="0" w:space="0" w:color="auto"/>
        <w:bottom w:val="none" w:sz="0" w:space="0" w:color="auto"/>
        <w:right w:val="none" w:sz="0" w:space="0" w:color="auto"/>
      </w:divBdr>
    </w:div>
    <w:div w:id="1630159011">
      <w:bodyDiv w:val="1"/>
      <w:marLeft w:val="0"/>
      <w:marRight w:val="0"/>
      <w:marTop w:val="0"/>
      <w:marBottom w:val="0"/>
      <w:divBdr>
        <w:top w:val="none" w:sz="0" w:space="0" w:color="auto"/>
        <w:left w:val="none" w:sz="0" w:space="0" w:color="auto"/>
        <w:bottom w:val="none" w:sz="0" w:space="0" w:color="auto"/>
        <w:right w:val="none" w:sz="0" w:space="0" w:color="auto"/>
      </w:divBdr>
    </w:div>
    <w:div w:id="1703477515">
      <w:bodyDiv w:val="1"/>
      <w:marLeft w:val="0"/>
      <w:marRight w:val="0"/>
      <w:marTop w:val="0"/>
      <w:marBottom w:val="0"/>
      <w:divBdr>
        <w:top w:val="none" w:sz="0" w:space="0" w:color="auto"/>
        <w:left w:val="none" w:sz="0" w:space="0" w:color="auto"/>
        <w:bottom w:val="none" w:sz="0" w:space="0" w:color="auto"/>
        <w:right w:val="none" w:sz="0" w:space="0" w:color="auto"/>
      </w:divBdr>
    </w:div>
    <w:div w:id="1707027520">
      <w:bodyDiv w:val="1"/>
      <w:marLeft w:val="0"/>
      <w:marRight w:val="0"/>
      <w:marTop w:val="0"/>
      <w:marBottom w:val="0"/>
      <w:divBdr>
        <w:top w:val="none" w:sz="0" w:space="0" w:color="auto"/>
        <w:left w:val="none" w:sz="0" w:space="0" w:color="auto"/>
        <w:bottom w:val="none" w:sz="0" w:space="0" w:color="auto"/>
        <w:right w:val="none" w:sz="0" w:space="0" w:color="auto"/>
      </w:divBdr>
    </w:div>
    <w:div w:id="1905337513">
      <w:bodyDiv w:val="1"/>
      <w:marLeft w:val="0"/>
      <w:marRight w:val="0"/>
      <w:marTop w:val="0"/>
      <w:marBottom w:val="0"/>
      <w:divBdr>
        <w:top w:val="none" w:sz="0" w:space="0" w:color="auto"/>
        <w:left w:val="none" w:sz="0" w:space="0" w:color="auto"/>
        <w:bottom w:val="none" w:sz="0" w:space="0" w:color="auto"/>
        <w:right w:val="none" w:sz="0" w:space="0" w:color="auto"/>
      </w:divBdr>
      <w:divsChild>
        <w:div w:id="1682972682">
          <w:marLeft w:val="0"/>
          <w:marRight w:val="0"/>
          <w:marTop w:val="0"/>
          <w:marBottom w:val="0"/>
          <w:divBdr>
            <w:top w:val="single" w:sz="6" w:space="4" w:color="auto"/>
            <w:left w:val="single" w:sz="6" w:space="4" w:color="auto"/>
            <w:bottom w:val="single" w:sz="6" w:space="4" w:color="auto"/>
            <w:right w:val="single" w:sz="6" w:space="4" w:color="auto"/>
          </w:divBdr>
          <w:divsChild>
            <w:div w:id="1763989446">
              <w:marLeft w:val="0"/>
              <w:marRight w:val="0"/>
              <w:marTop w:val="0"/>
              <w:marBottom w:val="0"/>
              <w:divBdr>
                <w:top w:val="none" w:sz="0" w:space="0" w:color="auto"/>
                <w:left w:val="none" w:sz="0" w:space="0" w:color="auto"/>
                <w:bottom w:val="none" w:sz="0" w:space="0" w:color="auto"/>
                <w:right w:val="none" w:sz="0" w:space="0" w:color="auto"/>
              </w:divBdr>
              <w:divsChild>
                <w:div w:id="11816264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706704">
          <w:marLeft w:val="0"/>
          <w:marRight w:val="0"/>
          <w:marTop w:val="0"/>
          <w:marBottom w:val="0"/>
          <w:divBdr>
            <w:top w:val="single" w:sz="6" w:space="4" w:color="ABABAB"/>
            <w:left w:val="single" w:sz="6" w:space="4" w:color="ABABAB"/>
            <w:bottom w:val="single" w:sz="6" w:space="4" w:color="ABABAB"/>
            <w:right w:val="single" w:sz="6" w:space="4" w:color="ABABAB"/>
          </w:divBdr>
          <w:divsChild>
            <w:div w:id="1608078475">
              <w:marLeft w:val="0"/>
              <w:marRight w:val="0"/>
              <w:marTop w:val="0"/>
              <w:marBottom w:val="0"/>
              <w:divBdr>
                <w:top w:val="none" w:sz="0" w:space="0" w:color="auto"/>
                <w:left w:val="none" w:sz="0" w:space="0" w:color="auto"/>
                <w:bottom w:val="none" w:sz="0" w:space="0" w:color="auto"/>
                <w:right w:val="none" w:sz="0" w:space="0" w:color="auto"/>
              </w:divBdr>
              <w:divsChild>
                <w:div w:id="1628583222">
                  <w:marLeft w:val="0"/>
                  <w:marRight w:val="0"/>
                  <w:marTop w:val="0"/>
                  <w:marBottom w:val="0"/>
                  <w:divBdr>
                    <w:top w:val="none" w:sz="0" w:space="0" w:color="auto"/>
                    <w:left w:val="none" w:sz="0" w:space="0" w:color="auto"/>
                    <w:bottom w:val="none" w:sz="0" w:space="0" w:color="auto"/>
                    <w:right w:val="none" w:sz="0" w:space="0" w:color="auto"/>
                  </w:divBdr>
                  <w:divsChild>
                    <w:div w:id="263391265">
                      <w:marLeft w:val="0"/>
                      <w:marRight w:val="0"/>
                      <w:marTop w:val="0"/>
                      <w:marBottom w:val="0"/>
                      <w:divBdr>
                        <w:top w:val="single" w:sz="6" w:space="0" w:color="CFCFCF"/>
                        <w:left w:val="single" w:sz="6" w:space="0" w:color="CFCFCF"/>
                        <w:bottom w:val="single" w:sz="6" w:space="0" w:color="CFCFCF"/>
                        <w:right w:val="single" w:sz="6" w:space="0" w:color="CFCFCF"/>
                      </w:divBdr>
                      <w:divsChild>
                        <w:div w:id="692076812">
                          <w:marLeft w:val="0"/>
                          <w:marRight w:val="0"/>
                          <w:marTop w:val="0"/>
                          <w:marBottom w:val="0"/>
                          <w:divBdr>
                            <w:top w:val="none" w:sz="0" w:space="0" w:color="auto"/>
                            <w:left w:val="none" w:sz="0" w:space="0" w:color="auto"/>
                            <w:bottom w:val="none" w:sz="0" w:space="0" w:color="auto"/>
                            <w:right w:val="none" w:sz="0" w:space="0" w:color="auto"/>
                          </w:divBdr>
                          <w:divsChild>
                            <w:div w:id="1540895725">
                              <w:marLeft w:val="0"/>
                              <w:marRight w:val="-750"/>
                              <w:marTop w:val="0"/>
                              <w:marBottom w:val="0"/>
                              <w:divBdr>
                                <w:top w:val="none" w:sz="0" w:space="0" w:color="auto"/>
                                <w:left w:val="none" w:sz="0" w:space="0" w:color="auto"/>
                                <w:bottom w:val="none" w:sz="0" w:space="0" w:color="auto"/>
                                <w:right w:val="none" w:sz="0" w:space="0" w:color="auto"/>
                              </w:divBdr>
                              <w:divsChild>
                                <w:div w:id="1499930602">
                                  <w:marLeft w:val="0"/>
                                  <w:marRight w:val="0"/>
                                  <w:marTop w:val="0"/>
                                  <w:marBottom w:val="0"/>
                                  <w:divBdr>
                                    <w:top w:val="none" w:sz="0" w:space="0" w:color="auto"/>
                                    <w:left w:val="none" w:sz="0" w:space="0" w:color="auto"/>
                                    <w:bottom w:val="none" w:sz="0" w:space="0" w:color="auto"/>
                                    <w:right w:val="none" w:sz="0" w:space="0" w:color="auto"/>
                                  </w:divBdr>
                                  <w:divsChild>
                                    <w:div w:id="517620099">
                                      <w:marLeft w:val="0"/>
                                      <w:marRight w:val="0"/>
                                      <w:marTop w:val="0"/>
                                      <w:marBottom w:val="0"/>
                                      <w:divBdr>
                                        <w:top w:val="none" w:sz="0" w:space="0" w:color="auto"/>
                                        <w:left w:val="none" w:sz="0" w:space="0" w:color="auto"/>
                                        <w:bottom w:val="none" w:sz="0" w:space="0" w:color="auto"/>
                                        <w:right w:val="none" w:sz="0" w:space="0" w:color="auto"/>
                                      </w:divBdr>
                                      <w:divsChild>
                                        <w:div w:id="671683616">
                                          <w:marLeft w:val="0"/>
                                          <w:marRight w:val="0"/>
                                          <w:marTop w:val="0"/>
                                          <w:marBottom w:val="0"/>
                                          <w:divBdr>
                                            <w:top w:val="none" w:sz="0" w:space="0" w:color="auto"/>
                                            <w:left w:val="none" w:sz="0" w:space="0" w:color="auto"/>
                                            <w:bottom w:val="none" w:sz="0" w:space="0" w:color="auto"/>
                                            <w:right w:val="none" w:sz="0" w:space="0" w:color="auto"/>
                                          </w:divBdr>
                                          <w:divsChild>
                                            <w:div w:id="1837961175">
                                              <w:marLeft w:val="0"/>
                                              <w:marRight w:val="0"/>
                                              <w:marTop w:val="0"/>
                                              <w:marBottom w:val="0"/>
                                              <w:divBdr>
                                                <w:top w:val="none" w:sz="0" w:space="0" w:color="auto"/>
                                                <w:left w:val="none" w:sz="0" w:space="0" w:color="auto"/>
                                                <w:bottom w:val="none" w:sz="0" w:space="0" w:color="auto"/>
                                                <w:right w:val="none" w:sz="0" w:space="0" w:color="auto"/>
                                              </w:divBdr>
                                              <w:divsChild>
                                                <w:div w:id="5710469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21277766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svg"/><Relationship Id="rId18" Type="http://schemas.openxmlformats.org/officeDocument/2006/relationships/image" Target="media/image10.png"/><Relationship Id="rId26" Type="http://schemas.openxmlformats.org/officeDocument/2006/relationships/image" Target="media/image18.png"/><Relationship Id="rId21" Type="http://schemas.openxmlformats.org/officeDocument/2006/relationships/image" Target="media/image13.svg"/><Relationship Id="rId34" Type="http://schemas.openxmlformats.org/officeDocument/2006/relationships/image" Target="media/image26.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svg"/><Relationship Id="rId25" Type="http://schemas.openxmlformats.org/officeDocument/2006/relationships/image" Target="media/image17.svg"/><Relationship Id="rId33" Type="http://schemas.openxmlformats.org/officeDocument/2006/relationships/image" Target="media/image25.svg"/><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sv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sv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7.svg"/><Relationship Id="rId23" Type="http://schemas.openxmlformats.org/officeDocument/2006/relationships/image" Target="media/image15.svg"/><Relationship Id="rId28" Type="http://schemas.openxmlformats.org/officeDocument/2006/relationships/image" Target="media/image20.png"/><Relationship Id="rId36" Type="http://schemas.openxmlformats.org/officeDocument/2006/relationships/footer" Target="footer2.xml"/><Relationship Id="rId10" Type="http://schemas.openxmlformats.org/officeDocument/2006/relationships/image" Target="media/image2.png"/><Relationship Id="rId19" Type="http://schemas.openxmlformats.org/officeDocument/2006/relationships/image" Target="media/image11.svg"/><Relationship Id="rId31" Type="http://schemas.openxmlformats.org/officeDocument/2006/relationships/image" Target="media/image23.sv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svg"/><Relationship Id="rId30" Type="http://schemas.openxmlformats.org/officeDocument/2006/relationships/image" Target="media/image22.png"/><Relationship Id="rId35" Type="http://schemas.openxmlformats.org/officeDocument/2006/relationships/image" Target="media/image27.svg"/><Relationship Id="rId8" Type="http://schemas.openxmlformats.org/officeDocument/2006/relationships/footer" Target="footer1.xml"/><Relationship Id="rId3" Type="http://schemas.openxmlformats.org/officeDocument/2006/relationships/styles" Target="styl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DE6C3E2-73AE-435A-9CA9-2A6E469921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64</TotalTime>
  <Pages>10</Pages>
  <Words>1312</Words>
  <Characters>7479</Characters>
  <Application>Microsoft Office Word</Application>
  <DocSecurity>0</DocSecurity>
  <Lines>62</Lines>
  <Paragraphs>17</Paragraphs>
  <ScaleCrop>false</ScaleCrop>
  <Company/>
  <LinksUpToDate>false</LinksUpToDate>
  <CharactersWithSpaces>87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翔 顾</dc:creator>
  <cp:keywords/>
  <dc:description/>
  <cp:lastModifiedBy>翔 顾</cp:lastModifiedBy>
  <cp:revision>32</cp:revision>
  <dcterms:created xsi:type="dcterms:W3CDTF">2023-09-24T09:32:00Z</dcterms:created>
  <dcterms:modified xsi:type="dcterms:W3CDTF">2023-10-06T09:18:00Z</dcterms:modified>
</cp:coreProperties>
</file>